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02BC45" w14:textId="77F9302A" w:rsidR="005D7D78" w:rsidRPr="00F76A6C" w:rsidRDefault="00115E3D" w:rsidP="00B31DAC">
      <w:pPr>
        <w:pStyle w:val="titlepage"/>
      </w:pPr>
      <w:r w:rsidRPr="00F76A6C">
        <w:tab/>
      </w:r>
    </w:p>
    <w:p w14:paraId="42116C1B" w14:textId="38E49550" w:rsidR="008F2CE2" w:rsidRPr="00F76A6C" w:rsidRDefault="008F657F" w:rsidP="00B31DAC">
      <w:pPr>
        <w:pStyle w:val="titlepage"/>
      </w:pPr>
      <w:r w:rsidRPr="00F76A6C">
        <w:rPr>
          <w:noProof/>
          <w:lang w:eastAsia="en-GB"/>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F76A6C">
        <w:br/>
      </w:r>
    </w:p>
    <w:p w14:paraId="2976F9CD" w14:textId="6D322C91" w:rsidR="008F657F" w:rsidRPr="00F76A6C" w:rsidRDefault="008F657F" w:rsidP="00B31DAC">
      <w:pPr>
        <w:pStyle w:val="titlepage"/>
      </w:pPr>
    </w:p>
    <w:p w14:paraId="72E75D98" w14:textId="4EB082D0" w:rsidR="008F657F" w:rsidRPr="00F76A6C" w:rsidRDefault="008F657F" w:rsidP="00B31DAC">
      <w:pPr>
        <w:pStyle w:val="titlepage"/>
      </w:pPr>
    </w:p>
    <w:p w14:paraId="2DB8966F" w14:textId="1D6FE303" w:rsidR="008F657F" w:rsidRPr="00F76A6C" w:rsidRDefault="008F657F" w:rsidP="00B31DAC">
      <w:pPr>
        <w:pStyle w:val="titlepage"/>
      </w:pPr>
    </w:p>
    <w:p w14:paraId="124F1FC5" w14:textId="77777777" w:rsidR="008F657F" w:rsidRPr="00F76A6C" w:rsidRDefault="008F657F" w:rsidP="00B31DAC">
      <w:pPr>
        <w:pStyle w:val="titlepage"/>
      </w:pPr>
    </w:p>
    <w:p w14:paraId="3447CCBD" w14:textId="7DDAF633" w:rsidR="005D7D78" w:rsidRPr="00F76A6C" w:rsidRDefault="005D7D78" w:rsidP="00B31DAC">
      <w:pPr>
        <w:pStyle w:val="titlepage"/>
      </w:pPr>
      <w:r w:rsidRPr="00F76A6C">
        <w:t xml:space="preserve">Master’s </w:t>
      </w:r>
      <w:r w:rsidR="00214C5D" w:rsidRPr="00F76A6C">
        <w:t>t</w:t>
      </w:r>
      <w:r w:rsidRPr="00F76A6C">
        <w:t>hesis</w:t>
      </w:r>
      <w:r w:rsidRPr="00F76A6C">
        <w:br/>
        <w:t>Geoinformatics</w:t>
      </w:r>
      <w:r w:rsidR="00355936" w:rsidRPr="00F76A6C">
        <w:br/>
      </w:r>
    </w:p>
    <w:p w14:paraId="4499BF61" w14:textId="68819277" w:rsidR="005D7D78" w:rsidRPr="00F76A6C" w:rsidRDefault="007F0A45" w:rsidP="007F0A45">
      <w:pPr>
        <w:pStyle w:val="normalcentered"/>
      </w:pPr>
      <w:r w:rsidRPr="00F76A6C">
        <w:t>QUIET PATHS FOR PEOPLE:</w:t>
      </w:r>
      <w:r w:rsidRPr="00F76A6C">
        <w:br/>
        <w:t>DEVELOPING ROUTING ANALYSIS AND WEB GIS APPLICATION</w:t>
      </w:r>
      <w:r w:rsidR="00673FA9" w:rsidRPr="00F76A6C">
        <w:br/>
      </w:r>
    </w:p>
    <w:p w14:paraId="632C4065" w14:textId="09AF341F" w:rsidR="005D7D78" w:rsidRPr="00F01B29" w:rsidRDefault="005D7D78" w:rsidP="00673FA9">
      <w:pPr>
        <w:pStyle w:val="titlepage"/>
      </w:pPr>
      <w:r w:rsidRPr="00F01B29">
        <w:t>Joose Helle</w:t>
      </w:r>
      <w:r w:rsidRPr="00F01B29">
        <w:br/>
        <w:t>20</w:t>
      </w:r>
      <w:r w:rsidR="001E4245" w:rsidRPr="00F01B29">
        <w:t>20</w:t>
      </w:r>
    </w:p>
    <w:p w14:paraId="65B9127F" w14:textId="77777777" w:rsidR="000C22A4" w:rsidRDefault="001E6923" w:rsidP="000C22A4">
      <w:pPr>
        <w:pStyle w:val="titlepage"/>
        <w:spacing w:before="360" w:after="120"/>
      </w:pPr>
      <w:r w:rsidRPr="00F01B29">
        <w:t>Supervisor</w:t>
      </w:r>
      <w:r w:rsidR="00220B2F" w:rsidRPr="00F01B29">
        <w:t>s</w:t>
      </w:r>
      <w:r w:rsidRPr="00F01B29">
        <w:t>:</w:t>
      </w:r>
    </w:p>
    <w:p w14:paraId="266071E2" w14:textId="15AB3FBE" w:rsidR="008F2CE2" w:rsidRPr="00F01B29" w:rsidRDefault="001E6923" w:rsidP="000C22A4">
      <w:pPr>
        <w:pStyle w:val="titlepage"/>
        <w:spacing w:after="240"/>
      </w:pPr>
      <w:r w:rsidRPr="00F01B29">
        <w:t>Tuuli Toivonen</w:t>
      </w:r>
      <w:r w:rsidR="00220B2F" w:rsidRPr="00F01B29">
        <w:br/>
      </w:r>
      <w:r w:rsidR="008873C5">
        <w:t>Age Poom</w:t>
      </w:r>
      <w:r w:rsidRPr="00F01B29">
        <w:br/>
      </w:r>
    </w:p>
    <w:p w14:paraId="69B05E00" w14:textId="77777777" w:rsidR="000C7FB3" w:rsidRPr="00F01B29" w:rsidRDefault="000C7FB3" w:rsidP="00892903">
      <w:pPr>
        <w:pStyle w:val="titlepage"/>
        <w:jc w:val="left"/>
      </w:pPr>
    </w:p>
    <w:p w14:paraId="5CC84DD4" w14:textId="77777777" w:rsidR="00D61551" w:rsidRPr="00F76A6C" w:rsidRDefault="005D7D78" w:rsidP="00B31DAC">
      <w:pPr>
        <w:pStyle w:val="titlepage"/>
      </w:pPr>
      <w:r w:rsidRPr="00F76A6C">
        <w:t>University of Helsinki</w:t>
      </w:r>
      <w:r w:rsidR="00E14562" w:rsidRPr="00F76A6C">
        <w:br/>
        <w:t>Faculty of Science</w:t>
      </w:r>
      <w:r w:rsidR="00E14562" w:rsidRPr="00F76A6C">
        <w:br/>
      </w:r>
      <w:r w:rsidRPr="00F76A6C">
        <w:t>Department of Geosciences and Geography</w:t>
      </w:r>
    </w:p>
    <w:p w14:paraId="16252DD6" w14:textId="61B1C2BA" w:rsidR="00F90DCB" w:rsidRPr="00F76A6C" w:rsidRDefault="00E14562" w:rsidP="00B31DAC">
      <w:pPr>
        <w:pStyle w:val="titlepage"/>
      </w:pPr>
      <w:r w:rsidRPr="00F76A6C">
        <w:t xml:space="preserve">PL 64 (Gustaf </w:t>
      </w:r>
      <w:proofErr w:type="spellStart"/>
      <w:r w:rsidRPr="00F76A6C">
        <w:t>Hällströmin</w:t>
      </w:r>
      <w:proofErr w:type="spellEnd"/>
      <w:r w:rsidRPr="00F76A6C">
        <w:t xml:space="preserve"> </w:t>
      </w:r>
      <w:proofErr w:type="spellStart"/>
      <w:r w:rsidRPr="00F76A6C">
        <w:t>katu</w:t>
      </w:r>
      <w:proofErr w:type="spellEnd"/>
      <w:r w:rsidRPr="00F76A6C">
        <w:t xml:space="preserve"> 2) </w:t>
      </w:r>
      <w:r w:rsidRPr="00F76A6C">
        <w:br/>
        <w:t xml:space="preserve">00014 </w:t>
      </w:r>
      <w:r w:rsidR="003C7A4B" w:rsidRPr="00F76A6C">
        <w:t>University of Helsinki</w:t>
      </w:r>
      <w:r w:rsidR="00F90DCB" w:rsidRPr="00F76A6C">
        <w:br w:type="page"/>
      </w:r>
    </w:p>
    <w:tbl>
      <w:tblPr>
        <w:tblpPr w:leftFromText="181" w:rightFromText="181" w:vertAnchor="text" w:horzAnchor="margin" w:tblpY="317"/>
        <w:tblW w:w="10371" w:type="dxa"/>
        <w:tblLayout w:type="fixed"/>
        <w:tblLook w:val="0000" w:firstRow="0" w:lastRow="0" w:firstColumn="0" w:lastColumn="0" w:noHBand="0" w:noVBand="0"/>
      </w:tblPr>
      <w:tblGrid>
        <w:gridCol w:w="3274"/>
        <w:gridCol w:w="1424"/>
        <w:gridCol w:w="1007"/>
        <w:gridCol w:w="4666"/>
      </w:tblGrid>
      <w:tr w:rsidR="006A3FD7" w:rsidRPr="00F76A6C" w14:paraId="4BF886AF" w14:textId="77777777" w:rsidTr="001B73B8">
        <w:trPr>
          <w:cantSplit/>
          <w:trHeight w:val="254"/>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1624F601" w:rsidR="006A3FD7" w:rsidRPr="00F76A6C" w:rsidRDefault="002F3343" w:rsidP="001B73B8">
            <w:pPr>
              <w:pStyle w:val="tiivistelmatitles"/>
              <w:framePr w:hSpace="0" w:wrap="auto" w:vAnchor="margin" w:hAnchor="text" w:yAlign="inline"/>
            </w:pPr>
            <w:r w:rsidRPr="00F76A6C">
              <w:rPr>
                <w:noProof/>
                <w:lang w:eastAsia="en-GB"/>
              </w:rPr>
              <w:lastRenderedPageBreak/>
              <w:drawing>
                <wp:anchor distT="0" distB="0" distL="114300" distR="114300" simplePos="0" relativeHeight="251662336" behindDoc="1" locked="0" layoutInCell="1" allowOverlap="1" wp14:anchorId="6505404D" wp14:editId="1471FB78">
                  <wp:simplePos x="0" y="0"/>
                  <wp:positionH relativeFrom="column">
                    <wp:posOffset>-175895</wp:posOffset>
                  </wp:positionH>
                  <wp:positionV relativeFrom="page">
                    <wp:posOffset>-697230</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A3FD7" w:rsidRPr="00F76A6C">
              <w:t>Tiedekunta</w:t>
            </w:r>
            <w:proofErr w:type="spellEnd"/>
            <w:r w:rsidR="006A3FD7" w:rsidRPr="00F76A6C">
              <w:t>/</w:t>
            </w:r>
            <w:proofErr w:type="spellStart"/>
            <w:r w:rsidR="006A3FD7" w:rsidRPr="00F76A6C">
              <w:t>Osasto</w:t>
            </w:r>
            <w:proofErr w:type="spellEnd"/>
            <w:r w:rsidR="006A3FD7" w:rsidRPr="00F76A6C">
              <w:t xml:space="preserve"> </w:t>
            </w:r>
            <w:r w:rsidR="00015468">
              <w:t>–</w:t>
            </w:r>
            <w:r w:rsidR="006A3FD7" w:rsidRPr="00F76A6C">
              <w:t xml:space="preserve"> </w:t>
            </w:r>
            <w:proofErr w:type="spellStart"/>
            <w:r w:rsidR="006A3FD7" w:rsidRPr="00F76A6C">
              <w:t>Fakultet</w:t>
            </w:r>
            <w:proofErr w:type="spellEnd"/>
            <w:r w:rsidR="006A3FD7" w:rsidRPr="00F76A6C">
              <w:t>/</w:t>
            </w:r>
            <w:proofErr w:type="spellStart"/>
            <w:r w:rsidR="006A3FD7" w:rsidRPr="00F76A6C">
              <w:t>Sektion</w:t>
            </w:r>
            <w:proofErr w:type="spellEnd"/>
            <w:r w:rsidR="006A3FD7" w:rsidRPr="00F76A6C">
              <w:t xml:space="preserve"> – Faculty</w:t>
            </w:r>
          </w:p>
          <w:p w14:paraId="5687F2D7" w14:textId="496AEEE0" w:rsidR="006A3FD7" w:rsidRPr="00F76A6C" w:rsidRDefault="006F630C" w:rsidP="001B73B8">
            <w:pPr>
              <w:pStyle w:val="tiivistelma"/>
              <w:framePr w:hSpace="0" w:wrap="auto" w:vAnchor="margin" w:hAnchor="text" w:yAlign="inline"/>
            </w:pPr>
            <w:r w:rsidRPr="00F76A6C">
              <w:t>Faculty of science</w:t>
            </w:r>
            <w:r w:rsidR="006A3FD7" w:rsidRPr="00F76A6C">
              <w:t xml:space="preserve"> </w:t>
            </w:r>
            <w:r w:rsidR="00FE75A6" w:rsidRPr="00F76A6C">
              <w:tab/>
            </w:r>
          </w:p>
        </w:tc>
        <w:tc>
          <w:tcPr>
            <w:tcW w:w="5673" w:type="dxa"/>
            <w:gridSpan w:val="2"/>
            <w:tcBorders>
              <w:top w:val="single" w:sz="12" w:space="0" w:color="auto"/>
              <w:bottom w:val="single" w:sz="6" w:space="0" w:color="auto"/>
              <w:right w:val="single" w:sz="12" w:space="0" w:color="auto"/>
            </w:tcBorders>
          </w:tcPr>
          <w:p w14:paraId="387C065C" w14:textId="22FE336C" w:rsidR="006A3FD7" w:rsidRPr="00F76A6C" w:rsidRDefault="006A3FD7" w:rsidP="001B73B8">
            <w:pPr>
              <w:pStyle w:val="tiivistelmatitles"/>
              <w:framePr w:hSpace="0" w:wrap="auto" w:vAnchor="margin" w:hAnchor="text" w:yAlign="inline"/>
            </w:pPr>
            <w:proofErr w:type="spellStart"/>
            <w:r w:rsidRPr="00F76A6C">
              <w:t>Laitos</w:t>
            </w:r>
            <w:proofErr w:type="spellEnd"/>
            <w:r w:rsidRPr="00F76A6C">
              <w:t>/Institution</w:t>
            </w:r>
            <w:r w:rsidR="00015468">
              <w:t xml:space="preserve"> </w:t>
            </w:r>
            <w:r w:rsidRPr="00F76A6C">
              <w:t>– Department</w:t>
            </w:r>
          </w:p>
          <w:p w14:paraId="090CD29D" w14:textId="1B8C040B" w:rsidR="006A3FD7" w:rsidRPr="00F76A6C" w:rsidRDefault="006F630C" w:rsidP="001B73B8">
            <w:pPr>
              <w:pStyle w:val="tiivistelma"/>
              <w:framePr w:hSpace="0" w:wrap="auto" w:vAnchor="margin" w:hAnchor="text" w:yAlign="inline"/>
            </w:pPr>
            <w:r w:rsidRPr="00F76A6C">
              <w:t>Department of Geosciences and Geography</w:t>
            </w:r>
          </w:p>
        </w:tc>
      </w:tr>
      <w:tr w:rsidR="006A3FD7" w:rsidRPr="00F01B29" w14:paraId="352C400A" w14:textId="77777777" w:rsidTr="001B73B8">
        <w:trPr>
          <w:cantSplit/>
          <w:trHeight w:val="192"/>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30086387" w:rsidR="006A3FD7" w:rsidRPr="00F01B29" w:rsidRDefault="006A3FD7" w:rsidP="001B73B8">
            <w:pPr>
              <w:pStyle w:val="tiivistelmatitles"/>
              <w:framePr w:hSpace="0" w:wrap="auto" w:vAnchor="margin" w:hAnchor="text" w:yAlign="inline"/>
            </w:pPr>
            <w:proofErr w:type="spellStart"/>
            <w:r w:rsidRPr="00F01B29">
              <w:t>Tekijä</w:t>
            </w:r>
            <w:proofErr w:type="spellEnd"/>
            <w:r w:rsidRPr="00F01B29">
              <w:t>/</w:t>
            </w:r>
            <w:proofErr w:type="spellStart"/>
            <w:r w:rsidRPr="00F01B29">
              <w:t>Författare</w:t>
            </w:r>
            <w:proofErr w:type="spellEnd"/>
            <w:r w:rsidRPr="00F01B29">
              <w:t xml:space="preserve"> – Author</w:t>
            </w:r>
          </w:p>
          <w:p w14:paraId="60804D8F" w14:textId="77777777" w:rsidR="006A3FD7" w:rsidRPr="00F01B29" w:rsidRDefault="006A3FD7" w:rsidP="001B73B8">
            <w:pPr>
              <w:pStyle w:val="tiivistelma"/>
              <w:framePr w:hSpace="0" w:wrap="auto" w:vAnchor="margin" w:hAnchor="text" w:yAlign="inline"/>
            </w:pPr>
            <w:r w:rsidRPr="00F01B29">
              <w:t>Joose Helle</w:t>
            </w:r>
          </w:p>
        </w:tc>
      </w:tr>
      <w:tr w:rsidR="006A3FD7" w:rsidRPr="00F76A6C" w14:paraId="302B2D98" w14:textId="77777777" w:rsidTr="001B73B8">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1F88E410" w:rsidR="006A3FD7" w:rsidRPr="00F76A6C" w:rsidRDefault="006A3FD7" w:rsidP="001B73B8">
            <w:pPr>
              <w:pStyle w:val="tiivistelmatitles"/>
              <w:framePr w:hSpace="0" w:wrap="auto" w:vAnchor="margin" w:hAnchor="text" w:yAlign="inline"/>
              <w:rPr>
                <w:sz w:val="32"/>
                <w:szCs w:val="32"/>
              </w:rPr>
            </w:pPr>
            <w:proofErr w:type="spellStart"/>
            <w:r w:rsidRPr="00F76A6C">
              <w:t>Työn</w:t>
            </w:r>
            <w:proofErr w:type="spellEnd"/>
            <w:r w:rsidRPr="00F76A6C">
              <w:t xml:space="preserve"> </w:t>
            </w:r>
            <w:proofErr w:type="spellStart"/>
            <w:r w:rsidRPr="00F76A6C">
              <w:t>nimi</w:t>
            </w:r>
            <w:proofErr w:type="spellEnd"/>
            <w:r w:rsidRPr="00F76A6C">
              <w:t xml:space="preserve"> / </w:t>
            </w:r>
            <w:proofErr w:type="spellStart"/>
            <w:r w:rsidRPr="00F76A6C">
              <w:t>Arbetets</w:t>
            </w:r>
            <w:proofErr w:type="spellEnd"/>
            <w:r w:rsidRPr="00F76A6C">
              <w:t xml:space="preserve"> </w:t>
            </w:r>
            <w:proofErr w:type="spellStart"/>
            <w:r w:rsidRPr="00F76A6C">
              <w:t>titel</w:t>
            </w:r>
            <w:proofErr w:type="spellEnd"/>
            <w:r w:rsidRPr="00F76A6C">
              <w:t xml:space="preserve"> – Title</w:t>
            </w:r>
          </w:p>
          <w:p w14:paraId="3B5E6A92" w14:textId="0880BCB9" w:rsidR="008F25BB" w:rsidRPr="00F76A6C" w:rsidRDefault="00431B40" w:rsidP="001B73B8">
            <w:pPr>
              <w:pStyle w:val="tiivistelma"/>
              <w:framePr w:hSpace="0" w:wrap="auto" w:vAnchor="margin" w:hAnchor="text" w:yAlign="inline"/>
            </w:pPr>
            <w:r w:rsidRPr="00F76A6C">
              <w:t>Quiet paths for people: developing routing analysis and Web GIS application</w:t>
            </w:r>
          </w:p>
        </w:tc>
      </w:tr>
      <w:tr w:rsidR="006A3FD7" w:rsidRPr="00F76A6C" w14:paraId="27384AA2" w14:textId="77777777" w:rsidTr="001B73B8">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645C1461" w:rsidR="006A3FD7" w:rsidRPr="00F76A6C" w:rsidRDefault="006A3FD7" w:rsidP="001B73B8">
            <w:pPr>
              <w:pStyle w:val="tiivistelmatitles"/>
              <w:framePr w:hSpace="0" w:wrap="auto" w:vAnchor="margin" w:hAnchor="text" w:yAlign="inline"/>
            </w:pPr>
            <w:proofErr w:type="spellStart"/>
            <w:r w:rsidRPr="00F76A6C">
              <w:t>Oppiaine</w:t>
            </w:r>
            <w:proofErr w:type="spellEnd"/>
            <w:r w:rsidRPr="00F76A6C">
              <w:t xml:space="preserve"> /</w:t>
            </w:r>
            <w:proofErr w:type="spellStart"/>
            <w:r w:rsidRPr="00F76A6C">
              <w:t>Läroämne</w:t>
            </w:r>
            <w:proofErr w:type="spellEnd"/>
            <w:r w:rsidRPr="00F76A6C">
              <w:t xml:space="preserve"> – Subject</w:t>
            </w:r>
          </w:p>
          <w:p w14:paraId="047C14D8" w14:textId="2D092B10" w:rsidR="006A3FD7" w:rsidRPr="00F76A6C" w:rsidRDefault="00F05007" w:rsidP="001B73B8">
            <w:pPr>
              <w:pStyle w:val="tiivistelma"/>
              <w:framePr w:hSpace="0" w:wrap="auto" w:vAnchor="margin" w:hAnchor="text" w:yAlign="inline"/>
              <w:rPr>
                <w:sz w:val="16"/>
              </w:rPr>
            </w:pPr>
            <w:r w:rsidRPr="00F76A6C">
              <w:t>G</w:t>
            </w:r>
            <w:r w:rsidR="004A017D" w:rsidRPr="00F76A6C">
              <w:t>eoinformatics</w:t>
            </w:r>
          </w:p>
        </w:tc>
      </w:tr>
      <w:tr w:rsidR="006A3FD7" w:rsidRPr="00F76A6C" w14:paraId="68D5E8DE" w14:textId="77777777" w:rsidTr="001B73B8">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F76A6C" w:rsidRDefault="006A3FD7" w:rsidP="001B73B8">
            <w:pPr>
              <w:pStyle w:val="tiivistelmatitles"/>
              <w:framePr w:hSpace="0" w:wrap="auto" w:vAnchor="margin" w:hAnchor="text" w:yAlign="inline"/>
            </w:pPr>
            <w:proofErr w:type="spellStart"/>
            <w:r w:rsidRPr="00F76A6C">
              <w:t>Työn</w:t>
            </w:r>
            <w:proofErr w:type="spellEnd"/>
            <w:r w:rsidRPr="00F76A6C">
              <w:t xml:space="preserve"> </w:t>
            </w:r>
            <w:proofErr w:type="spellStart"/>
            <w:r w:rsidRPr="00F76A6C">
              <w:t>laji</w:t>
            </w:r>
            <w:proofErr w:type="spellEnd"/>
            <w:r w:rsidRPr="00F76A6C">
              <w:t>/</w:t>
            </w:r>
            <w:proofErr w:type="spellStart"/>
            <w:r w:rsidRPr="00F76A6C">
              <w:t>Arbetets</w:t>
            </w:r>
            <w:proofErr w:type="spellEnd"/>
            <w:r w:rsidRPr="00F76A6C">
              <w:t xml:space="preserve"> art – Level</w:t>
            </w:r>
          </w:p>
          <w:p w14:paraId="06893C65" w14:textId="5C0AF8F8" w:rsidR="006A3FD7" w:rsidRPr="00F76A6C" w:rsidRDefault="006F630C" w:rsidP="001B73B8">
            <w:pPr>
              <w:pStyle w:val="tiivistelma"/>
              <w:framePr w:hSpace="0" w:wrap="auto" w:vAnchor="margin" w:hAnchor="text" w:yAlign="inline"/>
              <w:rPr>
                <w:sz w:val="16"/>
              </w:rPr>
            </w:pPr>
            <w:r w:rsidRPr="00F76A6C">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F76A6C" w:rsidRDefault="006A3FD7" w:rsidP="001B73B8">
            <w:pPr>
              <w:pStyle w:val="tiivistelmatitles"/>
              <w:framePr w:hSpace="0" w:wrap="auto" w:vAnchor="margin" w:hAnchor="text" w:yAlign="inline"/>
            </w:pPr>
            <w:proofErr w:type="spellStart"/>
            <w:r w:rsidRPr="00F76A6C">
              <w:t>Aika</w:t>
            </w:r>
            <w:proofErr w:type="spellEnd"/>
            <w:r w:rsidRPr="00F76A6C">
              <w:t>/Datum – Month and year</w:t>
            </w:r>
          </w:p>
          <w:p w14:paraId="4E47CE8D" w14:textId="18AEAAD0" w:rsidR="006A3FD7" w:rsidRPr="00F76A6C" w:rsidRDefault="00C74229" w:rsidP="001B73B8">
            <w:pPr>
              <w:pStyle w:val="tiivistelma"/>
              <w:framePr w:hSpace="0" w:wrap="auto" w:vAnchor="margin" w:hAnchor="text" w:yAlign="inline"/>
              <w:rPr>
                <w:sz w:val="16"/>
              </w:rPr>
            </w:pPr>
            <w:r w:rsidRPr="00F76A6C">
              <w:t>May</w:t>
            </w:r>
            <w:r w:rsidR="006A3FD7" w:rsidRPr="00F76A6C">
              <w:t xml:space="preserve"> 20</w:t>
            </w:r>
            <w:r w:rsidR="00965068" w:rsidRPr="00F76A6C">
              <w:t>20</w:t>
            </w:r>
          </w:p>
        </w:tc>
        <w:tc>
          <w:tcPr>
            <w:tcW w:w="4666" w:type="dxa"/>
            <w:tcBorders>
              <w:top w:val="single" w:sz="6" w:space="0" w:color="auto"/>
              <w:bottom w:val="single" w:sz="6" w:space="0" w:color="auto"/>
              <w:right w:val="single" w:sz="12" w:space="0" w:color="auto"/>
            </w:tcBorders>
          </w:tcPr>
          <w:p w14:paraId="33CBC72C" w14:textId="77777777" w:rsidR="006A3FD7" w:rsidRPr="00F76A6C" w:rsidRDefault="006A3FD7" w:rsidP="001B73B8">
            <w:pPr>
              <w:pStyle w:val="tiivistelmatitles"/>
              <w:framePr w:hSpace="0" w:wrap="auto" w:vAnchor="margin" w:hAnchor="text" w:yAlign="inline"/>
            </w:pPr>
            <w:proofErr w:type="spellStart"/>
            <w:r w:rsidRPr="00F76A6C">
              <w:t>Sivumäärä</w:t>
            </w:r>
            <w:proofErr w:type="spellEnd"/>
            <w:r w:rsidRPr="00F76A6C">
              <w:t xml:space="preserve">/ </w:t>
            </w:r>
            <w:proofErr w:type="spellStart"/>
            <w:r w:rsidRPr="00F76A6C">
              <w:t>Sidoantal</w:t>
            </w:r>
            <w:proofErr w:type="spellEnd"/>
            <w:r w:rsidRPr="00F76A6C">
              <w:t xml:space="preserve"> – Number of pages</w:t>
            </w:r>
          </w:p>
          <w:p w14:paraId="2BA4B58F" w14:textId="3156D062" w:rsidR="006A3FD7" w:rsidRPr="00F76A6C" w:rsidRDefault="006A3FD7" w:rsidP="001B73B8">
            <w:pPr>
              <w:pStyle w:val="tiivistelma"/>
              <w:framePr w:hSpace="0" w:wrap="auto" w:vAnchor="margin" w:hAnchor="text" w:yAlign="inline"/>
            </w:pPr>
          </w:p>
        </w:tc>
      </w:tr>
      <w:tr w:rsidR="006A3FD7" w:rsidRPr="00F76A6C" w14:paraId="3B373E4B" w14:textId="77777777" w:rsidTr="001B73B8">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3B35814A" w:rsidR="006A3FD7" w:rsidRPr="00F76A6C" w:rsidRDefault="006A3FD7" w:rsidP="001B73B8">
            <w:pPr>
              <w:pStyle w:val="tiivistelmatitles"/>
              <w:framePr w:hSpace="0" w:wrap="auto" w:vAnchor="margin" w:hAnchor="text" w:yAlign="inline"/>
            </w:pPr>
            <w:proofErr w:type="spellStart"/>
            <w:r w:rsidRPr="00F76A6C">
              <w:t>Tiivistelmä</w:t>
            </w:r>
            <w:proofErr w:type="spellEnd"/>
            <w:r w:rsidRPr="00F76A6C">
              <w:t>/</w:t>
            </w:r>
            <w:proofErr w:type="spellStart"/>
            <w:r w:rsidRPr="00F76A6C">
              <w:t>Referat</w:t>
            </w:r>
            <w:proofErr w:type="spellEnd"/>
            <w:r w:rsidRPr="00F76A6C">
              <w:t xml:space="preserve"> – Abstract</w:t>
            </w:r>
          </w:p>
          <w:p w14:paraId="546B9853" w14:textId="59209498" w:rsidR="00936EC6" w:rsidRPr="00F76A6C" w:rsidRDefault="00A07D4E" w:rsidP="001B73B8">
            <w:pPr>
              <w:pStyle w:val="tiivistelmateksti"/>
              <w:framePr w:hSpace="0" w:wrap="auto" w:yAlign="inline"/>
            </w:pPr>
            <w:r w:rsidRPr="00F76A6C">
              <w:t xml:space="preserve">It </w:t>
            </w:r>
            <w:r w:rsidR="009F14C9" w:rsidRPr="00F76A6C">
              <w:t>is likely</w:t>
            </w:r>
            <w:r w:rsidRPr="00F76A6C">
              <w:t xml:space="preserve"> that </w:t>
            </w:r>
            <w:r w:rsidR="00591490" w:rsidRPr="00F76A6C">
              <w:t xml:space="preserve">journey-time exposure to pollutants may </w:t>
            </w:r>
            <w:r w:rsidR="00241297" w:rsidRPr="00F76A6C">
              <w:t>limit</w:t>
            </w:r>
            <w:r w:rsidR="00591490" w:rsidRPr="00F76A6C">
              <w:t xml:space="preserve"> </w:t>
            </w:r>
            <w:r w:rsidRPr="00F76A6C">
              <w:t xml:space="preserve">the </w:t>
            </w:r>
            <w:r w:rsidR="00591490" w:rsidRPr="00F76A6C">
              <w:t>positive health effects</w:t>
            </w:r>
            <w:r w:rsidRPr="00F76A6C">
              <w:t xml:space="preserve"> </w:t>
            </w:r>
            <w:r w:rsidR="00E84899" w:rsidRPr="00F76A6C">
              <w:t>of</w:t>
            </w:r>
            <w:r w:rsidRPr="00F76A6C">
              <w:t xml:space="preserve"> active transport modes (</w:t>
            </w:r>
            <w:r w:rsidR="003611CC" w:rsidRPr="00F76A6C">
              <w:t>e.g.</w:t>
            </w:r>
            <w:r w:rsidRPr="00F76A6C">
              <w:t xml:space="preserve"> walking and cycling)</w:t>
            </w:r>
            <w:r w:rsidR="00591490" w:rsidRPr="00F76A6C">
              <w:t>.</w:t>
            </w:r>
            <w:r w:rsidR="00121B3D" w:rsidRPr="00F76A6C">
              <w:t xml:space="preserve"> </w:t>
            </w:r>
            <w:r w:rsidR="00AB1177" w:rsidRPr="00F76A6C">
              <w:t xml:space="preserve">One of the pollutants </w:t>
            </w:r>
            <w:r w:rsidR="00121B3D" w:rsidRPr="00F76A6C">
              <w:t xml:space="preserve">caused by vehicular traffic </w:t>
            </w:r>
            <w:r w:rsidR="00AB1177" w:rsidRPr="00F76A6C">
              <w:t xml:space="preserve">is traffic noise, which </w:t>
            </w:r>
            <w:r w:rsidR="00121B3D" w:rsidRPr="00F76A6C">
              <w:t>is likely to cause various negative health effects such</w:t>
            </w:r>
            <w:r w:rsidR="007F483C" w:rsidRPr="00F76A6C">
              <w:t xml:space="preserve"> as</w:t>
            </w:r>
            <w:r w:rsidR="00121B3D" w:rsidRPr="00F76A6C">
              <w:t xml:space="preserve"> increased stress levels and blood pressure. </w:t>
            </w:r>
            <w:r w:rsidR="003E6E27" w:rsidRPr="00F76A6C">
              <w:t xml:space="preserve">In prior studies, </w:t>
            </w:r>
            <w:r w:rsidR="002107DE" w:rsidRPr="00F76A6C">
              <w:t>individuals’</w:t>
            </w:r>
            <w:r w:rsidR="003E6E27" w:rsidRPr="00F76A6C">
              <w:t xml:space="preserve"> exposure to community noise has</w:t>
            </w:r>
            <w:r w:rsidR="00AC1AB9" w:rsidRPr="00F76A6C">
              <w:t xml:space="preserve"> usually</w:t>
            </w:r>
            <w:r w:rsidR="003E6E27" w:rsidRPr="00F76A6C">
              <w:t xml:space="preserve"> been assessed </w:t>
            </w:r>
            <w:r w:rsidR="001C6BD1" w:rsidRPr="00F76A6C">
              <w:t xml:space="preserve">only with respect to </w:t>
            </w:r>
            <w:r w:rsidR="003E6E27" w:rsidRPr="00F76A6C">
              <w:t>home location</w:t>
            </w:r>
            <w:r w:rsidR="00AC1AB9" w:rsidRPr="00F76A6C">
              <w:t>, as required by national and international policies</w:t>
            </w:r>
            <w:r w:rsidR="003E6E27" w:rsidRPr="00F76A6C">
              <w:t xml:space="preserve">. </w:t>
            </w:r>
            <w:r w:rsidR="005A19EB" w:rsidRPr="00F76A6C">
              <w:t xml:space="preserve">However, </w:t>
            </w:r>
            <w:r w:rsidR="00B07FCD" w:rsidRPr="00F76A6C">
              <w:t xml:space="preserve">these </w:t>
            </w:r>
            <w:r w:rsidR="00AC1AB9" w:rsidRPr="00F76A6C">
              <w:t xml:space="preserve">static </w:t>
            </w:r>
            <w:r w:rsidR="00B07FCD" w:rsidRPr="00F76A6C">
              <w:t xml:space="preserve">exposure assessments </w:t>
            </w:r>
            <w:r w:rsidR="00BE5F20" w:rsidRPr="00F76A6C">
              <w:t xml:space="preserve">most likely </w:t>
            </w:r>
            <w:r w:rsidR="00B07FCD" w:rsidRPr="00F76A6C">
              <w:t xml:space="preserve">ignore </w:t>
            </w:r>
            <w:r w:rsidR="005A19EB" w:rsidRPr="00F76A6C">
              <w:t xml:space="preserve">a substantial share of </w:t>
            </w:r>
            <w:r w:rsidR="00B07FCD" w:rsidRPr="00F76A6C">
              <w:t>individuals’</w:t>
            </w:r>
            <w:r w:rsidR="005A19EB" w:rsidRPr="00F76A6C">
              <w:t xml:space="preserve"> total daily </w:t>
            </w:r>
            <w:r w:rsidR="007B5635" w:rsidRPr="00F76A6C">
              <w:t xml:space="preserve">noise </w:t>
            </w:r>
            <w:r w:rsidR="005A19EB" w:rsidRPr="00F76A6C">
              <w:t>exposure</w:t>
            </w:r>
            <w:r w:rsidR="00D00F4B" w:rsidRPr="00F76A6C">
              <w:t xml:space="preserve"> </w:t>
            </w:r>
            <w:r w:rsidR="00CF6F1E" w:rsidRPr="00F76A6C">
              <w:t>that occurs while they are</w:t>
            </w:r>
            <w:r w:rsidR="00D00F4B" w:rsidRPr="00F76A6C">
              <w:t xml:space="preserve"> on the move</w:t>
            </w:r>
            <w:r w:rsidR="005A19EB" w:rsidRPr="00F76A6C">
              <w:t>.</w:t>
            </w:r>
            <w:r w:rsidR="00BE5F20" w:rsidRPr="00F76A6C">
              <w:t xml:space="preserve"> </w:t>
            </w:r>
            <w:r w:rsidR="00936EC6" w:rsidRPr="00F76A6C">
              <w:t xml:space="preserve">Hence, new methods are needed for both assessing </w:t>
            </w:r>
            <w:r w:rsidR="00C07D04" w:rsidRPr="00F76A6C">
              <w:t xml:space="preserve">and reducing </w:t>
            </w:r>
            <w:r w:rsidR="00936EC6" w:rsidRPr="00F76A6C">
              <w:t>journey-time exposure</w:t>
            </w:r>
            <w:r w:rsidR="00F30AF9" w:rsidRPr="00F76A6C">
              <w:t xml:space="preserve"> to traffic noise as well as </w:t>
            </w:r>
            <w:r w:rsidR="00C904E8" w:rsidRPr="00F76A6C">
              <w:t xml:space="preserve">to </w:t>
            </w:r>
            <w:r w:rsidR="00F30AF9" w:rsidRPr="00F76A6C">
              <w:t>other pollutants</w:t>
            </w:r>
            <w:r w:rsidR="00936EC6" w:rsidRPr="00F76A6C">
              <w:t xml:space="preserve">. </w:t>
            </w:r>
          </w:p>
          <w:p w14:paraId="43996940" w14:textId="5D74493C" w:rsidR="005036D2" w:rsidRPr="00F76A6C" w:rsidRDefault="004442F2" w:rsidP="001B73B8">
            <w:pPr>
              <w:pStyle w:val="tiivistelmateksti"/>
              <w:framePr w:hSpace="0" w:wrap="auto" w:yAlign="inline"/>
            </w:pPr>
            <w:r w:rsidRPr="00F76A6C">
              <w:t xml:space="preserve">In this study, I developed a multifunctional routing application for </w:t>
            </w:r>
            <w:r w:rsidR="002E536E" w:rsidRPr="00F76A6C">
              <w:t xml:space="preserve">1) </w:t>
            </w:r>
            <w:r w:rsidRPr="00F76A6C">
              <w:t xml:space="preserve">finding shortest </w:t>
            </w:r>
            <w:r w:rsidR="004A3E58" w:rsidRPr="00F76A6C">
              <w:t xml:space="preserve">paths, </w:t>
            </w:r>
            <w:r w:rsidR="002E536E" w:rsidRPr="00F76A6C">
              <w:t xml:space="preserve">2) </w:t>
            </w:r>
            <w:r w:rsidRPr="00F76A6C">
              <w:t xml:space="preserve">assessing dynamic exposure to noise on </w:t>
            </w:r>
            <w:r w:rsidR="00770089" w:rsidRPr="00F76A6C">
              <w:t>the paths</w:t>
            </w:r>
            <w:r w:rsidR="004A3E58" w:rsidRPr="00F76A6C">
              <w:t xml:space="preserve"> and 3) finding </w:t>
            </w:r>
            <w:r w:rsidR="004A76A9" w:rsidRPr="00F76A6C">
              <w:t>alternative,</w:t>
            </w:r>
            <w:r w:rsidR="004A3E58" w:rsidRPr="00F76A6C">
              <w:t xml:space="preserve"> quieter</w:t>
            </w:r>
            <w:r w:rsidR="004A76A9" w:rsidRPr="00F76A6C">
              <w:t xml:space="preserve"> </w:t>
            </w:r>
            <w:r w:rsidR="004A3E58" w:rsidRPr="00F76A6C">
              <w:t>paths</w:t>
            </w:r>
            <w:r w:rsidR="0035405D" w:rsidRPr="00F76A6C">
              <w:t xml:space="preserve"> for walking</w:t>
            </w:r>
            <w:r w:rsidRPr="00F76A6C">
              <w:t>.</w:t>
            </w:r>
            <w:r w:rsidR="003201BC" w:rsidRPr="00F76A6C">
              <w:t xml:space="preserve"> </w:t>
            </w:r>
            <w:r w:rsidR="006937C7" w:rsidRPr="00F76A6C">
              <w:t xml:space="preserve">The application uses street network data from OpenStreetMap and modeled traffic noise data of typical daytime traffic noise levels. </w:t>
            </w:r>
            <w:r w:rsidR="003201BC" w:rsidRPr="00F76A6C">
              <w:t xml:space="preserve">The </w:t>
            </w:r>
            <w:r w:rsidR="0035405D" w:rsidRPr="00F76A6C">
              <w:t>underlying least cost path (LCP) analysis</w:t>
            </w:r>
            <w:r w:rsidR="003201BC" w:rsidRPr="00F76A6C">
              <w:t xml:space="preserve"> </w:t>
            </w:r>
            <w:r w:rsidR="00FB7AE3" w:rsidRPr="00F76A6C">
              <w:t>employs</w:t>
            </w:r>
            <w:r w:rsidR="003201BC" w:rsidRPr="00F76A6C">
              <w:t xml:space="preserve"> a custom</w:t>
            </w:r>
            <w:r w:rsidR="00747A90" w:rsidRPr="00F76A6C">
              <w:t>-designed</w:t>
            </w:r>
            <w:r w:rsidR="003201BC" w:rsidRPr="00F76A6C">
              <w:t xml:space="preserve"> environmental impedance function for</w:t>
            </w:r>
            <w:r w:rsidR="005115F7" w:rsidRPr="00F76A6C">
              <w:t xml:space="preserve"> noise</w:t>
            </w:r>
            <w:r w:rsidR="00B147E7" w:rsidRPr="00F76A6C">
              <w:t xml:space="preserve"> and a set of (various) noise sensitivity coefficients</w:t>
            </w:r>
            <w:r w:rsidR="003201BC" w:rsidRPr="00F76A6C">
              <w:t>.</w:t>
            </w:r>
            <w:r w:rsidR="005B0CD6" w:rsidRPr="00F76A6C">
              <w:t xml:space="preserve"> </w:t>
            </w:r>
            <w:r w:rsidRPr="00F76A6C">
              <w:t>I defined a set</w:t>
            </w:r>
            <w:r w:rsidR="001E7A92" w:rsidRPr="00F76A6C">
              <w:t xml:space="preserve"> of</w:t>
            </w:r>
            <w:r w:rsidRPr="00F76A6C">
              <w:t xml:space="preserve"> </w:t>
            </w:r>
            <w:r w:rsidR="00CF5FFC" w:rsidRPr="00F76A6C">
              <w:t>indices</w:t>
            </w:r>
            <w:r w:rsidRPr="00F76A6C">
              <w:t xml:space="preserve"> for quantifying and comparing </w:t>
            </w:r>
            <w:r w:rsidR="009D29D7" w:rsidRPr="00F76A6C">
              <w:t xml:space="preserve">dynamic (i.e. journey-time) </w:t>
            </w:r>
            <w:r w:rsidRPr="00F76A6C">
              <w:t xml:space="preserve">exposure to </w:t>
            </w:r>
            <w:r w:rsidR="001C1730" w:rsidRPr="00F76A6C">
              <w:t>high</w:t>
            </w:r>
            <w:r w:rsidR="00E172F8" w:rsidRPr="00F76A6C">
              <w:t xml:space="preserve"> </w:t>
            </w:r>
            <w:r w:rsidR="008A05C4" w:rsidRPr="00F76A6C">
              <w:t>noise</w:t>
            </w:r>
            <w:r w:rsidR="00E172F8" w:rsidRPr="00F76A6C">
              <w:t xml:space="preserve"> </w:t>
            </w:r>
            <w:r w:rsidR="008A05C4" w:rsidRPr="00F76A6C">
              <w:t>levels</w:t>
            </w:r>
            <w:r w:rsidRPr="00F76A6C">
              <w:t xml:space="preserve">. </w:t>
            </w:r>
            <w:r w:rsidR="00E04531" w:rsidRPr="00F76A6C">
              <w:t xml:space="preserve">I applied the </w:t>
            </w:r>
            <w:r w:rsidR="00F57488" w:rsidRPr="00F76A6C">
              <w:t xml:space="preserve">developed </w:t>
            </w:r>
            <w:r w:rsidR="002224C8" w:rsidRPr="00F76A6C">
              <w:t>routing</w:t>
            </w:r>
            <w:r w:rsidR="00F57488" w:rsidRPr="00F76A6C">
              <w:t xml:space="preserve"> application </w:t>
            </w:r>
            <w:r w:rsidR="00E04531" w:rsidRPr="00F76A6C">
              <w:t xml:space="preserve">in </w:t>
            </w:r>
            <w:r w:rsidR="006937C7" w:rsidRPr="00F76A6C">
              <w:t>a case study of</w:t>
            </w:r>
            <w:r w:rsidR="00E04531" w:rsidRPr="00F76A6C">
              <w:t xml:space="preserve"> </w:t>
            </w:r>
            <w:r w:rsidR="006E0261" w:rsidRPr="00F76A6C">
              <w:t xml:space="preserve">pedestrians’ </w:t>
            </w:r>
            <w:r w:rsidR="00F95984" w:rsidRPr="00F76A6C">
              <w:t>dynamic exposure to noise on commuting related walks</w:t>
            </w:r>
            <w:r w:rsidRPr="00F76A6C">
              <w:t xml:space="preserve"> in</w:t>
            </w:r>
            <w:r w:rsidR="006937C7" w:rsidRPr="00F76A6C">
              <w:t xml:space="preserve"> </w:t>
            </w:r>
            <w:r w:rsidRPr="00F76A6C">
              <w:t>Helsinki</w:t>
            </w:r>
            <w:r w:rsidR="00F95984" w:rsidRPr="00F76A6C">
              <w:t xml:space="preserve">. The walks were </w:t>
            </w:r>
            <w:r w:rsidR="006E0261" w:rsidRPr="00F76A6C">
              <w:t xml:space="preserve">projected </w:t>
            </w:r>
            <w:r w:rsidR="00F95984" w:rsidRPr="00F76A6C">
              <w:t xml:space="preserve">by </w:t>
            </w:r>
            <w:r w:rsidR="00496956" w:rsidRPr="00F76A6C">
              <w:t xml:space="preserve">carrying out </w:t>
            </w:r>
            <w:r w:rsidR="006E0261" w:rsidRPr="00F76A6C">
              <w:t xml:space="preserve">an </w:t>
            </w:r>
            <w:r w:rsidR="00F95984" w:rsidRPr="00F76A6C">
              <w:t>extensive public transport itinerary planning</w:t>
            </w:r>
            <w:r w:rsidR="008059B3" w:rsidRPr="00F76A6C">
              <w:t xml:space="preserve"> on</w:t>
            </w:r>
            <w:r w:rsidR="00DE0763" w:rsidRPr="00F76A6C">
              <w:t xml:space="preserve"> </w:t>
            </w:r>
            <w:r w:rsidR="00F95984" w:rsidRPr="00F76A6C">
              <w:t>census based commuting</w:t>
            </w:r>
            <w:r w:rsidR="00496956" w:rsidRPr="00F76A6C">
              <w:t xml:space="preserve"> flow</w:t>
            </w:r>
            <w:r w:rsidR="00F95984" w:rsidRPr="00F76A6C">
              <w:t xml:space="preserve"> data.</w:t>
            </w:r>
            <w:r w:rsidR="00E04531" w:rsidRPr="00F76A6C">
              <w:t xml:space="preserve"> </w:t>
            </w:r>
            <w:r w:rsidR="00D52A73" w:rsidRPr="00F76A6C">
              <w:t xml:space="preserve">In addition, </w:t>
            </w:r>
            <w:r w:rsidR="001826E3" w:rsidRPr="00F76A6C">
              <w:t xml:space="preserve">I assessed </w:t>
            </w:r>
            <w:r w:rsidR="00D52A73" w:rsidRPr="00F76A6C">
              <w:t>a</w:t>
            </w:r>
            <w:r w:rsidR="007D3025" w:rsidRPr="00F76A6C">
              <w:t xml:space="preserve">chievable reductions in exposure to traffic noise by taking quieter paths </w:t>
            </w:r>
            <w:r w:rsidR="006C6105" w:rsidRPr="00F76A6C">
              <w:t>with</w:t>
            </w:r>
            <w:r w:rsidR="007D3025" w:rsidRPr="00F76A6C">
              <w:t xml:space="preserve"> statistical means</w:t>
            </w:r>
            <w:r w:rsidR="001A359C" w:rsidRPr="00F76A6C">
              <w:t xml:space="preserve"> </w:t>
            </w:r>
            <w:r w:rsidR="002F71FC" w:rsidRPr="00F76A6C">
              <w:t>by</w:t>
            </w:r>
            <w:r w:rsidR="00A21674" w:rsidRPr="00F76A6C">
              <w:t xml:space="preserve"> </w:t>
            </w:r>
            <w:r w:rsidR="001B588B" w:rsidRPr="00F76A6C">
              <w:t xml:space="preserve">a subset of </w:t>
            </w:r>
            <w:r w:rsidR="001A359C" w:rsidRPr="00F76A6C">
              <w:t xml:space="preserve">12180 </w:t>
            </w:r>
            <w:r w:rsidR="00EC549D" w:rsidRPr="00F76A6C">
              <w:t>commuting related walks</w:t>
            </w:r>
            <w:r w:rsidR="00B80FD1" w:rsidRPr="00F76A6C">
              <w:t xml:space="preserve"> (OD pairs</w:t>
            </w:r>
            <w:r w:rsidR="00EC549D" w:rsidRPr="00F76A6C">
              <w:t>)</w:t>
            </w:r>
            <w:r w:rsidR="001A359C" w:rsidRPr="00F76A6C">
              <w:t>.</w:t>
            </w:r>
            <w:r w:rsidR="00B80FD1" w:rsidRPr="00F76A6C">
              <w:t xml:space="preserve"> </w:t>
            </w:r>
          </w:p>
          <w:p w14:paraId="04BFE5C2" w14:textId="4E967CAD" w:rsidR="00DB1FA1" w:rsidRPr="00F76A6C" w:rsidRDefault="0011262B" w:rsidP="001B73B8">
            <w:pPr>
              <w:pStyle w:val="tiivistelmateksti"/>
              <w:framePr w:hSpace="0" w:wrap="auto" w:yAlign="inline"/>
            </w:pPr>
            <w:r w:rsidRPr="00F76A6C">
              <w:t>The results show significant spatial variation in average dynamic noise exposure between neighborhoods</w:t>
            </w:r>
            <w:r w:rsidR="001A359C" w:rsidRPr="00F76A6C">
              <w:t xml:space="preserve"> but also significant achievable reductions in noise exposure </w:t>
            </w:r>
            <w:r w:rsidR="00DE079D" w:rsidRPr="00F76A6C">
              <w:t>by quieter paths</w:t>
            </w:r>
            <w:r w:rsidR="00C15201" w:rsidRPr="00F76A6C">
              <w:t>;</w:t>
            </w:r>
            <w:r w:rsidR="001D1952" w:rsidRPr="00F76A6C">
              <w:t xml:space="preserve"> </w:t>
            </w:r>
            <w:r w:rsidR="00C15201" w:rsidRPr="00F76A6C">
              <w:t>d</w:t>
            </w:r>
            <w:r w:rsidR="001D1952" w:rsidRPr="00F76A6C">
              <w:t>epending on the situation, quieter paths provide 12–57 % mean reduction in exposure to noise levels higher than 65 dB and 1.6–9.6 dB mean reduction in mean dB</w:t>
            </w:r>
            <w:r w:rsidR="00A96768" w:rsidRPr="00F76A6C">
              <w:t xml:space="preserve"> (compared to the shortest paths)</w:t>
            </w:r>
            <w:r w:rsidR="001D1952" w:rsidRPr="00F76A6C">
              <w:t>.</w:t>
            </w:r>
            <w:r w:rsidR="00EC539C" w:rsidRPr="00F76A6C">
              <w:t xml:space="preserve"> At least three factors seem to affect the achievable reduction in noise exposure on alternative paths: 1) exposure to noise on the shortest path, 2) length of the shortest path and 3) length of the quiet path</w:t>
            </w:r>
            <w:r w:rsidR="003D6572" w:rsidRPr="00F76A6C">
              <w:t xml:space="preserve"> compared to the shortest path</w:t>
            </w:r>
            <w:r w:rsidR="00EC539C" w:rsidRPr="00F76A6C">
              <w:t xml:space="preserve">. </w:t>
            </w:r>
            <w:r w:rsidR="00931F45" w:rsidRPr="00F76A6C">
              <w:t xml:space="preserve">I </w:t>
            </w:r>
            <w:r w:rsidR="00AB6019" w:rsidRPr="00F76A6C">
              <w:t xml:space="preserve">have </w:t>
            </w:r>
            <w:r w:rsidR="00931F45" w:rsidRPr="00F76A6C">
              <w:t>published the quiet path routing application as a web-based quiet path routing API (application programming interface) and developed an accompanying quiet path route planner as a mobile-friendly web map application. The online quiet path route planner demonstrates the applicability of the quiet path routing method in real-life situations</w:t>
            </w:r>
            <w:r w:rsidR="00E44335" w:rsidRPr="00F76A6C">
              <w:t xml:space="preserve"> and </w:t>
            </w:r>
            <w:r w:rsidR="000F134F" w:rsidRPr="00F76A6C">
              <w:t xml:space="preserve">can </w:t>
            </w:r>
            <w:r w:rsidR="00E44335" w:rsidRPr="00F76A6C">
              <w:t xml:space="preserve">thus </w:t>
            </w:r>
            <w:r w:rsidR="00D609B5" w:rsidRPr="00F76A6C">
              <w:t>help</w:t>
            </w:r>
            <w:r w:rsidR="00931F45" w:rsidRPr="00F76A6C">
              <w:t xml:space="preserve"> pedestrians to choose quieter paths. </w:t>
            </w:r>
            <w:r w:rsidR="00E44335" w:rsidRPr="00F76A6C">
              <w:t>Since</w:t>
            </w:r>
            <w:r w:rsidR="001654F0" w:rsidRPr="00F76A6C">
              <w:t xml:space="preserve"> t</w:t>
            </w:r>
            <w:r w:rsidR="00931F45" w:rsidRPr="00F76A6C">
              <w:t>he quiet path rout</w:t>
            </w:r>
            <w:r w:rsidR="00E946DB" w:rsidRPr="00F76A6C">
              <w:t xml:space="preserve">ing </w:t>
            </w:r>
            <w:r w:rsidR="00931F45" w:rsidRPr="00F76A6C">
              <w:t xml:space="preserve">API </w:t>
            </w:r>
            <w:r w:rsidR="006F68F1" w:rsidRPr="00F76A6C">
              <w:t xml:space="preserve">is </w:t>
            </w:r>
            <w:r w:rsidR="005B6B42" w:rsidRPr="00F76A6C">
              <w:t>open</w:t>
            </w:r>
            <w:r w:rsidR="001654F0" w:rsidRPr="00F76A6C">
              <w:t xml:space="preserve">, </w:t>
            </w:r>
            <w:r w:rsidR="00931F45" w:rsidRPr="00F76A6C">
              <w:t xml:space="preserve">anyone </w:t>
            </w:r>
            <w:r w:rsidR="001654F0" w:rsidRPr="00F76A6C">
              <w:t xml:space="preserve">can </w:t>
            </w:r>
            <w:r w:rsidR="00931F45" w:rsidRPr="00F76A6C">
              <w:t xml:space="preserve">query short and </w:t>
            </w:r>
            <w:r w:rsidR="006E62E3" w:rsidRPr="00F76A6C">
              <w:t>quiet</w:t>
            </w:r>
            <w:r w:rsidR="00931F45" w:rsidRPr="00F76A6C">
              <w:t xml:space="preserve"> paths equipped with attributes on journey-time exposure</w:t>
            </w:r>
            <w:r w:rsidR="003D01E7" w:rsidRPr="00F76A6C">
              <w:t xml:space="preserve"> to noise</w:t>
            </w:r>
            <w:r w:rsidR="00931F45" w:rsidRPr="00F76A6C">
              <w:t>.</w:t>
            </w:r>
            <w:r w:rsidR="00EB3F96" w:rsidRPr="00F76A6C">
              <w:t xml:space="preserve"> </w:t>
            </w:r>
            <w:r w:rsidR="00E207AC" w:rsidRPr="00F76A6C">
              <w:t xml:space="preserve">All methods </w:t>
            </w:r>
            <w:r w:rsidR="00B54AA6" w:rsidRPr="00F76A6C">
              <w:t xml:space="preserve">and source codes </w:t>
            </w:r>
            <w:r w:rsidR="00E207AC" w:rsidRPr="00F76A6C">
              <w:t xml:space="preserve">developed in the study are openly available </w:t>
            </w:r>
            <w:r w:rsidR="00F22605" w:rsidRPr="00F76A6C">
              <w:t xml:space="preserve">via </w:t>
            </w:r>
            <w:r w:rsidR="00E207AC" w:rsidRPr="00F76A6C">
              <w:t>GitHub.</w:t>
            </w:r>
            <w:r w:rsidR="0068148A" w:rsidRPr="00F76A6C">
              <w:t xml:space="preserve"> </w:t>
            </w:r>
          </w:p>
          <w:p w14:paraId="52B9C13E" w14:textId="54FAEDC3" w:rsidR="00313074" w:rsidRPr="00F76A6C" w:rsidRDefault="008D2A94" w:rsidP="001B73B8">
            <w:pPr>
              <w:pStyle w:val="tiivistelmateksti"/>
              <w:framePr w:hSpace="0" w:wrap="auto" w:yAlign="inline"/>
              <w:spacing w:after="160"/>
            </w:pPr>
            <w:r w:rsidRPr="00F76A6C">
              <w:t xml:space="preserve">Individuals’ and urban planners’ awareness of dynamic exposure to noise </w:t>
            </w:r>
            <w:r w:rsidR="001B38E7" w:rsidRPr="00F76A6C">
              <w:t xml:space="preserve">and other pollutants </w:t>
            </w:r>
            <w:r w:rsidRPr="00F76A6C">
              <w:t xml:space="preserve">should be further increased with </w:t>
            </w:r>
            <w:r w:rsidR="002C7A27" w:rsidRPr="00F76A6C">
              <w:t xml:space="preserve">advanced </w:t>
            </w:r>
            <w:r w:rsidRPr="00F76A6C">
              <w:t xml:space="preserve">exposure assessments and routing applications. </w:t>
            </w:r>
            <w:r w:rsidR="00A1491A" w:rsidRPr="00F76A6C">
              <w:t xml:space="preserve">Web-based </w:t>
            </w:r>
            <w:r w:rsidR="00915A3C" w:rsidRPr="00F76A6C">
              <w:t xml:space="preserve">exposure-aware </w:t>
            </w:r>
            <w:r w:rsidR="00A1491A" w:rsidRPr="00F76A6C">
              <w:t xml:space="preserve">route planner applications have the potential to help individuals to choose alternative, healthier paths. </w:t>
            </w:r>
            <w:r w:rsidR="00E622B5" w:rsidRPr="00F76A6C">
              <w:t>When</w:t>
            </w:r>
            <w:r w:rsidR="002F3343" w:rsidRPr="00F76A6C">
              <w:t xml:space="preserve"> </w:t>
            </w:r>
            <w:r w:rsidR="00AC3753" w:rsidRPr="00F76A6C">
              <w:t>developing</w:t>
            </w:r>
            <w:r w:rsidR="002F3343" w:rsidRPr="00F76A6C">
              <w:t xml:space="preserve"> exposure-based routing </w:t>
            </w:r>
            <w:r w:rsidR="001640D0" w:rsidRPr="00F76A6C">
              <w:t xml:space="preserve">analysis </w:t>
            </w:r>
            <w:r w:rsidR="002F3343" w:rsidRPr="00F76A6C">
              <w:t>further</w:t>
            </w:r>
            <w:r w:rsidR="003C1127" w:rsidRPr="00F76A6C">
              <w:t xml:space="preserve">, attempts should be made to </w:t>
            </w:r>
            <w:r w:rsidR="0025617F" w:rsidRPr="00F76A6C">
              <w:t xml:space="preserve">enable </w:t>
            </w:r>
            <w:r w:rsidR="00AC3753" w:rsidRPr="00F76A6C">
              <w:t xml:space="preserve">simultaneously </w:t>
            </w:r>
            <w:r w:rsidR="006205B9" w:rsidRPr="00F76A6C">
              <w:t>considering</w:t>
            </w:r>
            <w:r w:rsidR="00AC3753" w:rsidRPr="00F76A6C">
              <w:t xml:space="preserve"> multiple environmental exposures </w:t>
            </w:r>
            <w:r w:rsidR="003E78FB" w:rsidRPr="00F76A6C">
              <w:t>in order to</w:t>
            </w:r>
            <w:r w:rsidR="00AC3753" w:rsidRPr="00F76A6C">
              <w:t xml:space="preserve"> </w:t>
            </w:r>
            <w:r w:rsidR="005D4790" w:rsidRPr="00F76A6C">
              <w:t>find</w:t>
            </w:r>
            <w:r w:rsidR="003E78FB" w:rsidRPr="00F76A6C">
              <w:t xml:space="preserve"> </w:t>
            </w:r>
            <w:r w:rsidR="00AC3753" w:rsidRPr="00F76A6C">
              <w:t>overall healthier paths.</w:t>
            </w:r>
            <w:r w:rsidR="002146B3" w:rsidRPr="00F76A6C">
              <w:t xml:space="preserve"> </w:t>
            </w:r>
          </w:p>
        </w:tc>
      </w:tr>
      <w:tr w:rsidR="006A3FD7" w:rsidRPr="00F76A6C" w14:paraId="5DC0521A" w14:textId="77777777" w:rsidTr="001B73B8">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F76A6C" w:rsidRDefault="006A3FD7" w:rsidP="001B73B8">
            <w:pPr>
              <w:pStyle w:val="tiivistelmatitles"/>
              <w:framePr w:hSpace="0" w:wrap="auto" w:vAnchor="margin" w:hAnchor="text" w:yAlign="inline"/>
            </w:pPr>
            <w:proofErr w:type="spellStart"/>
            <w:r w:rsidRPr="00F76A6C">
              <w:t>Avainsanat</w:t>
            </w:r>
            <w:proofErr w:type="spellEnd"/>
            <w:r w:rsidRPr="00F76A6C">
              <w:t xml:space="preserve"> – </w:t>
            </w:r>
            <w:proofErr w:type="spellStart"/>
            <w:r w:rsidRPr="00F76A6C">
              <w:t>Nyckelord</w:t>
            </w:r>
            <w:proofErr w:type="spellEnd"/>
            <w:r w:rsidRPr="00F76A6C">
              <w:t xml:space="preserve"> – Keywords</w:t>
            </w:r>
          </w:p>
          <w:p w14:paraId="0B949261" w14:textId="027319E0" w:rsidR="006A3FD7" w:rsidRPr="00F76A6C" w:rsidRDefault="000A2BEF" w:rsidP="001B73B8">
            <w:pPr>
              <w:pStyle w:val="tiivistelma"/>
              <w:framePr w:hSpace="0" w:wrap="auto" w:vAnchor="margin" w:hAnchor="text" w:yAlign="inline"/>
            </w:pPr>
            <w:r w:rsidRPr="00F76A6C">
              <w:t>Dynamic exposure, traffic noise, environmental impedance, least-cost path analysis, Web GIS</w:t>
            </w:r>
          </w:p>
        </w:tc>
      </w:tr>
      <w:tr w:rsidR="006A3FD7" w:rsidRPr="00F76A6C" w14:paraId="345233FF" w14:textId="77777777" w:rsidTr="001B73B8">
        <w:trPr>
          <w:cantSplit/>
          <w:trHeight w:val="481"/>
        </w:trPr>
        <w:tc>
          <w:tcPr>
            <w:tcW w:w="10371" w:type="dxa"/>
            <w:gridSpan w:val="4"/>
            <w:tcBorders>
              <w:top w:val="single" w:sz="6" w:space="0" w:color="auto"/>
              <w:left w:val="single" w:sz="12" w:space="0" w:color="auto"/>
              <w:bottom w:val="single" w:sz="6" w:space="0" w:color="auto"/>
              <w:right w:val="single" w:sz="12" w:space="0" w:color="auto"/>
            </w:tcBorders>
          </w:tcPr>
          <w:p w14:paraId="35590CF0" w14:textId="06D907AB" w:rsidR="006A3FD7" w:rsidRPr="00F76A6C" w:rsidRDefault="006A3FD7" w:rsidP="001B73B8">
            <w:pPr>
              <w:pStyle w:val="tiivistelmatitles"/>
              <w:framePr w:hSpace="0" w:wrap="auto" w:vAnchor="margin" w:hAnchor="text" w:yAlign="inline"/>
            </w:pPr>
            <w:proofErr w:type="spellStart"/>
            <w:r w:rsidRPr="00F76A6C">
              <w:t>Säilytyspaikka</w:t>
            </w:r>
            <w:proofErr w:type="spellEnd"/>
            <w:r w:rsidRPr="00F76A6C">
              <w:t xml:space="preserve"> – </w:t>
            </w:r>
            <w:proofErr w:type="spellStart"/>
            <w:r w:rsidRPr="00F76A6C">
              <w:t>Förvaringställe</w:t>
            </w:r>
            <w:proofErr w:type="spellEnd"/>
            <w:r w:rsidRPr="00F76A6C">
              <w:t xml:space="preserve"> – Where deposited</w:t>
            </w:r>
          </w:p>
        </w:tc>
      </w:tr>
      <w:tr w:rsidR="006A3FD7" w:rsidRPr="00F76A6C" w14:paraId="60658A33" w14:textId="77777777" w:rsidTr="001B73B8">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11E74728" w:rsidR="00FE75A6" w:rsidRPr="00415630" w:rsidRDefault="006A3FD7" w:rsidP="001B73B8">
            <w:pPr>
              <w:pStyle w:val="tiivistelmatitles"/>
              <w:framePr w:hSpace="0" w:wrap="auto" w:vAnchor="margin" w:hAnchor="text" w:yAlign="inline"/>
            </w:pPr>
            <w:proofErr w:type="spellStart"/>
            <w:r w:rsidRPr="00276B66">
              <w:t>Muita</w:t>
            </w:r>
            <w:proofErr w:type="spellEnd"/>
            <w:r w:rsidRPr="00276B66">
              <w:t xml:space="preserve"> </w:t>
            </w:r>
            <w:proofErr w:type="spellStart"/>
            <w:r w:rsidRPr="00276B66">
              <w:t>tietoja</w:t>
            </w:r>
            <w:proofErr w:type="spellEnd"/>
            <w:r w:rsidRPr="00276B66">
              <w:t xml:space="preserve"> – </w:t>
            </w:r>
            <w:proofErr w:type="spellStart"/>
            <w:r w:rsidRPr="00276B66">
              <w:t>Övriga</w:t>
            </w:r>
            <w:proofErr w:type="spellEnd"/>
            <w:r w:rsidRPr="00276B66">
              <w:t xml:space="preserve"> </w:t>
            </w:r>
            <w:proofErr w:type="spellStart"/>
            <w:r w:rsidRPr="00276B66">
              <w:t>uppgifter</w:t>
            </w:r>
            <w:proofErr w:type="spellEnd"/>
            <w:r w:rsidRPr="00276B66">
              <w:t xml:space="preserve"> – Additional information</w:t>
            </w:r>
          </w:p>
        </w:tc>
      </w:tr>
    </w:tbl>
    <w:p w14:paraId="28D82021" w14:textId="5F4F6E23" w:rsidR="00917092" w:rsidRPr="00F76A6C" w:rsidRDefault="00B97CA5" w:rsidP="00B31DAC">
      <w:r w:rsidRPr="00F76A6C">
        <w:br w:type="page"/>
      </w:r>
    </w:p>
    <w:tbl>
      <w:tblPr>
        <w:tblpPr w:leftFromText="181" w:rightFromText="181" w:vertAnchor="text" w:horzAnchor="margin" w:tblpY="345"/>
        <w:tblW w:w="10371" w:type="dxa"/>
        <w:tblLayout w:type="fixed"/>
        <w:tblLook w:val="0000" w:firstRow="0" w:lastRow="0" w:firstColumn="0" w:lastColumn="0" w:noHBand="0" w:noVBand="0"/>
      </w:tblPr>
      <w:tblGrid>
        <w:gridCol w:w="3274"/>
        <w:gridCol w:w="1424"/>
        <w:gridCol w:w="1007"/>
        <w:gridCol w:w="4666"/>
      </w:tblGrid>
      <w:tr w:rsidR="00FB111E" w:rsidRPr="00F76A6C" w14:paraId="4910FE9B" w14:textId="77777777" w:rsidTr="001B73B8">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079C66EB" w:rsidR="00FB111E" w:rsidRPr="00015468" w:rsidRDefault="00FB111E" w:rsidP="001B73B8">
            <w:pPr>
              <w:pStyle w:val="tiivistelmatitles"/>
              <w:framePr w:hSpace="0" w:wrap="auto" w:vAnchor="margin" w:hAnchor="text" w:yAlign="inline"/>
              <w:rPr>
                <w:lang w:val="fi-FI"/>
              </w:rPr>
            </w:pPr>
            <w:r w:rsidRPr="00015468">
              <w:rPr>
                <w:lang w:val="fi-FI"/>
              </w:rPr>
              <w:lastRenderedPageBreak/>
              <w:t xml:space="preserve">Tiedekunta/Osasto </w:t>
            </w:r>
            <w:r w:rsidR="00015468">
              <w:rPr>
                <w:lang w:val="fi-FI"/>
              </w:rPr>
              <w:t>–</w:t>
            </w:r>
            <w:r w:rsidRPr="00015468">
              <w:rPr>
                <w:lang w:val="fi-FI"/>
              </w:rPr>
              <w:t xml:space="preserve"> </w:t>
            </w:r>
            <w:proofErr w:type="spellStart"/>
            <w:r w:rsidRPr="00015468">
              <w:rPr>
                <w:lang w:val="fi-FI"/>
              </w:rPr>
              <w:t>Fakultet</w:t>
            </w:r>
            <w:proofErr w:type="spellEnd"/>
            <w:r w:rsidRPr="00015468">
              <w:rPr>
                <w:lang w:val="fi-FI"/>
              </w:rPr>
              <w:t xml:space="preserve">/Sektion – </w:t>
            </w:r>
            <w:proofErr w:type="spellStart"/>
            <w:r w:rsidRPr="00015468">
              <w:rPr>
                <w:lang w:val="fi-FI"/>
              </w:rPr>
              <w:t>Faculty</w:t>
            </w:r>
            <w:proofErr w:type="spellEnd"/>
          </w:p>
          <w:p w14:paraId="0D1BD642" w14:textId="77777777" w:rsidR="00FB111E" w:rsidRPr="00015468" w:rsidRDefault="00FB111E" w:rsidP="001B73B8">
            <w:pPr>
              <w:pStyle w:val="tiivistelma"/>
              <w:framePr w:hSpace="0" w:wrap="auto" w:vAnchor="margin" w:hAnchor="text" w:yAlign="inline"/>
              <w:rPr>
                <w:lang w:val="fi-FI"/>
              </w:rPr>
            </w:pPr>
            <w:proofErr w:type="spellStart"/>
            <w:r w:rsidRPr="00015468">
              <w:rPr>
                <w:lang w:val="fi-FI"/>
              </w:rPr>
              <w:t>Matemaattis</w:t>
            </w:r>
            <w:proofErr w:type="spellEnd"/>
            <w:r w:rsidRPr="00015468">
              <w:rPr>
                <w:lang w:val="fi-FI"/>
              </w:rPr>
              <w:t>-luonnontieteellinen tiedekunta</w:t>
            </w:r>
          </w:p>
        </w:tc>
        <w:tc>
          <w:tcPr>
            <w:tcW w:w="5673" w:type="dxa"/>
            <w:gridSpan w:val="2"/>
            <w:tcBorders>
              <w:top w:val="single" w:sz="12" w:space="0" w:color="auto"/>
              <w:bottom w:val="single" w:sz="6" w:space="0" w:color="auto"/>
              <w:right w:val="single" w:sz="12" w:space="0" w:color="auto"/>
            </w:tcBorders>
          </w:tcPr>
          <w:p w14:paraId="7FF75CA4" w14:textId="39803C77" w:rsidR="00FB111E" w:rsidRPr="00015468" w:rsidRDefault="00FB111E" w:rsidP="001B73B8">
            <w:pPr>
              <w:pStyle w:val="tiivistelmatitles"/>
              <w:framePr w:hSpace="0" w:wrap="auto" w:vAnchor="margin" w:hAnchor="text" w:yAlign="inline"/>
              <w:rPr>
                <w:lang w:val="fi-FI"/>
              </w:rPr>
            </w:pPr>
            <w:r w:rsidRPr="00015468">
              <w:rPr>
                <w:lang w:val="fi-FI"/>
              </w:rPr>
              <w:t>Laitos/</w:t>
            </w:r>
            <w:proofErr w:type="spellStart"/>
            <w:r w:rsidRPr="00015468">
              <w:rPr>
                <w:lang w:val="fi-FI"/>
              </w:rPr>
              <w:t>Institution</w:t>
            </w:r>
            <w:proofErr w:type="spellEnd"/>
            <w:r w:rsidR="00015468">
              <w:rPr>
                <w:lang w:val="fi-FI"/>
              </w:rPr>
              <w:t xml:space="preserve"> </w:t>
            </w:r>
            <w:r w:rsidRPr="00015468">
              <w:rPr>
                <w:lang w:val="fi-FI"/>
              </w:rPr>
              <w:t>– Department</w:t>
            </w:r>
          </w:p>
          <w:p w14:paraId="4FAA0866" w14:textId="77777777" w:rsidR="00FB111E" w:rsidRPr="00015468" w:rsidRDefault="00FB111E" w:rsidP="001B73B8">
            <w:pPr>
              <w:pStyle w:val="tiivistelma"/>
              <w:framePr w:hSpace="0" w:wrap="auto" w:vAnchor="margin" w:hAnchor="text" w:yAlign="inline"/>
              <w:rPr>
                <w:lang w:val="fi-FI"/>
              </w:rPr>
            </w:pPr>
            <w:r w:rsidRPr="00015468">
              <w:rPr>
                <w:lang w:val="fi-FI"/>
              </w:rPr>
              <w:t>Geotieteiden ja maantieteen laitos</w:t>
            </w:r>
          </w:p>
        </w:tc>
      </w:tr>
      <w:tr w:rsidR="00FB111E" w:rsidRPr="00F76A6C" w14:paraId="2DE0F8D2" w14:textId="77777777" w:rsidTr="001B73B8">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015468" w:rsidRDefault="00FB111E" w:rsidP="001B73B8">
            <w:pPr>
              <w:pStyle w:val="tiivistelmatitles"/>
              <w:framePr w:hSpace="0" w:wrap="auto" w:vAnchor="margin" w:hAnchor="text" w:yAlign="inline"/>
              <w:rPr>
                <w:lang w:val="fi-FI"/>
              </w:rPr>
            </w:pPr>
            <w:r w:rsidRPr="00015468">
              <w:rPr>
                <w:lang w:val="fi-FI"/>
              </w:rPr>
              <w:t>Tekijä/</w:t>
            </w:r>
            <w:proofErr w:type="spellStart"/>
            <w:r w:rsidRPr="00015468">
              <w:rPr>
                <w:lang w:val="fi-FI"/>
              </w:rPr>
              <w:t>Författare</w:t>
            </w:r>
            <w:proofErr w:type="spellEnd"/>
            <w:r w:rsidRPr="00015468">
              <w:rPr>
                <w:lang w:val="fi-FI"/>
              </w:rPr>
              <w:t xml:space="preserve"> – Author</w:t>
            </w:r>
          </w:p>
          <w:p w14:paraId="3E00559B" w14:textId="77777777" w:rsidR="00FB111E" w:rsidRPr="00015468" w:rsidRDefault="00FB111E" w:rsidP="001B73B8">
            <w:pPr>
              <w:pStyle w:val="tiivistelma"/>
              <w:framePr w:hSpace="0" w:wrap="auto" w:vAnchor="margin" w:hAnchor="text" w:yAlign="inline"/>
              <w:rPr>
                <w:lang w:val="fi-FI"/>
              </w:rPr>
            </w:pPr>
            <w:r w:rsidRPr="00015468">
              <w:rPr>
                <w:lang w:val="fi-FI"/>
              </w:rPr>
              <w:t>Joose Helle</w:t>
            </w:r>
          </w:p>
        </w:tc>
      </w:tr>
      <w:tr w:rsidR="00FB111E" w:rsidRPr="00F76A6C" w14:paraId="73050F46" w14:textId="77777777" w:rsidTr="001B73B8">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015468" w:rsidRDefault="00FB111E" w:rsidP="001B73B8">
            <w:pPr>
              <w:pStyle w:val="tiivistelmatitles"/>
              <w:framePr w:hSpace="0" w:wrap="auto" w:vAnchor="margin" w:hAnchor="text" w:yAlign="inline"/>
              <w:rPr>
                <w:sz w:val="32"/>
                <w:szCs w:val="32"/>
                <w:lang w:val="fi-FI"/>
              </w:rPr>
            </w:pPr>
            <w:r w:rsidRPr="00015468">
              <w:rPr>
                <w:lang w:val="fi-FI"/>
              </w:rPr>
              <w:t xml:space="preserve">Työn nimi / </w:t>
            </w:r>
            <w:proofErr w:type="spellStart"/>
            <w:r w:rsidRPr="00015468">
              <w:rPr>
                <w:lang w:val="fi-FI"/>
              </w:rPr>
              <w:t>Arbetets</w:t>
            </w:r>
            <w:proofErr w:type="spellEnd"/>
            <w:r w:rsidRPr="00015468">
              <w:rPr>
                <w:lang w:val="fi-FI"/>
              </w:rPr>
              <w:t xml:space="preserve"> </w:t>
            </w:r>
            <w:proofErr w:type="spellStart"/>
            <w:r w:rsidRPr="00015468">
              <w:rPr>
                <w:lang w:val="fi-FI"/>
              </w:rPr>
              <w:t>titel</w:t>
            </w:r>
            <w:proofErr w:type="spellEnd"/>
            <w:r w:rsidRPr="00015468">
              <w:rPr>
                <w:lang w:val="fi-FI"/>
              </w:rPr>
              <w:t xml:space="preserve"> – </w:t>
            </w:r>
            <w:proofErr w:type="spellStart"/>
            <w:r w:rsidRPr="00015468">
              <w:rPr>
                <w:lang w:val="fi-FI"/>
              </w:rPr>
              <w:t>Title</w:t>
            </w:r>
            <w:proofErr w:type="spellEnd"/>
          </w:p>
          <w:p w14:paraId="31465A5A" w14:textId="04B746EE" w:rsidR="00FB111E" w:rsidRPr="00015468" w:rsidRDefault="00C17182" w:rsidP="001B73B8">
            <w:pPr>
              <w:pStyle w:val="tiivistelma"/>
              <w:framePr w:hSpace="0" w:wrap="auto" w:vAnchor="margin" w:hAnchor="text" w:yAlign="inline"/>
              <w:rPr>
                <w:lang w:val="fi-FI"/>
              </w:rPr>
            </w:pPr>
            <w:r w:rsidRPr="00015468">
              <w:rPr>
                <w:lang w:val="fi-FI"/>
              </w:rPr>
              <w:t xml:space="preserve">Reititysanalyysin ja Web GIS sovelluksen kehittäminen hiljaisempien </w:t>
            </w:r>
            <w:r w:rsidR="00C74229" w:rsidRPr="00015468">
              <w:rPr>
                <w:lang w:val="fi-FI"/>
              </w:rPr>
              <w:t>kävely</w:t>
            </w:r>
            <w:r w:rsidRPr="00015468">
              <w:rPr>
                <w:lang w:val="fi-FI"/>
              </w:rPr>
              <w:t>reittien etsintään</w:t>
            </w:r>
          </w:p>
        </w:tc>
      </w:tr>
      <w:tr w:rsidR="00FB111E" w:rsidRPr="00F76A6C" w14:paraId="21B0A087" w14:textId="77777777" w:rsidTr="001B73B8">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015468" w:rsidRDefault="00FB111E" w:rsidP="001B73B8">
            <w:pPr>
              <w:pStyle w:val="tiivistelmatitles"/>
              <w:framePr w:hSpace="0" w:wrap="auto" w:vAnchor="margin" w:hAnchor="text" w:yAlign="inline"/>
              <w:rPr>
                <w:lang w:val="fi-FI"/>
              </w:rPr>
            </w:pPr>
            <w:r w:rsidRPr="00015468">
              <w:rPr>
                <w:lang w:val="fi-FI"/>
              </w:rPr>
              <w:t>Oppiaine /</w:t>
            </w:r>
            <w:proofErr w:type="spellStart"/>
            <w:r w:rsidRPr="00015468">
              <w:rPr>
                <w:lang w:val="fi-FI"/>
              </w:rPr>
              <w:t>Läroämne</w:t>
            </w:r>
            <w:proofErr w:type="spellEnd"/>
            <w:r w:rsidRPr="00015468">
              <w:rPr>
                <w:lang w:val="fi-FI"/>
              </w:rPr>
              <w:t xml:space="preserve"> – </w:t>
            </w:r>
            <w:proofErr w:type="spellStart"/>
            <w:r w:rsidRPr="00015468">
              <w:rPr>
                <w:lang w:val="fi-FI"/>
              </w:rPr>
              <w:t>Subject</w:t>
            </w:r>
            <w:proofErr w:type="spellEnd"/>
          </w:p>
          <w:p w14:paraId="2C0D9F9A" w14:textId="5CD20B45" w:rsidR="00FB111E" w:rsidRPr="00015468" w:rsidRDefault="003202D0" w:rsidP="001B73B8">
            <w:pPr>
              <w:spacing w:after="0"/>
              <w:rPr>
                <w:rFonts w:ascii="Arial" w:hAnsi="Arial" w:cs="Arial"/>
                <w:sz w:val="16"/>
                <w:szCs w:val="16"/>
                <w:lang w:val="fi-FI"/>
              </w:rPr>
            </w:pPr>
            <w:r w:rsidRPr="00015468">
              <w:rPr>
                <w:rFonts w:ascii="Arial" w:hAnsi="Arial" w:cs="Arial"/>
                <w:sz w:val="21"/>
                <w:szCs w:val="16"/>
                <w:lang w:val="fi-FI"/>
              </w:rPr>
              <w:t>G</w:t>
            </w:r>
            <w:r w:rsidR="00FB111E" w:rsidRPr="00015468">
              <w:rPr>
                <w:rFonts w:ascii="Arial" w:hAnsi="Arial" w:cs="Arial"/>
                <w:sz w:val="21"/>
                <w:szCs w:val="16"/>
                <w:lang w:val="fi-FI"/>
              </w:rPr>
              <w:t>eoinformatiikka</w:t>
            </w:r>
          </w:p>
        </w:tc>
      </w:tr>
      <w:tr w:rsidR="00FB111E" w:rsidRPr="00F76A6C" w14:paraId="19360074" w14:textId="77777777" w:rsidTr="001B73B8">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015468" w:rsidRDefault="00FB111E" w:rsidP="001B73B8">
            <w:pPr>
              <w:pStyle w:val="tiivistelmatitles"/>
              <w:framePr w:hSpace="0" w:wrap="auto" w:vAnchor="margin" w:hAnchor="text" w:yAlign="inline"/>
              <w:rPr>
                <w:lang w:val="fi-FI"/>
              </w:rPr>
            </w:pPr>
            <w:r w:rsidRPr="00015468">
              <w:rPr>
                <w:lang w:val="fi-FI"/>
              </w:rPr>
              <w:t>Työn laji/</w:t>
            </w:r>
            <w:proofErr w:type="spellStart"/>
            <w:r w:rsidRPr="00015468">
              <w:rPr>
                <w:lang w:val="fi-FI"/>
              </w:rPr>
              <w:t>Arbetets</w:t>
            </w:r>
            <w:proofErr w:type="spellEnd"/>
            <w:r w:rsidRPr="00015468">
              <w:rPr>
                <w:lang w:val="fi-FI"/>
              </w:rPr>
              <w:t xml:space="preserve"> </w:t>
            </w:r>
            <w:proofErr w:type="spellStart"/>
            <w:r w:rsidRPr="00015468">
              <w:rPr>
                <w:lang w:val="fi-FI"/>
              </w:rPr>
              <w:t>art</w:t>
            </w:r>
            <w:proofErr w:type="spellEnd"/>
            <w:r w:rsidRPr="00015468">
              <w:rPr>
                <w:lang w:val="fi-FI"/>
              </w:rPr>
              <w:t xml:space="preserve"> – Level</w:t>
            </w:r>
          </w:p>
          <w:p w14:paraId="155AFD6B" w14:textId="77777777" w:rsidR="00FB111E" w:rsidRPr="00015468" w:rsidRDefault="00FB111E" w:rsidP="001B73B8">
            <w:pPr>
              <w:pStyle w:val="tiivistelma"/>
              <w:framePr w:hSpace="0" w:wrap="auto" w:vAnchor="margin" w:hAnchor="text" w:yAlign="inline"/>
              <w:rPr>
                <w:sz w:val="16"/>
                <w:lang w:val="fi-FI"/>
              </w:rPr>
            </w:pPr>
            <w:r w:rsidRPr="00015468">
              <w:rPr>
                <w:lang w:val="fi-FI"/>
              </w:rPr>
              <w:t>Pro gradu -tutkielma</w:t>
            </w:r>
          </w:p>
        </w:tc>
        <w:tc>
          <w:tcPr>
            <w:tcW w:w="2431" w:type="dxa"/>
            <w:gridSpan w:val="2"/>
            <w:tcBorders>
              <w:top w:val="single" w:sz="6" w:space="0" w:color="auto"/>
              <w:bottom w:val="single" w:sz="6" w:space="0" w:color="auto"/>
              <w:right w:val="single" w:sz="6" w:space="0" w:color="auto"/>
            </w:tcBorders>
          </w:tcPr>
          <w:p w14:paraId="5EB8BB86" w14:textId="77777777" w:rsidR="00FB111E" w:rsidRPr="00015468" w:rsidRDefault="00FB111E" w:rsidP="001B73B8">
            <w:pPr>
              <w:pStyle w:val="tiivistelmatitles"/>
              <w:framePr w:hSpace="0" w:wrap="auto" w:vAnchor="margin" w:hAnchor="text" w:yAlign="inline"/>
              <w:rPr>
                <w:lang w:val="fi-FI"/>
              </w:rPr>
            </w:pPr>
            <w:r w:rsidRPr="00015468">
              <w:rPr>
                <w:lang w:val="fi-FI"/>
              </w:rPr>
              <w:t xml:space="preserve">Aika/Datum – </w:t>
            </w:r>
            <w:proofErr w:type="spellStart"/>
            <w:r w:rsidRPr="00015468">
              <w:rPr>
                <w:lang w:val="fi-FI"/>
              </w:rPr>
              <w:t>Month</w:t>
            </w:r>
            <w:proofErr w:type="spellEnd"/>
            <w:r w:rsidRPr="00015468">
              <w:rPr>
                <w:lang w:val="fi-FI"/>
              </w:rPr>
              <w:t xml:space="preserve"> and </w:t>
            </w:r>
            <w:proofErr w:type="spellStart"/>
            <w:r w:rsidRPr="00015468">
              <w:rPr>
                <w:lang w:val="fi-FI"/>
              </w:rPr>
              <w:t>year</w:t>
            </w:r>
            <w:proofErr w:type="spellEnd"/>
          </w:p>
          <w:p w14:paraId="6FFEF2B9" w14:textId="213EA2BC" w:rsidR="00FB111E" w:rsidRPr="00015468" w:rsidRDefault="00C74229" w:rsidP="001B73B8">
            <w:pPr>
              <w:pStyle w:val="tiivistelma"/>
              <w:framePr w:hSpace="0" w:wrap="auto" w:vAnchor="margin" w:hAnchor="text" w:yAlign="inline"/>
              <w:rPr>
                <w:sz w:val="16"/>
                <w:lang w:val="fi-FI"/>
              </w:rPr>
            </w:pPr>
            <w:r w:rsidRPr="00015468">
              <w:rPr>
                <w:lang w:val="fi-FI"/>
              </w:rPr>
              <w:t>Toukokuu</w:t>
            </w:r>
            <w:r w:rsidR="00FB111E" w:rsidRPr="00015468">
              <w:rPr>
                <w:lang w:val="fi-FI"/>
              </w:rPr>
              <w:t xml:space="preserve"> 20</w:t>
            </w:r>
            <w:r w:rsidR="00313074" w:rsidRPr="00015468">
              <w:rPr>
                <w:lang w:val="fi-FI"/>
              </w:rPr>
              <w:t>20</w:t>
            </w:r>
          </w:p>
        </w:tc>
        <w:tc>
          <w:tcPr>
            <w:tcW w:w="4666" w:type="dxa"/>
            <w:tcBorders>
              <w:top w:val="single" w:sz="6" w:space="0" w:color="auto"/>
              <w:bottom w:val="single" w:sz="6" w:space="0" w:color="auto"/>
              <w:right w:val="single" w:sz="12" w:space="0" w:color="auto"/>
            </w:tcBorders>
          </w:tcPr>
          <w:p w14:paraId="22B28464" w14:textId="77777777" w:rsidR="00FB111E" w:rsidRPr="00015468" w:rsidRDefault="00FB111E" w:rsidP="001B73B8">
            <w:pPr>
              <w:pStyle w:val="tiivistelmatitles"/>
              <w:framePr w:hSpace="0" w:wrap="auto" w:vAnchor="margin" w:hAnchor="text" w:yAlign="inline"/>
              <w:rPr>
                <w:lang w:val="fi-FI"/>
              </w:rPr>
            </w:pPr>
            <w:r w:rsidRPr="00015468">
              <w:rPr>
                <w:lang w:val="fi-FI"/>
              </w:rPr>
              <w:t xml:space="preserve">Sivumäärä/ </w:t>
            </w:r>
            <w:proofErr w:type="spellStart"/>
            <w:r w:rsidRPr="00015468">
              <w:rPr>
                <w:lang w:val="fi-FI"/>
              </w:rPr>
              <w:t>Sidoantal</w:t>
            </w:r>
            <w:proofErr w:type="spellEnd"/>
            <w:r w:rsidRPr="00015468">
              <w:rPr>
                <w:lang w:val="fi-FI"/>
              </w:rPr>
              <w:t xml:space="preserve"> – </w:t>
            </w:r>
            <w:proofErr w:type="spellStart"/>
            <w:r w:rsidRPr="00015468">
              <w:rPr>
                <w:lang w:val="fi-FI"/>
              </w:rPr>
              <w:t>Number</w:t>
            </w:r>
            <w:proofErr w:type="spellEnd"/>
            <w:r w:rsidRPr="00015468">
              <w:rPr>
                <w:lang w:val="fi-FI"/>
              </w:rPr>
              <w:t xml:space="preserve"> of </w:t>
            </w:r>
            <w:proofErr w:type="spellStart"/>
            <w:r w:rsidRPr="00015468">
              <w:rPr>
                <w:lang w:val="fi-FI"/>
              </w:rPr>
              <w:t>pages</w:t>
            </w:r>
            <w:proofErr w:type="spellEnd"/>
          </w:p>
          <w:p w14:paraId="358DBA6F" w14:textId="184CFAD9" w:rsidR="00FB111E" w:rsidRPr="00015468" w:rsidRDefault="00FB111E" w:rsidP="001B73B8">
            <w:pPr>
              <w:pStyle w:val="tiivistelma"/>
              <w:framePr w:hSpace="0" w:wrap="auto" w:vAnchor="margin" w:hAnchor="text" w:yAlign="inline"/>
              <w:rPr>
                <w:lang w:val="fi-FI"/>
              </w:rPr>
            </w:pPr>
          </w:p>
        </w:tc>
      </w:tr>
      <w:tr w:rsidR="00FB111E" w:rsidRPr="00F76A6C" w14:paraId="026ED077" w14:textId="77777777" w:rsidTr="001B73B8">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015468" w:rsidRDefault="00FB111E" w:rsidP="001B73B8">
            <w:pPr>
              <w:pStyle w:val="tiivistelmatitles"/>
              <w:framePr w:hSpace="0" w:wrap="auto" w:vAnchor="margin" w:hAnchor="text" w:yAlign="inline"/>
              <w:rPr>
                <w:lang w:val="fi-FI"/>
              </w:rPr>
            </w:pPr>
            <w:r w:rsidRPr="00015468">
              <w:rPr>
                <w:lang w:val="fi-FI"/>
              </w:rPr>
              <w:t>Tiivistelmä/</w:t>
            </w:r>
            <w:proofErr w:type="spellStart"/>
            <w:r w:rsidRPr="00015468">
              <w:rPr>
                <w:lang w:val="fi-FI"/>
              </w:rPr>
              <w:t>Referat</w:t>
            </w:r>
            <w:proofErr w:type="spellEnd"/>
            <w:r w:rsidRPr="00015468">
              <w:rPr>
                <w:lang w:val="fi-FI"/>
              </w:rPr>
              <w:t xml:space="preserve"> – </w:t>
            </w:r>
            <w:proofErr w:type="spellStart"/>
            <w:r w:rsidRPr="00015468">
              <w:rPr>
                <w:lang w:val="fi-FI"/>
              </w:rPr>
              <w:t>Abstract</w:t>
            </w:r>
            <w:proofErr w:type="spellEnd"/>
          </w:p>
          <w:p w14:paraId="2F593988" w14:textId="711E701D" w:rsidR="008112DF" w:rsidRPr="00015468" w:rsidRDefault="00107B10" w:rsidP="001B73B8">
            <w:pPr>
              <w:pStyle w:val="tiivistelma"/>
              <w:framePr w:hSpace="0" w:wrap="auto" w:vAnchor="margin" w:hAnchor="text" w:yAlign="inline"/>
              <w:spacing w:after="120" w:line="276" w:lineRule="auto"/>
              <w:rPr>
                <w:sz w:val="19"/>
                <w:szCs w:val="19"/>
                <w:lang w:val="fi-FI"/>
              </w:rPr>
            </w:pPr>
            <w:r w:rsidRPr="00015468">
              <w:rPr>
                <w:sz w:val="19"/>
                <w:szCs w:val="19"/>
                <w:lang w:val="fi-FI"/>
              </w:rPr>
              <w:t>Altistuminen saasteille</w:t>
            </w:r>
            <w:r w:rsidR="008D0344" w:rsidRPr="00015468">
              <w:rPr>
                <w:sz w:val="19"/>
                <w:szCs w:val="19"/>
                <w:lang w:val="fi-FI"/>
              </w:rPr>
              <w:t xml:space="preserve"> </w:t>
            </w:r>
            <w:r w:rsidRPr="00015468">
              <w:rPr>
                <w:sz w:val="19"/>
                <w:szCs w:val="19"/>
                <w:lang w:val="fi-FI"/>
              </w:rPr>
              <w:t>saattaa</w:t>
            </w:r>
            <w:r w:rsidR="00757C14" w:rsidRPr="00015468">
              <w:rPr>
                <w:sz w:val="19"/>
                <w:szCs w:val="19"/>
                <w:lang w:val="fi-FI"/>
              </w:rPr>
              <w:t xml:space="preserve"> vähentää </w:t>
            </w:r>
            <w:r w:rsidRPr="00015468">
              <w:rPr>
                <w:sz w:val="19"/>
                <w:szCs w:val="19"/>
                <w:lang w:val="fi-FI"/>
              </w:rPr>
              <w:t>merkittävästi aktiivisten liikkumismuotojen, kuten kävelyn ja pyöräilyn terveyshyötyjä.</w:t>
            </w:r>
            <w:r w:rsidR="006C0B28" w:rsidRPr="00015468">
              <w:rPr>
                <w:sz w:val="19"/>
                <w:szCs w:val="19"/>
                <w:lang w:val="fi-FI"/>
              </w:rPr>
              <w:t xml:space="preserve"> </w:t>
            </w:r>
            <w:r w:rsidR="00750DA5" w:rsidRPr="00015468">
              <w:rPr>
                <w:sz w:val="19"/>
                <w:szCs w:val="19"/>
                <w:lang w:val="fi-FI"/>
              </w:rPr>
              <w:t>Yksi liikentee</w:t>
            </w:r>
            <w:r w:rsidR="008D40CE" w:rsidRPr="00015468">
              <w:rPr>
                <w:sz w:val="19"/>
                <w:szCs w:val="19"/>
                <w:lang w:val="fi-FI"/>
              </w:rPr>
              <w:t xml:space="preserve">stä johtuvista </w:t>
            </w:r>
            <w:r w:rsidR="00750DA5" w:rsidRPr="00015468">
              <w:rPr>
                <w:sz w:val="19"/>
                <w:szCs w:val="19"/>
                <w:lang w:val="fi-FI"/>
              </w:rPr>
              <w:t xml:space="preserve">saasteista on </w:t>
            </w:r>
            <w:r w:rsidR="006C0B28" w:rsidRPr="00015468">
              <w:rPr>
                <w:sz w:val="19"/>
                <w:szCs w:val="19"/>
                <w:lang w:val="fi-FI"/>
              </w:rPr>
              <w:t>melu</w:t>
            </w:r>
            <w:r w:rsidR="00750DA5" w:rsidRPr="00015468">
              <w:rPr>
                <w:sz w:val="19"/>
                <w:szCs w:val="19"/>
                <w:lang w:val="fi-FI"/>
              </w:rPr>
              <w:t>, joka</w:t>
            </w:r>
            <w:r w:rsidR="006C0B28" w:rsidRPr="00015468">
              <w:rPr>
                <w:sz w:val="19"/>
                <w:szCs w:val="19"/>
                <w:lang w:val="fi-FI"/>
              </w:rPr>
              <w:t xml:space="preserve"> voi aiheuttaa terveyshaittoja, kuten kohonnutta verenpainetta ja stressitasoja. Aikaisemmissa tutkimuksissa</w:t>
            </w:r>
            <w:r w:rsidR="00F624C7" w:rsidRPr="00015468">
              <w:rPr>
                <w:sz w:val="19"/>
                <w:szCs w:val="19"/>
                <w:lang w:val="fi-FI"/>
              </w:rPr>
              <w:t xml:space="preserve"> ja selvityksissä</w:t>
            </w:r>
            <w:r w:rsidR="006C0B28" w:rsidRPr="00015468">
              <w:rPr>
                <w:sz w:val="19"/>
                <w:szCs w:val="19"/>
                <w:lang w:val="fi-FI"/>
              </w:rPr>
              <w:t xml:space="preserve"> melulle altistumista on arvioutu yleensä kotipaikan suhteen ja liikkumisen aikana tapahtuva altistus on jäänyt vähemmälle huomiolle. Koska liikkumisen aikainen (dynaaminen) melualtistus saattaa muodostaa merkittävän oan kaupunkilaisten kokonaismelualtistuksesta, tarvitaan kehittyneempiä menetelmiä dynaamisen melualtistuksen arvioimiseen ja vähentämiseen</w:t>
            </w:r>
            <w:r w:rsidR="008112DF" w:rsidRPr="00015468">
              <w:rPr>
                <w:sz w:val="19"/>
                <w:szCs w:val="19"/>
                <w:lang w:val="fi-FI"/>
              </w:rPr>
              <w:t xml:space="preserve">. </w:t>
            </w:r>
          </w:p>
          <w:p w14:paraId="7C73BA33" w14:textId="5BD05813" w:rsidR="008112DF" w:rsidRPr="00015468" w:rsidRDefault="008112DF" w:rsidP="001B73B8">
            <w:pPr>
              <w:pStyle w:val="tiivistelma"/>
              <w:framePr w:hSpace="0" w:wrap="auto" w:vAnchor="margin" w:hAnchor="text" w:yAlign="inline"/>
              <w:spacing w:after="120" w:line="276" w:lineRule="auto"/>
              <w:rPr>
                <w:sz w:val="19"/>
                <w:szCs w:val="19"/>
                <w:lang w:val="fi-FI"/>
              </w:rPr>
            </w:pPr>
            <w:r w:rsidRPr="00015468">
              <w:rPr>
                <w:sz w:val="19"/>
                <w:szCs w:val="19"/>
                <w:lang w:val="fi-FI"/>
              </w:rPr>
              <w:t xml:space="preserve">Tässä tutkielmassa kehitin kävelyn reititysmenetelmän ja sovelluksen, </w:t>
            </w:r>
            <w:r w:rsidR="007825D2" w:rsidRPr="00015468">
              <w:rPr>
                <w:sz w:val="19"/>
                <w:szCs w:val="19"/>
                <w:lang w:val="fi-FI"/>
              </w:rPr>
              <w:t>jolla voi</w:t>
            </w:r>
            <w:r w:rsidRPr="00015468">
              <w:rPr>
                <w:sz w:val="19"/>
                <w:szCs w:val="19"/>
                <w:lang w:val="fi-FI"/>
              </w:rPr>
              <w:t xml:space="preserve"> 1) </w:t>
            </w:r>
            <w:r w:rsidR="007825D2" w:rsidRPr="00015468">
              <w:rPr>
                <w:sz w:val="19"/>
                <w:szCs w:val="19"/>
                <w:lang w:val="fi-FI"/>
              </w:rPr>
              <w:t xml:space="preserve">etsiä </w:t>
            </w:r>
            <w:r w:rsidR="000158BF" w:rsidRPr="00015468">
              <w:rPr>
                <w:sz w:val="19"/>
                <w:szCs w:val="19"/>
                <w:lang w:val="fi-FI"/>
              </w:rPr>
              <w:t>lyhimmän</w:t>
            </w:r>
            <w:r w:rsidRPr="00015468">
              <w:rPr>
                <w:sz w:val="19"/>
                <w:szCs w:val="19"/>
                <w:lang w:val="fi-FI"/>
              </w:rPr>
              <w:t xml:space="preserve"> reitin, 2) </w:t>
            </w:r>
            <w:r w:rsidR="0081219E" w:rsidRPr="00015468">
              <w:rPr>
                <w:sz w:val="19"/>
                <w:szCs w:val="19"/>
                <w:lang w:val="fi-FI"/>
              </w:rPr>
              <w:t xml:space="preserve">mallintaa </w:t>
            </w:r>
            <w:r w:rsidRPr="00015468">
              <w:rPr>
                <w:sz w:val="19"/>
                <w:szCs w:val="19"/>
                <w:lang w:val="fi-FI"/>
              </w:rPr>
              <w:t xml:space="preserve">kävelyn aikaisen melualtistuksen ja 3) </w:t>
            </w:r>
            <w:r w:rsidR="0081219E" w:rsidRPr="00015468">
              <w:rPr>
                <w:sz w:val="19"/>
                <w:szCs w:val="19"/>
                <w:lang w:val="fi-FI"/>
              </w:rPr>
              <w:t xml:space="preserve">löytää </w:t>
            </w:r>
            <w:r w:rsidRPr="00015468">
              <w:rPr>
                <w:sz w:val="19"/>
                <w:szCs w:val="19"/>
                <w:lang w:val="fi-FI"/>
              </w:rPr>
              <w:t xml:space="preserve">vaihtoehtoisia, hiljaisempia reittejä. Sovellus </w:t>
            </w:r>
            <w:r w:rsidR="002061B7" w:rsidRPr="00015468">
              <w:rPr>
                <w:sz w:val="19"/>
                <w:szCs w:val="19"/>
                <w:lang w:val="fi-FI"/>
              </w:rPr>
              <w:t>hyödyntää</w:t>
            </w:r>
            <w:r w:rsidRPr="00015468">
              <w:rPr>
                <w:sz w:val="19"/>
                <w:szCs w:val="19"/>
                <w:lang w:val="fi-FI"/>
              </w:rPr>
              <w:t xml:space="preserve"> OpenStreetMap</w:t>
            </w:r>
            <w:r w:rsidR="005C018B" w:rsidRPr="00015468">
              <w:rPr>
                <w:sz w:val="19"/>
                <w:szCs w:val="19"/>
                <w:lang w:val="fi-FI"/>
              </w:rPr>
              <w:t>-</w:t>
            </w:r>
            <w:r w:rsidRPr="00015468">
              <w:rPr>
                <w:sz w:val="19"/>
                <w:szCs w:val="19"/>
                <w:lang w:val="fi-FI"/>
              </w:rPr>
              <w:t xml:space="preserve">tieverkostoaineistoa ja </w:t>
            </w:r>
            <w:r w:rsidR="002061B7" w:rsidRPr="00015468">
              <w:rPr>
                <w:sz w:val="19"/>
                <w:szCs w:val="19"/>
                <w:lang w:val="fi-FI"/>
              </w:rPr>
              <w:t xml:space="preserve">mallinnettua </w:t>
            </w:r>
            <w:r w:rsidR="000158BF" w:rsidRPr="00015468">
              <w:rPr>
                <w:sz w:val="19"/>
                <w:szCs w:val="19"/>
                <w:lang w:val="fi-FI"/>
              </w:rPr>
              <w:t>aineistoa</w:t>
            </w:r>
            <w:r w:rsidR="002061B7" w:rsidRPr="00015468">
              <w:rPr>
                <w:sz w:val="19"/>
                <w:szCs w:val="19"/>
                <w:lang w:val="fi-FI"/>
              </w:rPr>
              <w:t xml:space="preserve"> </w:t>
            </w:r>
            <w:r w:rsidR="00C8263B" w:rsidRPr="00015468">
              <w:rPr>
                <w:sz w:val="19"/>
                <w:szCs w:val="19"/>
                <w:lang w:val="fi-FI"/>
              </w:rPr>
              <w:t xml:space="preserve">tieliikenteen </w:t>
            </w:r>
            <w:r w:rsidR="002061B7" w:rsidRPr="00015468">
              <w:rPr>
                <w:sz w:val="19"/>
                <w:szCs w:val="19"/>
                <w:lang w:val="fi-FI"/>
              </w:rPr>
              <w:t xml:space="preserve">tyypillisistä päiväajan melutasoista. </w:t>
            </w:r>
            <w:r w:rsidR="004E3582" w:rsidRPr="00015468">
              <w:rPr>
                <w:sz w:val="19"/>
                <w:szCs w:val="19"/>
                <w:lang w:val="fi-FI"/>
              </w:rPr>
              <w:t xml:space="preserve">Reitinetsintä perustuu kehittämääni </w:t>
            </w:r>
            <w:r w:rsidR="002061B7" w:rsidRPr="00015468">
              <w:rPr>
                <w:sz w:val="19"/>
                <w:szCs w:val="19"/>
                <w:lang w:val="fi-FI"/>
              </w:rPr>
              <w:t>melukustannusfunk</w:t>
            </w:r>
            <w:r w:rsidR="00114045" w:rsidRPr="00015468">
              <w:rPr>
                <w:sz w:val="19"/>
                <w:szCs w:val="19"/>
                <w:lang w:val="fi-FI"/>
              </w:rPr>
              <w:t>t</w:t>
            </w:r>
            <w:r w:rsidR="004E3582" w:rsidRPr="00015468">
              <w:rPr>
                <w:sz w:val="19"/>
                <w:szCs w:val="19"/>
                <w:lang w:val="fi-FI"/>
              </w:rPr>
              <w:t>ioon ja alhaisimman kustannuksen reititysanalyysiin</w:t>
            </w:r>
            <w:r w:rsidR="002061B7" w:rsidRPr="00015468">
              <w:rPr>
                <w:sz w:val="19"/>
                <w:szCs w:val="19"/>
                <w:lang w:val="fi-FI"/>
              </w:rPr>
              <w:t>.</w:t>
            </w:r>
            <w:r w:rsidR="00086F79" w:rsidRPr="00015468">
              <w:rPr>
                <w:sz w:val="19"/>
                <w:szCs w:val="19"/>
                <w:lang w:val="fi-FI"/>
              </w:rPr>
              <w:t xml:space="preserve"> Melukustannukset lasketaan sovelluksessa lukuisilla eri </w:t>
            </w:r>
            <w:r w:rsidR="000124C5" w:rsidRPr="00015468">
              <w:rPr>
                <w:sz w:val="19"/>
                <w:szCs w:val="19"/>
                <w:lang w:val="fi-FI"/>
              </w:rPr>
              <w:t>melu</w:t>
            </w:r>
            <w:r w:rsidR="00086F79" w:rsidRPr="00015468">
              <w:rPr>
                <w:sz w:val="19"/>
                <w:szCs w:val="19"/>
                <w:lang w:val="fi-FI"/>
              </w:rPr>
              <w:t>herkkyyskertoimilla, minkä ansiosta sovellus löytää useita vaihtoehtoisia (hiljaisempia) reittejä.</w:t>
            </w:r>
            <w:r w:rsidR="002061B7" w:rsidRPr="00015468">
              <w:rPr>
                <w:sz w:val="19"/>
                <w:szCs w:val="19"/>
                <w:lang w:val="fi-FI"/>
              </w:rPr>
              <w:t xml:space="preserve"> </w:t>
            </w:r>
            <w:r w:rsidR="000124C5" w:rsidRPr="00015468">
              <w:rPr>
                <w:sz w:val="19"/>
                <w:szCs w:val="19"/>
                <w:lang w:val="fi-FI"/>
              </w:rPr>
              <w:t xml:space="preserve">Jotta eri reittien </w:t>
            </w:r>
            <w:r w:rsidR="003F055E" w:rsidRPr="00015468">
              <w:rPr>
                <w:sz w:val="19"/>
                <w:szCs w:val="19"/>
                <w:lang w:val="fi-FI"/>
              </w:rPr>
              <w:t>meluisuutta (</w:t>
            </w:r>
            <w:r w:rsidR="000124C5" w:rsidRPr="00015468">
              <w:rPr>
                <w:sz w:val="19"/>
                <w:szCs w:val="19"/>
                <w:lang w:val="fi-FI"/>
              </w:rPr>
              <w:t>melualtistuksia</w:t>
            </w:r>
            <w:r w:rsidR="003F055E" w:rsidRPr="00015468">
              <w:rPr>
                <w:sz w:val="19"/>
                <w:szCs w:val="19"/>
                <w:lang w:val="fi-FI"/>
              </w:rPr>
              <w:t>)</w:t>
            </w:r>
            <w:r w:rsidR="000124C5" w:rsidRPr="00015468">
              <w:rPr>
                <w:sz w:val="19"/>
                <w:szCs w:val="19"/>
                <w:lang w:val="fi-FI"/>
              </w:rPr>
              <w:t xml:space="preserve"> voidaan vertailla, k</w:t>
            </w:r>
            <w:r w:rsidR="004E3582" w:rsidRPr="00015468">
              <w:rPr>
                <w:sz w:val="19"/>
                <w:szCs w:val="19"/>
                <w:lang w:val="fi-FI"/>
              </w:rPr>
              <w:t xml:space="preserve">ehitin sarjan </w:t>
            </w:r>
            <w:r w:rsidR="000124C5" w:rsidRPr="00015468">
              <w:rPr>
                <w:sz w:val="19"/>
                <w:szCs w:val="19"/>
                <w:lang w:val="fi-FI"/>
              </w:rPr>
              <w:t>melualtistusindeksejä</w:t>
            </w:r>
            <w:r w:rsidR="004E3582" w:rsidRPr="00015468">
              <w:rPr>
                <w:sz w:val="19"/>
                <w:szCs w:val="19"/>
                <w:lang w:val="fi-FI"/>
              </w:rPr>
              <w:t xml:space="preserve">. </w:t>
            </w:r>
            <w:r w:rsidR="00D8306C" w:rsidRPr="00015468">
              <w:rPr>
                <w:sz w:val="19"/>
                <w:szCs w:val="19"/>
                <w:lang w:val="fi-FI"/>
              </w:rPr>
              <w:t xml:space="preserve"> Tapaustutkimuksessa t</w:t>
            </w:r>
            <w:r w:rsidR="00C8263B" w:rsidRPr="00015468">
              <w:rPr>
                <w:sz w:val="19"/>
                <w:szCs w:val="19"/>
                <w:lang w:val="fi-FI"/>
              </w:rPr>
              <w:t>utkin Helsingistä tehtävien työmatkojen aikaisia melualtistuksia</w:t>
            </w:r>
            <w:r w:rsidR="00D8306C" w:rsidRPr="00015468">
              <w:rPr>
                <w:sz w:val="19"/>
                <w:szCs w:val="19"/>
                <w:lang w:val="fi-FI"/>
              </w:rPr>
              <w:t>; selvitin rekistereihin perustuvien työmatk</w:t>
            </w:r>
            <w:r w:rsidR="00C9335E" w:rsidRPr="00015468">
              <w:rPr>
                <w:sz w:val="19"/>
                <w:szCs w:val="19"/>
                <w:lang w:val="fi-FI"/>
              </w:rPr>
              <w:t>ojen</w:t>
            </w:r>
            <w:r w:rsidR="00D8306C" w:rsidRPr="00015468">
              <w:rPr>
                <w:sz w:val="19"/>
                <w:szCs w:val="19"/>
                <w:lang w:val="fi-FI"/>
              </w:rPr>
              <w:t xml:space="preserve"> mukaiset joukkoliikennereitit ja tutkin reittien kävelyosuuksien aikaisia melualtistuksia </w:t>
            </w:r>
            <w:r w:rsidR="00683635" w:rsidRPr="00015468">
              <w:rPr>
                <w:sz w:val="19"/>
                <w:szCs w:val="19"/>
                <w:lang w:val="fi-FI"/>
              </w:rPr>
              <w:t>reitittämällä kävelyreitit uudestaan</w:t>
            </w:r>
            <w:r w:rsidR="00723D86" w:rsidRPr="00015468">
              <w:rPr>
                <w:sz w:val="19"/>
                <w:szCs w:val="19"/>
                <w:lang w:val="fi-FI"/>
              </w:rPr>
              <w:t xml:space="preserve"> </w:t>
            </w:r>
            <w:r w:rsidR="00586374" w:rsidRPr="00015468">
              <w:rPr>
                <w:sz w:val="19"/>
                <w:szCs w:val="19"/>
                <w:lang w:val="fi-FI"/>
              </w:rPr>
              <w:t xml:space="preserve">kehittämälläni </w:t>
            </w:r>
            <w:r w:rsidR="00114045" w:rsidRPr="00015468">
              <w:rPr>
                <w:sz w:val="19"/>
                <w:szCs w:val="19"/>
                <w:lang w:val="fi-FI"/>
              </w:rPr>
              <w:t>reitityssovelluksella</w:t>
            </w:r>
            <w:r w:rsidR="00D8306C" w:rsidRPr="00015468">
              <w:rPr>
                <w:sz w:val="19"/>
                <w:szCs w:val="19"/>
                <w:lang w:val="fi-FI"/>
              </w:rPr>
              <w:t xml:space="preserve">. </w:t>
            </w:r>
            <w:r w:rsidR="005F547A" w:rsidRPr="00015468">
              <w:rPr>
                <w:sz w:val="19"/>
                <w:szCs w:val="19"/>
                <w:lang w:val="fi-FI"/>
              </w:rPr>
              <w:t xml:space="preserve">Lisäksi tutkin hiljaisempien reittivaihtoehtojen mahdollistamia vähennyksiä melualtistuksissa työmatkoihin liittyvillä kävelyreiteillä joukkoliikenteen pysäkeille. </w:t>
            </w:r>
          </w:p>
          <w:p w14:paraId="624E3A4D" w14:textId="55FE2064" w:rsidR="005F547A" w:rsidRPr="00015468" w:rsidRDefault="005F547A" w:rsidP="001B73B8">
            <w:pPr>
              <w:pStyle w:val="tiivistelma"/>
              <w:framePr w:hSpace="0" w:wrap="auto" w:vAnchor="margin" w:hAnchor="text" w:yAlign="inline"/>
              <w:spacing w:after="120" w:line="276" w:lineRule="auto"/>
              <w:rPr>
                <w:sz w:val="19"/>
                <w:szCs w:val="19"/>
                <w:lang w:val="fi-FI"/>
              </w:rPr>
            </w:pPr>
            <w:r w:rsidRPr="00015468">
              <w:rPr>
                <w:sz w:val="19"/>
                <w:szCs w:val="19"/>
                <w:lang w:val="fi-FI"/>
              </w:rPr>
              <w:t>T</w:t>
            </w:r>
            <w:r w:rsidR="00A9564F" w:rsidRPr="00015468">
              <w:rPr>
                <w:sz w:val="19"/>
                <w:szCs w:val="19"/>
                <w:lang w:val="fi-FI"/>
              </w:rPr>
              <w:t>apaust</w:t>
            </w:r>
            <w:r w:rsidRPr="00015468">
              <w:rPr>
                <w:sz w:val="19"/>
                <w:szCs w:val="19"/>
                <w:lang w:val="fi-FI"/>
              </w:rPr>
              <w:t xml:space="preserve">utkimuksen tulokset </w:t>
            </w:r>
            <w:r w:rsidR="00A9564F" w:rsidRPr="00015468">
              <w:rPr>
                <w:sz w:val="19"/>
                <w:szCs w:val="19"/>
                <w:lang w:val="fi-FI"/>
              </w:rPr>
              <w:t>indikoivat</w:t>
            </w:r>
            <w:r w:rsidRPr="00015468">
              <w:rPr>
                <w:sz w:val="19"/>
                <w:szCs w:val="19"/>
                <w:lang w:val="fi-FI"/>
              </w:rPr>
              <w:t xml:space="preserve">, että tyypilliset dynaamiset melualtistukset vaihtelevat huomattavasti eri </w:t>
            </w:r>
            <w:r w:rsidR="00A9564F" w:rsidRPr="00015468">
              <w:rPr>
                <w:sz w:val="19"/>
                <w:szCs w:val="19"/>
                <w:lang w:val="fi-FI"/>
              </w:rPr>
              <w:t>asuinpaikkojen</w:t>
            </w:r>
            <w:r w:rsidRPr="00015468">
              <w:rPr>
                <w:sz w:val="19"/>
                <w:szCs w:val="19"/>
                <w:lang w:val="fi-FI"/>
              </w:rPr>
              <w:t xml:space="preserve"> välillä. Toisaalta </w:t>
            </w:r>
            <w:r w:rsidR="00BF77DC" w:rsidRPr="00015468">
              <w:rPr>
                <w:sz w:val="19"/>
                <w:szCs w:val="19"/>
                <w:lang w:val="fi-FI"/>
              </w:rPr>
              <w:t xml:space="preserve">merkittävä </w:t>
            </w:r>
            <w:r w:rsidRPr="00015468">
              <w:rPr>
                <w:sz w:val="19"/>
                <w:szCs w:val="19"/>
                <w:lang w:val="fi-FI"/>
              </w:rPr>
              <w:t xml:space="preserve">osa melulle altistumisesta on mahdollista välttää hiljaisemmilla reittivaihtoehdoilla; tilanteesta riippuen, hiljaisemmat reitit tarjoavat keskimäärin 12–57 % vähennyksen altistuksessa yli 65 dB melutasoille ja 1.6–9.6 dB </w:t>
            </w:r>
            <w:r w:rsidR="00A9564F" w:rsidRPr="00015468">
              <w:rPr>
                <w:sz w:val="19"/>
                <w:szCs w:val="19"/>
                <w:lang w:val="fi-FI"/>
              </w:rPr>
              <w:t xml:space="preserve">keskimääräisen </w:t>
            </w:r>
            <w:r w:rsidRPr="00015468">
              <w:rPr>
                <w:sz w:val="19"/>
                <w:szCs w:val="19"/>
                <w:lang w:val="fi-FI"/>
              </w:rPr>
              <w:t xml:space="preserve">vähennyksen reittien keskimääräisessä melutasossa. </w:t>
            </w:r>
            <w:r w:rsidR="0067640B" w:rsidRPr="00015468">
              <w:rPr>
                <w:sz w:val="19"/>
                <w:szCs w:val="19"/>
                <w:lang w:val="fi-FI"/>
              </w:rPr>
              <w:t>Altistuksen mahdollise</w:t>
            </w:r>
            <w:r w:rsidR="00F86B04" w:rsidRPr="00015468">
              <w:rPr>
                <w:sz w:val="19"/>
                <w:szCs w:val="19"/>
                <w:lang w:val="fi-FI"/>
              </w:rPr>
              <w:t>e</w:t>
            </w:r>
            <w:r w:rsidR="0067640B" w:rsidRPr="00015468">
              <w:rPr>
                <w:sz w:val="19"/>
                <w:szCs w:val="19"/>
                <w:lang w:val="fi-FI"/>
              </w:rPr>
              <w:t>n vähennykse</w:t>
            </w:r>
            <w:r w:rsidR="00F86B04" w:rsidRPr="00015468">
              <w:rPr>
                <w:sz w:val="19"/>
                <w:szCs w:val="19"/>
                <w:lang w:val="fi-FI"/>
              </w:rPr>
              <w:t>e</w:t>
            </w:r>
            <w:r w:rsidR="0067640B" w:rsidRPr="00015468">
              <w:rPr>
                <w:sz w:val="19"/>
                <w:szCs w:val="19"/>
                <w:lang w:val="fi-FI"/>
              </w:rPr>
              <w:t>n näyttäisivät vaikuttavan</w:t>
            </w:r>
            <w:r w:rsidR="006E1A01" w:rsidRPr="00015468">
              <w:rPr>
                <w:sz w:val="19"/>
                <w:szCs w:val="19"/>
                <w:lang w:val="fi-FI"/>
              </w:rPr>
              <w:t xml:space="preserve"> ainakin</w:t>
            </w:r>
            <w:r w:rsidR="0067640B" w:rsidRPr="00015468">
              <w:rPr>
                <w:sz w:val="19"/>
                <w:szCs w:val="19"/>
                <w:lang w:val="fi-FI"/>
              </w:rPr>
              <w:t xml:space="preserve"> 1) melualtistuksen suuruus lyhimmällä (ts. verrokki) reitillä, 2) lyhimmän reitin pituus</w:t>
            </w:r>
            <w:r w:rsidR="00EE474B" w:rsidRPr="00015468">
              <w:rPr>
                <w:sz w:val="19"/>
                <w:szCs w:val="19"/>
                <w:lang w:val="fi-FI"/>
              </w:rPr>
              <w:t xml:space="preserve">, eli etäisyys lähtö- ja kohdepisteen välillä reititysgraafissa </w:t>
            </w:r>
            <w:r w:rsidR="0067640B" w:rsidRPr="00015468">
              <w:rPr>
                <w:sz w:val="19"/>
                <w:szCs w:val="19"/>
                <w:lang w:val="fi-FI"/>
              </w:rPr>
              <w:t>ja 3) hiljaisemman reitin pituus</w:t>
            </w:r>
            <w:r w:rsidR="00EE474B" w:rsidRPr="00015468">
              <w:rPr>
                <w:sz w:val="19"/>
                <w:szCs w:val="19"/>
                <w:lang w:val="fi-FI"/>
              </w:rPr>
              <w:t xml:space="preserve"> lyhimpään reittiin verrattuna</w:t>
            </w:r>
            <w:r w:rsidR="0067640B" w:rsidRPr="00015468">
              <w:rPr>
                <w:sz w:val="19"/>
                <w:szCs w:val="19"/>
                <w:lang w:val="fi-FI"/>
              </w:rPr>
              <w:t xml:space="preserve">. </w:t>
            </w:r>
            <w:r w:rsidRPr="00015468">
              <w:rPr>
                <w:sz w:val="19"/>
                <w:szCs w:val="19"/>
                <w:lang w:val="fi-FI"/>
              </w:rPr>
              <w:t xml:space="preserve">Julkaisin hiljaisten kävelyreittien </w:t>
            </w:r>
            <w:r w:rsidR="007372B1" w:rsidRPr="00015468">
              <w:rPr>
                <w:sz w:val="19"/>
                <w:szCs w:val="19"/>
                <w:lang w:val="fi-FI"/>
              </w:rPr>
              <w:t>reitityssovelluksen avoimena web-rajapintapalveluna (API</w:t>
            </w:r>
            <w:r w:rsidR="00EE474B" w:rsidRPr="00015468">
              <w:rPr>
                <w:sz w:val="19"/>
                <w:szCs w:val="19"/>
                <w:lang w:val="fi-FI"/>
              </w:rPr>
              <w:t xml:space="preserve"> -</w:t>
            </w:r>
            <w:r w:rsidR="007372B1" w:rsidRPr="00015468">
              <w:rPr>
                <w:sz w:val="19"/>
                <w:szCs w:val="19"/>
                <w:lang w:val="fi-FI"/>
              </w:rPr>
              <w:t xml:space="preserve"> Application Programming </w:t>
            </w:r>
            <w:proofErr w:type="spellStart"/>
            <w:r w:rsidR="007372B1" w:rsidRPr="00015468">
              <w:rPr>
                <w:sz w:val="19"/>
                <w:szCs w:val="19"/>
                <w:lang w:val="fi-FI"/>
              </w:rPr>
              <w:t>Interface</w:t>
            </w:r>
            <w:proofErr w:type="spellEnd"/>
            <w:r w:rsidR="007372B1" w:rsidRPr="00015468">
              <w:rPr>
                <w:sz w:val="19"/>
                <w:szCs w:val="19"/>
                <w:lang w:val="fi-FI"/>
              </w:rPr>
              <w:t xml:space="preserve">) ja kehitin hiljaisten kävelyreittien reittioppaan </w:t>
            </w:r>
            <w:r w:rsidR="00AC6C47" w:rsidRPr="00015468">
              <w:rPr>
                <w:sz w:val="19"/>
                <w:szCs w:val="19"/>
                <w:lang w:val="fi-FI"/>
              </w:rPr>
              <w:t xml:space="preserve">mobiilioptimoituna </w:t>
            </w:r>
            <w:r w:rsidR="007372B1" w:rsidRPr="00015468">
              <w:rPr>
                <w:sz w:val="19"/>
                <w:szCs w:val="19"/>
                <w:lang w:val="fi-FI"/>
              </w:rPr>
              <w:t xml:space="preserve">web-karttasovelluksena. Kaikki </w:t>
            </w:r>
            <w:r w:rsidR="0096444B" w:rsidRPr="00015468">
              <w:rPr>
                <w:sz w:val="19"/>
                <w:szCs w:val="19"/>
                <w:lang w:val="fi-FI"/>
              </w:rPr>
              <w:t xml:space="preserve">tutkielmassa kehitetyt </w:t>
            </w:r>
            <w:r w:rsidR="007372B1" w:rsidRPr="00015468">
              <w:rPr>
                <w:sz w:val="19"/>
                <w:szCs w:val="19"/>
                <w:lang w:val="fi-FI"/>
              </w:rPr>
              <w:t xml:space="preserve">menetelmät ja lähdekoodit ovat avoimesti saatavilla GitHub palvelussa. </w:t>
            </w:r>
          </w:p>
          <w:p w14:paraId="585CFD50" w14:textId="100306E5" w:rsidR="00D8306C" w:rsidRPr="00015468" w:rsidRDefault="007372B1" w:rsidP="001B73B8">
            <w:pPr>
              <w:pStyle w:val="tiivistelma"/>
              <w:framePr w:hSpace="0" w:wrap="auto" w:vAnchor="margin" w:hAnchor="text" w:yAlign="inline"/>
              <w:spacing w:after="160" w:line="276" w:lineRule="auto"/>
              <w:rPr>
                <w:sz w:val="19"/>
                <w:szCs w:val="19"/>
                <w:lang w:val="fi-FI"/>
              </w:rPr>
            </w:pPr>
            <w:r w:rsidRPr="00015468">
              <w:rPr>
                <w:sz w:val="19"/>
                <w:szCs w:val="19"/>
                <w:lang w:val="fi-FI"/>
              </w:rPr>
              <w:t xml:space="preserve">Yksilöiden ja kaupunkisuunnittelijoiden tietoutta dynaamisesta altistuksesta melulle (ja muille saasteille) tulisi lisätä </w:t>
            </w:r>
            <w:r w:rsidR="00EE699C" w:rsidRPr="00015468">
              <w:rPr>
                <w:sz w:val="19"/>
                <w:szCs w:val="19"/>
                <w:lang w:val="fi-FI"/>
              </w:rPr>
              <w:t>kehittämällä</w:t>
            </w:r>
            <w:r w:rsidRPr="00015468">
              <w:rPr>
                <w:sz w:val="19"/>
                <w:szCs w:val="19"/>
                <w:lang w:val="fi-FI"/>
              </w:rPr>
              <w:t xml:space="preserve"> altistu</w:t>
            </w:r>
            <w:r w:rsidR="001163C0" w:rsidRPr="00015468">
              <w:rPr>
                <w:sz w:val="19"/>
                <w:szCs w:val="19"/>
                <w:lang w:val="fi-FI"/>
              </w:rPr>
              <w:t>sten</w:t>
            </w:r>
            <w:r w:rsidRPr="00015468">
              <w:rPr>
                <w:sz w:val="19"/>
                <w:szCs w:val="19"/>
                <w:lang w:val="fi-FI"/>
              </w:rPr>
              <w:t xml:space="preserve"> arviointiin ja vähentämiseen kehittyneempiä analyyseja ja sovelluksia. </w:t>
            </w:r>
            <w:r w:rsidR="007A0887" w:rsidRPr="00015468">
              <w:rPr>
                <w:sz w:val="19"/>
                <w:szCs w:val="19"/>
                <w:lang w:val="fi-FI"/>
              </w:rPr>
              <w:t xml:space="preserve">Tässä tutkielmassa kehitetty </w:t>
            </w:r>
            <w:r w:rsidR="001163C0" w:rsidRPr="00015468">
              <w:rPr>
                <w:sz w:val="19"/>
                <w:szCs w:val="19"/>
                <w:lang w:val="fi-FI"/>
              </w:rPr>
              <w:t>web-karttasovellus havainnollistaa hiljaisten reittien reititysmenetelmän toimivuutta tosielämän tilanteissa ja voi siten auttaa jalankulkijoita löytämään hiljaisempia</w:t>
            </w:r>
            <w:r w:rsidR="006A6300" w:rsidRPr="00015468">
              <w:rPr>
                <w:sz w:val="19"/>
                <w:szCs w:val="19"/>
                <w:lang w:val="fi-FI"/>
              </w:rPr>
              <w:t xml:space="preserve">, </w:t>
            </w:r>
            <w:r w:rsidR="00582CB0" w:rsidRPr="00015468">
              <w:rPr>
                <w:sz w:val="19"/>
                <w:szCs w:val="19"/>
                <w:lang w:val="fi-FI"/>
              </w:rPr>
              <w:t>ja siten terveellisempiä</w:t>
            </w:r>
            <w:r w:rsidR="006A6300" w:rsidRPr="00015468">
              <w:rPr>
                <w:sz w:val="19"/>
                <w:szCs w:val="19"/>
                <w:lang w:val="fi-FI"/>
              </w:rPr>
              <w:t>,</w:t>
            </w:r>
            <w:r w:rsidR="001163C0" w:rsidRPr="00015468">
              <w:rPr>
                <w:sz w:val="19"/>
                <w:szCs w:val="19"/>
                <w:lang w:val="fi-FI"/>
              </w:rPr>
              <w:t xml:space="preserve"> reittivaihtoehtoja. </w:t>
            </w:r>
            <w:r w:rsidR="00FC4244" w:rsidRPr="00015468">
              <w:rPr>
                <w:sz w:val="19"/>
                <w:szCs w:val="19"/>
                <w:lang w:val="fi-FI"/>
              </w:rPr>
              <w:t xml:space="preserve">Kun ympäristöllisiin altistuksiin perustuvaa reitinetsintää kehitetään pidemmälle, tulisi pyrkiä huomioimaan </w:t>
            </w:r>
            <w:r w:rsidR="00EE699C" w:rsidRPr="00015468">
              <w:rPr>
                <w:sz w:val="19"/>
                <w:szCs w:val="19"/>
                <w:lang w:val="fi-FI"/>
              </w:rPr>
              <w:t xml:space="preserve">useampia erillisiä </w:t>
            </w:r>
            <w:r w:rsidR="00FC4244" w:rsidRPr="00015468">
              <w:rPr>
                <w:sz w:val="19"/>
                <w:szCs w:val="19"/>
                <w:lang w:val="fi-FI"/>
              </w:rPr>
              <w:t xml:space="preserve">altistuksia samanaikaisesti ja siten reitittämään yleisesti ottaen terveellisempiä reittejä. </w:t>
            </w:r>
          </w:p>
        </w:tc>
      </w:tr>
      <w:tr w:rsidR="00FB111E" w:rsidRPr="00F76A6C" w14:paraId="4089C700" w14:textId="77777777" w:rsidTr="001B73B8">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015468" w:rsidRDefault="00FB111E" w:rsidP="001B73B8">
            <w:pPr>
              <w:pStyle w:val="tiivistelmatitles"/>
              <w:framePr w:hSpace="0" w:wrap="auto" w:vAnchor="margin" w:hAnchor="text" w:yAlign="inline"/>
              <w:rPr>
                <w:lang w:val="fi-FI"/>
              </w:rPr>
            </w:pPr>
            <w:r w:rsidRPr="00015468">
              <w:rPr>
                <w:lang w:val="fi-FI"/>
              </w:rPr>
              <w:t xml:space="preserve">Avainsanat – </w:t>
            </w:r>
            <w:proofErr w:type="spellStart"/>
            <w:r w:rsidRPr="00015468">
              <w:rPr>
                <w:lang w:val="fi-FI"/>
              </w:rPr>
              <w:t>Nyckelord</w:t>
            </w:r>
            <w:proofErr w:type="spellEnd"/>
            <w:r w:rsidRPr="00015468">
              <w:rPr>
                <w:lang w:val="fi-FI"/>
              </w:rPr>
              <w:t xml:space="preserve"> – </w:t>
            </w:r>
            <w:proofErr w:type="spellStart"/>
            <w:r w:rsidRPr="00015468">
              <w:rPr>
                <w:lang w:val="fi-FI"/>
              </w:rPr>
              <w:t>Keywords</w:t>
            </w:r>
            <w:proofErr w:type="spellEnd"/>
          </w:p>
          <w:p w14:paraId="65992E15" w14:textId="4EC2C31A" w:rsidR="00FB111E" w:rsidRPr="00015468" w:rsidRDefault="001A0201" w:rsidP="001B73B8">
            <w:pPr>
              <w:pStyle w:val="tiivistelma"/>
              <w:framePr w:hSpace="0" w:wrap="auto" w:vAnchor="margin" w:hAnchor="text" w:yAlign="inline"/>
              <w:rPr>
                <w:lang w:val="fi-FI"/>
              </w:rPr>
            </w:pPr>
            <w:r w:rsidRPr="00015468">
              <w:rPr>
                <w:lang w:val="fi-FI"/>
              </w:rPr>
              <w:t xml:space="preserve">Dynaaminen altistus, liikennemelu, </w:t>
            </w:r>
            <w:r w:rsidR="00B37051" w:rsidRPr="00015468">
              <w:rPr>
                <w:lang w:val="fi-FI"/>
              </w:rPr>
              <w:t>alhaisimman kustannuksen reitinetsintä, Web GIS</w:t>
            </w:r>
          </w:p>
        </w:tc>
      </w:tr>
      <w:tr w:rsidR="00FB111E" w:rsidRPr="00F76A6C" w14:paraId="644CD664" w14:textId="77777777" w:rsidTr="001B73B8">
        <w:trPr>
          <w:cantSplit/>
          <w:trHeight w:val="473"/>
        </w:trPr>
        <w:tc>
          <w:tcPr>
            <w:tcW w:w="10371" w:type="dxa"/>
            <w:gridSpan w:val="4"/>
            <w:tcBorders>
              <w:top w:val="single" w:sz="6" w:space="0" w:color="auto"/>
              <w:left w:val="single" w:sz="12" w:space="0" w:color="auto"/>
              <w:bottom w:val="single" w:sz="6" w:space="0" w:color="auto"/>
              <w:right w:val="single" w:sz="12" w:space="0" w:color="auto"/>
            </w:tcBorders>
          </w:tcPr>
          <w:p w14:paraId="35D26A82" w14:textId="2291763E" w:rsidR="00FB111E" w:rsidRPr="00015468" w:rsidRDefault="00FB111E" w:rsidP="001B73B8">
            <w:pPr>
              <w:pStyle w:val="tiivistelmatitles"/>
              <w:framePr w:hSpace="0" w:wrap="auto" w:vAnchor="margin" w:hAnchor="text" w:yAlign="inline"/>
              <w:rPr>
                <w:lang w:val="fi-FI"/>
              </w:rPr>
            </w:pPr>
            <w:r w:rsidRPr="00015468">
              <w:rPr>
                <w:lang w:val="fi-FI"/>
              </w:rPr>
              <w:t xml:space="preserve">Säilytyspaikka – </w:t>
            </w:r>
            <w:proofErr w:type="spellStart"/>
            <w:r w:rsidRPr="00015468">
              <w:rPr>
                <w:lang w:val="fi-FI"/>
              </w:rPr>
              <w:t>Förvaringställe</w:t>
            </w:r>
            <w:proofErr w:type="spellEnd"/>
            <w:r w:rsidRPr="00015468">
              <w:rPr>
                <w:lang w:val="fi-FI"/>
              </w:rPr>
              <w:t xml:space="preserve"> – </w:t>
            </w:r>
            <w:proofErr w:type="spellStart"/>
            <w:r w:rsidRPr="00015468">
              <w:rPr>
                <w:lang w:val="fi-FI"/>
              </w:rPr>
              <w:t>Where</w:t>
            </w:r>
            <w:proofErr w:type="spellEnd"/>
            <w:r w:rsidRPr="00015468">
              <w:rPr>
                <w:lang w:val="fi-FI"/>
              </w:rPr>
              <w:t xml:space="preserve"> </w:t>
            </w:r>
            <w:proofErr w:type="spellStart"/>
            <w:r w:rsidRPr="00015468">
              <w:rPr>
                <w:lang w:val="fi-FI"/>
              </w:rPr>
              <w:t>deposited</w:t>
            </w:r>
            <w:proofErr w:type="spellEnd"/>
          </w:p>
        </w:tc>
      </w:tr>
      <w:tr w:rsidR="00FB111E" w:rsidRPr="00F76A6C" w14:paraId="3CDE096B" w14:textId="77777777" w:rsidTr="001B73B8">
        <w:trPr>
          <w:cantSplit/>
          <w:trHeight w:val="537"/>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015468" w:rsidRDefault="00FB111E" w:rsidP="001B73B8">
            <w:pPr>
              <w:pStyle w:val="tiivistelmatitles"/>
              <w:framePr w:hSpace="0" w:wrap="auto" w:vAnchor="margin" w:hAnchor="text" w:yAlign="inline"/>
              <w:rPr>
                <w:lang w:val="fi-FI"/>
              </w:rPr>
            </w:pPr>
            <w:r w:rsidRPr="00015468">
              <w:rPr>
                <w:lang w:val="fi-FI"/>
              </w:rPr>
              <w:t xml:space="preserve">Muita tietoja – </w:t>
            </w:r>
            <w:proofErr w:type="spellStart"/>
            <w:r w:rsidRPr="00015468">
              <w:rPr>
                <w:lang w:val="fi-FI"/>
              </w:rPr>
              <w:t>Övriga</w:t>
            </w:r>
            <w:proofErr w:type="spellEnd"/>
            <w:r w:rsidRPr="00015468">
              <w:rPr>
                <w:lang w:val="fi-FI"/>
              </w:rPr>
              <w:t xml:space="preserve"> </w:t>
            </w:r>
            <w:proofErr w:type="spellStart"/>
            <w:r w:rsidRPr="00015468">
              <w:rPr>
                <w:lang w:val="fi-FI"/>
              </w:rPr>
              <w:t>uppgifter</w:t>
            </w:r>
            <w:proofErr w:type="spellEnd"/>
            <w:r w:rsidRPr="00015468">
              <w:rPr>
                <w:lang w:val="fi-FI"/>
              </w:rPr>
              <w:t xml:space="preserve"> – </w:t>
            </w:r>
            <w:proofErr w:type="spellStart"/>
            <w:r w:rsidRPr="00015468">
              <w:rPr>
                <w:lang w:val="fi-FI"/>
              </w:rPr>
              <w:t>Additional</w:t>
            </w:r>
            <w:proofErr w:type="spellEnd"/>
            <w:r w:rsidRPr="00015468">
              <w:rPr>
                <w:lang w:val="fi-FI"/>
              </w:rPr>
              <w:t xml:space="preserve"> </w:t>
            </w:r>
            <w:proofErr w:type="spellStart"/>
            <w:r w:rsidRPr="00015468">
              <w:rPr>
                <w:lang w:val="fi-FI"/>
              </w:rPr>
              <w:t>information</w:t>
            </w:r>
            <w:proofErr w:type="spellEnd"/>
          </w:p>
        </w:tc>
      </w:tr>
    </w:tbl>
    <w:p w14:paraId="7B5E223D" w14:textId="7462FAE3" w:rsidR="001B73B8" w:rsidRPr="00276B66" w:rsidRDefault="001B73B8" w:rsidP="00EE474B">
      <w:r w:rsidRPr="00F76A6C">
        <w:rPr>
          <w:noProof/>
          <w:lang w:eastAsia="en-GB"/>
        </w:rPr>
        <w:drawing>
          <wp:anchor distT="0" distB="0" distL="114300" distR="114300" simplePos="0" relativeHeight="251664384" behindDoc="1" locked="0" layoutInCell="1" allowOverlap="1" wp14:anchorId="2F583DA3" wp14:editId="0FF7BB19">
            <wp:simplePos x="0" y="0"/>
            <wp:positionH relativeFrom="column">
              <wp:posOffset>-69215</wp:posOffset>
            </wp:positionH>
            <wp:positionV relativeFrom="page">
              <wp:posOffset>406400</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CF65414" w14:textId="77777777" w:rsidR="001B73B8" w:rsidRPr="00415630" w:rsidRDefault="001B73B8" w:rsidP="00EE474B">
      <w:pPr>
        <w:rPr>
          <w:b/>
          <w:bCs/>
          <w:sz w:val="30"/>
          <w:szCs w:val="30"/>
        </w:rPr>
      </w:pPr>
    </w:p>
    <w:p w14:paraId="58F3BE5C" w14:textId="143FC1B1" w:rsidR="0024470A" w:rsidRPr="00F76A6C" w:rsidRDefault="003177DE" w:rsidP="00EE474B">
      <w:r w:rsidRPr="00F76A6C">
        <w:rPr>
          <w:b/>
          <w:bCs/>
          <w:sz w:val="30"/>
          <w:szCs w:val="30"/>
        </w:rPr>
        <w:lastRenderedPageBreak/>
        <w:t xml:space="preserve">TABLE OF </w:t>
      </w:r>
      <w:r w:rsidR="0024470A" w:rsidRPr="00F76A6C">
        <w:rPr>
          <w:b/>
          <w:bCs/>
          <w:sz w:val="30"/>
          <w:szCs w:val="30"/>
        </w:rPr>
        <w:t>CONTENTS</w:t>
      </w:r>
    </w:p>
    <w:p w14:paraId="55CDFDF1" w14:textId="34AD5648" w:rsidR="00D721F5" w:rsidRDefault="00B43CC4">
      <w:pPr>
        <w:pStyle w:val="TOC1"/>
        <w:tabs>
          <w:tab w:val="left" w:pos="482"/>
          <w:tab w:val="right" w:leader="dot" w:pos="9622"/>
        </w:tabs>
        <w:rPr>
          <w:rFonts w:asciiTheme="minorHAnsi" w:eastAsiaTheme="minorEastAsia" w:hAnsiTheme="minorHAnsi" w:cstheme="minorBidi"/>
          <w:noProof/>
          <w:lang w:val="en-FI" w:eastAsia="en-GB"/>
        </w:rPr>
      </w:pPr>
      <w:r w:rsidRPr="00F76A6C">
        <w:fldChar w:fldCharType="begin"/>
      </w:r>
      <w:r w:rsidRPr="00F76A6C">
        <w:instrText xml:space="preserve"> TOC \o "1-3" \h \z \u </w:instrText>
      </w:r>
      <w:r w:rsidRPr="00F76A6C">
        <w:fldChar w:fldCharType="separate"/>
      </w:r>
      <w:hyperlink w:anchor="_Toc39589972" w:history="1">
        <w:r w:rsidR="00D721F5" w:rsidRPr="005C1C20">
          <w:rPr>
            <w:rStyle w:val="Hyperlink"/>
            <w:noProof/>
          </w:rPr>
          <w:t>I.</w:t>
        </w:r>
        <w:r w:rsidR="00D721F5">
          <w:rPr>
            <w:rFonts w:asciiTheme="minorHAnsi" w:eastAsiaTheme="minorEastAsia" w:hAnsiTheme="minorHAnsi" w:cstheme="minorBidi"/>
            <w:noProof/>
            <w:lang w:val="en-FI" w:eastAsia="en-GB"/>
          </w:rPr>
          <w:tab/>
        </w:r>
        <w:r w:rsidR="00D721F5" w:rsidRPr="005C1C20">
          <w:rPr>
            <w:rStyle w:val="Hyperlink"/>
            <w:noProof/>
          </w:rPr>
          <w:t>INTRODUCTION</w:t>
        </w:r>
        <w:r w:rsidR="00D721F5">
          <w:rPr>
            <w:noProof/>
            <w:webHidden/>
          </w:rPr>
          <w:tab/>
        </w:r>
        <w:r w:rsidR="00D721F5">
          <w:rPr>
            <w:noProof/>
            <w:webHidden/>
          </w:rPr>
          <w:fldChar w:fldCharType="begin"/>
        </w:r>
        <w:r w:rsidR="00D721F5">
          <w:rPr>
            <w:noProof/>
            <w:webHidden/>
          </w:rPr>
          <w:instrText xml:space="preserve"> PAGEREF _Toc39589972 \h </w:instrText>
        </w:r>
        <w:r w:rsidR="00D721F5">
          <w:rPr>
            <w:noProof/>
            <w:webHidden/>
          </w:rPr>
        </w:r>
        <w:r w:rsidR="00D721F5">
          <w:rPr>
            <w:noProof/>
            <w:webHidden/>
          </w:rPr>
          <w:fldChar w:fldCharType="separate"/>
        </w:r>
        <w:r w:rsidR="00D721F5">
          <w:rPr>
            <w:noProof/>
            <w:webHidden/>
          </w:rPr>
          <w:t>1</w:t>
        </w:r>
        <w:r w:rsidR="00D721F5">
          <w:rPr>
            <w:noProof/>
            <w:webHidden/>
          </w:rPr>
          <w:fldChar w:fldCharType="end"/>
        </w:r>
      </w:hyperlink>
    </w:p>
    <w:p w14:paraId="5A93F691" w14:textId="47189D38" w:rsidR="00D721F5" w:rsidRDefault="00A9137A">
      <w:pPr>
        <w:pStyle w:val="TOC1"/>
        <w:tabs>
          <w:tab w:val="left" w:pos="482"/>
          <w:tab w:val="right" w:leader="dot" w:pos="9622"/>
        </w:tabs>
        <w:rPr>
          <w:rFonts w:asciiTheme="minorHAnsi" w:eastAsiaTheme="minorEastAsia" w:hAnsiTheme="minorHAnsi" w:cstheme="minorBidi"/>
          <w:noProof/>
          <w:lang w:val="en-FI" w:eastAsia="en-GB"/>
        </w:rPr>
      </w:pPr>
      <w:hyperlink w:anchor="_Toc39589973" w:history="1">
        <w:r w:rsidR="00D721F5" w:rsidRPr="005C1C20">
          <w:rPr>
            <w:rStyle w:val="Hyperlink"/>
            <w:noProof/>
          </w:rPr>
          <w:t>II.</w:t>
        </w:r>
        <w:r w:rsidR="00D721F5">
          <w:rPr>
            <w:rFonts w:asciiTheme="minorHAnsi" w:eastAsiaTheme="minorEastAsia" w:hAnsiTheme="minorHAnsi" w:cstheme="minorBidi"/>
            <w:noProof/>
            <w:lang w:val="en-FI" w:eastAsia="en-GB"/>
          </w:rPr>
          <w:tab/>
        </w:r>
        <w:r w:rsidR="00D721F5" w:rsidRPr="005C1C20">
          <w:rPr>
            <w:rStyle w:val="Hyperlink"/>
            <w:noProof/>
          </w:rPr>
          <w:t>BACKGROUND</w:t>
        </w:r>
        <w:r w:rsidR="00D721F5">
          <w:rPr>
            <w:noProof/>
            <w:webHidden/>
          </w:rPr>
          <w:tab/>
        </w:r>
        <w:r w:rsidR="00D721F5">
          <w:rPr>
            <w:noProof/>
            <w:webHidden/>
          </w:rPr>
          <w:fldChar w:fldCharType="begin"/>
        </w:r>
        <w:r w:rsidR="00D721F5">
          <w:rPr>
            <w:noProof/>
            <w:webHidden/>
          </w:rPr>
          <w:instrText xml:space="preserve"> PAGEREF _Toc39589973 \h </w:instrText>
        </w:r>
        <w:r w:rsidR="00D721F5">
          <w:rPr>
            <w:noProof/>
            <w:webHidden/>
          </w:rPr>
        </w:r>
        <w:r w:rsidR="00D721F5">
          <w:rPr>
            <w:noProof/>
            <w:webHidden/>
          </w:rPr>
          <w:fldChar w:fldCharType="separate"/>
        </w:r>
        <w:r w:rsidR="00D721F5">
          <w:rPr>
            <w:noProof/>
            <w:webHidden/>
          </w:rPr>
          <w:t>4</w:t>
        </w:r>
        <w:r w:rsidR="00D721F5">
          <w:rPr>
            <w:noProof/>
            <w:webHidden/>
          </w:rPr>
          <w:fldChar w:fldCharType="end"/>
        </w:r>
      </w:hyperlink>
    </w:p>
    <w:p w14:paraId="796707B7" w14:textId="1A2178BA" w:rsidR="00D721F5" w:rsidRDefault="00A9137A" w:rsidP="00D721F5">
      <w:pPr>
        <w:pStyle w:val="TOC2"/>
        <w:rPr>
          <w:rFonts w:asciiTheme="minorHAnsi" w:eastAsiaTheme="minorEastAsia" w:hAnsiTheme="minorHAnsi" w:cstheme="minorBidi"/>
          <w:noProof/>
          <w:lang w:val="en-FI" w:eastAsia="en-GB"/>
        </w:rPr>
      </w:pPr>
      <w:hyperlink w:anchor="_Toc39589974" w:history="1">
        <w:r w:rsidR="00D721F5" w:rsidRPr="005C1C20">
          <w:rPr>
            <w:rStyle w:val="Hyperlink"/>
            <w:noProof/>
          </w:rPr>
          <w:t>2.1 Defining noise</w:t>
        </w:r>
        <w:r w:rsidR="00D721F5">
          <w:rPr>
            <w:noProof/>
            <w:webHidden/>
          </w:rPr>
          <w:tab/>
        </w:r>
        <w:r w:rsidR="00D721F5">
          <w:rPr>
            <w:noProof/>
            <w:webHidden/>
          </w:rPr>
          <w:fldChar w:fldCharType="begin"/>
        </w:r>
        <w:r w:rsidR="00D721F5">
          <w:rPr>
            <w:noProof/>
            <w:webHidden/>
          </w:rPr>
          <w:instrText xml:space="preserve"> PAGEREF _Toc39589974 \h </w:instrText>
        </w:r>
        <w:r w:rsidR="00D721F5">
          <w:rPr>
            <w:noProof/>
            <w:webHidden/>
          </w:rPr>
        </w:r>
        <w:r w:rsidR="00D721F5">
          <w:rPr>
            <w:noProof/>
            <w:webHidden/>
          </w:rPr>
          <w:fldChar w:fldCharType="separate"/>
        </w:r>
        <w:r w:rsidR="00D721F5">
          <w:rPr>
            <w:noProof/>
            <w:webHidden/>
          </w:rPr>
          <w:t>4</w:t>
        </w:r>
        <w:r w:rsidR="00D721F5">
          <w:rPr>
            <w:noProof/>
            <w:webHidden/>
          </w:rPr>
          <w:fldChar w:fldCharType="end"/>
        </w:r>
      </w:hyperlink>
    </w:p>
    <w:p w14:paraId="009FFF08" w14:textId="4885EEBF" w:rsidR="00D721F5" w:rsidRDefault="00A9137A" w:rsidP="00D721F5">
      <w:pPr>
        <w:pStyle w:val="TOC2"/>
        <w:rPr>
          <w:rFonts w:asciiTheme="minorHAnsi" w:eastAsiaTheme="minorEastAsia" w:hAnsiTheme="minorHAnsi" w:cstheme="minorBidi"/>
          <w:noProof/>
          <w:lang w:val="en-FI" w:eastAsia="en-GB"/>
        </w:rPr>
      </w:pPr>
      <w:hyperlink w:anchor="_Toc39589975" w:history="1">
        <w:r w:rsidR="00D721F5" w:rsidRPr="005C1C20">
          <w:rPr>
            <w:rStyle w:val="Hyperlink"/>
            <w:noProof/>
          </w:rPr>
          <w:t>2.2 Traffic noise and health</w:t>
        </w:r>
        <w:r w:rsidR="00D721F5">
          <w:rPr>
            <w:noProof/>
            <w:webHidden/>
          </w:rPr>
          <w:tab/>
        </w:r>
        <w:r w:rsidR="00D721F5">
          <w:rPr>
            <w:noProof/>
            <w:webHidden/>
          </w:rPr>
          <w:fldChar w:fldCharType="begin"/>
        </w:r>
        <w:r w:rsidR="00D721F5">
          <w:rPr>
            <w:noProof/>
            <w:webHidden/>
          </w:rPr>
          <w:instrText xml:space="preserve"> PAGEREF _Toc39589975 \h </w:instrText>
        </w:r>
        <w:r w:rsidR="00D721F5">
          <w:rPr>
            <w:noProof/>
            <w:webHidden/>
          </w:rPr>
        </w:r>
        <w:r w:rsidR="00D721F5">
          <w:rPr>
            <w:noProof/>
            <w:webHidden/>
          </w:rPr>
          <w:fldChar w:fldCharType="separate"/>
        </w:r>
        <w:r w:rsidR="00D721F5">
          <w:rPr>
            <w:noProof/>
            <w:webHidden/>
          </w:rPr>
          <w:t>4</w:t>
        </w:r>
        <w:r w:rsidR="00D721F5">
          <w:rPr>
            <w:noProof/>
            <w:webHidden/>
          </w:rPr>
          <w:fldChar w:fldCharType="end"/>
        </w:r>
      </w:hyperlink>
    </w:p>
    <w:p w14:paraId="150779A6" w14:textId="4BEA1074" w:rsidR="00D721F5" w:rsidRDefault="00A9137A" w:rsidP="00D721F5">
      <w:pPr>
        <w:pStyle w:val="TOC2"/>
        <w:rPr>
          <w:rFonts w:asciiTheme="minorHAnsi" w:eastAsiaTheme="minorEastAsia" w:hAnsiTheme="minorHAnsi" w:cstheme="minorBidi"/>
          <w:noProof/>
          <w:lang w:val="en-FI" w:eastAsia="en-GB"/>
        </w:rPr>
      </w:pPr>
      <w:hyperlink w:anchor="_Toc39589976" w:history="1">
        <w:r w:rsidR="00D721F5" w:rsidRPr="005C1C20">
          <w:rPr>
            <w:rStyle w:val="Hyperlink"/>
            <w:noProof/>
          </w:rPr>
          <w:t>2.3 Traffic noise modeling</w:t>
        </w:r>
        <w:r w:rsidR="00D721F5">
          <w:rPr>
            <w:noProof/>
            <w:webHidden/>
          </w:rPr>
          <w:tab/>
        </w:r>
        <w:r w:rsidR="00D721F5">
          <w:rPr>
            <w:noProof/>
            <w:webHidden/>
          </w:rPr>
          <w:fldChar w:fldCharType="begin"/>
        </w:r>
        <w:r w:rsidR="00D721F5">
          <w:rPr>
            <w:noProof/>
            <w:webHidden/>
          </w:rPr>
          <w:instrText xml:space="preserve"> PAGEREF _Toc39589976 \h </w:instrText>
        </w:r>
        <w:r w:rsidR="00D721F5">
          <w:rPr>
            <w:noProof/>
            <w:webHidden/>
          </w:rPr>
        </w:r>
        <w:r w:rsidR="00D721F5">
          <w:rPr>
            <w:noProof/>
            <w:webHidden/>
          </w:rPr>
          <w:fldChar w:fldCharType="separate"/>
        </w:r>
        <w:r w:rsidR="00D721F5">
          <w:rPr>
            <w:noProof/>
            <w:webHidden/>
          </w:rPr>
          <w:t>6</w:t>
        </w:r>
        <w:r w:rsidR="00D721F5">
          <w:rPr>
            <w:noProof/>
            <w:webHidden/>
          </w:rPr>
          <w:fldChar w:fldCharType="end"/>
        </w:r>
      </w:hyperlink>
    </w:p>
    <w:p w14:paraId="5AD2A16F" w14:textId="7A171866" w:rsidR="00D721F5" w:rsidRDefault="00A9137A" w:rsidP="00D721F5">
      <w:pPr>
        <w:pStyle w:val="TOC2"/>
        <w:rPr>
          <w:rFonts w:asciiTheme="minorHAnsi" w:eastAsiaTheme="minorEastAsia" w:hAnsiTheme="minorHAnsi" w:cstheme="minorBidi"/>
          <w:noProof/>
          <w:lang w:val="en-FI" w:eastAsia="en-GB"/>
        </w:rPr>
      </w:pPr>
      <w:hyperlink w:anchor="_Toc39589977" w:history="1">
        <w:r w:rsidR="00D721F5" w:rsidRPr="005C1C20">
          <w:rPr>
            <w:rStyle w:val="Hyperlink"/>
            <w:noProof/>
          </w:rPr>
          <w:t>2.4 Active modes of transport in cities</w:t>
        </w:r>
        <w:r w:rsidR="00D721F5">
          <w:rPr>
            <w:noProof/>
            <w:webHidden/>
          </w:rPr>
          <w:tab/>
        </w:r>
        <w:r w:rsidR="00D721F5">
          <w:rPr>
            <w:noProof/>
            <w:webHidden/>
          </w:rPr>
          <w:fldChar w:fldCharType="begin"/>
        </w:r>
        <w:r w:rsidR="00D721F5">
          <w:rPr>
            <w:noProof/>
            <w:webHidden/>
          </w:rPr>
          <w:instrText xml:space="preserve"> PAGEREF _Toc39589977 \h </w:instrText>
        </w:r>
        <w:r w:rsidR="00D721F5">
          <w:rPr>
            <w:noProof/>
            <w:webHidden/>
          </w:rPr>
        </w:r>
        <w:r w:rsidR="00D721F5">
          <w:rPr>
            <w:noProof/>
            <w:webHidden/>
          </w:rPr>
          <w:fldChar w:fldCharType="separate"/>
        </w:r>
        <w:r w:rsidR="00D721F5">
          <w:rPr>
            <w:noProof/>
            <w:webHidden/>
          </w:rPr>
          <w:t>7</w:t>
        </w:r>
        <w:r w:rsidR="00D721F5">
          <w:rPr>
            <w:noProof/>
            <w:webHidden/>
          </w:rPr>
          <w:fldChar w:fldCharType="end"/>
        </w:r>
      </w:hyperlink>
    </w:p>
    <w:p w14:paraId="5D87F348" w14:textId="2CDDA174" w:rsidR="00D721F5" w:rsidRDefault="00A9137A" w:rsidP="00D721F5">
      <w:pPr>
        <w:pStyle w:val="TOC2"/>
        <w:rPr>
          <w:rFonts w:asciiTheme="minorHAnsi" w:eastAsiaTheme="minorEastAsia" w:hAnsiTheme="minorHAnsi" w:cstheme="minorBidi"/>
          <w:noProof/>
          <w:lang w:val="en-FI" w:eastAsia="en-GB"/>
        </w:rPr>
      </w:pPr>
      <w:hyperlink w:anchor="_Toc39589978" w:history="1">
        <w:r w:rsidR="00D721F5" w:rsidRPr="005C1C20">
          <w:rPr>
            <w:rStyle w:val="Hyperlink"/>
            <w:noProof/>
          </w:rPr>
          <w:t>2.5 Concepts and approaches in assessing dynamic exposure</w:t>
        </w:r>
        <w:r w:rsidR="00D721F5">
          <w:rPr>
            <w:noProof/>
            <w:webHidden/>
          </w:rPr>
          <w:tab/>
        </w:r>
        <w:r w:rsidR="00D721F5">
          <w:rPr>
            <w:noProof/>
            <w:webHidden/>
          </w:rPr>
          <w:fldChar w:fldCharType="begin"/>
        </w:r>
        <w:r w:rsidR="00D721F5">
          <w:rPr>
            <w:noProof/>
            <w:webHidden/>
          </w:rPr>
          <w:instrText xml:space="preserve"> PAGEREF _Toc39589978 \h </w:instrText>
        </w:r>
        <w:r w:rsidR="00D721F5">
          <w:rPr>
            <w:noProof/>
            <w:webHidden/>
          </w:rPr>
        </w:r>
        <w:r w:rsidR="00D721F5">
          <w:rPr>
            <w:noProof/>
            <w:webHidden/>
          </w:rPr>
          <w:fldChar w:fldCharType="separate"/>
        </w:r>
        <w:r w:rsidR="00D721F5">
          <w:rPr>
            <w:noProof/>
            <w:webHidden/>
          </w:rPr>
          <w:t>8</w:t>
        </w:r>
        <w:r w:rsidR="00D721F5">
          <w:rPr>
            <w:noProof/>
            <w:webHidden/>
          </w:rPr>
          <w:fldChar w:fldCharType="end"/>
        </w:r>
      </w:hyperlink>
    </w:p>
    <w:p w14:paraId="438CEC1F" w14:textId="486DF1A9" w:rsidR="00D721F5" w:rsidRDefault="00A9137A" w:rsidP="00D721F5">
      <w:pPr>
        <w:pStyle w:val="TOC2"/>
        <w:rPr>
          <w:rFonts w:asciiTheme="minorHAnsi" w:eastAsiaTheme="minorEastAsia" w:hAnsiTheme="minorHAnsi" w:cstheme="minorBidi"/>
          <w:noProof/>
          <w:lang w:val="en-FI" w:eastAsia="en-GB"/>
        </w:rPr>
      </w:pPr>
      <w:hyperlink w:anchor="_Toc39589979" w:history="1">
        <w:r w:rsidR="00D721F5" w:rsidRPr="005C1C20">
          <w:rPr>
            <w:rStyle w:val="Hyperlink"/>
            <w:noProof/>
          </w:rPr>
          <w:t>2.6 Graph theory and least cost path analysis</w:t>
        </w:r>
        <w:r w:rsidR="00D721F5">
          <w:rPr>
            <w:noProof/>
            <w:webHidden/>
          </w:rPr>
          <w:tab/>
        </w:r>
        <w:r w:rsidR="00D721F5">
          <w:rPr>
            <w:noProof/>
            <w:webHidden/>
          </w:rPr>
          <w:fldChar w:fldCharType="begin"/>
        </w:r>
        <w:r w:rsidR="00D721F5">
          <w:rPr>
            <w:noProof/>
            <w:webHidden/>
          </w:rPr>
          <w:instrText xml:space="preserve"> PAGEREF _Toc39589979 \h </w:instrText>
        </w:r>
        <w:r w:rsidR="00D721F5">
          <w:rPr>
            <w:noProof/>
            <w:webHidden/>
          </w:rPr>
        </w:r>
        <w:r w:rsidR="00D721F5">
          <w:rPr>
            <w:noProof/>
            <w:webHidden/>
          </w:rPr>
          <w:fldChar w:fldCharType="separate"/>
        </w:r>
        <w:r w:rsidR="00D721F5">
          <w:rPr>
            <w:noProof/>
            <w:webHidden/>
          </w:rPr>
          <w:t>10</w:t>
        </w:r>
        <w:r w:rsidR="00D721F5">
          <w:rPr>
            <w:noProof/>
            <w:webHidden/>
          </w:rPr>
          <w:fldChar w:fldCharType="end"/>
        </w:r>
      </w:hyperlink>
    </w:p>
    <w:p w14:paraId="104B285F" w14:textId="2F4C515F" w:rsidR="00D721F5" w:rsidRDefault="00A9137A" w:rsidP="00D721F5">
      <w:pPr>
        <w:pStyle w:val="TOC2"/>
        <w:rPr>
          <w:rFonts w:asciiTheme="minorHAnsi" w:eastAsiaTheme="minorEastAsia" w:hAnsiTheme="minorHAnsi" w:cstheme="minorBidi"/>
          <w:noProof/>
          <w:lang w:val="en-FI" w:eastAsia="en-GB"/>
        </w:rPr>
      </w:pPr>
      <w:hyperlink w:anchor="_Toc39589980" w:history="1">
        <w:r w:rsidR="00D721F5" w:rsidRPr="005C1C20">
          <w:rPr>
            <w:rStyle w:val="Hyperlink"/>
            <w:noProof/>
          </w:rPr>
          <w:t>2.7 Exposure-based impedances in routing</w:t>
        </w:r>
        <w:r w:rsidR="00D721F5">
          <w:rPr>
            <w:noProof/>
            <w:webHidden/>
          </w:rPr>
          <w:tab/>
        </w:r>
        <w:r w:rsidR="00D721F5">
          <w:rPr>
            <w:noProof/>
            <w:webHidden/>
          </w:rPr>
          <w:fldChar w:fldCharType="begin"/>
        </w:r>
        <w:r w:rsidR="00D721F5">
          <w:rPr>
            <w:noProof/>
            <w:webHidden/>
          </w:rPr>
          <w:instrText xml:space="preserve"> PAGEREF _Toc39589980 \h </w:instrText>
        </w:r>
        <w:r w:rsidR="00D721F5">
          <w:rPr>
            <w:noProof/>
            <w:webHidden/>
          </w:rPr>
        </w:r>
        <w:r w:rsidR="00D721F5">
          <w:rPr>
            <w:noProof/>
            <w:webHidden/>
          </w:rPr>
          <w:fldChar w:fldCharType="separate"/>
        </w:r>
        <w:r w:rsidR="00D721F5">
          <w:rPr>
            <w:noProof/>
            <w:webHidden/>
          </w:rPr>
          <w:t>12</w:t>
        </w:r>
        <w:r w:rsidR="00D721F5">
          <w:rPr>
            <w:noProof/>
            <w:webHidden/>
          </w:rPr>
          <w:fldChar w:fldCharType="end"/>
        </w:r>
      </w:hyperlink>
    </w:p>
    <w:p w14:paraId="2E588673" w14:textId="25A5831F" w:rsidR="00D721F5" w:rsidRDefault="00A9137A" w:rsidP="00D721F5">
      <w:pPr>
        <w:pStyle w:val="TOC2"/>
        <w:rPr>
          <w:rFonts w:asciiTheme="minorHAnsi" w:eastAsiaTheme="minorEastAsia" w:hAnsiTheme="minorHAnsi" w:cstheme="minorBidi"/>
          <w:noProof/>
          <w:lang w:val="en-FI" w:eastAsia="en-GB"/>
        </w:rPr>
      </w:pPr>
      <w:hyperlink w:anchor="_Toc39589981" w:history="1">
        <w:r w:rsidR="00D721F5" w:rsidRPr="005C1C20">
          <w:rPr>
            <w:rStyle w:val="Hyperlink"/>
            <w:noProof/>
          </w:rPr>
          <w:t>2.8 Web GIS concepts and developments</w:t>
        </w:r>
        <w:r w:rsidR="00D721F5">
          <w:rPr>
            <w:noProof/>
            <w:webHidden/>
          </w:rPr>
          <w:tab/>
        </w:r>
        <w:r w:rsidR="00D721F5">
          <w:rPr>
            <w:noProof/>
            <w:webHidden/>
          </w:rPr>
          <w:fldChar w:fldCharType="begin"/>
        </w:r>
        <w:r w:rsidR="00D721F5">
          <w:rPr>
            <w:noProof/>
            <w:webHidden/>
          </w:rPr>
          <w:instrText xml:space="preserve"> PAGEREF _Toc39589981 \h </w:instrText>
        </w:r>
        <w:r w:rsidR="00D721F5">
          <w:rPr>
            <w:noProof/>
            <w:webHidden/>
          </w:rPr>
        </w:r>
        <w:r w:rsidR="00D721F5">
          <w:rPr>
            <w:noProof/>
            <w:webHidden/>
          </w:rPr>
          <w:fldChar w:fldCharType="separate"/>
        </w:r>
        <w:r w:rsidR="00D721F5">
          <w:rPr>
            <w:noProof/>
            <w:webHidden/>
          </w:rPr>
          <w:t>14</w:t>
        </w:r>
        <w:r w:rsidR="00D721F5">
          <w:rPr>
            <w:noProof/>
            <w:webHidden/>
          </w:rPr>
          <w:fldChar w:fldCharType="end"/>
        </w:r>
      </w:hyperlink>
    </w:p>
    <w:p w14:paraId="152ABDA0" w14:textId="38AD97EE" w:rsidR="00D721F5" w:rsidRDefault="00A9137A">
      <w:pPr>
        <w:pStyle w:val="TOC1"/>
        <w:tabs>
          <w:tab w:val="left" w:pos="720"/>
          <w:tab w:val="right" w:leader="dot" w:pos="9622"/>
        </w:tabs>
        <w:rPr>
          <w:rFonts w:asciiTheme="minorHAnsi" w:eastAsiaTheme="minorEastAsia" w:hAnsiTheme="minorHAnsi" w:cstheme="minorBidi"/>
          <w:noProof/>
          <w:lang w:val="en-FI" w:eastAsia="en-GB"/>
        </w:rPr>
      </w:pPr>
      <w:hyperlink w:anchor="_Toc39589982" w:history="1">
        <w:r w:rsidR="00D721F5" w:rsidRPr="005C1C20">
          <w:rPr>
            <w:rStyle w:val="Hyperlink"/>
            <w:noProof/>
          </w:rPr>
          <w:t>III.</w:t>
        </w:r>
        <w:r w:rsidR="00D721F5">
          <w:rPr>
            <w:rFonts w:asciiTheme="minorHAnsi" w:eastAsiaTheme="minorEastAsia" w:hAnsiTheme="minorHAnsi" w:cstheme="minorBidi"/>
            <w:noProof/>
            <w:lang w:val="en-FI" w:eastAsia="en-GB"/>
          </w:rPr>
          <w:tab/>
        </w:r>
        <w:r w:rsidR="00D721F5" w:rsidRPr="005C1C20">
          <w:rPr>
            <w:rStyle w:val="Hyperlink"/>
            <w:noProof/>
          </w:rPr>
          <w:t>DATA &amp; METHODS</w:t>
        </w:r>
        <w:r w:rsidR="00D721F5">
          <w:rPr>
            <w:noProof/>
            <w:webHidden/>
          </w:rPr>
          <w:tab/>
        </w:r>
        <w:r w:rsidR="00D721F5">
          <w:rPr>
            <w:noProof/>
            <w:webHidden/>
          </w:rPr>
          <w:fldChar w:fldCharType="begin"/>
        </w:r>
        <w:r w:rsidR="00D721F5">
          <w:rPr>
            <w:noProof/>
            <w:webHidden/>
          </w:rPr>
          <w:instrText xml:space="preserve"> PAGEREF _Toc39589982 \h </w:instrText>
        </w:r>
        <w:r w:rsidR="00D721F5">
          <w:rPr>
            <w:noProof/>
            <w:webHidden/>
          </w:rPr>
        </w:r>
        <w:r w:rsidR="00D721F5">
          <w:rPr>
            <w:noProof/>
            <w:webHidden/>
          </w:rPr>
          <w:fldChar w:fldCharType="separate"/>
        </w:r>
        <w:r w:rsidR="00D721F5">
          <w:rPr>
            <w:noProof/>
            <w:webHidden/>
          </w:rPr>
          <w:t>19</w:t>
        </w:r>
        <w:r w:rsidR="00D721F5">
          <w:rPr>
            <w:noProof/>
            <w:webHidden/>
          </w:rPr>
          <w:fldChar w:fldCharType="end"/>
        </w:r>
      </w:hyperlink>
    </w:p>
    <w:p w14:paraId="23B9606B" w14:textId="38F0AD90" w:rsidR="00D721F5" w:rsidRDefault="00A9137A" w:rsidP="00D721F5">
      <w:pPr>
        <w:pStyle w:val="TOC2"/>
        <w:rPr>
          <w:rFonts w:asciiTheme="minorHAnsi" w:eastAsiaTheme="minorEastAsia" w:hAnsiTheme="minorHAnsi" w:cstheme="minorBidi"/>
          <w:noProof/>
          <w:lang w:val="en-FI" w:eastAsia="en-GB"/>
        </w:rPr>
      </w:pPr>
      <w:hyperlink w:anchor="_Toc39589983" w:history="1">
        <w:r w:rsidR="00D721F5" w:rsidRPr="005C1C20">
          <w:rPr>
            <w:rStyle w:val="Hyperlink"/>
            <w:noProof/>
          </w:rPr>
          <w:t>3.1 Overview of the methods</w:t>
        </w:r>
        <w:r w:rsidR="00D721F5">
          <w:rPr>
            <w:noProof/>
            <w:webHidden/>
          </w:rPr>
          <w:tab/>
        </w:r>
        <w:r w:rsidR="00D721F5">
          <w:rPr>
            <w:noProof/>
            <w:webHidden/>
          </w:rPr>
          <w:fldChar w:fldCharType="begin"/>
        </w:r>
        <w:r w:rsidR="00D721F5">
          <w:rPr>
            <w:noProof/>
            <w:webHidden/>
          </w:rPr>
          <w:instrText xml:space="preserve"> PAGEREF _Toc39589983 \h </w:instrText>
        </w:r>
        <w:r w:rsidR="00D721F5">
          <w:rPr>
            <w:noProof/>
            <w:webHidden/>
          </w:rPr>
        </w:r>
        <w:r w:rsidR="00D721F5">
          <w:rPr>
            <w:noProof/>
            <w:webHidden/>
          </w:rPr>
          <w:fldChar w:fldCharType="separate"/>
        </w:r>
        <w:r w:rsidR="00D721F5">
          <w:rPr>
            <w:noProof/>
            <w:webHidden/>
          </w:rPr>
          <w:t>19</w:t>
        </w:r>
        <w:r w:rsidR="00D721F5">
          <w:rPr>
            <w:noProof/>
            <w:webHidden/>
          </w:rPr>
          <w:fldChar w:fldCharType="end"/>
        </w:r>
      </w:hyperlink>
    </w:p>
    <w:p w14:paraId="19B4B2AE" w14:textId="78F75B95" w:rsidR="00D721F5" w:rsidRDefault="00A9137A" w:rsidP="00D721F5">
      <w:pPr>
        <w:pStyle w:val="TOC2"/>
        <w:rPr>
          <w:rFonts w:asciiTheme="minorHAnsi" w:eastAsiaTheme="minorEastAsia" w:hAnsiTheme="minorHAnsi" w:cstheme="minorBidi"/>
          <w:noProof/>
          <w:lang w:val="en-FI" w:eastAsia="en-GB"/>
        </w:rPr>
      </w:pPr>
      <w:hyperlink w:anchor="_Toc39589984" w:history="1">
        <w:r w:rsidR="00D721F5" w:rsidRPr="005C1C20">
          <w:rPr>
            <w:rStyle w:val="Hyperlink"/>
            <w:noProof/>
          </w:rPr>
          <w:t>3.2 Study area</w:t>
        </w:r>
        <w:r w:rsidR="00D721F5">
          <w:rPr>
            <w:noProof/>
            <w:webHidden/>
          </w:rPr>
          <w:tab/>
        </w:r>
        <w:r w:rsidR="00D721F5">
          <w:rPr>
            <w:noProof/>
            <w:webHidden/>
          </w:rPr>
          <w:fldChar w:fldCharType="begin"/>
        </w:r>
        <w:r w:rsidR="00D721F5">
          <w:rPr>
            <w:noProof/>
            <w:webHidden/>
          </w:rPr>
          <w:instrText xml:space="preserve"> PAGEREF _Toc39589984 \h </w:instrText>
        </w:r>
        <w:r w:rsidR="00D721F5">
          <w:rPr>
            <w:noProof/>
            <w:webHidden/>
          </w:rPr>
        </w:r>
        <w:r w:rsidR="00D721F5">
          <w:rPr>
            <w:noProof/>
            <w:webHidden/>
          </w:rPr>
          <w:fldChar w:fldCharType="separate"/>
        </w:r>
        <w:r w:rsidR="00D721F5">
          <w:rPr>
            <w:noProof/>
            <w:webHidden/>
          </w:rPr>
          <w:t>19</w:t>
        </w:r>
        <w:r w:rsidR="00D721F5">
          <w:rPr>
            <w:noProof/>
            <w:webHidden/>
          </w:rPr>
          <w:fldChar w:fldCharType="end"/>
        </w:r>
      </w:hyperlink>
    </w:p>
    <w:p w14:paraId="44376D77" w14:textId="55EA7752" w:rsidR="00D721F5" w:rsidRDefault="00A9137A" w:rsidP="00D721F5">
      <w:pPr>
        <w:pStyle w:val="TOC2"/>
        <w:rPr>
          <w:rFonts w:asciiTheme="minorHAnsi" w:eastAsiaTheme="minorEastAsia" w:hAnsiTheme="minorHAnsi" w:cstheme="minorBidi"/>
          <w:noProof/>
          <w:lang w:val="en-FI" w:eastAsia="en-GB"/>
        </w:rPr>
      </w:pPr>
      <w:hyperlink w:anchor="_Toc39589985" w:history="1">
        <w:r w:rsidR="00D721F5" w:rsidRPr="005C1C20">
          <w:rPr>
            <w:rStyle w:val="Hyperlink"/>
            <w:noProof/>
          </w:rPr>
          <w:t>3.3 Data</w:t>
        </w:r>
        <w:r w:rsidR="00D721F5">
          <w:rPr>
            <w:noProof/>
            <w:webHidden/>
          </w:rPr>
          <w:tab/>
        </w:r>
        <w:r w:rsidR="00D721F5">
          <w:rPr>
            <w:noProof/>
            <w:webHidden/>
          </w:rPr>
          <w:fldChar w:fldCharType="begin"/>
        </w:r>
        <w:r w:rsidR="00D721F5">
          <w:rPr>
            <w:noProof/>
            <w:webHidden/>
          </w:rPr>
          <w:instrText xml:space="preserve"> PAGEREF _Toc39589985 \h </w:instrText>
        </w:r>
        <w:r w:rsidR="00D721F5">
          <w:rPr>
            <w:noProof/>
            <w:webHidden/>
          </w:rPr>
        </w:r>
        <w:r w:rsidR="00D721F5">
          <w:rPr>
            <w:noProof/>
            <w:webHidden/>
          </w:rPr>
          <w:fldChar w:fldCharType="separate"/>
        </w:r>
        <w:r w:rsidR="00D721F5">
          <w:rPr>
            <w:noProof/>
            <w:webHidden/>
          </w:rPr>
          <w:t>20</w:t>
        </w:r>
        <w:r w:rsidR="00D721F5">
          <w:rPr>
            <w:noProof/>
            <w:webHidden/>
          </w:rPr>
          <w:fldChar w:fldCharType="end"/>
        </w:r>
      </w:hyperlink>
    </w:p>
    <w:p w14:paraId="1D6F472C" w14:textId="3711BD16" w:rsidR="00D721F5" w:rsidRDefault="00A9137A">
      <w:pPr>
        <w:pStyle w:val="TOC3"/>
        <w:tabs>
          <w:tab w:val="right" w:leader="dot" w:pos="9622"/>
        </w:tabs>
        <w:rPr>
          <w:rFonts w:asciiTheme="minorHAnsi" w:eastAsiaTheme="minorEastAsia" w:hAnsiTheme="minorHAnsi" w:cstheme="minorBidi"/>
          <w:noProof/>
          <w:lang w:val="en-FI" w:eastAsia="en-GB"/>
        </w:rPr>
      </w:pPr>
      <w:hyperlink w:anchor="_Toc39589986" w:history="1">
        <w:r w:rsidR="00D721F5" w:rsidRPr="005C1C20">
          <w:rPr>
            <w:rStyle w:val="Hyperlink"/>
            <w:noProof/>
          </w:rPr>
          <w:t>3.3.1 Modeled traffic noise data</w:t>
        </w:r>
        <w:r w:rsidR="00D721F5">
          <w:rPr>
            <w:noProof/>
            <w:webHidden/>
          </w:rPr>
          <w:tab/>
        </w:r>
        <w:r w:rsidR="00D721F5">
          <w:rPr>
            <w:noProof/>
            <w:webHidden/>
          </w:rPr>
          <w:fldChar w:fldCharType="begin"/>
        </w:r>
        <w:r w:rsidR="00D721F5">
          <w:rPr>
            <w:noProof/>
            <w:webHidden/>
          </w:rPr>
          <w:instrText xml:space="preserve"> PAGEREF _Toc39589986 \h </w:instrText>
        </w:r>
        <w:r w:rsidR="00D721F5">
          <w:rPr>
            <w:noProof/>
            <w:webHidden/>
          </w:rPr>
        </w:r>
        <w:r w:rsidR="00D721F5">
          <w:rPr>
            <w:noProof/>
            <w:webHidden/>
          </w:rPr>
          <w:fldChar w:fldCharType="separate"/>
        </w:r>
        <w:r w:rsidR="00D721F5">
          <w:rPr>
            <w:noProof/>
            <w:webHidden/>
          </w:rPr>
          <w:t>21</w:t>
        </w:r>
        <w:r w:rsidR="00D721F5">
          <w:rPr>
            <w:noProof/>
            <w:webHidden/>
          </w:rPr>
          <w:fldChar w:fldCharType="end"/>
        </w:r>
      </w:hyperlink>
    </w:p>
    <w:p w14:paraId="510A2DC3" w14:textId="4DF57465" w:rsidR="00D721F5" w:rsidRDefault="00A9137A">
      <w:pPr>
        <w:pStyle w:val="TOC3"/>
        <w:tabs>
          <w:tab w:val="right" w:leader="dot" w:pos="9622"/>
        </w:tabs>
        <w:rPr>
          <w:rFonts w:asciiTheme="minorHAnsi" w:eastAsiaTheme="minorEastAsia" w:hAnsiTheme="minorHAnsi" w:cstheme="minorBidi"/>
          <w:noProof/>
          <w:lang w:val="en-FI" w:eastAsia="en-GB"/>
        </w:rPr>
      </w:pPr>
      <w:hyperlink w:anchor="_Toc39589987" w:history="1">
        <w:r w:rsidR="00D721F5" w:rsidRPr="005C1C20">
          <w:rPr>
            <w:rStyle w:val="Hyperlink"/>
            <w:noProof/>
          </w:rPr>
          <w:t>3.3.2 OpenStreetMap data</w:t>
        </w:r>
        <w:r w:rsidR="00D721F5">
          <w:rPr>
            <w:noProof/>
            <w:webHidden/>
          </w:rPr>
          <w:tab/>
        </w:r>
        <w:r w:rsidR="00D721F5">
          <w:rPr>
            <w:noProof/>
            <w:webHidden/>
          </w:rPr>
          <w:fldChar w:fldCharType="begin"/>
        </w:r>
        <w:r w:rsidR="00D721F5">
          <w:rPr>
            <w:noProof/>
            <w:webHidden/>
          </w:rPr>
          <w:instrText xml:space="preserve"> PAGEREF _Toc39589987 \h </w:instrText>
        </w:r>
        <w:r w:rsidR="00D721F5">
          <w:rPr>
            <w:noProof/>
            <w:webHidden/>
          </w:rPr>
        </w:r>
        <w:r w:rsidR="00D721F5">
          <w:rPr>
            <w:noProof/>
            <w:webHidden/>
          </w:rPr>
          <w:fldChar w:fldCharType="separate"/>
        </w:r>
        <w:r w:rsidR="00D721F5">
          <w:rPr>
            <w:noProof/>
            <w:webHidden/>
          </w:rPr>
          <w:t>25</w:t>
        </w:r>
        <w:r w:rsidR="00D721F5">
          <w:rPr>
            <w:noProof/>
            <w:webHidden/>
          </w:rPr>
          <w:fldChar w:fldCharType="end"/>
        </w:r>
      </w:hyperlink>
    </w:p>
    <w:p w14:paraId="0E8A7652" w14:textId="4CA471D4" w:rsidR="00D721F5" w:rsidRDefault="00A9137A">
      <w:pPr>
        <w:pStyle w:val="TOC3"/>
        <w:tabs>
          <w:tab w:val="right" w:leader="dot" w:pos="9622"/>
        </w:tabs>
        <w:rPr>
          <w:rFonts w:asciiTheme="minorHAnsi" w:eastAsiaTheme="minorEastAsia" w:hAnsiTheme="minorHAnsi" w:cstheme="minorBidi"/>
          <w:noProof/>
          <w:lang w:val="en-FI" w:eastAsia="en-GB"/>
        </w:rPr>
      </w:pPr>
      <w:hyperlink w:anchor="_Toc39589988" w:history="1">
        <w:r w:rsidR="00D721F5" w:rsidRPr="005C1C20">
          <w:rPr>
            <w:rStyle w:val="Hyperlink"/>
            <w:noProof/>
          </w:rPr>
          <w:t>3.3.3 Register based origin-destination (OD) commuting data</w:t>
        </w:r>
        <w:r w:rsidR="00D721F5">
          <w:rPr>
            <w:noProof/>
            <w:webHidden/>
          </w:rPr>
          <w:tab/>
        </w:r>
        <w:r w:rsidR="00D721F5">
          <w:rPr>
            <w:noProof/>
            <w:webHidden/>
          </w:rPr>
          <w:fldChar w:fldCharType="begin"/>
        </w:r>
        <w:r w:rsidR="00D721F5">
          <w:rPr>
            <w:noProof/>
            <w:webHidden/>
          </w:rPr>
          <w:instrText xml:space="preserve"> PAGEREF _Toc39589988 \h </w:instrText>
        </w:r>
        <w:r w:rsidR="00D721F5">
          <w:rPr>
            <w:noProof/>
            <w:webHidden/>
          </w:rPr>
        </w:r>
        <w:r w:rsidR="00D721F5">
          <w:rPr>
            <w:noProof/>
            <w:webHidden/>
          </w:rPr>
          <w:fldChar w:fldCharType="separate"/>
        </w:r>
        <w:r w:rsidR="00D721F5">
          <w:rPr>
            <w:noProof/>
            <w:webHidden/>
          </w:rPr>
          <w:t>26</w:t>
        </w:r>
        <w:r w:rsidR="00D721F5">
          <w:rPr>
            <w:noProof/>
            <w:webHidden/>
          </w:rPr>
          <w:fldChar w:fldCharType="end"/>
        </w:r>
      </w:hyperlink>
    </w:p>
    <w:p w14:paraId="70E9F184" w14:textId="5B2E6C3F" w:rsidR="00D721F5" w:rsidRDefault="00A9137A">
      <w:pPr>
        <w:pStyle w:val="TOC3"/>
        <w:tabs>
          <w:tab w:val="right" w:leader="dot" w:pos="9622"/>
        </w:tabs>
        <w:rPr>
          <w:rFonts w:asciiTheme="minorHAnsi" w:eastAsiaTheme="minorEastAsia" w:hAnsiTheme="minorHAnsi" w:cstheme="minorBidi"/>
          <w:noProof/>
          <w:lang w:val="en-FI" w:eastAsia="en-GB"/>
        </w:rPr>
      </w:pPr>
      <w:hyperlink w:anchor="_Toc39589989" w:history="1">
        <w:r w:rsidR="00D721F5" w:rsidRPr="005C1C20">
          <w:rPr>
            <w:rStyle w:val="Hyperlink"/>
            <w:noProof/>
          </w:rPr>
          <w:t>3.3.4 Online routing service of the local public transport authority</w:t>
        </w:r>
        <w:r w:rsidR="00D721F5">
          <w:rPr>
            <w:noProof/>
            <w:webHidden/>
          </w:rPr>
          <w:tab/>
        </w:r>
        <w:r w:rsidR="00D721F5">
          <w:rPr>
            <w:noProof/>
            <w:webHidden/>
          </w:rPr>
          <w:fldChar w:fldCharType="begin"/>
        </w:r>
        <w:r w:rsidR="00D721F5">
          <w:rPr>
            <w:noProof/>
            <w:webHidden/>
          </w:rPr>
          <w:instrText xml:space="preserve"> PAGEREF _Toc39589989 \h </w:instrText>
        </w:r>
        <w:r w:rsidR="00D721F5">
          <w:rPr>
            <w:noProof/>
            <w:webHidden/>
          </w:rPr>
        </w:r>
        <w:r w:rsidR="00D721F5">
          <w:rPr>
            <w:noProof/>
            <w:webHidden/>
          </w:rPr>
          <w:fldChar w:fldCharType="separate"/>
        </w:r>
        <w:r w:rsidR="00D721F5">
          <w:rPr>
            <w:noProof/>
            <w:webHidden/>
          </w:rPr>
          <w:t>26</w:t>
        </w:r>
        <w:r w:rsidR="00D721F5">
          <w:rPr>
            <w:noProof/>
            <w:webHidden/>
          </w:rPr>
          <w:fldChar w:fldCharType="end"/>
        </w:r>
      </w:hyperlink>
    </w:p>
    <w:p w14:paraId="59E34AF7" w14:textId="79EC0B1B" w:rsidR="00D721F5" w:rsidRDefault="00A9137A" w:rsidP="00D721F5">
      <w:pPr>
        <w:pStyle w:val="TOC2"/>
        <w:rPr>
          <w:rFonts w:asciiTheme="minorHAnsi" w:eastAsiaTheme="minorEastAsia" w:hAnsiTheme="minorHAnsi" w:cstheme="minorBidi"/>
          <w:noProof/>
          <w:lang w:val="en-FI" w:eastAsia="en-GB"/>
        </w:rPr>
      </w:pPr>
      <w:hyperlink w:anchor="_Toc39589990" w:history="1">
        <w:r w:rsidR="00D721F5" w:rsidRPr="005C1C20">
          <w:rPr>
            <w:rStyle w:val="Hyperlink"/>
            <w:noProof/>
          </w:rPr>
          <w:t>3.4 Technical framework and architecture</w:t>
        </w:r>
        <w:r w:rsidR="00D721F5">
          <w:rPr>
            <w:noProof/>
            <w:webHidden/>
          </w:rPr>
          <w:tab/>
        </w:r>
        <w:r w:rsidR="00D721F5">
          <w:rPr>
            <w:noProof/>
            <w:webHidden/>
          </w:rPr>
          <w:fldChar w:fldCharType="begin"/>
        </w:r>
        <w:r w:rsidR="00D721F5">
          <w:rPr>
            <w:noProof/>
            <w:webHidden/>
          </w:rPr>
          <w:instrText xml:space="preserve"> PAGEREF _Toc39589990 \h </w:instrText>
        </w:r>
        <w:r w:rsidR="00D721F5">
          <w:rPr>
            <w:noProof/>
            <w:webHidden/>
          </w:rPr>
        </w:r>
        <w:r w:rsidR="00D721F5">
          <w:rPr>
            <w:noProof/>
            <w:webHidden/>
          </w:rPr>
          <w:fldChar w:fldCharType="separate"/>
        </w:r>
        <w:r w:rsidR="00D721F5">
          <w:rPr>
            <w:noProof/>
            <w:webHidden/>
          </w:rPr>
          <w:t>27</w:t>
        </w:r>
        <w:r w:rsidR="00D721F5">
          <w:rPr>
            <w:noProof/>
            <w:webHidden/>
          </w:rPr>
          <w:fldChar w:fldCharType="end"/>
        </w:r>
      </w:hyperlink>
    </w:p>
    <w:p w14:paraId="7FBFC2DD" w14:textId="795A49E3" w:rsidR="00D721F5" w:rsidRDefault="00A9137A" w:rsidP="00D721F5">
      <w:pPr>
        <w:pStyle w:val="TOC2"/>
        <w:rPr>
          <w:rFonts w:asciiTheme="minorHAnsi" w:eastAsiaTheme="minorEastAsia" w:hAnsiTheme="minorHAnsi" w:cstheme="minorBidi"/>
          <w:noProof/>
          <w:lang w:val="en-FI" w:eastAsia="en-GB"/>
        </w:rPr>
      </w:pPr>
      <w:hyperlink w:anchor="_Toc39589991" w:history="1">
        <w:r w:rsidR="00D721F5" w:rsidRPr="005C1C20">
          <w:rPr>
            <w:rStyle w:val="Hyperlink"/>
            <w:noProof/>
          </w:rPr>
          <w:t>3.5 Quiet path routing method</w:t>
        </w:r>
        <w:r w:rsidR="00D721F5">
          <w:rPr>
            <w:noProof/>
            <w:webHidden/>
          </w:rPr>
          <w:tab/>
        </w:r>
        <w:r w:rsidR="00D721F5">
          <w:rPr>
            <w:noProof/>
            <w:webHidden/>
          </w:rPr>
          <w:fldChar w:fldCharType="begin"/>
        </w:r>
        <w:r w:rsidR="00D721F5">
          <w:rPr>
            <w:noProof/>
            <w:webHidden/>
          </w:rPr>
          <w:instrText xml:space="preserve"> PAGEREF _Toc39589991 \h </w:instrText>
        </w:r>
        <w:r w:rsidR="00D721F5">
          <w:rPr>
            <w:noProof/>
            <w:webHidden/>
          </w:rPr>
        </w:r>
        <w:r w:rsidR="00D721F5">
          <w:rPr>
            <w:noProof/>
            <w:webHidden/>
          </w:rPr>
          <w:fldChar w:fldCharType="separate"/>
        </w:r>
        <w:r w:rsidR="00D721F5">
          <w:rPr>
            <w:noProof/>
            <w:webHidden/>
          </w:rPr>
          <w:t>28</w:t>
        </w:r>
        <w:r w:rsidR="00D721F5">
          <w:rPr>
            <w:noProof/>
            <w:webHidden/>
          </w:rPr>
          <w:fldChar w:fldCharType="end"/>
        </w:r>
      </w:hyperlink>
    </w:p>
    <w:p w14:paraId="7AA39004" w14:textId="195E8888" w:rsidR="00D721F5" w:rsidRDefault="00A9137A">
      <w:pPr>
        <w:pStyle w:val="TOC3"/>
        <w:tabs>
          <w:tab w:val="right" w:leader="dot" w:pos="9622"/>
        </w:tabs>
        <w:rPr>
          <w:rFonts w:asciiTheme="minorHAnsi" w:eastAsiaTheme="minorEastAsia" w:hAnsiTheme="minorHAnsi" w:cstheme="minorBidi"/>
          <w:noProof/>
          <w:lang w:val="en-FI" w:eastAsia="en-GB"/>
        </w:rPr>
      </w:pPr>
      <w:hyperlink w:anchor="_Toc39589992" w:history="1">
        <w:r w:rsidR="00D721F5" w:rsidRPr="005C1C20">
          <w:rPr>
            <w:rStyle w:val="Hyperlink"/>
            <w:noProof/>
          </w:rPr>
          <w:t>3.5.1 Network acquisition and manipulation</w:t>
        </w:r>
        <w:r w:rsidR="00D721F5">
          <w:rPr>
            <w:noProof/>
            <w:webHidden/>
          </w:rPr>
          <w:tab/>
        </w:r>
        <w:r w:rsidR="00D721F5">
          <w:rPr>
            <w:noProof/>
            <w:webHidden/>
          </w:rPr>
          <w:fldChar w:fldCharType="begin"/>
        </w:r>
        <w:r w:rsidR="00D721F5">
          <w:rPr>
            <w:noProof/>
            <w:webHidden/>
          </w:rPr>
          <w:instrText xml:space="preserve"> PAGEREF _Toc39589992 \h </w:instrText>
        </w:r>
        <w:r w:rsidR="00D721F5">
          <w:rPr>
            <w:noProof/>
            <w:webHidden/>
          </w:rPr>
        </w:r>
        <w:r w:rsidR="00D721F5">
          <w:rPr>
            <w:noProof/>
            <w:webHidden/>
          </w:rPr>
          <w:fldChar w:fldCharType="separate"/>
        </w:r>
        <w:r w:rsidR="00D721F5">
          <w:rPr>
            <w:noProof/>
            <w:webHidden/>
          </w:rPr>
          <w:t>29</w:t>
        </w:r>
        <w:r w:rsidR="00D721F5">
          <w:rPr>
            <w:noProof/>
            <w:webHidden/>
          </w:rPr>
          <w:fldChar w:fldCharType="end"/>
        </w:r>
      </w:hyperlink>
    </w:p>
    <w:p w14:paraId="6FD8F3D8" w14:textId="773C0D0E" w:rsidR="00D721F5" w:rsidRDefault="00A9137A">
      <w:pPr>
        <w:pStyle w:val="TOC3"/>
        <w:tabs>
          <w:tab w:val="right" w:leader="dot" w:pos="9622"/>
        </w:tabs>
        <w:rPr>
          <w:rFonts w:asciiTheme="minorHAnsi" w:eastAsiaTheme="minorEastAsia" w:hAnsiTheme="minorHAnsi" w:cstheme="minorBidi"/>
          <w:noProof/>
          <w:lang w:val="en-FI" w:eastAsia="en-GB"/>
        </w:rPr>
      </w:pPr>
      <w:hyperlink w:anchor="_Toc39589993" w:history="1">
        <w:r w:rsidR="00D721F5" w:rsidRPr="005C1C20">
          <w:rPr>
            <w:rStyle w:val="Hyperlink"/>
            <w:noProof/>
          </w:rPr>
          <w:t>3.5.2 Environmental impedance function</w:t>
        </w:r>
        <w:r w:rsidR="00D721F5">
          <w:rPr>
            <w:noProof/>
            <w:webHidden/>
          </w:rPr>
          <w:tab/>
        </w:r>
        <w:r w:rsidR="00D721F5">
          <w:rPr>
            <w:noProof/>
            <w:webHidden/>
          </w:rPr>
          <w:fldChar w:fldCharType="begin"/>
        </w:r>
        <w:r w:rsidR="00D721F5">
          <w:rPr>
            <w:noProof/>
            <w:webHidden/>
          </w:rPr>
          <w:instrText xml:space="preserve"> PAGEREF _Toc39589993 \h </w:instrText>
        </w:r>
        <w:r w:rsidR="00D721F5">
          <w:rPr>
            <w:noProof/>
            <w:webHidden/>
          </w:rPr>
        </w:r>
        <w:r w:rsidR="00D721F5">
          <w:rPr>
            <w:noProof/>
            <w:webHidden/>
          </w:rPr>
          <w:fldChar w:fldCharType="separate"/>
        </w:r>
        <w:r w:rsidR="00D721F5">
          <w:rPr>
            <w:noProof/>
            <w:webHidden/>
          </w:rPr>
          <w:t>31</w:t>
        </w:r>
        <w:r w:rsidR="00D721F5">
          <w:rPr>
            <w:noProof/>
            <w:webHidden/>
          </w:rPr>
          <w:fldChar w:fldCharType="end"/>
        </w:r>
      </w:hyperlink>
    </w:p>
    <w:p w14:paraId="710F9230" w14:textId="7D1262C6" w:rsidR="00D721F5" w:rsidRDefault="00A9137A">
      <w:pPr>
        <w:pStyle w:val="TOC3"/>
        <w:tabs>
          <w:tab w:val="right" w:leader="dot" w:pos="9622"/>
        </w:tabs>
        <w:rPr>
          <w:rFonts w:asciiTheme="minorHAnsi" w:eastAsiaTheme="minorEastAsia" w:hAnsiTheme="minorHAnsi" w:cstheme="minorBidi"/>
          <w:noProof/>
          <w:lang w:val="en-FI" w:eastAsia="en-GB"/>
        </w:rPr>
      </w:pPr>
      <w:hyperlink w:anchor="_Toc39589994" w:history="1">
        <w:r w:rsidR="00D721F5" w:rsidRPr="005C1C20">
          <w:rPr>
            <w:rStyle w:val="Hyperlink"/>
            <w:noProof/>
          </w:rPr>
          <w:t>3.5.3 Quiet path routing application</w:t>
        </w:r>
        <w:r w:rsidR="00D721F5">
          <w:rPr>
            <w:noProof/>
            <w:webHidden/>
          </w:rPr>
          <w:tab/>
        </w:r>
        <w:r w:rsidR="00D721F5">
          <w:rPr>
            <w:noProof/>
            <w:webHidden/>
          </w:rPr>
          <w:fldChar w:fldCharType="begin"/>
        </w:r>
        <w:r w:rsidR="00D721F5">
          <w:rPr>
            <w:noProof/>
            <w:webHidden/>
          </w:rPr>
          <w:instrText xml:space="preserve"> PAGEREF _Toc39589994 \h </w:instrText>
        </w:r>
        <w:r w:rsidR="00D721F5">
          <w:rPr>
            <w:noProof/>
            <w:webHidden/>
          </w:rPr>
        </w:r>
        <w:r w:rsidR="00D721F5">
          <w:rPr>
            <w:noProof/>
            <w:webHidden/>
          </w:rPr>
          <w:fldChar w:fldCharType="separate"/>
        </w:r>
        <w:r w:rsidR="00D721F5">
          <w:rPr>
            <w:noProof/>
            <w:webHidden/>
          </w:rPr>
          <w:t>33</w:t>
        </w:r>
        <w:r w:rsidR="00D721F5">
          <w:rPr>
            <w:noProof/>
            <w:webHidden/>
          </w:rPr>
          <w:fldChar w:fldCharType="end"/>
        </w:r>
      </w:hyperlink>
    </w:p>
    <w:p w14:paraId="7D682ADA" w14:textId="3DE818D4" w:rsidR="00D721F5" w:rsidRDefault="00A9137A">
      <w:pPr>
        <w:pStyle w:val="TOC3"/>
        <w:tabs>
          <w:tab w:val="right" w:leader="dot" w:pos="9622"/>
        </w:tabs>
        <w:rPr>
          <w:rFonts w:asciiTheme="minorHAnsi" w:eastAsiaTheme="minorEastAsia" w:hAnsiTheme="minorHAnsi" w:cstheme="minorBidi"/>
          <w:noProof/>
          <w:lang w:val="en-FI" w:eastAsia="en-GB"/>
        </w:rPr>
      </w:pPr>
      <w:hyperlink w:anchor="_Toc39589995" w:history="1">
        <w:r w:rsidR="00D721F5" w:rsidRPr="005C1C20">
          <w:rPr>
            <w:rStyle w:val="Hyperlink"/>
            <w:noProof/>
          </w:rPr>
          <w:t>3.5.4 Noise exposure assessment of short and quiet paths</w:t>
        </w:r>
        <w:r w:rsidR="00D721F5">
          <w:rPr>
            <w:noProof/>
            <w:webHidden/>
          </w:rPr>
          <w:tab/>
        </w:r>
        <w:r w:rsidR="00D721F5">
          <w:rPr>
            <w:noProof/>
            <w:webHidden/>
          </w:rPr>
          <w:fldChar w:fldCharType="begin"/>
        </w:r>
        <w:r w:rsidR="00D721F5">
          <w:rPr>
            <w:noProof/>
            <w:webHidden/>
          </w:rPr>
          <w:instrText xml:space="preserve"> PAGEREF _Toc39589995 \h </w:instrText>
        </w:r>
        <w:r w:rsidR="00D721F5">
          <w:rPr>
            <w:noProof/>
            <w:webHidden/>
          </w:rPr>
        </w:r>
        <w:r w:rsidR="00D721F5">
          <w:rPr>
            <w:noProof/>
            <w:webHidden/>
          </w:rPr>
          <w:fldChar w:fldCharType="separate"/>
        </w:r>
        <w:r w:rsidR="00D721F5">
          <w:rPr>
            <w:noProof/>
            <w:webHidden/>
          </w:rPr>
          <w:t>37</w:t>
        </w:r>
        <w:r w:rsidR="00D721F5">
          <w:rPr>
            <w:noProof/>
            <w:webHidden/>
          </w:rPr>
          <w:fldChar w:fldCharType="end"/>
        </w:r>
      </w:hyperlink>
    </w:p>
    <w:p w14:paraId="2040F14C" w14:textId="6BBAE41D" w:rsidR="00D721F5" w:rsidRDefault="00A9137A" w:rsidP="00D721F5">
      <w:pPr>
        <w:pStyle w:val="TOC2"/>
        <w:rPr>
          <w:rFonts w:asciiTheme="minorHAnsi" w:eastAsiaTheme="minorEastAsia" w:hAnsiTheme="minorHAnsi" w:cstheme="minorBidi"/>
          <w:noProof/>
          <w:lang w:val="en-FI" w:eastAsia="en-GB"/>
        </w:rPr>
      </w:pPr>
      <w:hyperlink w:anchor="_Toc39589996" w:history="1">
        <w:r w:rsidR="00D721F5" w:rsidRPr="005C1C20">
          <w:rPr>
            <w:rStyle w:val="Hyperlink"/>
            <w:noProof/>
          </w:rPr>
          <w:t>3.6 Web-based quiet path route planner</w:t>
        </w:r>
        <w:r w:rsidR="00D721F5">
          <w:rPr>
            <w:noProof/>
            <w:webHidden/>
          </w:rPr>
          <w:tab/>
        </w:r>
        <w:r w:rsidR="00D721F5">
          <w:rPr>
            <w:noProof/>
            <w:webHidden/>
          </w:rPr>
          <w:fldChar w:fldCharType="begin"/>
        </w:r>
        <w:r w:rsidR="00D721F5">
          <w:rPr>
            <w:noProof/>
            <w:webHidden/>
          </w:rPr>
          <w:instrText xml:space="preserve"> PAGEREF _Toc39589996 \h </w:instrText>
        </w:r>
        <w:r w:rsidR="00D721F5">
          <w:rPr>
            <w:noProof/>
            <w:webHidden/>
          </w:rPr>
        </w:r>
        <w:r w:rsidR="00D721F5">
          <w:rPr>
            <w:noProof/>
            <w:webHidden/>
          </w:rPr>
          <w:fldChar w:fldCharType="separate"/>
        </w:r>
        <w:r w:rsidR="00D721F5">
          <w:rPr>
            <w:noProof/>
            <w:webHidden/>
          </w:rPr>
          <w:t>39</w:t>
        </w:r>
        <w:r w:rsidR="00D721F5">
          <w:rPr>
            <w:noProof/>
            <w:webHidden/>
          </w:rPr>
          <w:fldChar w:fldCharType="end"/>
        </w:r>
      </w:hyperlink>
    </w:p>
    <w:p w14:paraId="7675AD13" w14:textId="30857932" w:rsidR="00D721F5" w:rsidRDefault="00A9137A" w:rsidP="00D721F5">
      <w:pPr>
        <w:pStyle w:val="TOC2"/>
        <w:rPr>
          <w:rFonts w:asciiTheme="minorHAnsi" w:eastAsiaTheme="minorEastAsia" w:hAnsiTheme="minorHAnsi" w:cstheme="minorBidi"/>
          <w:noProof/>
          <w:lang w:val="en-FI" w:eastAsia="en-GB"/>
        </w:rPr>
      </w:pPr>
      <w:hyperlink w:anchor="_Toc39589997" w:history="1">
        <w:r w:rsidR="00D721F5" w:rsidRPr="005C1C20">
          <w:rPr>
            <w:rStyle w:val="Hyperlink"/>
            <w:noProof/>
          </w:rPr>
          <w:t>3.7 Case study: pedestrians’ exposure to traffic noise in Helsinki</w:t>
        </w:r>
        <w:r w:rsidR="00D721F5">
          <w:rPr>
            <w:noProof/>
            <w:webHidden/>
          </w:rPr>
          <w:tab/>
        </w:r>
        <w:r w:rsidR="00D721F5">
          <w:rPr>
            <w:noProof/>
            <w:webHidden/>
          </w:rPr>
          <w:fldChar w:fldCharType="begin"/>
        </w:r>
        <w:r w:rsidR="00D721F5">
          <w:rPr>
            <w:noProof/>
            <w:webHidden/>
          </w:rPr>
          <w:instrText xml:space="preserve"> PAGEREF _Toc39589997 \h </w:instrText>
        </w:r>
        <w:r w:rsidR="00D721F5">
          <w:rPr>
            <w:noProof/>
            <w:webHidden/>
          </w:rPr>
        </w:r>
        <w:r w:rsidR="00D721F5">
          <w:rPr>
            <w:noProof/>
            <w:webHidden/>
          </w:rPr>
          <w:fldChar w:fldCharType="separate"/>
        </w:r>
        <w:r w:rsidR="00D721F5">
          <w:rPr>
            <w:noProof/>
            <w:webHidden/>
          </w:rPr>
          <w:t>41</w:t>
        </w:r>
        <w:r w:rsidR="00D721F5">
          <w:rPr>
            <w:noProof/>
            <w:webHidden/>
          </w:rPr>
          <w:fldChar w:fldCharType="end"/>
        </w:r>
      </w:hyperlink>
    </w:p>
    <w:p w14:paraId="1B7DA226" w14:textId="7CCA1823" w:rsidR="00D721F5" w:rsidRDefault="00A9137A">
      <w:pPr>
        <w:pStyle w:val="TOC3"/>
        <w:tabs>
          <w:tab w:val="right" w:leader="dot" w:pos="9622"/>
        </w:tabs>
        <w:rPr>
          <w:rFonts w:asciiTheme="minorHAnsi" w:eastAsiaTheme="minorEastAsia" w:hAnsiTheme="minorHAnsi" w:cstheme="minorBidi"/>
          <w:noProof/>
          <w:lang w:val="en-FI" w:eastAsia="en-GB"/>
        </w:rPr>
      </w:pPr>
      <w:hyperlink w:anchor="_Toc39589998" w:history="1">
        <w:r w:rsidR="00D721F5" w:rsidRPr="005C1C20">
          <w:rPr>
            <w:rStyle w:val="Hyperlink"/>
            <w:noProof/>
          </w:rPr>
          <w:t>3.7.1 Overview of the analysis</w:t>
        </w:r>
        <w:r w:rsidR="00D721F5">
          <w:rPr>
            <w:noProof/>
            <w:webHidden/>
          </w:rPr>
          <w:tab/>
        </w:r>
        <w:r w:rsidR="00D721F5">
          <w:rPr>
            <w:noProof/>
            <w:webHidden/>
          </w:rPr>
          <w:fldChar w:fldCharType="begin"/>
        </w:r>
        <w:r w:rsidR="00D721F5">
          <w:rPr>
            <w:noProof/>
            <w:webHidden/>
          </w:rPr>
          <w:instrText xml:space="preserve"> PAGEREF _Toc39589998 \h </w:instrText>
        </w:r>
        <w:r w:rsidR="00D721F5">
          <w:rPr>
            <w:noProof/>
            <w:webHidden/>
          </w:rPr>
        </w:r>
        <w:r w:rsidR="00D721F5">
          <w:rPr>
            <w:noProof/>
            <w:webHidden/>
          </w:rPr>
          <w:fldChar w:fldCharType="separate"/>
        </w:r>
        <w:r w:rsidR="00D721F5">
          <w:rPr>
            <w:noProof/>
            <w:webHidden/>
          </w:rPr>
          <w:t>41</w:t>
        </w:r>
        <w:r w:rsidR="00D721F5">
          <w:rPr>
            <w:noProof/>
            <w:webHidden/>
          </w:rPr>
          <w:fldChar w:fldCharType="end"/>
        </w:r>
      </w:hyperlink>
    </w:p>
    <w:p w14:paraId="3DC2432D" w14:textId="584CB9FA" w:rsidR="00D721F5" w:rsidRDefault="00A9137A">
      <w:pPr>
        <w:pStyle w:val="TOC3"/>
        <w:tabs>
          <w:tab w:val="right" w:leader="dot" w:pos="9622"/>
        </w:tabs>
        <w:rPr>
          <w:rFonts w:asciiTheme="minorHAnsi" w:eastAsiaTheme="minorEastAsia" w:hAnsiTheme="minorHAnsi" w:cstheme="minorBidi"/>
          <w:noProof/>
          <w:lang w:val="en-FI" w:eastAsia="en-GB"/>
        </w:rPr>
      </w:pPr>
      <w:hyperlink w:anchor="_Toc39589999" w:history="1">
        <w:r w:rsidR="00D721F5" w:rsidRPr="005C1C20">
          <w:rPr>
            <w:rStyle w:val="Hyperlink"/>
            <w:noProof/>
          </w:rPr>
          <w:t>3.7.2 Estimating local walking routes by PT commutes</w:t>
        </w:r>
        <w:r w:rsidR="00D721F5">
          <w:rPr>
            <w:noProof/>
            <w:webHidden/>
          </w:rPr>
          <w:tab/>
        </w:r>
        <w:r w:rsidR="00D721F5">
          <w:rPr>
            <w:noProof/>
            <w:webHidden/>
          </w:rPr>
          <w:fldChar w:fldCharType="begin"/>
        </w:r>
        <w:r w:rsidR="00D721F5">
          <w:rPr>
            <w:noProof/>
            <w:webHidden/>
          </w:rPr>
          <w:instrText xml:space="preserve"> PAGEREF _Toc39589999 \h </w:instrText>
        </w:r>
        <w:r w:rsidR="00D721F5">
          <w:rPr>
            <w:noProof/>
            <w:webHidden/>
          </w:rPr>
        </w:r>
        <w:r w:rsidR="00D721F5">
          <w:rPr>
            <w:noProof/>
            <w:webHidden/>
          </w:rPr>
          <w:fldChar w:fldCharType="separate"/>
        </w:r>
        <w:r w:rsidR="00D721F5">
          <w:rPr>
            <w:noProof/>
            <w:webHidden/>
          </w:rPr>
          <w:t>44</w:t>
        </w:r>
        <w:r w:rsidR="00D721F5">
          <w:rPr>
            <w:noProof/>
            <w:webHidden/>
          </w:rPr>
          <w:fldChar w:fldCharType="end"/>
        </w:r>
      </w:hyperlink>
    </w:p>
    <w:p w14:paraId="6097F81A" w14:textId="0C8214B3" w:rsidR="00D721F5" w:rsidRDefault="00A9137A">
      <w:pPr>
        <w:pStyle w:val="TOC3"/>
        <w:tabs>
          <w:tab w:val="right" w:leader="dot" w:pos="9622"/>
        </w:tabs>
        <w:rPr>
          <w:rFonts w:asciiTheme="minorHAnsi" w:eastAsiaTheme="minorEastAsia" w:hAnsiTheme="minorHAnsi" w:cstheme="minorBidi"/>
          <w:noProof/>
          <w:lang w:val="en-FI" w:eastAsia="en-GB"/>
        </w:rPr>
      </w:pPr>
      <w:hyperlink w:anchor="_Toc39590000" w:history="1">
        <w:r w:rsidR="00D721F5" w:rsidRPr="005C1C20">
          <w:rPr>
            <w:rStyle w:val="Hyperlink"/>
            <w:noProof/>
          </w:rPr>
          <w:t>3.7.3 Least cost path calculations: short and quiet paths</w:t>
        </w:r>
        <w:r w:rsidR="00D721F5">
          <w:rPr>
            <w:noProof/>
            <w:webHidden/>
          </w:rPr>
          <w:tab/>
        </w:r>
        <w:r w:rsidR="00D721F5">
          <w:rPr>
            <w:noProof/>
            <w:webHidden/>
          </w:rPr>
          <w:fldChar w:fldCharType="begin"/>
        </w:r>
        <w:r w:rsidR="00D721F5">
          <w:rPr>
            <w:noProof/>
            <w:webHidden/>
          </w:rPr>
          <w:instrText xml:space="preserve"> PAGEREF _Toc39590000 \h </w:instrText>
        </w:r>
        <w:r w:rsidR="00D721F5">
          <w:rPr>
            <w:noProof/>
            <w:webHidden/>
          </w:rPr>
        </w:r>
        <w:r w:rsidR="00D721F5">
          <w:rPr>
            <w:noProof/>
            <w:webHidden/>
          </w:rPr>
          <w:fldChar w:fldCharType="separate"/>
        </w:r>
        <w:r w:rsidR="00D721F5">
          <w:rPr>
            <w:noProof/>
            <w:webHidden/>
          </w:rPr>
          <w:t>49</w:t>
        </w:r>
        <w:r w:rsidR="00D721F5">
          <w:rPr>
            <w:noProof/>
            <w:webHidden/>
          </w:rPr>
          <w:fldChar w:fldCharType="end"/>
        </w:r>
      </w:hyperlink>
    </w:p>
    <w:p w14:paraId="4115E6B8" w14:textId="0D2126D0" w:rsidR="00D721F5" w:rsidRDefault="00A9137A">
      <w:pPr>
        <w:pStyle w:val="TOC3"/>
        <w:tabs>
          <w:tab w:val="right" w:leader="dot" w:pos="9622"/>
        </w:tabs>
        <w:rPr>
          <w:rFonts w:asciiTheme="minorHAnsi" w:eastAsiaTheme="minorEastAsia" w:hAnsiTheme="minorHAnsi" w:cstheme="minorBidi"/>
          <w:noProof/>
          <w:lang w:val="en-FI" w:eastAsia="en-GB"/>
        </w:rPr>
      </w:pPr>
      <w:hyperlink w:anchor="_Toc39590001" w:history="1">
        <w:r w:rsidR="00D721F5" w:rsidRPr="005C1C20">
          <w:rPr>
            <w:rStyle w:val="Hyperlink"/>
            <w:noProof/>
          </w:rPr>
          <w:t>3.7.4 Assessment of dynamic exposure to traffic noise</w:t>
        </w:r>
        <w:r w:rsidR="00D721F5">
          <w:rPr>
            <w:noProof/>
            <w:webHidden/>
          </w:rPr>
          <w:tab/>
        </w:r>
        <w:r w:rsidR="00D721F5">
          <w:rPr>
            <w:noProof/>
            <w:webHidden/>
          </w:rPr>
          <w:fldChar w:fldCharType="begin"/>
        </w:r>
        <w:r w:rsidR="00D721F5">
          <w:rPr>
            <w:noProof/>
            <w:webHidden/>
          </w:rPr>
          <w:instrText xml:space="preserve"> PAGEREF _Toc39590001 \h </w:instrText>
        </w:r>
        <w:r w:rsidR="00D721F5">
          <w:rPr>
            <w:noProof/>
            <w:webHidden/>
          </w:rPr>
        </w:r>
        <w:r w:rsidR="00D721F5">
          <w:rPr>
            <w:noProof/>
            <w:webHidden/>
          </w:rPr>
          <w:fldChar w:fldCharType="separate"/>
        </w:r>
        <w:r w:rsidR="00D721F5">
          <w:rPr>
            <w:noProof/>
            <w:webHidden/>
          </w:rPr>
          <w:t>51</w:t>
        </w:r>
        <w:r w:rsidR="00D721F5">
          <w:rPr>
            <w:noProof/>
            <w:webHidden/>
          </w:rPr>
          <w:fldChar w:fldCharType="end"/>
        </w:r>
      </w:hyperlink>
    </w:p>
    <w:p w14:paraId="0041028E" w14:textId="6B24AA4F" w:rsidR="00D721F5" w:rsidRDefault="00A9137A" w:rsidP="00D721F5">
      <w:pPr>
        <w:pStyle w:val="TOC2"/>
        <w:rPr>
          <w:rFonts w:asciiTheme="minorHAnsi" w:eastAsiaTheme="minorEastAsia" w:hAnsiTheme="minorHAnsi" w:cstheme="minorBidi"/>
          <w:noProof/>
          <w:lang w:val="en-FI" w:eastAsia="en-GB"/>
        </w:rPr>
      </w:pPr>
      <w:hyperlink w:anchor="_Toc39590002" w:history="1">
        <w:r w:rsidR="00D721F5" w:rsidRPr="005C1C20">
          <w:rPr>
            <w:rStyle w:val="Hyperlink"/>
            <w:noProof/>
          </w:rPr>
          <w:t>3.8 Assessment of achievable reductions in exposure to traffic noise</w:t>
        </w:r>
        <w:r w:rsidR="00D721F5">
          <w:rPr>
            <w:noProof/>
            <w:webHidden/>
          </w:rPr>
          <w:tab/>
        </w:r>
        <w:r w:rsidR="00D721F5">
          <w:rPr>
            <w:noProof/>
            <w:webHidden/>
          </w:rPr>
          <w:fldChar w:fldCharType="begin"/>
        </w:r>
        <w:r w:rsidR="00D721F5">
          <w:rPr>
            <w:noProof/>
            <w:webHidden/>
          </w:rPr>
          <w:instrText xml:space="preserve"> PAGEREF _Toc39590002 \h </w:instrText>
        </w:r>
        <w:r w:rsidR="00D721F5">
          <w:rPr>
            <w:noProof/>
            <w:webHidden/>
          </w:rPr>
        </w:r>
        <w:r w:rsidR="00D721F5">
          <w:rPr>
            <w:noProof/>
            <w:webHidden/>
          </w:rPr>
          <w:fldChar w:fldCharType="separate"/>
        </w:r>
        <w:r w:rsidR="00D721F5">
          <w:rPr>
            <w:noProof/>
            <w:webHidden/>
          </w:rPr>
          <w:t>51</w:t>
        </w:r>
        <w:r w:rsidR="00D721F5">
          <w:rPr>
            <w:noProof/>
            <w:webHidden/>
          </w:rPr>
          <w:fldChar w:fldCharType="end"/>
        </w:r>
      </w:hyperlink>
    </w:p>
    <w:p w14:paraId="590BAFAA" w14:textId="6EC51C38" w:rsidR="00D721F5" w:rsidRDefault="00A9137A">
      <w:pPr>
        <w:pStyle w:val="TOC1"/>
        <w:tabs>
          <w:tab w:val="left" w:pos="720"/>
          <w:tab w:val="right" w:leader="dot" w:pos="9622"/>
        </w:tabs>
        <w:rPr>
          <w:rFonts w:asciiTheme="minorHAnsi" w:eastAsiaTheme="minorEastAsia" w:hAnsiTheme="minorHAnsi" w:cstheme="minorBidi"/>
          <w:noProof/>
          <w:lang w:val="en-FI" w:eastAsia="en-GB"/>
        </w:rPr>
      </w:pPr>
      <w:hyperlink w:anchor="_Toc39590003" w:history="1">
        <w:r w:rsidR="00D721F5" w:rsidRPr="005C1C20">
          <w:rPr>
            <w:rStyle w:val="Hyperlink"/>
            <w:noProof/>
          </w:rPr>
          <w:t>IV.</w:t>
        </w:r>
        <w:r w:rsidR="00D721F5">
          <w:rPr>
            <w:rFonts w:asciiTheme="minorHAnsi" w:eastAsiaTheme="minorEastAsia" w:hAnsiTheme="minorHAnsi" w:cstheme="minorBidi"/>
            <w:noProof/>
            <w:lang w:val="en-FI" w:eastAsia="en-GB"/>
          </w:rPr>
          <w:tab/>
        </w:r>
        <w:r w:rsidR="00D721F5" w:rsidRPr="005C1C20">
          <w:rPr>
            <w:rStyle w:val="Hyperlink"/>
            <w:noProof/>
          </w:rPr>
          <w:t>RESULTS</w:t>
        </w:r>
        <w:r w:rsidR="00D721F5">
          <w:rPr>
            <w:noProof/>
            <w:webHidden/>
          </w:rPr>
          <w:tab/>
        </w:r>
        <w:r w:rsidR="00D721F5">
          <w:rPr>
            <w:noProof/>
            <w:webHidden/>
          </w:rPr>
          <w:fldChar w:fldCharType="begin"/>
        </w:r>
        <w:r w:rsidR="00D721F5">
          <w:rPr>
            <w:noProof/>
            <w:webHidden/>
          </w:rPr>
          <w:instrText xml:space="preserve"> PAGEREF _Toc39590003 \h </w:instrText>
        </w:r>
        <w:r w:rsidR="00D721F5">
          <w:rPr>
            <w:noProof/>
            <w:webHidden/>
          </w:rPr>
        </w:r>
        <w:r w:rsidR="00D721F5">
          <w:rPr>
            <w:noProof/>
            <w:webHidden/>
          </w:rPr>
          <w:fldChar w:fldCharType="separate"/>
        </w:r>
        <w:r w:rsidR="00D721F5">
          <w:rPr>
            <w:noProof/>
            <w:webHidden/>
          </w:rPr>
          <w:t>54</w:t>
        </w:r>
        <w:r w:rsidR="00D721F5">
          <w:rPr>
            <w:noProof/>
            <w:webHidden/>
          </w:rPr>
          <w:fldChar w:fldCharType="end"/>
        </w:r>
      </w:hyperlink>
    </w:p>
    <w:p w14:paraId="305F01CC" w14:textId="6F34E95C" w:rsidR="00D721F5" w:rsidRDefault="00A9137A" w:rsidP="00D721F5">
      <w:pPr>
        <w:pStyle w:val="TOC2"/>
        <w:rPr>
          <w:rFonts w:asciiTheme="minorHAnsi" w:eastAsiaTheme="minorEastAsia" w:hAnsiTheme="minorHAnsi" w:cstheme="minorBidi"/>
          <w:noProof/>
          <w:lang w:val="en-FI" w:eastAsia="en-GB"/>
        </w:rPr>
      </w:pPr>
      <w:hyperlink w:anchor="_Toc39590004" w:history="1">
        <w:r w:rsidR="00D721F5" w:rsidRPr="005C1C20">
          <w:rPr>
            <w:rStyle w:val="Hyperlink"/>
            <w:noProof/>
          </w:rPr>
          <w:t>4.1 Quiet path routing API</w:t>
        </w:r>
        <w:r w:rsidR="00D721F5">
          <w:rPr>
            <w:noProof/>
            <w:webHidden/>
          </w:rPr>
          <w:tab/>
        </w:r>
        <w:r w:rsidR="00D721F5">
          <w:rPr>
            <w:noProof/>
            <w:webHidden/>
          </w:rPr>
          <w:fldChar w:fldCharType="begin"/>
        </w:r>
        <w:r w:rsidR="00D721F5">
          <w:rPr>
            <w:noProof/>
            <w:webHidden/>
          </w:rPr>
          <w:instrText xml:space="preserve"> PAGEREF _Toc39590004 \h </w:instrText>
        </w:r>
        <w:r w:rsidR="00D721F5">
          <w:rPr>
            <w:noProof/>
            <w:webHidden/>
          </w:rPr>
        </w:r>
        <w:r w:rsidR="00D721F5">
          <w:rPr>
            <w:noProof/>
            <w:webHidden/>
          </w:rPr>
          <w:fldChar w:fldCharType="separate"/>
        </w:r>
        <w:r w:rsidR="00D721F5">
          <w:rPr>
            <w:noProof/>
            <w:webHidden/>
          </w:rPr>
          <w:t>54</w:t>
        </w:r>
        <w:r w:rsidR="00D721F5">
          <w:rPr>
            <w:noProof/>
            <w:webHidden/>
          </w:rPr>
          <w:fldChar w:fldCharType="end"/>
        </w:r>
      </w:hyperlink>
    </w:p>
    <w:p w14:paraId="47D4CCB2" w14:textId="2A730202" w:rsidR="00D721F5" w:rsidRDefault="00A9137A" w:rsidP="00D721F5">
      <w:pPr>
        <w:pStyle w:val="TOC2"/>
        <w:rPr>
          <w:rFonts w:asciiTheme="minorHAnsi" w:eastAsiaTheme="minorEastAsia" w:hAnsiTheme="minorHAnsi" w:cstheme="minorBidi"/>
          <w:noProof/>
          <w:lang w:val="en-FI" w:eastAsia="en-GB"/>
        </w:rPr>
      </w:pPr>
      <w:hyperlink w:anchor="_Toc39590005" w:history="1">
        <w:r w:rsidR="00D721F5" w:rsidRPr="005C1C20">
          <w:rPr>
            <w:rStyle w:val="Hyperlink"/>
            <w:noProof/>
          </w:rPr>
          <w:t>4.2 Quiet path route planner</w:t>
        </w:r>
        <w:r w:rsidR="00D721F5">
          <w:rPr>
            <w:noProof/>
            <w:webHidden/>
          </w:rPr>
          <w:tab/>
        </w:r>
        <w:r w:rsidR="00D721F5">
          <w:rPr>
            <w:noProof/>
            <w:webHidden/>
          </w:rPr>
          <w:fldChar w:fldCharType="begin"/>
        </w:r>
        <w:r w:rsidR="00D721F5">
          <w:rPr>
            <w:noProof/>
            <w:webHidden/>
          </w:rPr>
          <w:instrText xml:space="preserve"> PAGEREF _Toc39590005 \h </w:instrText>
        </w:r>
        <w:r w:rsidR="00D721F5">
          <w:rPr>
            <w:noProof/>
            <w:webHidden/>
          </w:rPr>
        </w:r>
        <w:r w:rsidR="00D721F5">
          <w:rPr>
            <w:noProof/>
            <w:webHidden/>
          </w:rPr>
          <w:fldChar w:fldCharType="separate"/>
        </w:r>
        <w:r w:rsidR="00D721F5">
          <w:rPr>
            <w:noProof/>
            <w:webHidden/>
          </w:rPr>
          <w:t>57</w:t>
        </w:r>
        <w:r w:rsidR="00D721F5">
          <w:rPr>
            <w:noProof/>
            <w:webHidden/>
          </w:rPr>
          <w:fldChar w:fldCharType="end"/>
        </w:r>
      </w:hyperlink>
    </w:p>
    <w:p w14:paraId="49BD9D7C" w14:textId="65555890" w:rsidR="00D721F5" w:rsidRDefault="00A9137A" w:rsidP="00D721F5">
      <w:pPr>
        <w:pStyle w:val="TOC2"/>
        <w:rPr>
          <w:rFonts w:asciiTheme="minorHAnsi" w:eastAsiaTheme="minorEastAsia" w:hAnsiTheme="minorHAnsi" w:cstheme="minorBidi"/>
          <w:noProof/>
          <w:lang w:val="en-FI" w:eastAsia="en-GB"/>
        </w:rPr>
      </w:pPr>
      <w:hyperlink w:anchor="_Toc39590006" w:history="1">
        <w:r w:rsidR="00D721F5" w:rsidRPr="005C1C20">
          <w:rPr>
            <w:rStyle w:val="Hyperlink"/>
            <w:noProof/>
          </w:rPr>
          <w:t>4.3 Case study: Pedestrians’ exposure to traffic noise in Helsinki</w:t>
        </w:r>
        <w:r w:rsidR="00D721F5">
          <w:rPr>
            <w:noProof/>
            <w:webHidden/>
          </w:rPr>
          <w:tab/>
        </w:r>
        <w:r w:rsidR="00D721F5">
          <w:rPr>
            <w:noProof/>
            <w:webHidden/>
          </w:rPr>
          <w:fldChar w:fldCharType="begin"/>
        </w:r>
        <w:r w:rsidR="00D721F5">
          <w:rPr>
            <w:noProof/>
            <w:webHidden/>
          </w:rPr>
          <w:instrText xml:space="preserve"> PAGEREF _Toc39590006 \h </w:instrText>
        </w:r>
        <w:r w:rsidR="00D721F5">
          <w:rPr>
            <w:noProof/>
            <w:webHidden/>
          </w:rPr>
        </w:r>
        <w:r w:rsidR="00D721F5">
          <w:rPr>
            <w:noProof/>
            <w:webHidden/>
          </w:rPr>
          <w:fldChar w:fldCharType="separate"/>
        </w:r>
        <w:r w:rsidR="00D721F5">
          <w:rPr>
            <w:noProof/>
            <w:webHidden/>
          </w:rPr>
          <w:t>61</w:t>
        </w:r>
        <w:r w:rsidR="00D721F5">
          <w:rPr>
            <w:noProof/>
            <w:webHidden/>
          </w:rPr>
          <w:fldChar w:fldCharType="end"/>
        </w:r>
      </w:hyperlink>
    </w:p>
    <w:p w14:paraId="0A4F6934" w14:textId="178EFD94" w:rsidR="00D721F5" w:rsidRDefault="00A9137A">
      <w:pPr>
        <w:pStyle w:val="TOC3"/>
        <w:tabs>
          <w:tab w:val="right" w:leader="dot" w:pos="9622"/>
        </w:tabs>
        <w:rPr>
          <w:rFonts w:asciiTheme="minorHAnsi" w:eastAsiaTheme="minorEastAsia" w:hAnsiTheme="minorHAnsi" w:cstheme="minorBidi"/>
          <w:noProof/>
          <w:lang w:val="en-FI" w:eastAsia="en-GB"/>
        </w:rPr>
      </w:pPr>
      <w:hyperlink w:anchor="_Toc39590007" w:history="1">
        <w:r w:rsidR="00D721F5" w:rsidRPr="005C1C20">
          <w:rPr>
            <w:rStyle w:val="Hyperlink"/>
            <w:noProof/>
          </w:rPr>
          <w:t>4.3.1 Pedestrians’ exposure to traffic noise</w:t>
        </w:r>
        <w:r w:rsidR="00D721F5">
          <w:rPr>
            <w:noProof/>
            <w:webHidden/>
          </w:rPr>
          <w:tab/>
        </w:r>
        <w:r w:rsidR="00D721F5">
          <w:rPr>
            <w:noProof/>
            <w:webHidden/>
          </w:rPr>
          <w:fldChar w:fldCharType="begin"/>
        </w:r>
        <w:r w:rsidR="00D721F5">
          <w:rPr>
            <w:noProof/>
            <w:webHidden/>
          </w:rPr>
          <w:instrText xml:space="preserve"> PAGEREF _Toc39590007 \h </w:instrText>
        </w:r>
        <w:r w:rsidR="00D721F5">
          <w:rPr>
            <w:noProof/>
            <w:webHidden/>
          </w:rPr>
        </w:r>
        <w:r w:rsidR="00D721F5">
          <w:rPr>
            <w:noProof/>
            <w:webHidden/>
          </w:rPr>
          <w:fldChar w:fldCharType="separate"/>
        </w:r>
        <w:r w:rsidR="00D721F5">
          <w:rPr>
            <w:noProof/>
            <w:webHidden/>
          </w:rPr>
          <w:t>61</w:t>
        </w:r>
        <w:r w:rsidR="00D721F5">
          <w:rPr>
            <w:noProof/>
            <w:webHidden/>
          </w:rPr>
          <w:fldChar w:fldCharType="end"/>
        </w:r>
      </w:hyperlink>
    </w:p>
    <w:p w14:paraId="2383AA7D" w14:textId="1BFD408B" w:rsidR="00D721F5" w:rsidRDefault="00A9137A">
      <w:pPr>
        <w:pStyle w:val="TOC3"/>
        <w:tabs>
          <w:tab w:val="right" w:leader="dot" w:pos="9622"/>
        </w:tabs>
        <w:rPr>
          <w:rFonts w:asciiTheme="minorHAnsi" w:eastAsiaTheme="minorEastAsia" w:hAnsiTheme="minorHAnsi" w:cstheme="minorBidi"/>
          <w:noProof/>
          <w:lang w:val="en-FI" w:eastAsia="en-GB"/>
        </w:rPr>
      </w:pPr>
      <w:hyperlink w:anchor="_Toc39590008" w:history="1">
        <w:r w:rsidR="00D721F5" w:rsidRPr="005C1C20">
          <w:rPr>
            <w:rStyle w:val="Hyperlink"/>
            <w:noProof/>
          </w:rPr>
          <w:t>4.3.2 Spatial patterns in pedestrians’ exposures to traffic noise</w:t>
        </w:r>
        <w:r w:rsidR="00D721F5">
          <w:rPr>
            <w:noProof/>
            <w:webHidden/>
          </w:rPr>
          <w:tab/>
        </w:r>
        <w:r w:rsidR="00D721F5">
          <w:rPr>
            <w:noProof/>
            <w:webHidden/>
          </w:rPr>
          <w:fldChar w:fldCharType="begin"/>
        </w:r>
        <w:r w:rsidR="00D721F5">
          <w:rPr>
            <w:noProof/>
            <w:webHidden/>
          </w:rPr>
          <w:instrText xml:space="preserve"> PAGEREF _Toc39590008 \h </w:instrText>
        </w:r>
        <w:r w:rsidR="00D721F5">
          <w:rPr>
            <w:noProof/>
            <w:webHidden/>
          </w:rPr>
        </w:r>
        <w:r w:rsidR="00D721F5">
          <w:rPr>
            <w:noProof/>
            <w:webHidden/>
          </w:rPr>
          <w:fldChar w:fldCharType="separate"/>
        </w:r>
        <w:r w:rsidR="00D721F5">
          <w:rPr>
            <w:noProof/>
            <w:webHidden/>
          </w:rPr>
          <w:t>63</w:t>
        </w:r>
        <w:r w:rsidR="00D721F5">
          <w:rPr>
            <w:noProof/>
            <w:webHidden/>
          </w:rPr>
          <w:fldChar w:fldCharType="end"/>
        </w:r>
      </w:hyperlink>
    </w:p>
    <w:p w14:paraId="0D30328A" w14:textId="33B873F2" w:rsidR="00D721F5" w:rsidRDefault="00A9137A" w:rsidP="00D721F5">
      <w:pPr>
        <w:pStyle w:val="TOC2"/>
        <w:rPr>
          <w:rFonts w:asciiTheme="minorHAnsi" w:eastAsiaTheme="minorEastAsia" w:hAnsiTheme="minorHAnsi" w:cstheme="minorBidi"/>
          <w:noProof/>
          <w:lang w:val="en-FI" w:eastAsia="en-GB"/>
        </w:rPr>
      </w:pPr>
      <w:hyperlink w:anchor="_Toc39590009" w:history="1">
        <w:r w:rsidR="00D721F5" w:rsidRPr="005C1C20">
          <w:rPr>
            <w:rStyle w:val="Hyperlink"/>
            <w:noProof/>
          </w:rPr>
          <w:t>4.4 Achievable reductions in exposure to traffic noise</w:t>
        </w:r>
        <w:r w:rsidR="00D721F5">
          <w:rPr>
            <w:noProof/>
            <w:webHidden/>
          </w:rPr>
          <w:tab/>
        </w:r>
        <w:r w:rsidR="00D721F5">
          <w:rPr>
            <w:noProof/>
            <w:webHidden/>
          </w:rPr>
          <w:fldChar w:fldCharType="begin"/>
        </w:r>
        <w:r w:rsidR="00D721F5">
          <w:rPr>
            <w:noProof/>
            <w:webHidden/>
          </w:rPr>
          <w:instrText xml:space="preserve"> PAGEREF _Toc39590009 \h </w:instrText>
        </w:r>
        <w:r w:rsidR="00D721F5">
          <w:rPr>
            <w:noProof/>
            <w:webHidden/>
          </w:rPr>
        </w:r>
        <w:r w:rsidR="00D721F5">
          <w:rPr>
            <w:noProof/>
            <w:webHidden/>
          </w:rPr>
          <w:fldChar w:fldCharType="separate"/>
        </w:r>
        <w:r w:rsidR="00D721F5">
          <w:rPr>
            <w:noProof/>
            <w:webHidden/>
          </w:rPr>
          <w:t>69</w:t>
        </w:r>
        <w:r w:rsidR="00D721F5">
          <w:rPr>
            <w:noProof/>
            <w:webHidden/>
          </w:rPr>
          <w:fldChar w:fldCharType="end"/>
        </w:r>
      </w:hyperlink>
    </w:p>
    <w:p w14:paraId="0D0F834C" w14:textId="3627D6EE" w:rsidR="00D721F5" w:rsidRDefault="00A9137A" w:rsidP="00D721F5">
      <w:pPr>
        <w:pStyle w:val="TOC2"/>
        <w:rPr>
          <w:rFonts w:asciiTheme="minorHAnsi" w:eastAsiaTheme="minorEastAsia" w:hAnsiTheme="minorHAnsi" w:cstheme="minorBidi"/>
          <w:noProof/>
          <w:lang w:val="en-FI" w:eastAsia="en-GB"/>
        </w:rPr>
      </w:pPr>
      <w:hyperlink w:anchor="_Toc39590010" w:history="1">
        <w:r w:rsidR="00D721F5" w:rsidRPr="005C1C20">
          <w:rPr>
            <w:rStyle w:val="Hyperlink"/>
            <w:noProof/>
          </w:rPr>
          <w:t>4.5 Quality of the shortest paths</w:t>
        </w:r>
        <w:r w:rsidR="00D721F5">
          <w:rPr>
            <w:noProof/>
            <w:webHidden/>
          </w:rPr>
          <w:tab/>
        </w:r>
        <w:r w:rsidR="00D721F5">
          <w:rPr>
            <w:noProof/>
            <w:webHidden/>
          </w:rPr>
          <w:fldChar w:fldCharType="begin"/>
        </w:r>
        <w:r w:rsidR="00D721F5">
          <w:rPr>
            <w:noProof/>
            <w:webHidden/>
          </w:rPr>
          <w:instrText xml:space="preserve"> PAGEREF _Toc39590010 \h </w:instrText>
        </w:r>
        <w:r w:rsidR="00D721F5">
          <w:rPr>
            <w:noProof/>
            <w:webHidden/>
          </w:rPr>
        </w:r>
        <w:r w:rsidR="00D721F5">
          <w:rPr>
            <w:noProof/>
            <w:webHidden/>
          </w:rPr>
          <w:fldChar w:fldCharType="separate"/>
        </w:r>
        <w:r w:rsidR="00D721F5">
          <w:rPr>
            <w:noProof/>
            <w:webHidden/>
          </w:rPr>
          <w:t>74</w:t>
        </w:r>
        <w:r w:rsidR="00D721F5">
          <w:rPr>
            <w:noProof/>
            <w:webHidden/>
          </w:rPr>
          <w:fldChar w:fldCharType="end"/>
        </w:r>
      </w:hyperlink>
    </w:p>
    <w:p w14:paraId="272C9FB3" w14:textId="2606E4B4" w:rsidR="00D721F5" w:rsidRDefault="00A9137A" w:rsidP="00D721F5">
      <w:pPr>
        <w:pStyle w:val="TOC2"/>
        <w:rPr>
          <w:rFonts w:asciiTheme="minorHAnsi" w:eastAsiaTheme="minorEastAsia" w:hAnsiTheme="minorHAnsi" w:cstheme="minorBidi"/>
          <w:noProof/>
          <w:lang w:val="en-FI" w:eastAsia="en-GB"/>
        </w:rPr>
      </w:pPr>
      <w:hyperlink w:anchor="_Toc39590011" w:history="1">
        <w:r w:rsidR="00D721F5" w:rsidRPr="005C1C20">
          <w:rPr>
            <w:rStyle w:val="Hyperlink"/>
            <w:noProof/>
          </w:rPr>
          <w:t>4.6 Sharing of the methods and results</w:t>
        </w:r>
        <w:r w:rsidR="00D721F5">
          <w:rPr>
            <w:noProof/>
            <w:webHidden/>
          </w:rPr>
          <w:tab/>
        </w:r>
        <w:r w:rsidR="00D721F5">
          <w:rPr>
            <w:noProof/>
            <w:webHidden/>
          </w:rPr>
          <w:fldChar w:fldCharType="begin"/>
        </w:r>
        <w:r w:rsidR="00D721F5">
          <w:rPr>
            <w:noProof/>
            <w:webHidden/>
          </w:rPr>
          <w:instrText xml:space="preserve"> PAGEREF _Toc39590011 \h </w:instrText>
        </w:r>
        <w:r w:rsidR="00D721F5">
          <w:rPr>
            <w:noProof/>
            <w:webHidden/>
          </w:rPr>
        </w:r>
        <w:r w:rsidR="00D721F5">
          <w:rPr>
            <w:noProof/>
            <w:webHidden/>
          </w:rPr>
          <w:fldChar w:fldCharType="separate"/>
        </w:r>
        <w:r w:rsidR="00D721F5">
          <w:rPr>
            <w:noProof/>
            <w:webHidden/>
          </w:rPr>
          <w:t>75</w:t>
        </w:r>
        <w:r w:rsidR="00D721F5">
          <w:rPr>
            <w:noProof/>
            <w:webHidden/>
          </w:rPr>
          <w:fldChar w:fldCharType="end"/>
        </w:r>
      </w:hyperlink>
    </w:p>
    <w:p w14:paraId="75F76C7E" w14:textId="3DB1A28F" w:rsidR="00D721F5" w:rsidRDefault="00A9137A">
      <w:pPr>
        <w:pStyle w:val="TOC1"/>
        <w:tabs>
          <w:tab w:val="left" w:pos="482"/>
          <w:tab w:val="right" w:leader="dot" w:pos="9622"/>
        </w:tabs>
        <w:rPr>
          <w:rFonts w:asciiTheme="minorHAnsi" w:eastAsiaTheme="minorEastAsia" w:hAnsiTheme="minorHAnsi" w:cstheme="minorBidi"/>
          <w:noProof/>
          <w:lang w:val="en-FI" w:eastAsia="en-GB"/>
        </w:rPr>
      </w:pPr>
      <w:hyperlink w:anchor="_Toc39590012" w:history="1">
        <w:r w:rsidR="00D721F5" w:rsidRPr="005C1C20">
          <w:rPr>
            <w:rStyle w:val="Hyperlink"/>
            <w:noProof/>
          </w:rPr>
          <w:t>V.</w:t>
        </w:r>
        <w:r w:rsidR="00D721F5">
          <w:rPr>
            <w:rFonts w:asciiTheme="minorHAnsi" w:eastAsiaTheme="minorEastAsia" w:hAnsiTheme="minorHAnsi" w:cstheme="minorBidi"/>
            <w:noProof/>
            <w:lang w:val="en-FI" w:eastAsia="en-GB"/>
          </w:rPr>
          <w:tab/>
        </w:r>
        <w:r w:rsidR="00D721F5" w:rsidRPr="005C1C20">
          <w:rPr>
            <w:rStyle w:val="Hyperlink"/>
            <w:noProof/>
          </w:rPr>
          <w:t>DISCUSSION AND CONCLUSIONS</w:t>
        </w:r>
        <w:r w:rsidR="00D721F5">
          <w:rPr>
            <w:noProof/>
            <w:webHidden/>
          </w:rPr>
          <w:tab/>
        </w:r>
        <w:r w:rsidR="00D721F5">
          <w:rPr>
            <w:noProof/>
            <w:webHidden/>
          </w:rPr>
          <w:fldChar w:fldCharType="begin"/>
        </w:r>
        <w:r w:rsidR="00D721F5">
          <w:rPr>
            <w:noProof/>
            <w:webHidden/>
          </w:rPr>
          <w:instrText xml:space="preserve"> PAGEREF _Toc39590012 \h </w:instrText>
        </w:r>
        <w:r w:rsidR="00D721F5">
          <w:rPr>
            <w:noProof/>
            <w:webHidden/>
          </w:rPr>
        </w:r>
        <w:r w:rsidR="00D721F5">
          <w:rPr>
            <w:noProof/>
            <w:webHidden/>
          </w:rPr>
          <w:fldChar w:fldCharType="separate"/>
        </w:r>
        <w:r w:rsidR="00D721F5">
          <w:rPr>
            <w:noProof/>
            <w:webHidden/>
          </w:rPr>
          <w:t>77</w:t>
        </w:r>
        <w:r w:rsidR="00D721F5">
          <w:rPr>
            <w:noProof/>
            <w:webHidden/>
          </w:rPr>
          <w:fldChar w:fldCharType="end"/>
        </w:r>
      </w:hyperlink>
    </w:p>
    <w:p w14:paraId="300A0F24" w14:textId="58B91200" w:rsidR="00D721F5" w:rsidRDefault="00A9137A" w:rsidP="00D721F5">
      <w:pPr>
        <w:pStyle w:val="TOC2"/>
        <w:rPr>
          <w:rFonts w:asciiTheme="minorHAnsi" w:eastAsiaTheme="minorEastAsia" w:hAnsiTheme="minorHAnsi" w:cstheme="minorBidi"/>
          <w:noProof/>
          <w:lang w:val="en-FI" w:eastAsia="en-GB"/>
        </w:rPr>
      </w:pPr>
      <w:hyperlink w:anchor="_Toc39590013" w:history="1">
        <w:r w:rsidR="00D721F5" w:rsidRPr="005C1C20">
          <w:rPr>
            <w:rStyle w:val="Hyperlink"/>
            <w:noProof/>
          </w:rPr>
          <w:t>5.1 Significant but varying reductions in traffic noise exposure can be achieved by routing quiet paths</w:t>
        </w:r>
        <w:r w:rsidR="00D721F5">
          <w:rPr>
            <w:noProof/>
            <w:webHidden/>
          </w:rPr>
          <w:tab/>
        </w:r>
        <w:r w:rsidR="00D721F5">
          <w:rPr>
            <w:noProof/>
            <w:webHidden/>
          </w:rPr>
          <w:fldChar w:fldCharType="begin"/>
        </w:r>
        <w:r w:rsidR="00D721F5">
          <w:rPr>
            <w:noProof/>
            <w:webHidden/>
          </w:rPr>
          <w:instrText xml:space="preserve"> PAGEREF _Toc39590013 \h </w:instrText>
        </w:r>
        <w:r w:rsidR="00D721F5">
          <w:rPr>
            <w:noProof/>
            <w:webHidden/>
          </w:rPr>
        </w:r>
        <w:r w:rsidR="00D721F5">
          <w:rPr>
            <w:noProof/>
            <w:webHidden/>
          </w:rPr>
          <w:fldChar w:fldCharType="separate"/>
        </w:r>
        <w:r w:rsidR="00D721F5">
          <w:rPr>
            <w:noProof/>
            <w:webHidden/>
          </w:rPr>
          <w:t>77</w:t>
        </w:r>
        <w:r w:rsidR="00D721F5">
          <w:rPr>
            <w:noProof/>
            <w:webHidden/>
          </w:rPr>
          <w:fldChar w:fldCharType="end"/>
        </w:r>
      </w:hyperlink>
    </w:p>
    <w:p w14:paraId="0CF3AB2D" w14:textId="7889473E" w:rsidR="00D721F5" w:rsidRDefault="00A9137A" w:rsidP="00D721F5">
      <w:pPr>
        <w:pStyle w:val="TOC2"/>
        <w:rPr>
          <w:rFonts w:asciiTheme="minorHAnsi" w:eastAsiaTheme="minorEastAsia" w:hAnsiTheme="minorHAnsi" w:cstheme="minorBidi"/>
          <w:noProof/>
          <w:lang w:val="en-FI" w:eastAsia="en-GB"/>
        </w:rPr>
      </w:pPr>
      <w:hyperlink w:anchor="_Toc39590014" w:history="1">
        <w:r w:rsidR="00D721F5" w:rsidRPr="005C1C20">
          <w:rPr>
            <w:rStyle w:val="Hyperlink"/>
            <w:noProof/>
          </w:rPr>
          <w:t>5.2 Publishing a green path routing application online can facilitate citizens to choose healthier paths</w:t>
        </w:r>
        <w:r w:rsidR="00D721F5">
          <w:rPr>
            <w:noProof/>
            <w:webHidden/>
          </w:rPr>
          <w:tab/>
        </w:r>
        <w:r w:rsidR="00D721F5">
          <w:rPr>
            <w:noProof/>
            <w:webHidden/>
          </w:rPr>
          <w:fldChar w:fldCharType="begin"/>
        </w:r>
        <w:r w:rsidR="00D721F5">
          <w:rPr>
            <w:noProof/>
            <w:webHidden/>
          </w:rPr>
          <w:instrText xml:space="preserve"> PAGEREF _Toc39590014 \h </w:instrText>
        </w:r>
        <w:r w:rsidR="00D721F5">
          <w:rPr>
            <w:noProof/>
            <w:webHidden/>
          </w:rPr>
        </w:r>
        <w:r w:rsidR="00D721F5">
          <w:rPr>
            <w:noProof/>
            <w:webHidden/>
          </w:rPr>
          <w:fldChar w:fldCharType="separate"/>
        </w:r>
        <w:r w:rsidR="00D721F5">
          <w:rPr>
            <w:noProof/>
            <w:webHidden/>
          </w:rPr>
          <w:t>78</w:t>
        </w:r>
        <w:r w:rsidR="00D721F5">
          <w:rPr>
            <w:noProof/>
            <w:webHidden/>
          </w:rPr>
          <w:fldChar w:fldCharType="end"/>
        </w:r>
      </w:hyperlink>
    </w:p>
    <w:p w14:paraId="7AFAA1AE" w14:textId="2CD1DBC3" w:rsidR="00D721F5" w:rsidRDefault="00A9137A" w:rsidP="00D721F5">
      <w:pPr>
        <w:pStyle w:val="TOC2"/>
        <w:rPr>
          <w:rFonts w:asciiTheme="minorHAnsi" w:eastAsiaTheme="minorEastAsia" w:hAnsiTheme="minorHAnsi" w:cstheme="minorBidi"/>
          <w:noProof/>
          <w:lang w:val="en-FI" w:eastAsia="en-GB"/>
        </w:rPr>
      </w:pPr>
      <w:hyperlink w:anchor="_Toc39590015" w:history="1">
        <w:r w:rsidR="00D721F5" w:rsidRPr="005C1C20">
          <w:rPr>
            <w:rStyle w:val="Hyperlink"/>
            <w:noProof/>
          </w:rPr>
          <w:t>5.3 Alternative quiet paths need to be calculated to suit different situations and personal preferences</w:t>
        </w:r>
        <w:r w:rsidR="00D721F5">
          <w:rPr>
            <w:noProof/>
            <w:webHidden/>
          </w:rPr>
          <w:tab/>
        </w:r>
        <w:r w:rsidR="00D721F5">
          <w:rPr>
            <w:noProof/>
            <w:webHidden/>
          </w:rPr>
          <w:fldChar w:fldCharType="begin"/>
        </w:r>
        <w:r w:rsidR="00D721F5">
          <w:rPr>
            <w:noProof/>
            <w:webHidden/>
          </w:rPr>
          <w:instrText xml:space="preserve"> PAGEREF _Toc39590015 \h </w:instrText>
        </w:r>
        <w:r w:rsidR="00D721F5">
          <w:rPr>
            <w:noProof/>
            <w:webHidden/>
          </w:rPr>
        </w:r>
        <w:r w:rsidR="00D721F5">
          <w:rPr>
            <w:noProof/>
            <w:webHidden/>
          </w:rPr>
          <w:fldChar w:fldCharType="separate"/>
        </w:r>
        <w:r w:rsidR="00D721F5">
          <w:rPr>
            <w:noProof/>
            <w:webHidden/>
          </w:rPr>
          <w:t>79</w:t>
        </w:r>
        <w:r w:rsidR="00D721F5">
          <w:rPr>
            <w:noProof/>
            <w:webHidden/>
          </w:rPr>
          <w:fldChar w:fldCharType="end"/>
        </w:r>
      </w:hyperlink>
    </w:p>
    <w:p w14:paraId="7C198339" w14:textId="46AF166D" w:rsidR="00D721F5" w:rsidRDefault="00A9137A" w:rsidP="00D721F5">
      <w:pPr>
        <w:pStyle w:val="TOC2"/>
        <w:rPr>
          <w:rFonts w:asciiTheme="minorHAnsi" w:eastAsiaTheme="minorEastAsia" w:hAnsiTheme="minorHAnsi" w:cstheme="minorBidi"/>
          <w:noProof/>
          <w:lang w:val="en-FI" w:eastAsia="en-GB"/>
        </w:rPr>
      </w:pPr>
      <w:hyperlink w:anchor="_Toc39590016" w:history="1">
        <w:r w:rsidR="00D721F5" w:rsidRPr="005C1C20">
          <w:rPr>
            <w:rStyle w:val="Hyperlink"/>
            <w:noProof/>
          </w:rPr>
          <w:t>5.4 Advanced routing features and higher performance require revised technical implementation</w:t>
        </w:r>
        <w:r w:rsidR="00D721F5">
          <w:rPr>
            <w:noProof/>
            <w:webHidden/>
          </w:rPr>
          <w:tab/>
        </w:r>
        <w:r w:rsidR="00D721F5">
          <w:rPr>
            <w:noProof/>
            <w:webHidden/>
          </w:rPr>
          <w:fldChar w:fldCharType="begin"/>
        </w:r>
        <w:r w:rsidR="00D721F5">
          <w:rPr>
            <w:noProof/>
            <w:webHidden/>
          </w:rPr>
          <w:instrText xml:space="preserve"> PAGEREF _Toc39590016 \h </w:instrText>
        </w:r>
        <w:r w:rsidR="00D721F5">
          <w:rPr>
            <w:noProof/>
            <w:webHidden/>
          </w:rPr>
        </w:r>
        <w:r w:rsidR="00D721F5">
          <w:rPr>
            <w:noProof/>
            <w:webHidden/>
          </w:rPr>
          <w:fldChar w:fldCharType="separate"/>
        </w:r>
        <w:r w:rsidR="00D721F5">
          <w:rPr>
            <w:noProof/>
            <w:webHidden/>
          </w:rPr>
          <w:t>80</w:t>
        </w:r>
        <w:r w:rsidR="00D721F5">
          <w:rPr>
            <w:noProof/>
            <w:webHidden/>
          </w:rPr>
          <w:fldChar w:fldCharType="end"/>
        </w:r>
      </w:hyperlink>
    </w:p>
    <w:p w14:paraId="79CC1B03" w14:textId="67852164" w:rsidR="00D721F5" w:rsidRDefault="00A9137A" w:rsidP="00D721F5">
      <w:pPr>
        <w:pStyle w:val="TOC2"/>
        <w:rPr>
          <w:rFonts w:asciiTheme="minorHAnsi" w:eastAsiaTheme="minorEastAsia" w:hAnsiTheme="minorHAnsi" w:cstheme="minorBidi"/>
          <w:noProof/>
          <w:lang w:val="en-FI" w:eastAsia="en-GB"/>
        </w:rPr>
      </w:pPr>
      <w:hyperlink w:anchor="_Toc39590017" w:history="1">
        <w:r w:rsidR="00D721F5" w:rsidRPr="005C1C20">
          <w:rPr>
            <w:rStyle w:val="Hyperlink"/>
            <w:noProof/>
          </w:rPr>
          <w:t>5.5 Usability of the quiet path routing application depends also on the quality of the shortest paths</w:t>
        </w:r>
        <w:r w:rsidR="00D721F5">
          <w:rPr>
            <w:noProof/>
            <w:webHidden/>
          </w:rPr>
          <w:tab/>
        </w:r>
        <w:r w:rsidR="00D721F5">
          <w:rPr>
            <w:noProof/>
            <w:webHidden/>
          </w:rPr>
          <w:fldChar w:fldCharType="begin"/>
        </w:r>
        <w:r w:rsidR="00D721F5">
          <w:rPr>
            <w:noProof/>
            <w:webHidden/>
          </w:rPr>
          <w:instrText xml:space="preserve"> PAGEREF _Toc39590017 \h </w:instrText>
        </w:r>
        <w:r w:rsidR="00D721F5">
          <w:rPr>
            <w:noProof/>
            <w:webHidden/>
          </w:rPr>
        </w:r>
        <w:r w:rsidR="00D721F5">
          <w:rPr>
            <w:noProof/>
            <w:webHidden/>
          </w:rPr>
          <w:fldChar w:fldCharType="separate"/>
        </w:r>
        <w:r w:rsidR="00D721F5">
          <w:rPr>
            <w:noProof/>
            <w:webHidden/>
          </w:rPr>
          <w:t>82</w:t>
        </w:r>
        <w:r w:rsidR="00D721F5">
          <w:rPr>
            <w:noProof/>
            <w:webHidden/>
          </w:rPr>
          <w:fldChar w:fldCharType="end"/>
        </w:r>
      </w:hyperlink>
    </w:p>
    <w:p w14:paraId="2635454B" w14:textId="57E42672" w:rsidR="00D721F5" w:rsidRDefault="00A9137A" w:rsidP="00D721F5">
      <w:pPr>
        <w:pStyle w:val="TOC2"/>
        <w:rPr>
          <w:rFonts w:asciiTheme="minorHAnsi" w:eastAsiaTheme="minorEastAsia" w:hAnsiTheme="minorHAnsi" w:cstheme="minorBidi"/>
          <w:noProof/>
          <w:lang w:val="en-FI" w:eastAsia="en-GB"/>
        </w:rPr>
      </w:pPr>
      <w:hyperlink w:anchor="_Toc39590018" w:history="1">
        <w:r w:rsidR="00D721F5" w:rsidRPr="005C1C20">
          <w:rPr>
            <w:rStyle w:val="Hyperlink"/>
            <w:noProof/>
          </w:rPr>
          <w:t>5.6 Indirect assessment of pedestrians’ dynamic exposures to traffic noise can reveal unequal distribution of exposures to high noise levels</w:t>
        </w:r>
        <w:r w:rsidR="00D721F5">
          <w:rPr>
            <w:noProof/>
            <w:webHidden/>
          </w:rPr>
          <w:tab/>
        </w:r>
        <w:r w:rsidR="00D721F5">
          <w:rPr>
            <w:noProof/>
            <w:webHidden/>
          </w:rPr>
          <w:fldChar w:fldCharType="begin"/>
        </w:r>
        <w:r w:rsidR="00D721F5">
          <w:rPr>
            <w:noProof/>
            <w:webHidden/>
          </w:rPr>
          <w:instrText xml:space="preserve"> PAGEREF _Toc39590018 \h </w:instrText>
        </w:r>
        <w:r w:rsidR="00D721F5">
          <w:rPr>
            <w:noProof/>
            <w:webHidden/>
          </w:rPr>
        </w:r>
        <w:r w:rsidR="00D721F5">
          <w:rPr>
            <w:noProof/>
            <w:webHidden/>
          </w:rPr>
          <w:fldChar w:fldCharType="separate"/>
        </w:r>
        <w:r w:rsidR="00D721F5">
          <w:rPr>
            <w:noProof/>
            <w:webHidden/>
          </w:rPr>
          <w:t>84</w:t>
        </w:r>
        <w:r w:rsidR="00D721F5">
          <w:rPr>
            <w:noProof/>
            <w:webHidden/>
          </w:rPr>
          <w:fldChar w:fldCharType="end"/>
        </w:r>
      </w:hyperlink>
    </w:p>
    <w:p w14:paraId="64B003D1" w14:textId="4A5A593B" w:rsidR="00D721F5" w:rsidRDefault="00A9137A" w:rsidP="00D721F5">
      <w:pPr>
        <w:pStyle w:val="TOC2"/>
        <w:rPr>
          <w:rFonts w:asciiTheme="minorHAnsi" w:eastAsiaTheme="minorEastAsia" w:hAnsiTheme="minorHAnsi" w:cstheme="minorBidi"/>
          <w:noProof/>
          <w:lang w:val="en-FI" w:eastAsia="en-GB"/>
        </w:rPr>
      </w:pPr>
      <w:hyperlink w:anchor="_Toc39590019" w:history="1">
        <w:r w:rsidR="00D721F5" w:rsidRPr="005C1C20">
          <w:rPr>
            <w:rStyle w:val="Hyperlink"/>
            <w:noProof/>
          </w:rPr>
          <w:t>5.7 The presence of alternative paths limits the accuracy of the indirect dynamic exposure assessment</w:t>
        </w:r>
        <w:r w:rsidR="00D721F5">
          <w:rPr>
            <w:noProof/>
            <w:webHidden/>
          </w:rPr>
          <w:tab/>
        </w:r>
        <w:r w:rsidR="00D721F5">
          <w:rPr>
            <w:noProof/>
            <w:webHidden/>
          </w:rPr>
          <w:fldChar w:fldCharType="begin"/>
        </w:r>
        <w:r w:rsidR="00D721F5">
          <w:rPr>
            <w:noProof/>
            <w:webHidden/>
          </w:rPr>
          <w:instrText xml:space="preserve"> PAGEREF _Toc39590019 \h </w:instrText>
        </w:r>
        <w:r w:rsidR="00D721F5">
          <w:rPr>
            <w:noProof/>
            <w:webHidden/>
          </w:rPr>
        </w:r>
        <w:r w:rsidR="00D721F5">
          <w:rPr>
            <w:noProof/>
            <w:webHidden/>
          </w:rPr>
          <w:fldChar w:fldCharType="separate"/>
        </w:r>
        <w:r w:rsidR="00D721F5">
          <w:rPr>
            <w:noProof/>
            <w:webHidden/>
          </w:rPr>
          <w:t>85</w:t>
        </w:r>
        <w:r w:rsidR="00D721F5">
          <w:rPr>
            <w:noProof/>
            <w:webHidden/>
          </w:rPr>
          <w:fldChar w:fldCharType="end"/>
        </w:r>
      </w:hyperlink>
    </w:p>
    <w:p w14:paraId="4F8F6442" w14:textId="761A5A48" w:rsidR="00D721F5" w:rsidRDefault="00A9137A" w:rsidP="00D721F5">
      <w:pPr>
        <w:pStyle w:val="TOC2"/>
        <w:rPr>
          <w:rFonts w:asciiTheme="minorHAnsi" w:eastAsiaTheme="minorEastAsia" w:hAnsiTheme="minorHAnsi" w:cstheme="minorBidi"/>
          <w:noProof/>
          <w:lang w:val="en-FI" w:eastAsia="en-GB"/>
        </w:rPr>
      </w:pPr>
      <w:hyperlink w:anchor="_Toc39590020" w:history="1">
        <w:r w:rsidR="00D721F5" w:rsidRPr="005C1C20">
          <w:rPr>
            <w:rStyle w:val="Hyperlink"/>
            <w:noProof/>
          </w:rPr>
          <w:t>5.8 Uncertainties in exposure-response relationships challenge the environmental impedance function</w:t>
        </w:r>
        <w:r w:rsidR="00D721F5">
          <w:rPr>
            <w:noProof/>
            <w:webHidden/>
          </w:rPr>
          <w:tab/>
        </w:r>
        <w:r w:rsidR="00D721F5">
          <w:rPr>
            <w:noProof/>
            <w:webHidden/>
          </w:rPr>
          <w:fldChar w:fldCharType="begin"/>
        </w:r>
        <w:r w:rsidR="00D721F5">
          <w:rPr>
            <w:noProof/>
            <w:webHidden/>
          </w:rPr>
          <w:instrText xml:space="preserve"> PAGEREF _Toc39590020 \h </w:instrText>
        </w:r>
        <w:r w:rsidR="00D721F5">
          <w:rPr>
            <w:noProof/>
            <w:webHidden/>
          </w:rPr>
        </w:r>
        <w:r w:rsidR="00D721F5">
          <w:rPr>
            <w:noProof/>
            <w:webHidden/>
          </w:rPr>
          <w:fldChar w:fldCharType="separate"/>
        </w:r>
        <w:r w:rsidR="00D721F5">
          <w:rPr>
            <w:noProof/>
            <w:webHidden/>
          </w:rPr>
          <w:t>86</w:t>
        </w:r>
        <w:r w:rsidR="00D721F5">
          <w:rPr>
            <w:noProof/>
            <w:webHidden/>
          </w:rPr>
          <w:fldChar w:fldCharType="end"/>
        </w:r>
      </w:hyperlink>
    </w:p>
    <w:p w14:paraId="4B061111" w14:textId="25F164FD" w:rsidR="00D721F5" w:rsidRDefault="00A9137A" w:rsidP="00D721F5">
      <w:pPr>
        <w:pStyle w:val="TOC2"/>
        <w:rPr>
          <w:rFonts w:asciiTheme="minorHAnsi" w:eastAsiaTheme="minorEastAsia" w:hAnsiTheme="minorHAnsi" w:cstheme="minorBidi"/>
          <w:noProof/>
          <w:lang w:val="en-FI" w:eastAsia="en-GB"/>
        </w:rPr>
      </w:pPr>
      <w:hyperlink w:anchor="_Toc39590021" w:history="1">
        <w:r w:rsidR="00D721F5" w:rsidRPr="005C1C20">
          <w:rPr>
            <w:rStyle w:val="Hyperlink"/>
            <w:noProof/>
          </w:rPr>
          <w:t>5.9 Exposure-based routing should be developed as a concept to simultaneously consider multiple exposures</w:t>
        </w:r>
        <w:r w:rsidR="00D721F5">
          <w:rPr>
            <w:noProof/>
            <w:webHidden/>
          </w:rPr>
          <w:tab/>
        </w:r>
        <w:r w:rsidR="00D721F5">
          <w:rPr>
            <w:noProof/>
            <w:webHidden/>
          </w:rPr>
          <w:fldChar w:fldCharType="begin"/>
        </w:r>
        <w:r w:rsidR="00D721F5">
          <w:rPr>
            <w:noProof/>
            <w:webHidden/>
          </w:rPr>
          <w:instrText xml:space="preserve"> PAGEREF _Toc39590021 \h </w:instrText>
        </w:r>
        <w:r w:rsidR="00D721F5">
          <w:rPr>
            <w:noProof/>
            <w:webHidden/>
          </w:rPr>
        </w:r>
        <w:r w:rsidR="00D721F5">
          <w:rPr>
            <w:noProof/>
            <w:webHidden/>
          </w:rPr>
          <w:fldChar w:fldCharType="separate"/>
        </w:r>
        <w:r w:rsidR="00D721F5">
          <w:rPr>
            <w:noProof/>
            <w:webHidden/>
          </w:rPr>
          <w:t>88</w:t>
        </w:r>
        <w:r w:rsidR="00D721F5">
          <w:rPr>
            <w:noProof/>
            <w:webHidden/>
          </w:rPr>
          <w:fldChar w:fldCharType="end"/>
        </w:r>
      </w:hyperlink>
    </w:p>
    <w:p w14:paraId="42C991E4" w14:textId="514C1EE5" w:rsidR="00D721F5" w:rsidRDefault="00A9137A" w:rsidP="00D721F5">
      <w:pPr>
        <w:pStyle w:val="TOC2"/>
        <w:rPr>
          <w:rFonts w:asciiTheme="minorHAnsi" w:eastAsiaTheme="minorEastAsia" w:hAnsiTheme="minorHAnsi" w:cstheme="minorBidi"/>
          <w:noProof/>
          <w:lang w:val="en-FI" w:eastAsia="en-GB"/>
        </w:rPr>
      </w:pPr>
      <w:hyperlink w:anchor="_Toc39590022" w:history="1">
        <w:r w:rsidR="00D721F5" w:rsidRPr="005C1C20">
          <w:rPr>
            <w:rStyle w:val="Hyperlink"/>
            <w:noProof/>
          </w:rPr>
          <w:t>5.10 Conclusions</w:t>
        </w:r>
        <w:r w:rsidR="00D721F5">
          <w:rPr>
            <w:noProof/>
            <w:webHidden/>
          </w:rPr>
          <w:tab/>
        </w:r>
        <w:r w:rsidR="00D721F5">
          <w:rPr>
            <w:noProof/>
            <w:webHidden/>
          </w:rPr>
          <w:fldChar w:fldCharType="begin"/>
        </w:r>
        <w:r w:rsidR="00D721F5">
          <w:rPr>
            <w:noProof/>
            <w:webHidden/>
          </w:rPr>
          <w:instrText xml:space="preserve"> PAGEREF _Toc39590022 \h </w:instrText>
        </w:r>
        <w:r w:rsidR="00D721F5">
          <w:rPr>
            <w:noProof/>
            <w:webHidden/>
          </w:rPr>
        </w:r>
        <w:r w:rsidR="00D721F5">
          <w:rPr>
            <w:noProof/>
            <w:webHidden/>
          </w:rPr>
          <w:fldChar w:fldCharType="separate"/>
        </w:r>
        <w:r w:rsidR="00D721F5">
          <w:rPr>
            <w:noProof/>
            <w:webHidden/>
          </w:rPr>
          <w:t>90</w:t>
        </w:r>
        <w:r w:rsidR="00D721F5">
          <w:rPr>
            <w:noProof/>
            <w:webHidden/>
          </w:rPr>
          <w:fldChar w:fldCharType="end"/>
        </w:r>
      </w:hyperlink>
    </w:p>
    <w:p w14:paraId="49EEB411" w14:textId="3BB94EC4" w:rsidR="00D721F5" w:rsidRDefault="00A9137A">
      <w:pPr>
        <w:pStyle w:val="TOC1"/>
        <w:tabs>
          <w:tab w:val="left" w:pos="720"/>
          <w:tab w:val="right" w:leader="dot" w:pos="9622"/>
        </w:tabs>
        <w:rPr>
          <w:rFonts w:asciiTheme="minorHAnsi" w:eastAsiaTheme="minorEastAsia" w:hAnsiTheme="minorHAnsi" w:cstheme="minorBidi"/>
          <w:noProof/>
          <w:lang w:val="en-FI" w:eastAsia="en-GB"/>
        </w:rPr>
      </w:pPr>
      <w:hyperlink w:anchor="_Toc39590023" w:history="1">
        <w:r w:rsidR="00D721F5" w:rsidRPr="005C1C20">
          <w:rPr>
            <w:rStyle w:val="Hyperlink"/>
            <w:noProof/>
          </w:rPr>
          <w:t>VI.</w:t>
        </w:r>
        <w:r w:rsidR="00D721F5">
          <w:rPr>
            <w:rFonts w:asciiTheme="minorHAnsi" w:eastAsiaTheme="minorEastAsia" w:hAnsiTheme="minorHAnsi" w:cstheme="minorBidi"/>
            <w:noProof/>
            <w:lang w:val="en-FI" w:eastAsia="en-GB"/>
          </w:rPr>
          <w:tab/>
        </w:r>
        <w:r w:rsidR="00D721F5" w:rsidRPr="005C1C20">
          <w:rPr>
            <w:rStyle w:val="Hyperlink"/>
            <w:noProof/>
          </w:rPr>
          <w:t>REFERENCES</w:t>
        </w:r>
        <w:r w:rsidR="00D721F5">
          <w:rPr>
            <w:noProof/>
            <w:webHidden/>
          </w:rPr>
          <w:tab/>
        </w:r>
        <w:r w:rsidR="00D721F5">
          <w:rPr>
            <w:noProof/>
            <w:webHidden/>
          </w:rPr>
          <w:fldChar w:fldCharType="begin"/>
        </w:r>
        <w:r w:rsidR="00D721F5">
          <w:rPr>
            <w:noProof/>
            <w:webHidden/>
          </w:rPr>
          <w:instrText xml:space="preserve"> PAGEREF _Toc39590023 \h </w:instrText>
        </w:r>
        <w:r w:rsidR="00D721F5">
          <w:rPr>
            <w:noProof/>
            <w:webHidden/>
          </w:rPr>
        </w:r>
        <w:r w:rsidR="00D721F5">
          <w:rPr>
            <w:noProof/>
            <w:webHidden/>
          </w:rPr>
          <w:fldChar w:fldCharType="separate"/>
        </w:r>
        <w:r w:rsidR="00D721F5">
          <w:rPr>
            <w:noProof/>
            <w:webHidden/>
          </w:rPr>
          <w:t>92</w:t>
        </w:r>
        <w:r w:rsidR="00D721F5">
          <w:rPr>
            <w:noProof/>
            <w:webHidden/>
          </w:rPr>
          <w:fldChar w:fldCharType="end"/>
        </w:r>
      </w:hyperlink>
    </w:p>
    <w:p w14:paraId="657EBAA7" w14:textId="4E70A755" w:rsidR="00D721F5" w:rsidRDefault="00A9137A">
      <w:pPr>
        <w:pStyle w:val="TOC1"/>
        <w:tabs>
          <w:tab w:val="right" w:leader="dot" w:pos="9622"/>
        </w:tabs>
        <w:rPr>
          <w:rFonts w:asciiTheme="minorHAnsi" w:eastAsiaTheme="minorEastAsia" w:hAnsiTheme="minorHAnsi" w:cstheme="minorBidi"/>
          <w:noProof/>
          <w:lang w:val="en-FI" w:eastAsia="en-GB"/>
        </w:rPr>
      </w:pPr>
      <w:hyperlink w:anchor="_Toc39590024" w:history="1">
        <w:r w:rsidR="00D721F5" w:rsidRPr="005C1C20">
          <w:rPr>
            <w:rStyle w:val="Hyperlink"/>
            <w:noProof/>
          </w:rPr>
          <w:t>ACKNOWLEDGEMENTS</w:t>
        </w:r>
        <w:r w:rsidR="00D721F5">
          <w:rPr>
            <w:noProof/>
            <w:webHidden/>
          </w:rPr>
          <w:tab/>
        </w:r>
        <w:r w:rsidR="00D721F5">
          <w:rPr>
            <w:noProof/>
            <w:webHidden/>
          </w:rPr>
          <w:fldChar w:fldCharType="begin"/>
        </w:r>
        <w:r w:rsidR="00D721F5">
          <w:rPr>
            <w:noProof/>
            <w:webHidden/>
          </w:rPr>
          <w:instrText xml:space="preserve"> PAGEREF _Toc39590024 \h </w:instrText>
        </w:r>
        <w:r w:rsidR="00D721F5">
          <w:rPr>
            <w:noProof/>
            <w:webHidden/>
          </w:rPr>
        </w:r>
        <w:r w:rsidR="00D721F5">
          <w:rPr>
            <w:noProof/>
            <w:webHidden/>
          </w:rPr>
          <w:fldChar w:fldCharType="separate"/>
        </w:r>
        <w:r w:rsidR="00D721F5">
          <w:rPr>
            <w:noProof/>
            <w:webHidden/>
          </w:rPr>
          <w:t>100</w:t>
        </w:r>
        <w:r w:rsidR="00D721F5">
          <w:rPr>
            <w:noProof/>
            <w:webHidden/>
          </w:rPr>
          <w:fldChar w:fldCharType="end"/>
        </w:r>
      </w:hyperlink>
    </w:p>
    <w:p w14:paraId="49CB87A3" w14:textId="2616A52C" w:rsidR="00D721F5" w:rsidRDefault="00A9137A">
      <w:pPr>
        <w:pStyle w:val="TOC1"/>
        <w:tabs>
          <w:tab w:val="right" w:leader="dot" w:pos="9622"/>
        </w:tabs>
        <w:rPr>
          <w:rFonts w:asciiTheme="minorHAnsi" w:eastAsiaTheme="minorEastAsia" w:hAnsiTheme="minorHAnsi" w:cstheme="minorBidi"/>
          <w:noProof/>
          <w:lang w:val="en-FI" w:eastAsia="en-GB"/>
        </w:rPr>
      </w:pPr>
      <w:hyperlink w:anchor="_Toc39590025" w:history="1">
        <w:r w:rsidR="00D721F5" w:rsidRPr="005C1C20">
          <w:rPr>
            <w:rStyle w:val="Hyperlink"/>
            <w:noProof/>
          </w:rPr>
          <w:t>APPENDICES</w:t>
        </w:r>
        <w:r w:rsidR="00D721F5">
          <w:rPr>
            <w:noProof/>
            <w:webHidden/>
          </w:rPr>
          <w:tab/>
        </w:r>
        <w:r w:rsidR="00D721F5">
          <w:rPr>
            <w:noProof/>
            <w:webHidden/>
          </w:rPr>
          <w:fldChar w:fldCharType="begin"/>
        </w:r>
        <w:r w:rsidR="00D721F5">
          <w:rPr>
            <w:noProof/>
            <w:webHidden/>
          </w:rPr>
          <w:instrText xml:space="preserve"> PAGEREF _Toc39590025 \h </w:instrText>
        </w:r>
        <w:r w:rsidR="00D721F5">
          <w:rPr>
            <w:noProof/>
            <w:webHidden/>
          </w:rPr>
        </w:r>
        <w:r w:rsidR="00D721F5">
          <w:rPr>
            <w:noProof/>
            <w:webHidden/>
          </w:rPr>
          <w:fldChar w:fldCharType="separate"/>
        </w:r>
        <w:r w:rsidR="00D721F5">
          <w:rPr>
            <w:noProof/>
            <w:webHidden/>
          </w:rPr>
          <w:t>101</w:t>
        </w:r>
        <w:r w:rsidR="00D721F5">
          <w:rPr>
            <w:noProof/>
            <w:webHidden/>
          </w:rPr>
          <w:fldChar w:fldCharType="end"/>
        </w:r>
      </w:hyperlink>
    </w:p>
    <w:p w14:paraId="0B9B8CDC" w14:textId="77777777" w:rsidR="00D721F5" w:rsidRDefault="00B43CC4" w:rsidP="001B73B8">
      <w:pPr>
        <w:jc w:val="left"/>
      </w:pPr>
      <w:r w:rsidRPr="00F76A6C">
        <w:fldChar w:fldCharType="end"/>
      </w:r>
    </w:p>
    <w:p w14:paraId="30C9A2E9" w14:textId="4DCB4ED1" w:rsidR="00D908C2" w:rsidRPr="00F76A6C" w:rsidRDefault="00D908C2" w:rsidP="001B73B8">
      <w:pPr>
        <w:jc w:val="left"/>
      </w:pPr>
      <w:r w:rsidRPr="00F76A6C">
        <w:rPr>
          <w:b/>
          <w:bCs/>
          <w:sz w:val="30"/>
          <w:szCs w:val="30"/>
        </w:rPr>
        <w:t>LIST OF FIGURES</w:t>
      </w:r>
    </w:p>
    <w:p w14:paraId="00BB1BF2" w14:textId="2FC1CA75" w:rsidR="00CE6D15" w:rsidRPr="00F76A6C" w:rsidRDefault="00D908C2" w:rsidP="006D6993">
      <w:pPr>
        <w:pStyle w:val="TableofFigures"/>
        <w:tabs>
          <w:tab w:val="right" w:leader="dot" w:pos="9622"/>
        </w:tabs>
        <w:ind w:left="284" w:hanging="284"/>
        <w:rPr>
          <w:rFonts w:asciiTheme="minorHAnsi" w:eastAsiaTheme="minorEastAsia" w:hAnsiTheme="minorHAnsi" w:cstheme="minorBidi"/>
          <w:sz w:val="24"/>
          <w:lang w:eastAsia="en-GB"/>
        </w:rPr>
      </w:pPr>
      <w:r w:rsidRPr="00F76A6C">
        <w:fldChar w:fldCharType="begin"/>
      </w:r>
      <w:r w:rsidRPr="00F76A6C">
        <w:instrText xml:space="preserve"> TOC \h \z \c "Figure" </w:instrText>
      </w:r>
      <w:r w:rsidRPr="00F76A6C">
        <w:fldChar w:fldCharType="separate"/>
      </w:r>
      <w:hyperlink w:anchor="_Toc38811641" w:history="1">
        <w:r w:rsidR="00CE6D15" w:rsidRPr="00F76A6C">
          <w:rPr>
            <w:rStyle w:val="Hyperlink"/>
          </w:rPr>
          <w:t>Figure 1. Equal loudness contours as in ISO 226 (</w:t>
        </w:r>
        <w:r w:rsidR="00CE6D15" w:rsidRPr="00F76A6C">
          <w:rPr>
            <w:rStyle w:val="Hyperlink"/>
            <w:i/>
          </w:rPr>
          <w:t>Acoustics – normal equal-loudness contours. International Standard ISO 226</w:t>
        </w:r>
        <w:r w:rsidR="00CE6D15" w:rsidRPr="00F76A6C">
          <w:rPr>
            <w:rStyle w:val="Hyperlink"/>
          </w:rPr>
          <w:t>).</w:t>
        </w:r>
        <w:r w:rsidR="00CE6D15" w:rsidRPr="00F76A6C">
          <w:rPr>
            <w:webHidden/>
          </w:rPr>
          <w:tab/>
        </w:r>
        <w:r w:rsidR="00CE6D15" w:rsidRPr="00F76A6C">
          <w:rPr>
            <w:webHidden/>
          </w:rPr>
          <w:fldChar w:fldCharType="begin"/>
        </w:r>
        <w:r w:rsidR="00CE6D15" w:rsidRPr="00F76A6C">
          <w:rPr>
            <w:webHidden/>
          </w:rPr>
          <w:instrText xml:space="preserve"> PAGEREF _Toc38811641 \h </w:instrText>
        </w:r>
        <w:r w:rsidR="00CE6D15" w:rsidRPr="00F76A6C">
          <w:rPr>
            <w:webHidden/>
          </w:rPr>
        </w:r>
        <w:r w:rsidR="00CE6D15" w:rsidRPr="00F76A6C">
          <w:rPr>
            <w:webHidden/>
          </w:rPr>
          <w:fldChar w:fldCharType="separate"/>
        </w:r>
        <w:r w:rsidR="004A4362" w:rsidRPr="00F76A6C">
          <w:rPr>
            <w:webHidden/>
          </w:rPr>
          <w:t>4</w:t>
        </w:r>
        <w:r w:rsidR="00CE6D15" w:rsidRPr="00F76A6C">
          <w:rPr>
            <w:webHidden/>
          </w:rPr>
          <w:fldChar w:fldCharType="end"/>
        </w:r>
      </w:hyperlink>
    </w:p>
    <w:p w14:paraId="252BBE26" w14:textId="3A338C9B" w:rsidR="00CE6D15"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42" w:history="1">
        <w:r w:rsidR="00CE6D15" w:rsidRPr="00F76A6C">
          <w:rPr>
            <w:rStyle w:val="Hyperlink"/>
          </w:rPr>
          <w:t>Figure 2. Composed scatterplot between L</w:t>
        </w:r>
        <w:r w:rsidR="00CE6D15" w:rsidRPr="00F76A6C">
          <w:rPr>
            <w:rStyle w:val="Hyperlink"/>
            <w:vertAlign w:val="subscript"/>
          </w:rPr>
          <w:t>den</w:t>
        </w:r>
        <w:r w:rsidR="00CE6D15" w:rsidRPr="00F76A6C">
          <w:rPr>
            <w:rStyle w:val="Hyperlink"/>
          </w:rPr>
          <w:t xml:space="preserve"> and percentage of highly annoyed (HA%) for several studies on road traffic noise and annoyance by Guski et al. (2017).</w:t>
        </w:r>
        <w:r w:rsidR="00CE6D15" w:rsidRPr="00F76A6C">
          <w:rPr>
            <w:webHidden/>
          </w:rPr>
          <w:tab/>
        </w:r>
        <w:r w:rsidR="00CE6D15" w:rsidRPr="00F76A6C">
          <w:rPr>
            <w:webHidden/>
          </w:rPr>
          <w:fldChar w:fldCharType="begin"/>
        </w:r>
        <w:r w:rsidR="00CE6D15" w:rsidRPr="00F76A6C">
          <w:rPr>
            <w:webHidden/>
          </w:rPr>
          <w:instrText xml:space="preserve"> PAGEREF _Toc38811642 \h </w:instrText>
        </w:r>
        <w:r w:rsidR="00CE6D15" w:rsidRPr="00F76A6C">
          <w:rPr>
            <w:webHidden/>
          </w:rPr>
        </w:r>
        <w:r w:rsidR="00CE6D15" w:rsidRPr="00F76A6C">
          <w:rPr>
            <w:webHidden/>
          </w:rPr>
          <w:fldChar w:fldCharType="separate"/>
        </w:r>
        <w:r w:rsidR="004A4362" w:rsidRPr="00F76A6C">
          <w:rPr>
            <w:webHidden/>
          </w:rPr>
          <w:t>6</w:t>
        </w:r>
        <w:r w:rsidR="00CE6D15" w:rsidRPr="00F76A6C">
          <w:rPr>
            <w:webHidden/>
          </w:rPr>
          <w:fldChar w:fldCharType="end"/>
        </w:r>
      </w:hyperlink>
    </w:p>
    <w:p w14:paraId="1A2A8A3B" w14:textId="04ECAB26" w:rsidR="00CE6D15"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43" w:history="1">
        <w:r w:rsidR="00CE6D15" w:rsidRPr="00F76A6C">
          <w:rPr>
            <w:rStyle w:val="Hyperlink"/>
          </w:rPr>
          <w:t>Figure 3. Dynamic exposure to traffic noise level on a path as distances (left) and durations (right) of different traffic noise levels.</w:t>
        </w:r>
        <w:r w:rsidR="00CE6D15" w:rsidRPr="00F76A6C">
          <w:rPr>
            <w:webHidden/>
          </w:rPr>
          <w:tab/>
        </w:r>
        <w:r w:rsidR="00CE6D15" w:rsidRPr="00F76A6C">
          <w:rPr>
            <w:webHidden/>
          </w:rPr>
          <w:fldChar w:fldCharType="begin"/>
        </w:r>
        <w:r w:rsidR="00CE6D15" w:rsidRPr="00F76A6C">
          <w:rPr>
            <w:webHidden/>
          </w:rPr>
          <w:instrText xml:space="preserve"> PAGEREF _Toc38811643 \h </w:instrText>
        </w:r>
        <w:r w:rsidR="00CE6D15" w:rsidRPr="00F76A6C">
          <w:rPr>
            <w:webHidden/>
          </w:rPr>
        </w:r>
        <w:r w:rsidR="00CE6D15" w:rsidRPr="00F76A6C">
          <w:rPr>
            <w:webHidden/>
          </w:rPr>
          <w:fldChar w:fldCharType="separate"/>
        </w:r>
        <w:r w:rsidR="004A4362" w:rsidRPr="00F76A6C">
          <w:rPr>
            <w:webHidden/>
          </w:rPr>
          <w:t>9</w:t>
        </w:r>
        <w:r w:rsidR="00CE6D15" w:rsidRPr="00F76A6C">
          <w:rPr>
            <w:webHidden/>
          </w:rPr>
          <w:fldChar w:fldCharType="end"/>
        </w:r>
      </w:hyperlink>
    </w:p>
    <w:p w14:paraId="6D05B0EA" w14:textId="56CD473C" w:rsidR="00CE6D15"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44" w:history="1">
        <w:r w:rsidR="00CE6D15" w:rsidRPr="00F76A6C">
          <w:rPr>
            <w:rStyle w:val="Hyperlink"/>
          </w:rPr>
          <w:t>Figure 4. An illustration of the sequence of steps in finding least cost paths with Dijkstra's algorithm by Jasika et al. (2012).</w:t>
        </w:r>
        <w:r w:rsidR="00CE6D15" w:rsidRPr="00F76A6C">
          <w:rPr>
            <w:webHidden/>
          </w:rPr>
          <w:tab/>
        </w:r>
        <w:r w:rsidR="00CE6D15" w:rsidRPr="00F76A6C">
          <w:rPr>
            <w:webHidden/>
          </w:rPr>
          <w:fldChar w:fldCharType="begin"/>
        </w:r>
        <w:r w:rsidR="00CE6D15" w:rsidRPr="00F76A6C">
          <w:rPr>
            <w:webHidden/>
          </w:rPr>
          <w:instrText xml:space="preserve"> PAGEREF _Toc38811644 \h </w:instrText>
        </w:r>
        <w:r w:rsidR="00CE6D15" w:rsidRPr="00F76A6C">
          <w:rPr>
            <w:webHidden/>
          </w:rPr>
        </w:r>
        <w:r w:rsidR="00CE6D15" w:rsidRPr="00F76A6C">
          <w:rPr>
            <w:webHidden/>
          </w:rPr>
          <w:fldChar w:fldCharType="separate"/>
        </w:r>
        <w:r w:rsidR="004A4362" w:rsidRPr="00F76A6C">
          <w:rPr>
            <w:webHidden/>
          </w:rPr>
          <w:t>11</w:t>
        </w:r>
        <w:r w:rsidR="00CE6D15" w:rsidRPr="00F76A6C">
          <w:rPr>
            <w:webHidden/>
          </w:rPr>
          <w:fldChar w:fldCharType="end"/>
        </w:r>
      </w:hyperlink>
    </w:p>
    <w:p w14:paraId="0E610167" w14:textId="60115C4E" w:rsidR="00CE6D15"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45" w:history="1">
        <w:r w:rsidR="00CE6D15" w:rsidRPr="00F76A6C">
          <w:rPr>
            <w:rStyle w:val="Hyperlink"/>
          </w:rPr>
          <w:t>Figure 5.  A figure by Veenendaal et al. (2017): “Interacting web services feeding into apps within application workflows.”</w:t>
        </w:r>
        <w:r w:rsidR="00CE6D15" w:rsidRPr="00F76A6C">
          <w:rPr>
            <w:webHidden/>
          </w:rPr>
          <w:tab/>
        </w:r>
        <w:r w:rsidR="00CE6D15" w:rsidRPr="00F76A6C">
          <w:rPr>
            <w:webHidden/>
          </w:rPr>
          <w:fldChar w:fldCharType="begin"/>
        </w:r>
        <w:r w:rsidR="00CE6D15" w:rsidRPr="00F76A6C">
          <w:rPr>
            <w:webHidden/>
          </w:rPr>
          <w:instrText xml:space="preserve"> PAGEREF _Toc38811645 \h </w:instrText>
        </w:r>
        <w:r w:rsidR="00CE6D15" w:rsidRPr="00F76A6C">
          <w:rPr>
            <w:webHidden/>
          </w:rPr>
        </w:r>
        <w:r w:rsidR="00CE6D15" w:rsidRPr="00F76A6C">
          <w:rPr>
            <w:webHidden/>
          </w:rPr>
          <w:fldChar w:fldCharType="separate"/>
        </w:r>
        <w:r w:rsidR="004A4362" w:rsidRPr="00F76A6C">
          <w:rPr>
            <w:webHidden/>
          </w:rPr>
          <w:t>15</w:t>
        </w:r>
        <w:r w:rsidR="00CE6D15" w:rsidRPr="00F76A6C">
          <w:rPr>
            <w:webHidden/>
          </w:rPr>
          <w:fldChar w:fldCharType="end"/>
        </w:r>
      </w:hyperlink>
    </w:p>
    <w:p w14:paraId="3A7F7601" w14:textId="7B73FD98" w:rsidR="00CE6D15"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46" w:history="1">
        <w:r w:rsidR="00CE6D15" w:rsidRPr="00F76A6C">
          <w:rPr>
            <w:rStyle w:val="Hyperlink"/>
          </w:rPr>
          <w:t>Figure 6. Illustration by Veenendaal et al. (2017): "Focus and trends in increasing web mapping functionality".</w:t>
        </w:r>
        <w:r w:rsidR="00CE6D15" w:rsidRPr="00F76A6C">
          <w:rPr>
            <w:webHidden/>
          </w:rPr>
          <w:tab/>
        </w:r>
        <w:r w:rsidR="00CE6D15" w:rsidRPr="00F76A6C">
          <w:rPr>
            <w:webHidden/>
          </w:rPr>
          <w:fldChar w:fldCharType="begin"/>
        </w:r>
        <w:r w:rsidR="00CE6D15" w:rsidRPr="00F76A6C">
          <w:rPr>
            <w:webHidden/>
          </w:rPr>
          <w:instrText xml:space="preserve"> PAGEREF _Toc38811646 \h </w:instrText>
        </w:r>
        <w:r w:rsidR="00CE6D15" w:rsidRPr="00F76A6C">
          <w:rPr>
            <w:webHidden/>
          </w:rPr>
        </w:r>
        <w:r w:rsidR="00CE6D15" w:rsidRPr="00F76A6C">
          <w:rPr>
            <w:webHidden/>
          </w:rPr>
          <w:fldChar w:fldCharType="separate"/>
        </w:r>
        <w:r w:rsidR="004A4362" w:rsidRPr="00F76A6C">
          <w:rPr>
            <w:webHidden/>
          </w:rPr>
          <w:t>17</w:t>
        </w:r>
        <w:r w:rsidR="00CE6D15" w:rsidRPr="00F76A6C">
          <w:rPr>
            <w:webHidden/>
          </w:rPr>
          <w:fldChar w:fldCharType="end"/>
        </w:r>
      </w:hyperlink>
    </w:p>
    <w:p w14:paraId="46DED6EF" w14:textId="15BDFC3C" w:rsidR="00CE6D15"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47" w:history="1">
        <w:r w:rsidR="00CE6D15" w:rsidRPr="00F76A6C">
          <w:rPr>
            <w:rStyle w:val="Hyperlink"/>
          </w:rPr>
          <w:t>Figure 7. Illustration of the internal dependencies of the methods and results of the study.</w:t>
        </w:r>
        <w:r w:rsidR="00CE6D15" w:rsidRPr="00F76A6C">
          <w:rPr>
            <w:webHidden/>
          </w:rPr>
          <w:tab/>
        </w:r>
        <w:r w:rsidR="00CE6D15" w:rsidRPr="00F76A6C">
          <w:rPr>
            <w:webHidden/>
          </w:rPr>
          <w:fldChar w:fldCharType="begin"/>
        </w:r>
        <w:r w:rsidR="00CE6D15" w:rsidRPr="00F76A6C">
          <w:rPr>
            <w:webHidden/>
          </w:rPr>
          <w:instrText xml:space="preserve"> PAGEREF _Toc38811647 \h </w:instrText>
        </w:r>
        <w:r w:rsidR="00CE6D15" w:rsidRPr="00F76A6C">
          <w:rPr>
            <w:webHidden/>
          </w:rPr>
        </w:r>
        <w:r w:rsidR="00CE6D15" w:rsidRPr="00F76A6C">
          <w:rPr>
            <w:webHidden/>
          </w:rPr>
          <w:fldChar w:fldCharType="separate"/>
        </w:r>
        <w:r w:rsidR="004A4362" w:rsidRPr="00F76A6C">
          <w:rPr>
            <w:webHidden/>
          </w:rPr>
          <w:t>18</w:t>
        </w:r>
        <w:r w:rsidR="00CE6D15" w:rsidRPr="00F76A6C">
          <w:rPr>
            <w:webHidden/>
          </w:rPr>
          <w:fldChar w:fldCharType="end"/>
        </w:r>
      </w:hyperlink>
    </w:p>
    <w:p w14:paraId="6DE86F1B" w14:textId="035019C9" w:rsidR="00CE6D15"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48" w:history="1">
        <w:r w:rsidR="00CE6D15" w:rsidRPr="00F76A6C">
          <w:rPr>
            <w:rStyle w:val="Hyperlink"/>
          </w:rPr>
          <w:t>Figure 8. The study area and its key transportation networks.</w:t>
        </w:r>
        <w:r w:rsidR="00CE6D15" w:rsidRPr="00F76A6C">
          <w:rPr>
            <w:webHidden/>
          </w:rPr>
          <w:tab/>
        </w:r>
        <w:r w:rsidR="00CE6D15" w:rsidRPr="00F76A6C">
          <w:rPr>
            <w:webHidden/>
          </w:rPr>
          <w:fldChar w:fldCharType="begin"/>
        </w:r>
        <w:r w:rsidR="00CE6D15" w:rsidRPr="00F76A6C">
          <w:rPr>
            <w:webHidden/>
          </w:rPr>
          <w:instrText xml:space="preserve"> PAGEREF _Toc38811648 \h </w:instrText>
        </w:r>
        <w:r w:rsidR="00CE6D15" w:rsidRPr="00F76A6C">
          <w:rPr>
            <w:webHidden/>
          </w:rPr>
        </w:r>
        <w:r w:rsidR="00CE6D15" w:rsidRPr="00F76A6C">
          <w:rPr>
            <w:webHidden/>
          </w:rPr>
          <w:fldChar w:fldCharType="separate"/>
        </w:r>
        <w:r w:rsidR="004A4362" w:rsidRPr="00F76A6C">
          <w:rPr>
            <w:webHidden/>
          </w:rPr>
          <w:t>19</w:t>
        </w:r>
        <w:r w:rsidR="00CE6D15" w:rsidRPr="00F76A6C">
          <w:rPr>
            <w:webHidden/>
          </w:rPr>
          <w:fldChar w:fldCharType="end"/>
        </w:r>
      </w:hyperlink>
    </w:p>
    <w:p w14:paraId="08FB4850" w14:textId="3A690B56" w:rsidR="00CE6D15"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49" w:history="1">
        <w:r w:rsidR="00CE6D15" w:rsidRPr="00F76A6C">
          <w:rPr>
            <w:rStyle w:val="Hyperlink"/>
          </w:rPr>
          <w:t>Figure 9. Modelled daytime traffic noise levels (dB(A)) in Helsinki.</w:t>
        </w:r>
        <w:r w:rsidR="00CE6D15" w:rsidRPr="00F76A6C">
          <w:rPr>
            <w:webHidden/>
          </w:rPr>
          <w:tab/>
        </w:r>
        <w:r w:rsidR="00CE6D15" w:rsidRPr="00F76A6C">
          <w:rPr>
            <w:webHidden/>
          </w:rPr>
          <w:fldChar w:fldCharType="begin"/>
        </w:r>
        <w:r w:rsidR="00CE6D15" w:rsidRPr="00F76A6C">
          <w:rPr>
            <w:webHidden/>
          </w:rPr>
          <w:instrText xml:space="preserve"> PAGEREF _Toc38811649 \h </w:instrText>
        </w:r>
        <w:r w:rsidR="00CE6D15" w:rsidRPr="00F76A6C">
          <w:rPr>
            <w:webHidden/>
          </w:rPr>
        </w:r>
        <w:r w:rsidR="00CE6D15" w:rsidRPr="00F76A6C">
          <w:rPr>
            <w:webHidden/>
          </w:rPr>
          <w:fldChar w:fldCharType="separate"/>
        </w:r>
        <w:r w:rsidR="004A4362" w:rsidRPr="00F76A6C">
          <w:rPr>
            <w:webHidden/>
          </w:rPr>
          <w:t>23</w:t>
        </w:r>
        <w:r w:rsidR="00CE6D15" w:rsidRPr="00F76A6C">
          <w:rPr>
            <w:webHidden/>
          </w:rPr>
          <w:fldChar w:fldCharType="end"/>
        </w:r>
      </w:hyperlink>
    </w:p>
    <w:p w14:paraId="2B11CEF3" w14:textId="60C32952" w:rsidR="00CE6D15"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50" w:history="1">
        <w:r w:rsidR="00CE6D15" w:rsidRPr="00F76A6C">
          <w:rPr>
            <w:rStyle w:val="Hyperlink"/>
          </w:rPr>
          <w:t>Figure 10. Modelled daytime traffic noise levels (dB(A)) in Viikki.</w:t>
        </w:r>
        <w:r w:rsidR="00CE6D15" w:rsidRPr="00F76A6C">
          <w:rPr>
            <w:webHidden/>
          </w:rPr>
          <w:tab/>
        </w:r>
        <w:r w:rsidR="00CE6D15" w:rsidRPr="00F76A6C">
          <w:rPr>
            <w:webHidden/>
          </w:rPr>
          <w:fldChar w:fldCharType="begin"/>
        </w:r>
        <w:r w:rsidR="00CE6D15" w:rsidRPr="00F76A6C">
          <w:rPr>
            <w:webHidden/>
          </w:rPr>
          <w:instrText xml:space="preserve"> PAGEREF _Toc38811650 \h </w:instrText>
        </w:r>
        <w:r w:rsidR="00CE6D15" w:rsidRPr="00F76A6C">
          <w:rPr>
            <w:webHidden/>
          </w:rPr>
        </w:r>
        <w:r w:rsidR="00CE6D15" w:rsidRPr="00F76A6C">
          <w:rPr>
            <w:webHidden/>
          </w:rPr>
          <w:fldChar w:fldCharType="separate"/>
        </w:r>
        <w:r w:rsidR="004A4362" w:rsidRPr="00F76A6C">
          <w:rPr>
            <w:webHidden/>
          </w:rPr>
          <w:t>24</w:t>
        </w:r>
        <w:r w:rsidR="00CE6D15" w:rsidRPr="00F76A6C">
          <w:rPr>
            <w:webHidden/>
          </w:rPr>
          <w:fldChar w:fldCharType="end"/>
        </w:r>
      </w:hyperlink>
    </w:p>
    <w:p w14:paraId="653D085B" w14:textId="57403465" w:rsidR="00CE6D15"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51" w:history="1">
        <w:r w:rsidR="00CE6D15" w:rsidRPr="00F76A6C">
          <w:rPr>
            <w:rStyle w:val="Hyperlink"/>
          </w:rPr>
          <w:t>Figure 11. Modelled daytime traffic noise levels (dB(A)) in Kallio and Vallila (in Helsinki).</w:t>
        </w:r>
        <w:r w:rsidR="00CE6D15" w:rsidRPr="00F76A6C">
          <w:rPr>
            <w:webHidden/>
          </w:rPr>
          <w:tab/>
        </w:r>
        <w:r w:rsidR="00CE6D15" w:rsidRPr="00F76A6C">
          <w:rPr>
            <w:webHidden/>
          </w:rPr>
          <w:fldChar w:fldCharType="begin"/>
        </w:r>
        <w:r w:rsidR="00CE6D15" w:rsidRPr="00F76A6C">
          <w:rPr>
            <w:webHidden/>
          </w:rPr>
          <w:instrText xml:space="preserve"> PAGEREF _Toc38811651 \h </w:instrText>
        </w:r>
        <w:r w:rsidR="00CE6D15" w:rsidRPr="00F76A6C">
          <w:rPr>
            <w:webHidden/>
          </w:rPr>
        </w:r>
        <w:r w:rsidR="00CE6D15" w:rsidRPr="00F76A6C">
          <w:rPr>
            <w:webHidden/>
          </w:rPr>
          <w:fldChar w:fldCharType="separate"/>
        </w:r>
        <w:r w:rsidR="004A4362" w:rsidRPr="00F76A6C">
          <w:rPr>
            <w:webHidden/>
          </w:rPr>
          <w:t>25</w:t>
        </w:r>
        <w:r w:rsidR="00CE6D15" w:rsidRPr="00F76A6C">
          <w:rPr>
            <w:webHidden/>
          </w:rPr>
          <w:fldChar w:fldCharType="end"/>
        </w:r>
      </w:hyperlink>
    </w:p>
    <w:p w14:paraId="71768138" w14:textId="5312A9F4" w:rsidR="00CE6D15"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52" w:history="1">
        <w:r w:rsidR="00CE6D15" w:rsidRPr="00F76A6C">
          <w:rPr>
            <w:rStyle w:val="Hyperlink"/>
          </w:rPr>
          <w:t>Figure 12. Technical framework of the study: internal (blue) and external (grey) technical dependencies (* = Python library). The several external dependencies of the used Python libraries are not included in the graph.</w:t>
        </w:r>
        <w:r w:rsidR="00CE6D15" w:rsidRPr="00F76A6C">
          <w:rPr>
            <w:webHidden/>
          </w:rPr>
          <w:tab/>
        </w:r>
        <w:r w:rsidR="00CE6D15" w:rsidRPr="00F76A6C">
          <w:rPr>
            <w:webHidden/>
          </w:rPr>
          <w:fldChar w:fldCharType="begin"/>
        </w:r>
        <w:r w:rsidR="00CE6D15" w:rsidRPr="00F76A6C">
          <w:rPr>
            <w:webHidden/>
          </w:rPr>
          <w:instrText xml:space="preserve"> PAGEREF _Toc38811652 \h </w:instrText>
        </w:r>
        <w:r w:rsidR="00CE6D15" w:rsidRPr="00F76A6C">
          <w:rPr>
            <w:webHidden/>
          </w:rPr>
        </w:r>
        <w:r w:rsidR="00CE6D15" w:rsidRPr="00F76A6C">
          <w:rPr>
            <w:webHidden/>
          </w:rPr>
          <w:fldChar w:fldCharType="separate"/>
        </w:r>
        <w:r w:rsidR="004A4362" w:rsidRPr="00F76A6C">
          <w:rPr>
            <w:webHidden/>
          </w:rPr>
          <w:t>28</w:t>
        </w:r>
        <w:r w:rsidR="00CE6D15" w:rsidRPr="00F76A6C">
          <w:rPr>
            <w:webHidden/>
          </w:rPr>
          <w:fldChar w:fldCharType="end"/>
        </w:r>
      </w:hyperlink>
    </w:p>
    <w:p w14:paraId="6A482C57" w14:textId="683D7EBC" w:rsidR="00CE6D15"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53" w:history="1">
        <w:r w:rsidR="00CE6D15" w:rsidRPr="00F76A6C">
          <w:rPr>
            <w:rStyle w:val="Hyperlink"/>
          </w:rPr>
          <w:t>Figure 13. Workflow of street network graph acquisition and construction.</w:t>
        </w:r>
        <w:r w:rsidR="00CE6D15" w:rsidRPr="00F76A6C">
          <w:rPr>
            <w:webHidden/>
          </w:rPr>
          <w:tab/>
        </w:r>
        <w:r w:rsidR="00CE6D15" w:rsidRPr="00F76A6C">
          <w:rPr>
            <w:webHidden/>
          </w:rPr>
          <w:fldChar w:fldCharType="begin"/>
        </w:r>
        <w:r w:rsidR="00CE6D15" w:rsidRPr="00F76A6C">
          <w:rPr>
            <w:webHidden/>
          </w:rPr>
          <w:instrText xml:space="preserve"> PAGEREF _Toc38811653 \h </w:instrText>
        </w:r>
        <w:r w:rsidR="00CE6D15" w:rsidRPr="00F76A6C">
          <w:rPr>
            <w:webHidden/>
          </w:rPr>
        </w:r>
        <w:r w:rsidR="00CE6D15" w:rsidRPr="00F76A6C">
          <w:rPr>
            <w:webHidden/>
          </w:rPr>
          <w:fldChar w:fldCharType="separate"/>
        </w:r>
        <w:r w:rsidR="004A4362" w:rsidRPr="00F76A6C">
          <w:rPr>
            <w:webHidden/>
          </w:rPr>
          <w:t>30</w:t>
        </w:r>
        <w:r w:rsidR="00CE6D15" w:rsidRPr="00F76A6C">
          <w:rPr>
            <w:webHidden/>
          </w:rPr>
          <w:fldChar w:fldCharType="end"/>
        </w:r>
      </w:hyperlink>
    </w:p>
    <w:p w14:paraId="6DD9EE21" w14:textId="52B4CF29" w:rsidR="00CE6D15"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54" w:history="1">
        <w:r w:rsidR="00CE6D15" w:rsidRPr="00F76A6C">
          <w:rPr>
            <w:rStyle w:val="Hyperlink"/>
          </w:rPr>
          <w:t>Figure 14. Workflow of extracting exposures to traffic noise (contaminated distances) to the edges of the graph.</w:t>
        </w:r>
        <w:r w:rsidR="00CE6D15" w:rsidRPr="00F76A6C">
          <w:rPr>
            <w:webHidden/>
          </w:rPr>
          <w:tab/>
        </w:r>
        <w:r w:rsidR="00CE6D15" w:rsidRPr="00F76A6C">
          <w:rPr>
            <w:webHidden/>
          </w:rPr>
          <w:fldChar w:fldCharType="begin"/>
        </w:r>
        <w:r w:rsidR="00CE6D15" w:rsidRPr="00F76A6C">
          <w:rPr>
            <w:webHidden/>
          </w:rPr>
          <w:instrText xml:space="preserve"> PAGEREF _Toc38811654 \h </w:instrText>
        </w:r>
        <w:r w:rsidR="00CE6D15" w:rsidRPr="00F76A6C">
          <w:rPr>
            <w:webHidden/>
          </w:rPr>
        </w:r>
        <w:r w:rsidR="00CE6D15" w:rsidRPr="00F76A6C">
          <w:rPr>
            <w:webHidden/>
          </w:rPr>
          <w:fldChar w:fldCharType="separate"/>
        </w:r>
        <w:r w:rsidR="004A4362" w:rsidRPr="00F76A6C">
          <w:rPr>
            <w:webHidden/>
          </w:rPr>
          <w:t>30</w:t>
        </w:r>
        <w:r w:rsidR="00CE6D15" w:rsidRPr="00F76A6C">
          <w:rPr>
            <w:webHidden/>
          </w:rPr>
          <w:fldChar w:fldCharType="end"/>
        </w:r>
      </w:hyperlink>
    </w:p>
    <w:p w14:paraId="5C9150BD" w14:textId="1EE35E1C" w:rsidR="00CE6D15"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55" w:history="1">
        <w:r w:rsidR="00CE6D15" w:rsidRPr="00F76A6C">
          <w:rPr>
            <w:rStyle w:val="Hyperlink"/>
          </w:rPr>
          <w:t>Figure 15. Noise cost coefficients for dB range 45–75 dB calculated with both equations presented in this chapter (Table 3).</w:t>
        </w:r>
        <w:r w:rsidR="00CE6D15" w:rsidRPr="00F76A6C">
          <w:rPr>
            <w:webHidden/>
          </w:rPr>
          <w:tab/>
        </w:r>
        <w:r w:rsidR="00CE6D15" w:rsidRPr="00F76A6C">
          <w:rPr>
            <w:webHidden/>
          </w:rPr>
          <w:fldChar w:fldCharType="begin"/>
        </w:r>
        <w:r w:rsidR="00CE6D15" w:rsidRPr="00F76A6C">
          <w:rPr>
            <w:webHidden/>
          </w:rPr>
          <w:instrText xml:space="preserve"> PAGEREF _Toc38811655 \h </w:instrText>
        </w:r>
        <w:r w:rsidR="00CE6D15" w:rsidRPr="00F76A6C">
          <w:rPr>
            <w:webHidden/>
          </w:rPr>
        </w:r>
        <w:r w:rsidR="00CE6D15" w:rsidRPr="00F76A6C">
          <w:rPr>
            <w:webHidden/>
          </w:rPr>
          <w:fldChar w:fldCharType="separate"/>
        </w:r>
        <w:r w:rsidR="004A4362" w:rsidRPr="00F76A6C">
          <w:rPr>
            <w:webHidden/>
          </w:rPr>
          <w:t>34</w:t>
        </w:r>
        <w:r w:rsidR="00CE6D15" w:rsidRPr="00F76A6C">
          <w:rPr>
            <w:webHidden/>
          </w:rPr>
          <w:fldChar w:fldCharType="end"/>
        </w:r>
      </w:hyperlink>
    </w:p>
    <w:p w14:paraId="4DD33A1A" w14:textId="36507601" w:rsidR="00CE6D15"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56" w:history="1">
        <w:r w:rsidR="00CE6D15" w:rsidRPr="00F76A6C">
          <w:rPr>
            <w:rStyle w:val="Hyperlink"/>
          </w:rPr>
          <w:t>Figure 16. Workflow of calculating and adding noise sensitivity specific edge costs as new edge attributes.</w:t>
        </w:r>
        <w:r w:rsidR="00CE6D15" w:rsidRPr="00F76A6C">
          <w:rPr>
            <w:webHidden/>
          </w:rPr>
          <w:tab/>
        </w:r>
        <w:r w:rsidR="00CE6D15" w:rsidRPr="00F76A6C">
          <w:rPr>
            <w:webHidden/>
          </w:rPr>
          <w:fldChar w:fldCharType="begin"/>
        </w:r>
        <w:r w:rsidR="00CE6D15" w:rsidRPr="00F76A6C">
          <w:rPr>
            <w:webHidden/>
          </w:rPr>
          <w:instrText xml:space="preserve"> PAGEREF _Toc38811656 \h </w:instrText>
        </w:r>
        <w:r w:rsidR="00CE6D15" w:rsidRPr="00F76A6C">
          <w:rPr>
            <w:webHidden/>
          </w:rPr>
        </w:r>
        <w:r w:rsidR="00CE6D15" w:rsidRPr="00F76A6C">
          <w:rPr>
            <w:webHidden/>
          </w:rPr>
          <w:fldChar w:fldCharType="separate"/>
        </w:r>
        <w:r w:rsidR="004A4362" w:rsidRPr="00F76A6C">
          <w:rPr>
            <w:webHidden/>
          </w:rPr>
          <w:t>35</w:t>
        </w:r>
        <w:r w:rsidR="00CE6D15" w:rsidRPr="00F76A6C">
          <w:rPr>
            <w:webHidden/>
          </w:rPr>
          <w:fldChar w:fldCharType="end"/>
        </w:r>
      </w:hyperlink>
    </w:p>
    <w:p w14:paraId="3B68D050" w14:textId="731E024D" w:rsidR="00CE6D15"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57" w:history="1">
        <w:r w:rsidR="00CE6D15" w:rsidRPr="00F76A6C">
          <w:rPr>
            <w:rStyle w:val="Hyperlink"/>
          </w:rPr>
          <w:t>Figure 17. The sequence of high-level actions included in solving a common pathfinding problem with quiet path routing application.</w:t>
        </w:r>
        <w:r w:rsidR="00CE6D15" w:rsidRPr="00F76A6C">
          <w:rPr>
            <w:webHidden/>
          </w:rPr>
          <w:tab/>
        </w:r>
        <w:r w:rsidR="00CE6D15" w:rsidRPr="00F76A6C">
          <w:rPr>
            <w:webHidden/>
          </w:rPr>
          <w:fldChar w:fldCharType="begin"/>
        </w:r>
        <w:r w:rsidR="00CE6D15" w:rsidRPr="00F76A6C">
          <w:rPr>
            <w:webHidden/>
          </w:rPr>
          <w:instrText xml:space="preserve"> PAGEREF _Toc38811657 \h </w:instrText>
        </w:r>
        <w:r w:rsidR="00CE6D15" w:rsidRPr="00F76A6C">
          <w:rPr>
            <w:webHidden/>
          </w:rPr>
        </w:r>
        <w:r w:rsidR="00CE6D15" w:rsidRPr="00F76A6C">
          <w:rPr>
            <w:webHidden/>
          </w:rPr>
          <w:fldChar w:fldCharType="separate"/>
        </w:r>
        <w:r w:rsidR="004A4362" w:rsidRPr="00F76A6C">
          <w:rPr>
            <w:webHidden/>
          </w:rPr>
          <w:t>37</w:t>
        </w:r>
        <w:r w:rsidR="00CE6D15" w:rsidRPr="00F76A6C">
          <w:rPr>
            <w:webHidden/>
          </w:rPr>
          <w:fldChar w:fldCharType="end"/>
        </w:r>
      </w:hyperlink>
    </w:p>
    <w:p w14:paraId="3F0C50DF" w14:textId="1E35D319" w:rsidR="00CE6D15"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58" w:history="1">
        <w:r w:rsidR="00CE6D15" w:rsidRPr="00F76A6C">
          <w:rPr>
            <w:rStyle w:val="Hyperlink"/>
          </w:rPr>
          <w:t>Figure 18. Technical architecture of the quiet path route planner web application.</w:t>
        </w:r>
        <w:r w:rsidR="00CE6D15" w:rsidRPr="00F76A6C">
          <w:rPr>
            <w:webHidden/>
          </w:rPr>
          <w:tab/>
        </w:r>
        <w:r w:rsidR="00CE6D15" w:rsidRPr="00F76A6C">
          <w:rPr>
            <w:webHidden/>
          </w:rPr>
          <w:fldChar w:fldCharType="begin"/>
        </w:r>
        <w:r w:rsidR="00CE6D15" w:rsidRPr="00F76A6C">
          <w:rPr>
            <w:webHidden/>
          </w:rPr>
          <w:instrText xml:space="preserve"> PAGEREF _Toc38811658 \h </w:instrText>
        </w:r>
        <w:r w:rsidR="00CE6D15" w:rsidRPr="00F76A6C">
          <w:rPr>
            <w:webHidden/>
          </w:rPr>
        </w:r>
        <w:r w:rsidR="00CE6D15" w:rsidRPr="00F76A6C">
          <w:rPr>
            <w:webHidden/>
          </w:rPr>
          <w:fldChar w:fldCharType="separate"/>
        </w:r>
        <w:r w:rsidR="004A4362" w:rsidRPr="00F76A6C">
          <w:rPr>
            <w:webHidden/>
          </w:rPr>
          <w:t>40</w:t>
        </w:r>
        <w:r w:rsidR="00CE6D15" w:rsidRPr="00F76A6C">
          <w:rPr>
            <w:webHidden/>
          </w:rPr>
          <w:fldChar w:fldCharType="end"/>
        </w:r>
      </w:hyperlink>
    </w:p>
    <w:p w14:paraId="5687639C" w14:textId="46B1CAD9" w:rsidR="00CE6D15"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59" w:history="1">
        <w:r w:rsidR="00CE6D15" w:rsidRPr="00F76A6C">
          <w:rPr>
            <w:rStyle w:val="Hyperlink"/>
          </w:rPr>
          <w:t xml:space="preserve">Figure 19. Workflow of the analysis for modelling origin – PT stop (or commuting destination) walking routes and estimating their utilization rates based on commuter flows (as in 3.7.2). I analyzed census based commuting flow data and extracted the first walks of planned public transport itineraries to commuting destinations. These first walks are referred to as </w:t>
        </w:r>
        <w:r w:rsidR="00CE6D15" w:rsidRPr="00F76A6C">
          <w:rPr>
            <w:rStyle w:val="Hyperlink"/>
            <w:i/>
          </w:rPr>
          <w:t xml:space="preserve">local walking routes </w:t>
        </w:r>
        <w:r w:rsidR="00CE6D15" w:rsidRPr="00F76A6C">
          <w:rPr>
            <w:rStyle w:val="Hyperlink"/>
          </w:rPr>
          <w:t>in the study.</w:t>
        </w:r>
        <w:r w:rsidR="00CE6D15" w:rsidRPr="00F76A6C">
          <w:rPr>
            <w:webHidden/>
          </w:rPr>
          <w:tab/>
        </w:r>
        <w:r w:rsidR="00CE6D15" w:rsidRPr="00F76A6C">
          <w:rPr>
            <w:webHidden/>
          </w:rPr>
          <w:fldChar w:fldCharType="begin"/>
        </w:r>
        <w:r w:rsidR="00CE6D15" w:rsidRPr="00F76A6C">
          <w:rPr>
            <w:webHidden/>
          </w:rPr>
          <w:instrText xml:space="preserve"> PAGEREF _Toc38811659 \h </w:instrText>
        </w:r>
        <w:r w:rsidR="00CE6D15" w:rsidRPr="00F76A6C">
          <w:rPr>
            <w:webHidden/>
          </w:rPr>
        </w:r>
        <w:r w:rsidR="00CE6D15" w:rsidRPr="00F76A6C">
          <w:rPr>
            <w:webHidden/>
          </w:rPr>
          <w:fldChar w:fldCharType="separate"/>
        </w:r>
        <w:r w:rsidR="004A4362" w:rsidRPr="00F76A6C">
          <w:rPr>
            <w:webHidden/>
          </w:rPr>
          <w:t>43</w:t>
        </w:r>
        <w:r w:rsidR="00CE6D15" w:rsidRPr="00F76A6C">
          <w:rPr>
            <w:webHidden/>
          </w:rPr>
          <w:fldChar w:fldCharType="end"/>
        </w:r>
      </w:hyperlink>
    </w:p>
    <w:p w14:paraId="23054764" w14:textId="31FBA4E3" w:rsidR="00CE6D15"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60" w:history="1">
        <w:r w:rsidR="00CE6D15" w:rsidRPr="00F76A6C">
          <w:rPr>
            <w:rStyle w:val="Hyperlink"/>
          </w:rPr>
          <w:t>Figure 20. Workflow of the analysis for 1) calculating short and quiet paths for local walking routes (3.7.3),  2) assessing exposures to traffic noise on the paths (3.7.4) and 3) assessing achievable reductions in traffic noise exposure by taking quiet paths (3.8).</w:t>
        </w:r>
        <w:r w:rsidR="00CE6D15" w:rsidRPr="00F76A6C">
          <w:rPr>
            <w:webHidden/>
          </w:rPr>
          <w:tab/>
        </w:r>
        <w:r w:rsidR="00CE6D15" w:rsidRPr="00F76A6C">
          <w:rPr>
            <w:webHidden/>
          </w:rPr>
          <w:fldChar w:fldCharType="begin"/>
        </w:r>
        <w:r w:rsidR="00CE6D15" w:rsidRPr="00F76A6C">
          <w:rPr>
            <w:webHidden/>
          </w:rPr>
          <w:instrText xml:space="preserve"> PAGEREF _Toc38811660 \h </w:instrText>
        </w:r>
        <w:r w:rsidR="00CE6D15" w:rsidRPr="00F76A6C">
          <w:rPr>
            <w:webHidden/>
          </w:rPr>
        </w:r>
        <w:r w:rsidR="00CE6D15" w:rsidRPr="00F76A6C">
          <w:rPr>
            <w:webHidden/>
          </w:rPr>
          <w:fldChar w:fldCharType="separate"/>
        </w:r>
        <w:r w:rsidR="004A4362" w:rsidRPr="00F76A6C">
          <w:rPr>
            <w:webHidden/>
          </w:rPr>
          <w:t>44</w:t>
        </w:r>
        <w:r w:rsidR="00CE6D15" w:rsidRPr="00F76A6C">
          <w:rPr>
            <w:webHidden/>
          </w:rPr>
          <w:fldChar w:fldCharType="end"/>
        </w:r>
      </w:hyperlink>
    </w:p>
    <w:p w14:paraId="1C909A80" w14:textId="52A10D2C" w:rsidR="00CE6D15"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61" w:history="1">
        <w:r w:rsidR="00CE6D15" w:rsidRPr="00F76A6C">
          <w:rPr>
            <w:rStyle w:val="Hyperlink"/>
          </w:rPr>
          <w:t>Figure 21. Extent of the itinerary planning analysis by commuting flow data. In the Helsinki case study, I assessed exposure to noise during commutes originating within the municipality (marked with red). In the analysis, public transport itineraries were planned for all commutes and first walks of the travel chains were extracted for noise exposure assessment. The point symbols represent “central workplace location” of each city district.</w:t>
        </w:r>
        <w:r w:rsidR="00CE6D15" w:rsidRPr="00F76A6C">
          <w:rPr>
            <w:webHidden/>
          </w:rPr>
          <w:tab/>
        </w:r>
        <w:r w:rsidR="00CE6D15" w:rsidRPr="00F76A6C">
          <w:rPr>
            <w:webHidden/>
          </w:rPr>
          <w:fldChar w:fldCharType="begin"/>
        </w:r>
        <w:r w:rsidR="00CE6D15" w:rsidRPr="00F76A6C">
          <w:rPr>
            <w:webHidden/>
          </w:rPr>
          <w:instrText xml:space="preserve"> PAGEREF _Toc38811661 \h </w:instrText>
        </w:r>
        <w:r w:rsidR="00CE6D15" w:rsidRPr="00F76A6C">
          <w:rPr>
            <w:webHidden/>
          </w:rPr>
        </w:r>
        <w:r w:rsidR="00CE6D15" w:rsidRPr="00F76A6C">
          <w:rPr>
            <w:webHidden/>
          </w:rPr>
          <w:fldChar w:fldCharType="separate"/>
        </w:r>
        <w:r w:rsidR="004A4362" w:rsidRPr="00F76A6C">
          <w:rPr>
            <w:webHidden/>
          </w:rPr>
          <w:t>45</w:t>
        </w:r>
        <w:r w:rsidR="00CE6D15" w:rsidRPr="00F76A6C">
          <w:rPr>
            <w:webHidden/>
          </w:rPr>
          <w:fldChar w:fldCharType="end"/>
        </w:r>
      </w:hyperlink>
    </w:p>
    <w:p w14:paraId="7283EBCD" w14:textId="4DCC954C" w:rsidR="00CE6D15"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62" w:history="1">
        <w:r w:rsidR="00CE6D15" w:rsidRPr="00F76A6C">
          <w:rPr>
            <w:rStyle w:val="Hyperlink"/>
          </w:rPr>
          <w:t>Figure 22. An example of projected walking routes and their utilization rates from one origin to public transport stops and workplaces. The walking routes are extracted from planned public transport itineraries (travel chains) to all commuting destinations from the origin as per census based commuting flow data.</w:t>
        </w:r>
        <w:r w:rsidR="00CE6D15" w:rsidRPr="00F76A6C">
          <w:rPr>
            <w:webHidden/>
          </w:rPr>
          <w:tab/>
        </w:r>
        <w:r w:rsidR="00CE6D15" w:rsidRPr="00F76A6C">
          <w:rPr>
            <w:webHidden/>
          </w:rPr>
          <w:fldChar w:fldCharType="begin"/>
        </w:r>
        <w:r w:rsidR="00CE6D15" w:rsidRPr="00F76A6C">
          <w:rPr>
            <w:webHidden/>
          </w:rPr>
          <w:instrText xml:space="preserve"> PAGEREF _Toc38811662 \h </w:instrText>
        </w:r>
        <w:r w:rsidR="00CE6D15" w:rsidRPr="00F76A6C">
          <w:rPr>
            <w:webHidden/>
          </w:rPr>
        </w:r>
        <w:r w:rsidR="00CE6D15" w:rsidRPr="00F76A6C">
          <w:rPr>
            <w:webHidden/>
          </w:rPr>
          <w:fldChar w:fldCharType="separate"/>
        </w:r>
        <w:r w:rsidR="004A4362" w:rsidRPr="00F76A6C">
          <w:rPr>
            <w:webHidden/>
          </w:rPr>
          <w:t>47</w:t>
        </w:r>
        <w:r w:rsidR="00CE6D15" w:rsidRPr="00F76A6C">
          <w:rPr>
            <w:webHidden/>
          </w:rPr>
          <w:fldChar w:fldCharType="end"/>
        </w:r>
      </w:hyperlink>
    </w:p>
    <w:p w14:paraId="49FA065E" w14:textId="593FB50E" w:rsidR="00CE6D15"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63" w:history="1">
        <w:r w:rsidR="00CE6D15" w:rsidRPr="00F76A6C">
          <w:rPr>
            <w:rStyle w:val="Hyperlink"/>
          </w:rPr>
          <w:t>Figure 23. Inclusion (%) of commutes per origin in the itinerary planning analysis for finding local walking routes to PT stops and commuting destinations. Only commuting destinations located in Helsinki Metropolitan Area, or max. 3 km from origins, were included in the analysis. Consequently, for some origins, significant shares of commutes were excluded in the analysis (shown with grey and black squares on the map). For these origins, the accuracy of the assessment was thus limited. Yet for majority of the origins, more than 70 % of all commutes were included in the analysis (green squares).</w:t>
        </w:r>
        <w:r w:rsidR="00CE6D15" w:rsidRPr="00F76A6C">
          <w:rPr>
            <w:webHidden/>
          </w:rPr>
          <w:tab/>
        </w:r>
        <w:r w:rsidR="00CE6D15" w:rsidRPr="00F76A6C">
          <w:rPr>
            <w:webHidden/>
          </w:rPr>
          <w:fldChar w:fldCharType="begin"/>
        </w:r>
        <w:r w:rsidR="00CE6D15" w:rsidRPr="00F76A6C">
          <w:rPr>
            <w:webHidden/>
          </w:rPr>
          <w:instrText xml:space="preserve"> PAGEREF _Toc38811663 \h </w:instrText>
        </w:r>
        <w:r w:rsidR="00CE6D15" w:rsidRPr="00F76A6C">
          <w:rPr>
            <w:webHidden/>
          </w:rPr>
        </w:r>
        <w:r w:rsidR="00CE6D15" w:rsidRPr="00F76A6C">
          <w:rPr>
            <w:webHidden/>
          </w:rPr>
          <w:fldChar w:fldCharType="separate"/>
        </w:r>
        <w:r w:rsidR="004A4362" w:rsidRPr="00F76A6C">
          <w:rPr>
            <w:webHidden/>
          </w:rPr>
          <w:t>48</w:t>
        </w:r>
        <w:r w:rsidR="00CE6D15" w:rsidRPr="00F76A6C">
          <w:rPr>
            <w:webHidden/>
          </w:rPr>
          <w:fldChar w:fldCharType="end"/>
        </w:r>
      </w:hyperlink>
    </w:p>
    <w:p w14:paraId="17D31766" w14:textId="52778B7F" w:rsidR="00CE6D15"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64" w:history="1">
        <w:r w:rsidR="00CE6D15" w:rsidRPr="00F76A6C">
          <w:rPr>
            <w:rStyle w:val="Hyperlink"/>
          </w:rPr>
          <w:t>Figure 24. Number of commutes vs. commutes included in the itinerary planning analysis (%) per origin.</w:t>
        </w:r>
        <w:r w:rsidR="00CE6D15" w:rsidRPr="00F76A6C">
          <w:rPr>
            <w:webHidden/>
          </w:rPr>
          <w:tab/>
        </w:r>
        <w:r w:rsidR="00CE6D15" w:rsidRPr="00F76A6C">
          <w:rPr>
            <w:webHidden/>
          </w:rPr>
          <w:fldChar w:fldCharType="begin"/>
        </w:r>
        <w:r w:rsidR="00CE6D15" w:rsidRPr="00F76A6C">
          <w:rPr>
            <w:webHidden/>
          </w:rPr>
          <w:instrText xml:space="preserve"> PAGEREF _Toc38811664 \h </w:instrText>
        </w:r>
        <w:r w:rsidR="00CE6D15" w:rsidRPr="00F76A6C">
          <w:rPr>
            <w:webHidden/>
          </w:rPr>
        </w:r>
        <w:r w:rsidR="00CE6D15" w:rsidRPr="00F76A6C">
          <w:rPr>
            <w:webHidden/>
          </w:rPr>
          <w:fldChar w:fldCharType="separate"/>
        </w:r>
        <w:r w:rsidR="004A4362" w:rsidRPr="00F76A6C">
          <w:rPr>
            <w:webHidden/>
          </w:rPr>
          <w:t>49</w:t>
        </w:r>
        <w:r w:rsidR="00CE6D15" w:rsidRPr="00F76A6C">
          <w:rPr>
            <w:webHidden/>
          </w:rPr>
          <w:fldChar w:fldCharType="end"/>
        </w:r>
      </w:hyperlink>
    </w:p>
    <w:p w14:paraId="18354FF7" w14:textId="6804245A" w:rsidR="00CE6D15"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65" w:history="1">
        <w:r w:rsidR="00CE6D15" w:rsidRPr="00F76A6C">
          <w:rPr>
            <w:rStyle w:val="Hyperlink"/>
          </w:rPr>
          <w:t>Figure 25. All shortest paths visualized with feature blending method: overlapping paths show darker on the map. I routed shortest- and quiet paths for all local walking routes to PT stops modelled in the previous phases of the assessment.</w:t>
        </w:r>
        <w:r w:rsidR="00CE6D15" w:rsidRPr="00F76A6C">
          <w:rPr>
            <w:webHidden/>
          </w:rPr>
          <w:tab/>
        </w:r>
        <w:r w:rsidR="00CE6D15" w:rsidRPr="00F76A6C">
          <w:rPr>
            <w:webHidden/>
          </w:rPr>
          <w:fldChar w:fldCharType="begin"/>
        </w:r>
        <w:r w:rsidR="00CE6D15" w:rsidRPr="00F76A6C">
          <w:rPr>
            <w:webHidden/>
          </w:rPr>
          <w:instrText xml:space="preserve"> PAGEREF _Toc38811665 \h </w:instrText>
        </w:r>
        <w:r w:rsidR="00CE6D15" w:rsidRPr="00F76A6C">
          <w:rPr>
            <w:webHidden/>
          </w:rPr>
        </w:r>
        <w:r w:rsidR="00CE6D15" w:rsidRPr="00F76A6C">
          <w:rPr>
            <w:webHidden/>
          </w:rPr>
          <w:fldChar w:fldCharType="separate"/>
        </w:r>
        <w:r w:rsidR="004A4362" w:rsidRPr="00F76A6C">
          <w:rPr>
            <w:webHidden/>
          </w:rPr>
          <w:t>50</w:t>
        </w:r>
        <w:r w:rsidR="00CE6D15" w:rsidRPr="00F76A6C">
          <w:rPr>
            <w:webHidden/>
          </w:rPr>
          <w:fldChar w:fldCharType="end"/>
        </w:r>
      </w:hyperlink>
    </w:p>
    <w:p w14:paraId="50497B24" w14:textId="757576F8" w:rsidR="00CE6D15"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66" w:history="1">
        <w:r w:rsidR="00CE6D15" w:rsidRPr="00F76A6C">
          <w:rPr>
            <w:rStyle w:val="Hyperlink"/>
          </w:rPr>
          <w:t>Figure 26. A typical sequence of actions included in solving one pathfinding problem from the perspective of the route planner application (grey) and user (blue).</w:t>
        </w:r>
        <w:r w:rsidR="00CE6D15" w:rsidRPr="00F76A6C">
          <w:rPr>
            <w:webHidden/>
          </w:rPr>
          <w:tab/>
        </w:r>
        <w:r w:rsidR="00CE6D15" w:rsidRPr="00F76A6C">
          <w:rPr>
            <w:webHidden/>
          </w:rPr>
          <w:fldChar w:fldCharType="begin"/>
        </w:r>
        <w:r w:rsidR="00CE6D15" w:rsidRPr="00F76A6C">
          <w:rPr>
            <w:webHidden/>
          </w:rPr>
          <w:instrText xml:space="preserve"> PAGEREF _Toc38811666 \h </w:instrText>
        </w:r>
        <w:r w:rsidR="00CE6D15" w:rsidRPr="00F76A6C">
          <w:rPr>
            <w:webHidden/>
          </w:rPr>
        </w:r>
        <w:r w:rsidR="00CE6D15" w:rsidRPr="00F76A6C">
          <w:rPr>
            <w:webHidden/>
          </w:rPr>
          <w:fldChar w:fldCharType="separate"/>
        </w:r>
        <w:r w:rsidR="004A4362" w:rsidRPr="00F76A6C">
          <w:rPr>
            <w:webHidden/>
          </w:rPr>
          <w:t>59</w:t>
        </w:r>
        <w:r w:rsidR="00CE6D15" w:rsidRPr="00F76A6C">
          <w:rPr>
            <w:webHidden/>
          </w:rPr>
          <w:fldChar w:fldCharType="end"/>
        </w:r>
      </w:hyperlink>
    </w:p>
    <w:p w14:paraId="2E05E7B3" w14:textId="6824C875" w:rsidR="00CE6D15"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67" w:history="1">
        <w:r w:rsidR="00CE6D15" w:rsidRPr="00F76A6C">
          <w:rPr>
            <w:rStyle w:val="Hyperlink"/>
          </w:rPr>
          <w:t>Figure 27. The user interface of the quiet path route planner when showing two alternative paths (one shortest path and one quiet path).</w:t>
        </w:r>
        <w:r w:rsidR="00CE6D15" w:rsidRPr="00F76A6C">
          <w:rPr>
            <w:webHidden/>
          </w:rPr>
          <w:tab/>
        </w:r>
        <w:r w:rsidR="00CE6D15" w:rsidRPr="00F76A6C">
          <w:rPr>
            <w:webHidden/>
          </w:rPr>
          <w:fldChar w:fldCharType="begin"/>
        </w:r>
        <w:r w:rsidR="00CE6D15" w:rsidRPr="00F76A6C">
          <w:rPr>
            <w:webHidden/>
          </w:rPr>
          <w:instrText xml:space="preserve"> PAGEREF _Toc38811667 \h </w:instrText>
        </w:r>
        <w:r w:rsidR="00CE6D15" w:rsidRPr="00F76A6C">
          <w:rPr>
            <w:webHidden/>
          </w:rPr>
        </w:r>
        <w:r w:rsidR="00CE6D15" w:rsidRPr="00F76A6C">
          <w:rPr>
            <w:webHidden/>
          </w:rPr>
          <w:fldChar w:fldCharType="separate"/>
        </w:r>
        <w:r w:rsidR="004A4362" w:rsidRPr="00F76A6C">
          <w:rPr>
            <w:webHidden/>
          </w:rPr>
          <w:t>60</w:t>
        </w:r>
        <w:r w:rsidR="00CE6D15" w:rsidRPr="00F76A6C">
          <w:rPr>
            <w:webHidden/>
          </w:rPr>
          <w:fldChar w:fldCharType="end"/>
        </w:r>
      </w:hyperlink>
    </w:p>
    <w:p w14:paraId="33968CC7" w14:textId="1F26E1E4" w:rsidR="00CE6D15"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68" w:history="1">
        <w:r w:rsidR="00CE6D15" w:rsidRPr="00F76A6C">
          <w:rPr>
            <w:rStyle w:val="Hyperlink"/>
          </w:rPr>
          <w:t>Figure 28. The user interface of the quiet path route planner when showing several alternative paths (one shortest path and six quiet paths). In the third picture, longest paths are filtered out by a user-defined length threshold.</w:t>
        </w:r>
        <w:r w:rsidR="00CE6D15" w:rsidRPr="00F76A6C">
          <w:rPr>
            <w:webHidden/>
          </w:rPr>
          <w:tab/>
        </w:r>
        <w:r w:rsidR="00CE6D15" w:rsidRPr="00F76A6C">
          <w:rPr>
            <w:webHidden/>
          </w:rPr>
          <w:fldChar w:fldCharType="begin"/>
        </w:r>
        <w:r w:rsidR="00CE6D15" w:rsidRPr="00F76A6C">
          <w:rPr>
            <w:webHidden/>
          </w:rPr>
          <w:instrText xml:space="preserve"> PAGEREF _Toc38811668 \h </w:instrText>
        </w:r>
        <w:r w:rsidR="00CE6D15" w:rsidRPr="00F76A6C">
          <w:rPr>
            <w:webHidden/>
          </w:rPr>
        </w:r>
        <w:r w:rsidR="00CE6D15" w:rsidRPr="00F76A6C">
          <w:rPr>
            <w:webHidden/>
          </w:rPr>
          <w:fldChar w:fldCharType="separate"/>
        </w:r>
        <w:r w:rsidR="004A4362" w:rsidRPr="00F76A6C">
          <w:rPr>
            <w:webHidden/>
          </w:rPr>
          <w:t>60</w:t>
        </w:r>
        <w:r w:rsidR="00CE6D15" w:rsidRPr="00F76A6C">
          <w:rPr>
            <w:webHidden/>
          </w:rPr>
          <w:fldChar w:fldCharType="end"/>
        </w:r>
      </w:hyperlink>
    </w:p>
    <w:p w14:paraId="31A38476" w14:textId="786EF43D" w:rsidR="00CE6D15"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69" w:history="1">
        <w:r w:rsidR="00CE6D15" w:rsidRPr="00F76A6C">
          <w:rPr>
            <w:rStyle w:val="Hyperlink"/>
          </w:rPr>
          <w:t>Figure 29. “Add to home screen” -functionality of the web application; the quiet path route planner can be "installed" on user's phone to work similarly as installed apps (without web browser and address bar).</w:t>
        </w:r>
        <w:r w:rsidR="00CE6D15" w:rsidRPr="00F76A6C">
          <w:rPr>
            <w:webHidden/>
          </w:rPr>
          <w:tab/>
        </w:r>
        <w:r w:rsidR="00CE6D15" w:rsidRPr="00F76A6C">
          <w:rPr>
            <w:webHidden/>
          </w:rPr>
          <w:fldChar w:fldCharType="begin"/>
        </w:r>
        <w:r w:rsidR="00CE6D15" w:rsidRPr="00F76A6C">
          <w:rPr>
            <w:webHidden/>
          </w:rPr>
          <w:instrText xml:space="preserve"> PAGEREF _Toc38811669 \h </w:instrText>
        </w:r>
        <w:r w:rsidR="00CE6D15" w:rsidRPr="00F76A6C">
          <w:rPr>
            <w:webHidden/>
          </w:rPr>
        </w:r>
        <w:r w:rsidR="00CE6D15" w:rsidRPr="00F76A6C">
          <w:rPr>
            <w:webHidden/>
          </w:rPr>
          <w:fldChar w:fldCharType="separate"/>
        </w:r>
        <w:r w:rsidR="004A4362" w:rsidRPr="00F76A6C">
          <w:rPr>
            <w:webHidden/>
          </w:rPr>
          <w:t>61</w:t>
        </w:r>
        <w:r w:rsidR="00CE6D15" w:rsidRPr="00F76A6C">
          <w:rPr>
            <w:webHidden/>
          </w:rPr>
          <w:fldChar w:fldCharType="end"/>
        </w:r>
      </w:hyperlink>
    </w:p>
    <w:p w14:paraId="691D785C" w14:textId="3EDF5F0E" w:rsidR="00CE6D15"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70" w:history="1">
        <w:r w:rsidR="00CE6D15" w:rsidRPr="00F76A6C">
          <w:rPr>
            <w:rStyle w:val="Hyperlink"/>
          </w:rPr>
          <w:t>Figure 30. Mean walking distances from homes to public transport (PT) stops. The averages are weighted with the estimated utilization rates of the walks based on the total flow of commutes using each origin – PT stop pair.</w:t>
        </w:r>
        <w:r w:rsidR="00CE6D15" w:rsidRPr="00F76A6C">
          <w:rPr>
            <w:webHidden/>
          </w:rPr>
          <w:tab/>
        </w:r>
        <w:r w:rsidR="00CE6D15" w:rsidRPr="00F76A6C">
          <w:rPr>
            <w:webHidden/>
          </w:rPr>
          <w:fldChar w:fldCharType="begin"/>
        </w:r>
        <w:r w:rsidR="00CE6D15" w:rsidRPr="00F76A6C">
          <w:rPr>
            <w:webHidden/>
          </w:rPr>
          <w:instrText xml:space="preserve"> PAGEREF _Toc38811670 \h </w:instrText>
        </w:r>
        <w:r w:rsidR="00CE6D15" w:rsidRPr="00F76A6C">
          <w:rPr>
            <w:webHidden/>
          </w:rPr>
        </w:r>
        <w:r w:rsidR="00CE6D15" w:rsidRPr="00F76A6C">
          <w:rPr>
            <w:webHidden/>
          </w:rPr>
          <w:fldChar w:fldCharType="separate"/>
        </w:r>
        <w:r w:rsidR="004A4362" w:rsidRPr="00F76A6C">
          <w:rPr>
            <w:webHidden/>
          </w:rPr>
          <w:t>64</w:t>
        </w:r>
        <w:r w:rsidR="00CE6D15" w:rsidRPr="00F76A6C">
          <w:rPr>
            <w:webHidden/>
          </w:rPr>
          <w:fldChar w:fldCharType="end"/>
        </w:r>
      </w:hyperlink>
    </w:p>
    <w:p w14:paraId="2A9F44EE" w14:textId="4EA47B8E" w:rsidR="00CE6D15"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71" w:history="1">
        <w:r w:rsidR="00CE6D15" w:rsidRPr="00F76A6C">
          <w:rPr>
            <w:rStyle w:val="Hyperlink"/>
          </w:rPr>
          <w:t>Figure 31. Mean traffic noise level (dB(A)) on walks from homes to PT stops. The averages are weighted with the estimated utilization rates of the walks based on the total flow of commutes using each origin – PT stop pair.</w:t>
        </w:r>
        <w:r w:rsidR="00CE6D15" w:rsidRPr="00F76A6C">
          <w:rPr>
            <w:webHidden/>
          </w:rPr>
          <w:tab/>
        </w:r>
        <w:r w:rsidR="00CE6D15" w:rsidRPr="00F76A6C">
          <w:rPr>
            <w:webHidden/>
          </w:rPr>
          <w:fldChar w:fldCharType="begin"/>
        </w:r>
        <w:r w:rsidR="00CE6D15" w:rsidRPr="00F76A6C">
          <w:rPr>
            <w:webHidden/>
          </w:rPr>
          <w:instrText xml:space="preserve"> PAGEREF _Toc38811671 \h </w:instrText>
        </w:r>
        <w:r w:rsidR="00CE6D15" w:rsidRPr="00F76A6C">
          <w:rPr>
            <w:webHidden/>
          </w:rPr>
        </w:r>
        <w:r w:rsidR="00CE6D15" w:rsidRPr="00F76A6C">
          <w:rPr>
            <w:webHidden/>
          </w:rPr>
          <w:fldChar w:fldCharType="separate"/>
        </w:r>
        <w:r w:rsidR="004A4362" w:rsidRPr="00F76A6C">
          <w:rPr>
            <w:webHidden/>
          </w:rPr>
          <w:t>65</w:t>
        </w:r>
        <w:r w:rsidR="00CE6D15" w:rsidRPr="00F76A6C">
          <w:rPr>
            <w:webHidden/>
          </w:rPr>
          <w:fldChar w:fldCharType="end"/>
        </w:r>
      </w:hyperlink>
    </w:p>
    <w:p w14:paraId="3B241A54" w14:textId="7A2619B9" w:rsidR="00CE6D15"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72" w:history="1">
        <w:r w:rsidR="00CE6D15" w:rsidRPr="00F76A6C">
          <w:rPr>
            <w:rStyle w:val="Hyperlink"/>
          </w:rPr>
          <w:t>Figure 32. Mean exposures to +65 dB(A) traffic noise levels (m) on walks from homes to public transport (PT) stops. The averages are weighted with the estimated utilization rates of the walks based on the total flow of commutes using each origin – PT stop pair.</w:t>
        </w:r>
        <w:r w:rsidR="00CE6D15" w:rsidRPr="00F76A6C">
          <w:rPr>
            <w:webHidden/>
          </w:rPr>
          <w:tab/>
        </w:r>
        <w:r w:rsidR="00CE6D15" w:rsidRPr="00F76A6C">
          <w:rPr>
            <w:webHidden/>
          </w:rPr>
          <w:fldChar w:fldCharType="begin"/>
        </w:r>
        <w:r w:rsidR="00CE6D15" w:rsidRPr="00F76A6C">
          <w:rPr>
            <w:webHidden/>
          </w:rPr>
          <w:instrText xml:space="preserve"> PAGEREF _Toc38811672 \h </w:instrText>
        </w:r>
        <w:r w:rsidR="00CE6D15" w:rsidRPr="00F76A6C">
          <w:rPr>
            <w:webHidden/>
          </w:rPr>
        </w:r>
        <w:r w:rsidR="00CE6D15" w:rsidRPr="00F76A6C">
          <w:rPr>
            <w:webHidden/>
          </w:rPr>
          <w:fldChar w:fldCharType="separate"/>
        </w:r>
        <w:r w:rsidR="004A4362" w:rsidRPr="00F76A6C">
          <w:rPr>
            <w:webHidden/>
          </w:rPr>
          <w:t>66</w:t>
        </w:r>
        <w:r w:rsidR="00CE6D15" w:rsidRPr="00F76A6C">
          <w:rPr>
            <w:webHidden/>
          </w:rPr>
          <w:fldChar w:fldCharType="end"/>
        </w:r>
      </w:hyperlink>
    </w:p>
    <w:p w14:paraId="7312E75F" w14:textId="33E78207" w:rsidR="00CE6D15"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73" w:history="1">
        <w:r w:rsidR="00CE6D15" w:rsidRPr="00F76A6C">
          <w:rPr>
            <w:rStyle w:val="Hyperlink"/>
          </w:rPr>
          <w:t>Figure 33. Mean exposures to +70 dB traffic noise levels (m) on walks from homes to public transport (PT) stops. The averages are weighted with the estimated utilization rates of the walks based on the total flow of commutes using each origin – PT stop pair.</w:t>
        </w:r>
        <w:r w:rsidR="00CE6D15" w:rsidRPr="00F76A6C">
          <w:rPr>
            <w:webHidden/>
          </w:rPr>
          <w:tab/>
        </w:r>
        <w:r w:rsidR="00CE6D15" w:rsidRPr="00F76A6C">
          <w:rPr>
            <w:webHidden/>
          </w:rPr>
          <w:fldChar w:fldCharType="begin"/>
        </w:r>
        <w:r w:rsidR="00CE6D15" w:rsidRPr="00F76A6C">
          <w:rPr>
            <w:webHidden/>
          </w:rPr>
          <w:instrText xml:space="preserve"> PAGEREF _Toc38811673 \h </w:instrText>
        </w:r>
        <w:r w:rsidR="00CE6D15" w:rsidRPr="00F76A6C">
          <w:rPr>
            <w:webHidden/>
          </w:rPr>
        </w:r>
        <w:r w:rsidR="00CE6D15" w:rsidRPr="00F76A6C">
          <w:rPr>
            <w:webHidden/>
          </w:rPr>
          <w:fldChar w:fldCharType="separate"/>
        </w:r>
        <w:r w:rsidR="004A4362" w:rsidRPr="00F76A6C">
          <w:rPr>
            <w:webHidden/>
          </w:rPr>
          <w:t>67</w:t>
        </w:r>
        <w:r w:rsidR="00CE6D15" w:rsidRPr="00F76A6C">
          <w:rPr>
            <w:webHidden/>
          </w:rPr>
          <w:fldChar w:fldCharType="end"/>
        </w:r>
      </w:hyperlink>
    </w:p>
    <w:p w14:paraId="37432611" w14:textId="278CD27A" w:rsidR="00CE6D15"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74" w:history="1">
        <w:r w:rsidR="00CE6D15" w:rsidRPr="00F76A6C">
          <w:rPr>
            <w:rStyle w:val="Hyperlink"/>
          </w:rPr>
          <w:t>Figure 34. Mean exposure to +65 dB(A) traffic noise levels (%) on walks from homes to public transport (PT) stops. The averages are weighted with the estimated utilization rates of the walks based on the total flow of commutes using each origin – PT stop pair.</w:t>
        </w:r>
        <w:r w:rsidR="00CE6D15" w:rsidRPr="00F76A6C">
          <w:rPr>
            <w:webHidden/>
          </w:rPr>
          <w:tab/>
        </w:r>
        <w:r w:rsidR="00CE6D15" w:rsidRPr="00F76A6C">
          <w:rPr>
            <w:webHidden/>
          </w:rPr>
          <w:fldChar w:fldCharType="begin"/>
        </w:r>
        <w:r w:rsidR="00CE6D15" w:rsidRPr="00F76A6C">
          <w:rPr>
            <w:webHidden/>
          </w:rPr>
          <w:instrText xml:space="preserve"> PAGEREF _Toc38811674 \h </w:instrText>
        </w:r>
        <w:r w:rsidR="00CE6D15" w:rsidRPr="00F76A6C">
          <w:rPr>
            <w:webHidden/>
          </w:rPr>
        </w:r>
        <w:r w:rsidR="00CE6D15" w:rsidRPr="00F76A6C">
          <w:rPr>
            <w:webHidden/>
          </w:rPr>
          <w:fldChar w:fldCharType="separate"/>
        </w:r>
        <w:r w:rsidR="004A4362" w:rsidRPr="00F76A6C">
          <w:rPr>
            <w:webHidden/>
          </w:rPr>
          <w:t>68</w:t>
        </w:r>
        <w:r w:rsidR="00CE6D15" w:rsidRPr="00F76A6C">
          <w:rPr>
            <w:webHidden/>
          </w:rPr>
          <w:fldChar w:fldCharType="end"/>
        </w:r>
      </w:hyperlink>
    </w:p>
    <w:p w14:paraId="26182C13" w14:textId="42DEC28C" w:rsidR="00CE6D15"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75" w:history="1">
        <w:r w:rsidR="00CE6D15" w:rsidRPr="00F76A6C">
          <w:rPr>
            <w:rStyle w:val="Hyperlink"/>
          </w:rPr>
          <w:t>Figure 35. Mean exposure to +70 dB(A) traffic noise levels (%) on walks from homes to public transport (PT) stops. The averages are weighted with the estimated utilization rates of the walks based on the total flow of commutes using each origin – PT stop pair.</w:t>
        </w:r>
        <w:r w:rsidR="00CE6D15" w:rsidRPr="00F76A6C">
          <w:rPr>
            <w:webHidden/>
          </w:rPr>
          <w:tab/>
        </w:r>
        <w:r w:rsidR="00CE6D15" w:rsidRPr="00F76A6C">
          <w:rPr>
            <w:webHidden/>
          </w:rPr>
          <w:fldChar w:fldCharType="begin"/>
        </w:r>
        <w:r w:rsidR="00CE6D15" w:rsidRPr="00F76A6C">
          <w:rPr>
            <w:webHidden/>
          </w:rPr>
          <w:instrText xml:space="preserve"> PAGEREF _Toc38811675 \h </w:instrText>
        </w:r>
        <w:r w:rsidR="00CE6D15" w:rsidRPr="00F76A6C">
          <w:rPr>
            <w:webHidden/>
          </w:rPr>
        </w:r>
        <w:r w:rsidR="00CE6D15" w:rsidRPr="00F76A6C">
          <w:rPr>
            <w:webHidden/>
          </w:rPr>
          <w:fldChar w:fldCharType="separate"/>
        </w:r>
        <w:r w:rsidR="004A4362" w:rsidRPr="00F76A6C">
          <w:rPr>
            <w:webHidden/>
          </w:rPr>
          <w:t>69</w:t>
        </w:r>
        <w:r w:rsidR="00CE6D15" w:rsidRPr="00F76A6C">
          <w:rPr>
            <w:webHidden/>
          </w:rPr>
          <w:fldChar w:fldCharType="end"/>
        </w:r>
      </w:hyperlink>
    </w:p>
    <w:p w14:paraId="085F9CD6" w14:textId="2F21252D" w:rsidR="00CE6D15"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76" w:history="1">
        <w:r w:rsidR="00CE6D15" w:rsidRPr="00F76A6C">
          <w:rPr>
            <w:rStyle w:val="Hyperlink"/>
          </w:rPr>
          <w:t>Figure 36. Regression analysis between the reductions in traffic noise exposures on quiet paths and the initial traffic noise indices. The analysis covers shortest paths in the length range of 300 to 600 m and the respective quiet paths. The red lines represent the regression lines of the regression analysis and the green lines show the theoretical maximum reductions in the noise exposure indices.</w:t>
        </w:r>
        <w:r w:rsidR="00CE6D15" w:rsidRPr="00F76A6C">
          <w:rPr>
            <w:webHidden/>
          </w:rPr>
          <w:tab/>
        </w:r>
        <w:r w:rsidR="00CE6D15" w:rsidRPr="00F76A6C">
          <w:rPr>
            <w:webHidden/>
          </w:rPr>
          <w:fldChar w:fldCharType="begin"/>
        </w:r>
        <w:r w:rsidR="00CE6D15" w:rsidRPr="00F76A6C">
          <w:rPr>
            <w:webHidden/>
          </w:rPr>
          <w:instrText xml:space="preserve"> PAGEREF _Toc38811676 \h </w:instrText>
        </w:r>
        <w:r w:rsidR="00CE6D15" w:rsidRPr="00F76A6C">
          <w:rPr>
            <w:webHidden/>
          </w:rPr>
        </w:r>
        <w:r w:rsidR="00CE6D15" w:rsidRPr="00F76A6C">
          <w:rPr>
            <w:webHidden/>
          </w:rPr>
          <w:fldChar w:fldCharType="separate"/>
        </w:r>
        <w:r w:rsidR="004A4362" w:rsidRPr="00F76A6C">
          <w:rPr>
            <w:webHidden/>
          </w:rPr>
          <w:t>71</w:t>
        </w:r>
        <w:r w:rsidR="00CE6D15" w:rsidRPr="00F76A6C">
          <w:rPr>
            <w:webHidden/>
          </w:rPr>
          <w:fldChar w:fldCharType="end"/>
        </w:r>
      </w:hyperlink>
    </w:p>
    <w:p w14:paraId="57107F9A" w14:textId="6C531C8A" w:rsidR="00CE6D15"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77" w:history="1">
        <w:r w:rsidR="00CE6D15" w:rsidRPr="00F76A6C">
          <w:rPr>
            <w:rStyle w:val="Hyperlink"/>
          </w:rPr>
          <w:t>Figure 37. Regression analysis between the reductions in traffic noise exposures on quiet paths and the initial traffic noise indices. The analysis covers shortest paths in the length range of 700 to 1300 m and the respective quiet paths. The red lines represent the regression lines of the regression analysis and the green lines show the theoretical maximum reductions in the noise exposure indices.</w:t>
        </w:r>
        <w:r w:rsidR="00CE6D15" w:rsidRPr="00F76A6C">
          <w:rPr>
            <w:webHidden/>
          </w:rPr>
          <w:tab/>
        </w:r>
        <w:r w:rsidR="00CE6D15" w:rsidRPr="00F76A6C">
          <w:rPr>
            <w:webHidden/>
          </w:rPr>
          <w:fldChar w:fldCharType="begin"/>
        </w:r>
        <w:r w:rsidR="00CE6D15" w:rsidRPr="00F76A6C">
          <w:rPr>
            <w:webHidden/>
          </w:rPr>
          <w:instrText xml:space="preserve"> PAGEREF _Toc38811677 \h </w:instrText>
        </w:r>
        <w:r w:rsidR="00CE6D15" w:rsidRPr="00F76A6C">
          <w:rPr>
            <w:webHidden/>
          </w:rPr>
        </w:r>
        <w:r w:rsidR="00CE6D15" w:rsidRPr="00F76A6C">
          <w:rPr>
            <w:webHidden/>
          </w:rPr>
          <w:fldChar w:fldCharType="separate"/>
        </w:r>
        <w:r w:rsidR="004A4362" w:rsidRPr="00F76A6C">
          <w:rPr>
            <w:webHidden/>
          </w:rPr>
          <w:t>72</w:t>
        </w:r>
        <w:r w:rsidR="00CE6D15" w:rsidRPr="00F76A6C">
          <w:rPr>
            <w:webHidden/>
          </w:rPr>
          <w:fldChar w:fldCharType="end"/>
        </w:r>
      </w:hyperlink>
    </w:p>
    <w:p w14:paraId="2EFC2A30" w14:textId="42DD6993" w:rsidR="00CE6D15"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78" w:history="1">
        <w:r w:rsidR="00CE6D15" w:rsidRPr="00F76A6C">
          <w:rPr>
            <w:rStyle w:val="Hyperlink"/>
          </w:rPr>
          <w:t>Figure 38. Side-by-side comparison of the street network graphs of the quiet path route planner (A) and OpenTripPlanner (B) in Koskela, Helsinki. Most street segments tagged as private in OpenStreetMap are used in OpenTripPlanner but missing from the quiet path route planner. However, private streets are only usable at the beginning or end of a route in OpenTripPlanner. Map data by © OpenStreetMap contributors.</w:t>
        </w:r>
        <w:r w:rsidR="00CE6D15" w:rsidRPr="00F76A6C">
          <w:rPr>
            <w:webHidden/>
          </w:rPr>
          <w:tab/>
        </w:r>
        <w:r w:rsidR="00CE6D15" w:rsidRPr="00F76A6C">
          <w:rPr>
            <w:webHidden/>
          </w:rPr>
          <w:fldChar w:fldCharType="begin"/>
        </w:r>
        <w:r w:rsidR="00CE6D15" w:rsidRPr="00F76A6C">
          <w:rPr>
            <w:webHidden/>
          </w:rPr>
          <w:instrText xml:space="preserve"> PAGEREF _Toc38811678 \h </w:instrText>
        </w:r>
        <w:r w:rsidR="00CE6D15" w:rsidRPr="00F76A6C">
          <w:rPr>
            <w:webHidden/>
          </w:rPr>
        </w:r>
        <w:r w:rsidR="00CE6D15" w:rsidRPr="00F76A6C">
          <w:rPr>
            <w:webHidden/>
          </w:rPr>
          <w:fldChar w:fldCharType="separate"/>
        </w:r>
        <w:r w:rsidR="004A4362" w:rsidRPr="00F76A6C">
          <w:rPr>
            <w:webHidden/>
          </w:rPr>
          <w:t>83</w:t>
        </w:r>
        <w:r w:rsidR="00CE6D15" w:rsidRPr="00F76A6C">
          <w:rPr>
            <w:webHidden/>
          </w:rPr>
          <w:fldChar w:fldCharType="end"/>
        </w:r>
      </w:hyperlink>
    </w:p>
    <w:p w14:paraId="1AEB34DA" w14:textId="7358D51D" w:rsidR="00CE6D15"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679" w:history="1">
        <w:r w:rsidR="00CE6D15" w:rsidRPr="00F76A6C">
          <w:rPr>
            <w:rStyle w:val="Hyperlink"/>
          </w:rPr>
          <w:t>Figure 39. Side-by-side comparison of the street network graphs of the quiet path route planner (A) and OpenTripPlanner (B) in Kumpula campus, Helsinki. Additional ("virtual") edges are created in OpenTripPlanner to allow traversing through walkable areas in pathfinding. Map data by © OpenStreetMap contributors.</w:t>
        </w:r>
        <w:r w:rsidR="00CE6D15" w:rsidRPr="00F76A6C">
          <w:rPr>
            <w:webHidden/>
          </w:rPr>
          <w:tab/>
        </w:r>
        <w:r w:rsidR="00CE6D15" w:rsidRPr="00F76A6C">
          <w:rPr>
            <w:webHidden/>
          </w:rPr>
          <w:fldChar w:fldCharType="begin"/>
        </w:r>
        <w:r w:rsidR="00CE6D15" w:rsidRPr="00F76A6C">
          <w:rPr>
            <w:webHidden/>
          </w:rPr>
          <w:instrText xml:space="preserve"> PAGEREF _Toc38811679 \h </w:instrText>
        </w:r>
        <w:r w:rsidR="00CE6D15" w:rsidRPr="00F76A6C">
          <w:rPr>
            <w:webHidden/>
          </w:rPr>
        </w:r>
        <w:r w:rsidR="00CE6D15" w:rsidRPr="00F76A6C">
          <w:rPr>
            <w:webHidden/>
          </w:rPr>
          <w:fldChar w:fldCharType="separate"/>
        </w:r>
        <w:r w:rsidR="004A4362" w:rsidRPr="00F76A6C">
          <w:rPr>
            <w:webHidden/>
          </w:rPr>
          <w:t>84</w:t>
        </w:r>
        <w:r w:rsidR="00CE6D15" w:rsidRPr="00F76A6C">
          <w:rPr>
            <w:webHidden/>
          </w:rPr>
          <w:fldChar w:fldCharType="end"/>
        </w:r>
      </w:hyperlink>
    </w:p>
    <w:p w14:paraId="24BB8C4D" w14:textId="4C5758A0" w:rsidR="00D908C2" w:rsidRPr="00F76A6C" w:rsidRDefault="00D908C2" w:rsidP="006D6993">
      <w:pPr>
        <w:ind w:left="284" w:hanging="284"/>
        <w:jc w:val="left"/>
      </w:pPr>
      <w:r w:rsidRPr="00F76A6C">
        <w:fldChar w:fldCharType="end"/>
      </w:r>
    </w:p>
    <w:p w14:paraId="301D7CD0" w14:textId="64A05B00" w:rsidR="00D908C2" w:rsidRPr="00F76A6C" w:rsidRDefault="00D908C2" w:rsidP="00D908C2">
      <w:pPr>
        <w:jc w:val="left"/>
        <w:rPr>
          <w:b/>
          <w:bCs/>
          <w:sz w:val="30"/>
          <w:szCs w:val="30"/>
        </w:rPr>
      </w:pPr>
      <w:r w:rsidRPr="00F76A6C">
        <w:rPr>
          <w:b/>
          <w:bCs/>
          <w:sz w:val="30"/>
          <w:szCs w:val="30"/>
        </w:rPr>
        <w:t>LIST OF TABLES</w:t>
      </w:r>
    </w:p>
    <w:p w14:paraId="20E8C843" w14:textId="1186DBDD" w:rsidR="006D6993" w:rsidRPr="00F76A6C" w:rsidRDefault="00D908C2" w:rsidP="006D6993">
      <w:pPr>
        <w:pStyle w:val="TableofFigures"/>
        <w:tabs>
          <w:tab w:val="right" w:leader="dot" w:pos="9622"/>
        </w:tabs>
        <w:ind w:left="284" w:hanging="284"/>
        <w:rPr>
          <w:rFonts w:asciiTheme="minorHAnsi" w:eastAsiaTheme="minorEastAsia" w:hAnsiTheme="minorHAnsi" w:cstheme="minorBidi"/>
          <w:sz w:val="24"/>
          <w:lang w:eastAsia="en-GB"/>
        </w:rPr>
      </w:pPr>
      <w:r w:rsidRPr="00F76A6C">
        <w:fldChar w:fldCharType="begin"/>
      </w:r>
      <w:r w:rsidRPr="00F76A6C">
        <w:instrText xml:space="preserve"> TOC \h \z \c "Table" </w:instrText>
      </w:r>
      <w:r w:rsidRPr="00F76A6C">
        <w:fldChar w:fldCharType="separate"/>
      </w:r>
      <w:hyperlink w:anchor="_Toc38811901" w:history="1">
        <w:r w:rsidR="006D6993" w:rsidRPr="00F76A6C">
          <w:rPr>
            <w:rStyle w:val="Hyperlink"/>
          </w:rPr>
          <w:t>Table 1. Data that were used in the study.</w:t>
        </w:r>
        <w:r w:rsidR="006D6993" w:rsidRPr="00F76A6C">
          <w:rPr>
            <w:webHidden/>
          </w:rPr>
          <w:tab/>
        </w:r>
        <w:r w:rsidR="006D6993" w:rsidRPr="00F76A6C">
          <w:rPr>
            <w:webHidden/>
          </w:rPr>
          <w:fldChar w:fldCharType="begin"/>
        </w:r>
        <w:r w:rsidR="006D6993" w:rsidRPr="00F76A6C">
          <w:rPr>
            <w:webHidden/>
          </w:rPr>
          <w:instrText xml:space="preserve"> PAGEREF _Toc38811901 \h </w:instrText>
        </w:r>
        <w:r w:rsidR="006D6993" w:rsidRPr="00F76A6C">
          <w:rPr>
            <w:webHidden/>
          </w:rPr>
        </w:r>
        <w:r w:rsidR="006D6993" w:rsidRPr="00F76A6C">
          <w:rPr>
            <w:webHidden/>
          </w:rPr>
          <w:fldChar w:fldCharType="separate"/>
        </w:r>
        <w:r w:rsidR="004A4362" w:rsidRPr="00F76A6C">
          <w:rPr>
            <w:webHidden/>
          </w:rPr>
          <w:t>20</w:t>
        </w:r>
        <w:r w:rsidR="006D6993" w:rsidRPr="00F76A6C">
          <w:rPr>
            <w:webHidden/>
          </w:rPr>
          <w:fldChar w:fldCharType="end"/>
        </w:r>
      </w:hyperlink>
    </w:p>
    <w:p w14:paraId="1D57801E" w14:textId="033FDE28" w:rsidR="006D6993"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902" w:history="1">
        <w:r w:rsidR="006D6993" w:rsidRPr="00F76A6C">
          <w:rPr>
            <w:rStyle w:val="Hyperlink"/>
          </w:rPr>
          <w:t>Table 2. Query strings for street network data downloads to be used with Overpass API and OSMnx python library.</w:t>
        </w:r>
        <w:r w:rsidR="006D6993" w:rsidRPr="00F76A6C">
          <w:rPr>
            <w:webHidden/>
          </w:rPr>
          <w:tab/>
        </w:r>
        <w:r w:rsidR="006D6993" w:rsidRPr="00F76A6C">
          <w:rPr>
            <w:webHidden/>
          </w:rPr>
          <w:fldChar w:fldCharType="begin"/>
        </w:r>
        <w:r w:rsidR="006D6993" w:rsidRPr="00F76A6C">
          <w:rPr>
            <w:webHidden/>
          </w:rPr>
          <w:instrText xml:space="preserve"> PAGEREF _Toc38811902 \h </w:instrText>
        </w:r>
        <w:r w:rsidR="006D6993" w:rsidRPr="00F76A6C">
          <w:rPr>
            <w:webHidden/>
          </w:rPr>
        </w:r>
        <w:r w:rsidR="006D6993" w:rsidRPr="00F76A6C">
          <w:rPr>
            <w:webHidden/>
          </w:rPr>
          <w:fldChar w:fldCharType="separate"/>
        </w:r>
        <w:r w:rsidR="004A4362" w:rsidRPr="00F76A6C">
          <w:rPr>
            <w:webHidden/>
          </w:rPr>
          <w:t>26</w:t>
        </w:r>
        <w:r w:rsidR="006D6993" w:rsidRPr="00F76A6C">
          <w:rPr>
            <w:webHidden/>
          </w:rPr>
          <w:fldChar w:fldCharType="end"/>
        </w:r>
      </w:hyperlink>
    </w:p>
    <w:p w14:paraId="40DAC734" w14:textId="0E23CCD6" w:rsidR="006D6993"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903" w:history="1">
        <w:r w:rsidR="006D6993" w:rsidRPr="00F76A6C">
          <w:rPr>
            <w:rStyle w:val="Hyperlink"/>
          </w:rPr>
          <w:t>Table 3. Noise cost coefficients for dB range from 45 dB to 75 dB calculated with both equations presented in this chapter (3 &amp; 4).</w:t>
        </w:r>
        <w:r w:rsidR="006D6993" w:rsidRPr="00F76A6C">
          <w:rPr>
            <w:webHidden/>
          </w:rPr>
          <w:tab/>
        </w:r>
        <w:r w:rsidR="006D6993" w:rsidRPr="00F76A6C">
          <w:rPr>
            <w:webHidden/>
          </w:rPr>
          <w:fldChar w:fldCharType="begin"/>
        </w:r>
        <w:r w:rsidR="006D6993" w:rsidRPr="00F76A6C">
          <w:rPr>
            <w:webHidden/>
          </w:rPr>
          <w:instrText xml:space="preserve"> PAGEREF _Toc38811903 \h </w:instrText>
        </w:r>
        <w:r w:rsidR="006D6993" w:rsidRPr="00F76A6C">
          <w:rPr>
            <w:webHidden/>
          </w:rPr>
        </w:r>
        <w:r w:rsidR="006D6993" w:rsidRPr="00F76A6C">
          <w:rPr>
            <w:webHidden/>
          </w:rPr>
          <w:fldChar w:fldCharType="separate"/>
        </w:r>
        <w:r w:rsidR="004A4362" w:rsidRPr="00F76A6C">
          <w:rPr>
            <w:webHidden/>
          </w:rPr>
          <w:t>33</w:t>
        </w:r>
        <w:r w:rsidR="006D6993" w:rsidRPr="00F76A6C">
          <w:rPr>
            <w:webHidden/>
          </w:rPr>
          <w:fldChar w:fldCharType="end"/>
        </w:r>
      </w:hyperlink>
    </w:p>
    <w:p w14:paraId="2418FA99" w14:textId="593A2AF1" w:rsidR="006D6993"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904" w:history="1">
        <w:r w:rsidR="006D6993" w:rsidRPr="00F76A6C">
          <w:rPr>
            <w:rStyle w:val="Hyperlink"/>
          </w:rPr>
          <w:t>Table 4. The noise exposure indices that were defined for measuring dynamic traffic noise exposure and reduction in noise exposure on quiet paths.</w:t>
        </w:r>
        <w:r w:rsidR="006D6993" w:rsidRPr="00F76A6C">
          <w:rPr>
            <w:webHidden/>
          </w:rPr>
          <w:tab/>
        </w:r>
        <w:r w:rsidR="006D6993" w:rsidRPr="00F76A6C">
          <w:rPr>
            <w:webHidden/>
          </w:rPr>
          <w:fldChar w:fldCharType="begin"/>
        </w:r>
        <w:r w:rsidR="006D6993" w:rsidRPr="00F76A6C">
          <w:rPr>
            <w:webHidden/>
          </w:rPr>
          <w:instrText xml:space="preserve"> PAGEREF _Toc38811904 \h </w:instrText>
        </w:r>
        <w:r w:rsidR="006D6993" w:rsidRPr="00F76A6C">
          <w:rPr>
            <w:webHidden/>
          </w:rPr>
        </w:r>
        <w:r w:rsidR="006D6993" w:rsidRPr="00F76A6C">
          <w:rPr>
            <w:webHidden/>
          </w:rPr>
          <w:fldChar w:fldCharType="separate"/>
        </w:r>
        <w:r w:rsidR="004A4362" w:rsidRPr="00F76A6C">
          <w:rPr>
            <w:webHidden/>
          </w:rPr>
          <w:t>39</w:t>
        </w:r>
        <w:r w:rsidR="006D6993" w:rsidRPr="00F76A6C">
          <w:rPr>
            <w:webHidden/>
          </w:rPr>
          <w:fldChar w:fldCharType="end"/>
        </w:r>
      </w:hyperlink>
    </w:p>
    <w:p w14:paraId="6D5277DA" w14:textId="15706C2F" w:rsidR="006D6993"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905" w:history="1">
        <w:r w:rsidR="006D6993" w:rsidRPr="00F76A6C">
          <w:rPr>
            <w:rStyle w:val="Hyperlink"/>
          </w:rPr>
          <w:t>Table 5. Parameters used in public transport itinerary planning with Digitransit routing API.</w:t>
        </w:r>
        <w:r w:rsidR="006D6993" w:rsidRPr="00F76A6C">
          <w:rPr>
            <w:webHidden/>
          </w:rPr>
          <w:tab/>
        </w:r>
        <w:r w:rsidR="006D6993" w:rsidRPr="00F76A6C">
          <w:rPr>
            <w:webHidden/>
          </w:rPr>
          <w:fldChar w:fldCharType="begin"/>
        </w:r>
        <w:r w:rsidR="006D6993" w:rsidRPr="00F76A6C">
          <w:rPr>
            <w:webHidden/>
          </w:rPr>
          <w:instrText xml:space="preserve"> PAGEREF _Toc38811905 \h </w:instrText>
        </w:r>
        <w:r w:rsidR="006D6993" w:rsidRPr="00F76A6C">
          <w:rPr>
            <w:webHidden/>
          </w:rPr>
        </w:r>
        <w:r w:rsidR="006D6993" w:rsidRPr="00F76A6C">
          <w:rPr>
            <w:webHidden/>
          </w:rPr>
          <w:fldChar w:fldCharType="separate"/>
        </w:r>
        <w:r w:rsidR="004A4362" w:rsidRPr="00F76A6C">
          <w:rPr>
            <w:webHidden/>
          </w:rPr>
          <w:t>46</w:t>
        </w:r>
        <w:r w:rsidR="006D6993" w:rsidRPr="00F76A6C">
          <w:rPr>
            <w:webHidden/>
          </w:rPr>
          <w:fldChar w:fldCharType="end"/>
        </w:r>
      </w:hyperlink>
    </w:p>
    <w:p w14:paraId="0FCCCFD9" w14:textId="4C0C3C28" w:rsidR="006D6993"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906" w:history="1">
        <w:r w:rsidR="006D6993" w:rsidRPr="00F76A6C">
          <w:rPr>
            <w:rStyle w:val="Hyperlink"/>
          </w:rPr>
          <w:t>Table 6. Descriptive statistics of the length of the shortest paths to PT stops and commuting destinations, both separately and combined (n=31291).</w:t>
        </w:r>
        <w:r w:rsidR="006D6993" w:rsidRPr="00F76A6C">
          <w:rPr>
            <w:webHidden/>
          </w:rPr>
          <w:tab/>
        </w:r>
        <w:r w:rsidR="006D6993" w:rsidRPr="00F76A6C">
          <w:rPr>
            <w:webHidden/>
          </w:rPr>
          <w:fldChar w:fldCharType="begin"/>
        </w:r>
        <w:r w:rsidR="006D6993" w:rsidRPr="00F76A6C">
          <w:rPr>
            <w:webHidden/>
          </w:rPr>
          <w:instrText xml:space="preserve"> PAGEREF _Toc38811906 \h </w:instrText>
        </w:r>
        <w:r w:rsidR="006D6993" w:rsidRPr="00F76A6C">
          <w:rPr>
            <w:webHidden/>
          </w:rPr>
        </w:r>
        <w:r w:rsidR="006D6993" w:rsidRPr="00F76A6C">
          <w:rPr>
            <w:webHidden/>
          </w:rPr>
          <w:fldChar w:fldCharType="separate"/>
        </w:r>
        <w:r w:rsidR="004A4362" w:rsidRPr="00F76A6C">
          <w:rPr>
            <w:webHidden/>
          </w:rPr>
          <w:t>49</w:t>
        </w:r>
        <w:r w:rsidR="006D6993" w:rsidRPr="00F76A6C">
          <w:rPr>
            <w:webHidden/>
          </w:rPr>
          <w:fldChar w:fldCharType="end"/>
        </w:r>
      </w:hyperlink>
    </w:p>
    <w:p w14:paraId="3F4E6FCE" w14:textId="3FC7F83A" w:rsidR="006D6993"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907" w:history="1">
        <w:r w:rsidR="006D6993" w:rsidRPr="00F76A6C">
          <w:rPr>
            <w:rStyle w:val="Hyperlink"/>
          </w:rPr>
          <w:t>Table 7. Descriptions of the path properties returned by the quiet path routing API.</w:t>
        </w:r>
        <w:r w:rsidR="006D6993" w:rsidRPr="00F76A6C">
          <w:rPr>
            <w:webHidden/>
          </w:rPr>
          <w:tab/>
        </w:r>
        <w:r w:rsidR="006D6993" w:rsidRPr="00F76A6C">
          <w:rPr>
            <w:webHidden/>
          </w:rPr>
          <w:fldChar w:fldCharType="begin"/>
        </w:r>
        <w:r w:rsidR="006D6993" w:rsidRPr="00F76A6C">
          <w:rPr>
            <w:webHidden/>
          </w:rPr>
          <w:instrText xml:space="preserve"> PAGEREF _Toc38811907 \h </w:instrText>
        </w:r>
        <w:r w:rsidR="006D6993" w:rsidRPr="00F76A6C">
          <w:rPr>
            <w:webHidden/>
          </w:rPr>
        </w:r>
        <w:r w:rsidR="006D6993" w:rsidRPr="00F76A6C">
          <w:rPr>
            <w:webHidden/>
          </w:rPr>
          <w:fldChar w:fldCharType="separate"/>
        </w:r>
        <w:r w:rsidR="004A4362" w:rsidRPr="00F76A6C">
          <w:rPr>
            <w:webHidden/>
          </w:rPr>
          <w:t>53</w:t>
        </w:r>
        <w:r w:rsidR="006D6993" w:rsidRPr="00F76A6C">
          <w:rPr>
            <w:webHidden/>
          </w:rPr>
          <w:fldChar w:fldCharType="end"/>
        </w:r>
      </w:hyperlink>
    </w:p>
    <w:p w14:paraId="3F23FF9D" w14:textId="60F7C911" w:rsidR="006D6993"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908" w:history="1">
        <w:r w:rsidR="006D6993" w:rsidRPr="00F76A6C">
          <w:rPr>
            <w:rStyle w:val="Hyperlink"/>
          </w:rPr>
          <w:t>Table 8. A FeatureCollection of two paths returned from the quiet path routing API.</w:t>
        </w:r>
        <w:r w:rsidR="006D6993" w:rsidRPr="00F76A6C">
          <w:rPr>
            <w:webHidden/>
          </w:rPr>
          <w:tab/>
        </w:r>
        <w:r w:rsidR="006D6993" w:rsidRPr="00F76A6C">
          <w:rPr>
            <w:webHidden/>
          </w:rPr>
          <w:fldChar w:fldCharType="begin"/>
        </w:r>
        <w:r w:rsidR="006D6993" w:rsidRPr="00F76A6C">
          <w:rPr>
            <w:webHidden/>
          </w:rPr>
          <w:instrText xml:space="preserve"> PAGEREF _Toc38811908 \h </w:instrText>
        </w:r>
        <w:r w:rsidR="006D6993" w:rsidRPr="00F76A6C">
          <w:rPr>
            <w:webHidden/>
          </w:rPr>
        </w:r>
        <w:r w:rsidR="006D6993" w:rsidRPr="00F76A6C">
          <w:rPr>
            <w:webHidden/>
          </w:rPr>
          <w:fldChar w:fldCharType="separate"/>
        </w:r>
        <w:r w:rsidR="004A4362" w:rsidRPr="00F76A6C">
          <w:rPr>
            <w:webHidden/>
          </w:rPr>
          <w:t>56</w:t>
        </w:r>
        <w:r w:rsidR="006D6993" w:rsidRPr="00F76A6C">
          <w:rPr>
            <w:webHidden/>
          </w:rPr>
          <w:fldChar w:fldCharType="end"/>
        </w:r>
      </w:hyperlink>
    </w:p>
    <w:p w14:paraId="6311F257" w14:textId="44FCE49F" w:rsidR="006D6993"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909" w:history="1">
        <w:r w:rsidR="006D6993" w:rsidRPr="00F76A6C">
          <w:rPr>
            <w:rStyle w:val="Hyperlink"/>
          </w:rPr>
          <w:t>Table 9. Minor features and functionalities of the route planner UI that aim to improve the overall user experience of the application.</w:t>
        </w:r>
        <w:r w:rsidR="006D6993" w:rsidRPr="00F76A6C">
          <w:rPr>
            <w:webHidden/>
          </w:rPr>
          <w:tab/>
        </w:r>
        <w:r w:rsidR="006D6993" w:rsidRPr="00F76A6C">
          <w:rPr>
            <w:webHidden/>
          </w:rPr>
          <w:fldChar w:fldCharType="begin"/>
        </w:r>
        <w:r w:rsidR="006D6993" w:rsidRPr="00F76A6C">
          <w:rPr>
            <w:webHidden/>
          </w:rPr>
          <w:instrText xml:space="preserve"> PAGEREF _Toc38811909 \h </w:instrText>
        </w:r>
        <w:r w:rsidR="006D6993" w:rsidRPr="00F76A6C">
          <w:rPr>
            <w:webHidden/>
          </w:rPr>
        </w:r>
        <w:r w:rsidR="006D6993" w:rsidRPr="00F76A6C">
          <w:rPr>
            <w:webHidden/>
          </w:rPr>
          <w:fldChar w:fldCharType="separate"/>
        </w:r>
        <w:r w:rsidR="004A4362" w:rsidRPr="00F76A6C">
          <w:rPr>
            <w:webHidden/>
          </w:rPr>
          <w:t>57</w:t>
        </w:r>
        <w:r w:rsidR="006D6993" w:rsidRPr="00F76A6C">
          <w:rPr>
            <w:webHidden/>
          </w:rPr>
          <w:fldChar w:fldCharType="end"/>
        </w:r>
      </w:hyperlink>
    </w:p>
    <w:p w14:paraId="428AD84F" w14:textId="63164D7B" w:rsidR="006D6993"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910" w:history="1">
        <w:r w:rsidR="006D6993" w:rsidRPr="00F76A6C">
          <w:rPr>
            <w:rStyle w:val="Hyperlink"/>
          </w:rPr>
          <w:t>Table 10. Descriptive statistics of exposure to traffic noise on the first walks of public transport itineraries to workplaces and on direct walks to nearby workplaces (n=30160).</w:t>
        </w:r>
        <w:r w:rsidR="006D6993" w:rsidRPr="00F76A6C">
          <w:rPr>
            <w:webHidden/>
          </w:rPr>
          <w:tab/>
        </w:r>
        <w:r w:rsidR="006D6993" w:rsidRPr="00F76A6C">
          <w:rPr>
            <w:webHidden/>
          </w:rPr>
          <w:fldChar w:fldCharType="begin"/>
        </w:r>
        <w:r w:rsidR="006D6993" w:rsidRPr="00F76A6C">
          <w:rPr>
            <w:webHidden/>
          </w:rPr>
          <w:instrText xml:space="preserve"> PAGEREF _Toc38811910 \h </w:instrText>
        </w:r>
        <w:r w:rsidR="006D6993" w:rsidRPr="00F76A6C">
          <w:rPr>
            <w:webHidden/>
          </w:rPr>
        </w:r>
        <w:r w:rsidR="006D6993" w:rsidRPr="00F76A6C">
          <w:rPr>
            <w:webHidden/>
          </w:rPr>
          <w:fldChar w:fldCharType="separate"/>
        </w:r>
        <w:r w:rsidR="004A4362" w:rsidRPr="00F76A6C">
          <w:rPr>
            <w:webHidden/>
          </w:rPr>
          <w:t>62</w:t>
        </w:r>
        <w:r w:rsidR="006D6993" w:rsidRPr="00F76A6C">
          <w:rPr>
            <w:webHidden/>
          </w:rPr>
          <w:fldChar w:fldCharType="end"/>
        </w:r>
      </w:hyperlink>
    </w:p>
    <w:p w14:paraId="63992D55" w14:textId="509AC293" w:rsidR="006D6993"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911" w:history="1">
        <w:r w:rsidR="006D6993" w:rsidRPr="00F76A6C">
          <w:rPr>
            <w:rStyle w:val="Hyperlink"/>
          </w:rPr>
          <w:t>Table 11. Descriptive statistics of exposure to traffic noise on the first walks of public transport itineraries to workplaces (direct walks to nearby workplaces are filtered out, n=17891).</w:t>
        </w:r>
        <w:r w:rsidR="006D6993" w:rsidRPr="00F76A6C">
          <w:rPr>
            <w:webHidden/>
          </w:rPr>
          <w:tab/>
        </w:r>
        <w:r w:rsidR="006D6993" w:rsidRPr="00F76A6C">
          <w:rPr>
            <w:webHidden/>
          </w:rPr>
          <w:fldChar w:fldCharType="begin"/>
        </w:r>
        <w:r w:rsidR="006D6993" w:rsidRPr="00F76A6C">
          <w:rPr>
            <w:webHidden/>
          </w:rPr>
          <w:instrText xml:space="preserve"> PAGEREF _Toc38811911 \h </w:instrText>
        </w:r>
        <w:r w:rsidR="006D6993" w:rsidRPr="00F76A6C">
          <w:rPr>
            <w:webHidden/>
          </w:rPr>
        </w:r>
        <w:r w:rsidR="006D6993" w:rsidRPr="00F76A6C">
          <w:rPr>
            <w:webHidden/>
          </w:rPr>
          <w:fldChar w:fldCharType="separate"/>
        </w:r>
        <w:r w:rsidR="004A4362" w:rsidRPr="00F76A6C">
          <w:rPr>
            <w:webHidden/>
          </w:rPr>
          <w:t>62</w:t>
        </w:r>
        <w:r w:rsidR="006D6993" w:rsidRPr="00F76A6C">
          <w:rPr>
            <w:webHidden/>
          </w:rPr>
          <w:fldChar w:fldCharType="end"/>
        </w:r>
      </w:hyperlink>
    </w:p>
    <w:p w14:paraId="066CFF88" w14:textId="6EDE146E" w:rsidR="006D6993"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912" w:history="1">
        <w:r w:rsidR="006D6993" w:rsidRPr="00F76A6C">
          <w:rPr>
            <w:rStyle w:val="Hyperlink"/>
          </w:rPr>
          <w:t>Table 12.  Descriptive statistics of the achievable reductions in noise exposure index ER</w:t>
        </w:r>
        <w:r w:rsidR="006D6993" w:rsidRPr="00F76A6C">
          <w:rPr>
            <w:rStyle w:val="Hyperlink"/>
            <w:vertAlign w:val="subscript"/>
          </w:rPr>
          <w:t xml:space="preserve">+65dB </w:t>
        </w:r>
        <w:r w:rsidR="006D6993" w:rsidRPr="00F76A6C">
          <w:rPr>
            <w:rStyle w:val="Hyperlink"/>
          </w:rPr>
          <w:t>on different subsets of the paths. The subsets were defined by 1) the length of the shortest path, 2) the length difference of the quiet path and 3) the initial ER</w:t>
        </w:r>
        <w:r w:rsidR="006D6993" w:rsidRPr="00F76A6C">
          <w:rPr>
            <w:rStyle w:val="Hyperlink"/>
            <w:vertAlign w:val="subscript"/>
          </w:rPr>
          <w:t xml:space="preserve">+65dB </w:t>
        </w:r>
        <w:r w:rsidR="006D6993" w:rsidRPr="00F76A6C">
          <w:rPr>
            <w:rStyle w:val="Hyperlink"/>
          </w:rPr>
          <w:t>(n</w:t>
        </w:r>
        <w:r w:rsidR="006D6993" w:rsidRPr="00F76A6C">
          <w:rPr>
            <w:rStyle w:val="Hyperlink"/>
            <w:vertAlign w:val="subscript"/>
          </w:rPr>
          <w:t xml:space="preserve">300-600m </w:t>
        </w:r>
        <w:r w:rsidR="006D6993" w:rsidRPr="00F76A6C">
          <w:rPr>
            <w:rStyle w:val="Hyperlink"/>
          </w:rPr>
          <w:t>= 4338, n</w:t>
        </w:r>
        <w:r w:rsidR="006D6993" w:rsidRPr="00F76A6C">
          <w:rPr>
            <w:rStyle w:val="Hyperlink"/>
            <w:vertAlign w:val="subscript"/>
          </w:rPr>
          <w:t xml:space="preserve">700-1300m </w:t>
        </w:r>
        <w:r w:rsidR="006D6993" w:rsidRPr="00F76A6C">
          <w:rPr>
            <w:rStyle w:val="Hyperlink"/>
          </w:rPr>
          <w:t>= 7842).</w:t>
        </w:r>
        <w:r w:rsidR="006D6993" w:rsidRPr="00F76A6C">
          <w:rPr>
            <w:webHidden/>
          </w:rPr>
          <w:tab/>
        </w:r>
        <w:r w:rsidR="006D6993" w:rsidRPr="00F76A6C">
          <w:rPr>
            <w:webHidden/>
          </w:rPr>
          <w:fldChar w:fldCharType="begin"/>
        </w:r>
        <w:r w:rsidR="006D6993" w:rsidRPr="00F76A6C">
          <w:rPr>
            <w:webHidden/>
          </w:rPr>
          <w:instrText xml:space="preserve"> PAGEREF _Toc38811912 \h </w:instrText>
        </w:r>
        <w:r w:rsidR="006D6993" w:rsidRPr="00F76A6C">
          <w:rPr>
            <w:webHidden/>
          </w:rPr>
        </w:r>
        <w:r w:rsidR="006D6993" w:rsidRPr="00F76A6C">
          <w:rPr>
            <w:webHidden/>
          </w:rPr>
          <w:fldChar w:fldCharType="separate"/>
        </w:r>
        <w:r w:rsidR="004A4362" w:rsidRPr="00F76A6C">
          <w:rPr>
            <w:webHidden/>
          </w:rPr>
          <w:t>73</w:t>
        </w:r>
        <w:r w:rsidR="006D6993" w:rsidRPr="00F76A6C">
          <w:rPr>
            <w:webHidden/>
          </w:rPr>
          <w:fldChar w:fldCharType="end"/>
        </w:r>
      </w:hyperlink>
    </w:p>
    <w:p w14:paraId="1E93BC3B" w14:textId="42CB9793" w:rsidR="006D6993"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913" w:history="1">
        <w:r w:rsidR="006D6993" w:rsidRPr="00F76A6C">
          <w:rPr>
            <w:rStyle w:val="Hyperlink"/>
          </w:rPr>
          <w:t>Table 13. Descriptive statistics of the achievable reductions in noise exposure index dB</w:t>
        </w:r>
        <w:r w:rsidR="006D6993" w:rsidRPr="00F76A6C">
          <w:rPr>
            <w:rStyle w:val="Hyperlink"/>
            <w:vertAlign w:val="subscript"/>
          </w:rPr>
          <w:t xml:space="preserve">mean </w:t>
        </w:r>
        <w:r w:rsidR="006D6993" w:rsidRPr="00F76A6C">
          <w:rPr>
            <w:rStyle w:val="Hyperlink"/>
          </w:rPr>
          <w:t>on different subsets of the paths. The subsets were defined by 1) the length of the shortest path, 2) the length difference of the quiet path and 3) the initial dB</w:t>
        </w:r>
        <w:r w:rsidR="006D6993" w:rsidRPr="00F76A6C">
          <w:rPr>
            <w:rStyle w:val="Hyperlink"/>
            <w:vertAlign w:val="subscript"/>
          </w:rPr>
          <w:t xml:space="preserve">mean </w:t>
        </w:r>
        <w:r w:rsidR="006D6993" w:rsidRPr="00F76A6C">
          <w:rPr>
            <w:rStyle w:val="Hyperlink"/>
          </w:rPr>
          <w:t>(n</w:t>
        </w:r>
        <w:r w:rsidR="006D6993" w:rsidRPr="00F76A6C">
          <w:rPr>
            <w:rStyle w:val="Hyperlink"/>
            <w:vertAlign w:val="subscript"/>
          </w:rPr>
          <w:t xml:space="preserve">300-600m </w:t>
        </w:r>
        <w:r w:rsidR="006D6993" w:rsidRPr="00F76A6C">
          <w:rPr>
            <w:rStyle w:val="Hyperlink"/>
          </w:rPr>
          <w:t>= 4103, n</w:t>
        </w:r>
        <w:r w:rsidR="006D6993" w:rsidRPr="00F76A6C">
          <w:rPr>
            <w:rStyle w:val="Hyperlink"/>
            <w:vertAlign w:val="subscript"/>
          </w:rPr>
          <w:t xml:space="preserve">700-1300m </w:t>
        </w:r>
        <w:r w:rsidR="006D6993" w:rsidRPr="00F76A6C">
          <w:rPr>
            <w:rStyle w:val="Hyperlink"/>
          </w:rPr>
          <w:t>= 6925).</w:t>
        </w:r>
        <w:r w:rsidR="006D6993" w:rsidRPr="00F76A6C">
          <w:rPr>
            <w:webHidden/>
          </w:rPr>
          <w:tab/>
        </w:r>
        <w:r w:rsidR="006D6993" w:rsidRPr="00F76A6C">
          <w:rPr>
            <w:webHidden/>
          </w:rPr>
          <w:fldChar w:fldCharType="begin"/>
        </w:r>
        <w:r w:rsidR="006D6993" w:rsidRPr="00F76A6C">
          <w:rPr>
            <w:webHidden/>
          </w:rPr>
          <w:instrText xml:space="preserve"> PAGEREF _Toc38811913 \h </w:instrText>
        </w:r>
        <w:r w:rsidR="006D6993" w:rsidRPr="00F76A6C">
          <w:rPr>
            <w:webHidden/>
          </w:rPr>
        </w:r>
        <w:r w:rsidR="006D6993" w:rsidRPr="00F76A6C">
          <w:rPr>
            <w:webHidden/>
          </w:rPr>
          <w:fldChar w:fldCharType="separate"/>
        </w:r>
        <w:r w:rsidR="004A4362" w:rsidRPr="00F76A6C">
          <w:rPr>
            <w:webHidden/>
          </w:rPr>
          <w:t>74</w:t>
        </w:r>
        <w:r w:rsidR="006D6993" w:rsidRPr="00F76A6C">
          <w:rPr>
            <w:webHidden/>
          </w:rPr>
          <w:fldChar w:fldCharType="end"/>
        </w:r>
      </w:hyperlink>
    </w:p>
    <w:p w14:paraId="24A8E346" w14:textId="0B855ED5" w:rsidR="006D6993"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914" w:history="1">
        <w:r w:rsidR="006D6993" w:rsidRPr="00F76A6C">
          <w:rPr>
            <w:rStyle w:val="Hyperlink"/>
          </w:rPr>
          <w:t>Table 14. Differences in path length between shortest paths and reference paths (n=31228).</w:t>
        </w:r>
        <w:r w:rsidR="006D6993" w:rsidRPr="00F76A6C">
          <w:rPr>
            <w:webHidden/>
          </w:rPr>
          <w:tab/>
        </w:r>
        <w:r w:rsidR="006D6993" w:rsidRPr="00F76A6C">
          <w:rPr>
            <w:webHidden/>
          </w:rPr>
          <w:fldChar w:fldCharType="begin"/>
        </w:r>
        <w:r w:rsidR="006D6993" w:rsidRPr="00F76A6C">
          <w:rPr>
            <w:webHidden/>
          </w:rPr>
          <w:instrText xml:space="preserve"> PAGEREF _Toc38811914 \h </w:instrText>
        </w:r>
        <w:r w:rsidR="006D6993" w:rsidRPr="00F76A6C">
          <w:rPr>
            <w:webHidden/>
          </w:rPr>
        </w:r>
        <w:r w:rsidR="006D6993" w:rsidRPr="00F76A6C">
          <w:rPr>
            <w:webHidden/>
          </w:rPr>
          <w:fldChar w:fldCharType="separate"/>
        </w:r>
        <w:r w:rsidR="004A4362" w:rsidRPr="00F76A6C">
          <w:rPr>
            <w:webHidden/>
          </w:rPr>
          <w:t>81</w:t>
        </w:r>
        <w:r w:rsidR="006D6993" w:rsidRPr="00F76A6C">
          <w:rPr>
            <w:webHidden/>
          </w:rPr>
          <w:fldChar w:fldCharType="end"/>
        </w:r>
      </w:hyperlink>
    </w:p>
    <w:p w14:paraId="7E23C4F9" w14:textId="3CBA8554" w:rsidR="006D6993" w:rsidRPr="00F76A6C" w:rsidRDefault="00A9137A" w:rsidP="006D6993">
      <w:pPr>
        <w:pStyle w:val="TableofFigures"/>
        <w:tabs>
          <w:tab w:val="right" w:leader="dot" w:pos="9622"/>
        </w:tabs>
        <w:ind w:left="284" w:hanging="284"/>
        <w:rPr>
          <w:rFonts w:asciiTheme="minorHAnsi" w:eastAsiaTheme="minorEastAsia" w:hAnsiTheme="minorHAnsi" w:cstheme="minorBidi"/>
          <w:sz w:val="24"/>
          <w:lang w:eastAsia="en-GB"/>
        </w:rPr>
      </w:pPr>
      <w:hyperlink w:anchor="_Toc38811915" w:history="1">
        <w:r w:rsidR="006D6993" w:rsidRPr="00F76A6C">
          <w:rPr>
            <w:rStyle w:val="Hyperlink"/>
          </w:rPr>
          <w:t>Table 15. Statistics of offsets (i.e. distances) between the origin and destination points of the paths and the origin and destination points of the reference paths.</w:t>
        </w:r>
        <w:r w:rsidR="006D6993" w:rsidRPr="00F76A6C">
          <w:rPr>
            <w:webHidden/>
          </w:rPr>
          <w:tab/>
        </w:r>
        <w:r w:rsidR="006D6993" w:rsidRPr="00F76A6C">
          <w:rPr>
            <w:webHidden/>
          </w:rPr>
          <w:fldChar w:fldCharType="begin"/>
        </w:r>
        <w:r w:rsidR="006D6993" w:rsidRPr="00F76A6C">
          <w:rPr>
            <w:webHidden/>
          </w:rPr>
          <w:instrText xml:space="preserve"> PAGEREF _Toc38811915 \h </w:instrText>
        </w:r>
        <w:r w:rsidR="006D6993" w:rsidRPr="00F76A6C">
          <w:rPr>
            <w:webHidden/>
          </w:rPr>
        </w:r>
        <w:r w:rsidR="006D6993" w:rsidRPr="00F76A6C">
          <w:rPr>
            <w:webHidden/>
          </w:rPr>
          <w:fldChar w:fldCharType="separate"/>
        </w:r>
        <w:r w:rsidR="004A4362" w:rsidRPr="00F76A6C">
          <w:rPr>
            <w:webHidden/>
          </w:rPr>
          <w:t>82</w:t>
        </w:r>
        <w:r w:rsidR="006D6993" w:rsidRPr="00F76A6C">
          <w:rPr>
            <w:webHidden/>
          </w:rPr>
          <w:fldChar w:fldCharType="end"/>
        </w:r>
      </w:hyperlink>
    </w:p>
    <w:p w14:paraId="2CB65C54" w14:textId="3D488EC6" w:rsidR="005658EA" w:rsidRPr="00F76A6C" w:rsidRDefault="00D908C2" w:rsidP="006D6993">
      <w:pPr>
        <w:ind w:left="284" w:hanging="284"/>
        <w:jc w:val="left"/>
      </w:pPr>
      <w:r w:rsidRPr="00F76A6C">
        <w:fldChar w:fldCharType="end"/>
      </w:r>
    </w:p>
    <w:p w14:paraId="1AE742AC" w14:textId="77777777" w:rsidR="005658EA" w:rsidRPr="00F76A6C" w:rsidRDefault="005658EA">
      <w:pPr>
        <w:spacing w:after="0" w:line="240" w:lineRule="auto"/>
        <w:jc w:val="left"/>
      </w:pPr>
      <w:r w:rsidRPr="00F76A6C">
        <w:br w:type="page"/>
      </w:r>
    </w:p>
    <w:p w14:paraId="29456EA5" w14:textId="2F5F0BB6" w:rsidR="009C6E4D" w:rsidRPr="00F76A6C" w:rsidRDefault="009431D4" w:rsidP="001879D7">
      <w:pPr>
        <w:jc w:val="left"/>
        <w:rPr>
          <w:b/>
          <w:bCs/>
          <w:sz w:val="30"/>
          <w:szCs w:val="30"/>
        </w:rPr>
      </w:pPr>
      <w:r w:rsidRPr="00F76A6C">
        <w:rPr>
          <w:b/>
          <w:bCs/>
          <w:sz w:val="30"/>
          <w:szCs w:val="30"/>
        </w:rPr>
        <w:lastRenderedPageBreak/>
        <w:t>ABBREVIATIONS</w:t>
      </w:r>
    </w:p>
    <w:tbl>
      <w:tblPr>
        <w:tblStyle w:val="TableGrid"/>
        <w:tblW w:w="0" w:type="auto"/>
        <w:tblInd w:w="562" w:type="dxa"/>
        <w:tblBorders>
          <w:left w:val="none" w:sz="0" w:space="0" w:color="auto"/>
          <w:right w:val="none" w:sz="0" w:space="0" w:color="auto"/>
          <w:insideV w:val="none" w:sz="0" w:space="0" w:color="auto"/>
        </w:tblBorders>
        <w:tblLook w:val="04A0" w:firstRow="1" w:lastRow="0" w:firstColumn="1" w:lastColumn="0" w:noHBand="0" w:noVBand="1"/>
      </w:tblPr>
      <w:tblGrid>
        <w:gridCol w:w="2268"/>
        <w:gridCol w:w="6663"/>
      </w:tblGrid>
      <w:tr w:rsidR="009C6E4D" w:rsidRPr="00F76A6C" w14:paraId="4583EF51"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332CF9BE" w14:textId="37CBB729" w:rsidR="009C6E4D" w:rsidRPr="00F76A6C" w:rsidRDefault="009C6E4D" w:rsidP="009C6E4D">
            <w:pPr>
              <w:pStyle w:val="TableText"/>
              <w:spacing w:before="0" w:after="240" w:line="240" w:lineRule="auto"/>
            </w:pPr>
            <w:r w:rsidRPr="00F76A6C">
              <w:t>AP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F75CE9B" w14:textId="4D0EFC59" w:rsidR="009C6E4D" w:rsidRPr="00F76A6C" w:rsidRDefault="009C6E4D" w:rsidP="009C6E4D">
            <w:pPr>
              <w:pStyle w:val="TableText"/>
              <w:spacing w:before="0" w:after="240" w:line="240" w:lineRule="auto"/>
            </w:pPr>
            <w:r w:rsidRPr="00F76A6C">
              <w:t>Application Programming Interface</w:t>
            </w:r>
          </w:p>
        </w:tc>
      </w:tr>
      <w:tr w:rsidR="009C6E4D" w:rsidRPr="00F76A6C" w14:paraId="2875E503"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1DCA2A95" w14:textId="3B416C88" w:rsidR="009C6E4D" w:rsidRPr="00F76A6C" w:rsidRDefault="009C6E4D" w:rsidP="009C6E4D">
            <w:pPr>
              <w:pStyle w:val="TableText"/>
              <w:spacing w:before="0" w:after="240" w:line="240" w:lineRule="auto"/>
            </w:pPr>
            <w:r w:rsidRPr="00F76A6C">
              <w:t>A-weighting</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FD06314" w14:textId="512A6DF2" w:rsidR="009C6E4D" w:rsidRPr="00F76A6C" w:rsidRDefault="009C6E4D" w:rsidP="009C6E4D">
            <w:pPr>
              <w:pStyle w:val="TableText"/>
              <w:spacing w:before="0" w:after="240" w:line="240" w:lineRule="auto"/>
            </w:pPr>
            <w:r w:rsidRPr="00F76A6C">
              <w:t>A method for modeling perceived loudness of sounds of different frequencies</w:t>
            </w:r>
          </w:p>
        </w:tc>
      </w:tr>
      <w:tr w:rsidR="00A1796D" w:rsidRPr="00F76A6C" w14:paraId="15C9EB2A"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4123E200" w14:textId="05501BAD" w:rsidR="00A1796D" w:rsidRPr="00F76A6C" w:rsidRDefault="00A1796D" w:rsidP="009C6E4D">
            <w:pPr>
              <w:pStyle w:val="TableText"/>
              <w:spacing w:before="0" w:after="240" w:line="240" w:lineRule="auto"/>
            </w:pPr>
            <w:r w:rsidRPr="00F76A6C">
              <w:t>CNOSSOS-EU</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8A1E48E" w14:textId="0FCC7DE7" w:rsidR="00A1796D" w:rsidRPr="00F76A6C" w:rsidRDefault="00A1796D" w:rsidP="009C6E4D">
            <w:pPr>
              <w:pStyle w:val="TableText"/>
              <w:spacing w:before="0" w:after="240" w:line="240" w:lineRule="auto"/>
            </w:pPr>
            <w:r w:rsidRPr="00F76A6C">
              <w:t>Common Noise Assessment Methods in Europe</w:t>
            </w:r>
            <w:r w:rsidR="00703CAE" w:rsidRPr="00F76A6C">
              <w:t xml:space="preserve"> (framework)</w:t>
            </w:r>
          </w:p>
        </w:tc>
      </w:tr>
      <w:tr w:rsidR="00F630D7" w:rsidRPr="00F76A6C" w14:paraId="25F33960"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2E3F4F67" w14:textId="0E285494" w:rsidR="00F630D7" w:rsidRPr="00F76A6C" w:rsidRDefault="00F630D7" w:rsidP="009C6E4D">
            <w:pPr>
              <w:pStyle w:val="TableText"/>
              <w:spacing w:before="0" w:after="240" w:line="240" w:lineRule="auto"/>
            </w:pPr>
            <w:r w:rsidRPr="00F76A6C">
              <w:t>dB(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DD6010D" w14:textId="39134419" w:rsidR="00F630D7" w:rsidRPr="00F76A6C" w:rsidRDefault="00F630D7" w:rsidP="009C6E4D">
            <w:pPr>
              <w:pStyle w:val="TableText"/>
              <w:spacing w:before="0" w:after="240" w:line="240" w:lineRule="auto"/>
            </w:pPr>
            <w:r w:rsidRPr="00F76A6C">
              <w:t>A-weighted sound pressure level in decibels</w:t>
            </w:r>
          </w:p>
        </w:tc>
      </w:tr>
      <w:tr w:rsidR="00653C53" w:rsidRPr="00F76A6C" w14:paraId="671029F3"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6A3C33B9" w14:textId="17D4F0EA" w:rsidR="00653C53" w:rsidRPr="00F76A6C" w:rsidRDefault="00653C53" w:rsidP="009C6E4D">
            <w:pPr>
              <w:pStyle w:val="TableText"/>
              <w:spacing w:before="0" w:after="240" w:line="240" w:lineRule="auto"/>
            </w:pPr>
            <w:commentRangeStart w:id="0"/>
            <w:commentRangeStart w:id="1"/>
            <w:r w:rsidRPr="00F76A6C">
              <w:t>EIF</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2991D92" w14:textId="261C775C" w:rsidR="00653C53" w:rsidRPr="00F76A6C" w:rsidRDefault="00653C53" w:rsidP="009C6E4D">
            <w:pPr>
              <w:pStyle w:val="TableText"/>
              <w:spacing w:before="0" w:after="240" w:line="240" w:lineRule="auto"/>
            </w:pPr>
            <w:r w:rsidRPr="00F76A6C">
              <w:t>Environmental Impedance Function</w:t>
            </w:r>
            <w:commentRangeEnd w:id="0"/>
            <w:r w:rsidR="008A1CCA">
              <w:rPr>
                <w:rStyle w:val="CommentReference"/>
              </w:rPr>
              <w:commentReference w:id="0"/>
            </w:r>
            <w:r w:rsidR="0055374D">
              <w:rPr>
                <w:rStyle w:val="CommentReference"/>
              </w:rPr>
              <w:commentReference w:id="1"/>
            </w:r>
          </w:p>
        </w:tc>
      </w:tr>
      <w:commentRangeEnd w:id="1"/>
      <w:tr w:rsidR="009C6E4D" w:rsidRPr="00F76A6C" w14:paraId="693B3965"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1DC00585" w14:textId="63EA146B" w:rsidR="009C6E4D" w:rsidRPr="00F76A6C" w:rsidRDefault="009C6E4D" w:rsidP="009C6E4D">
            <w:pPr>
              <w:pStyle w:val="TableText"/>
              <w:spacing w:before="0" w:after="240" w:line="240" w:lineRule="auto"/>
            </w:pPr>
            <w:r w:rsidRPr="00F76A6C">
              <w:t>ERR</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C0F7D00" w14:textId="40409925" w:rsidR="009C6E4D" w:rsidRPr="00F76A6C" w:rsidRDefault="009C6E4D" w:rsidP="009C6E4D">
            <w:pPr>
              <w:pStyle w:val="TableText"/>
              <w:spacing w:before="0" w:after="240" w:line="240" w:lineRule="auto"/>
            </w:pPr>
            <w:r w:rsidRPr="00F76A6C">
              <w:t>Exposure-response Relationship</w:t>
            </w:r>
          </w:p>
        </w:tc>
      </w:tr>
      <w:tr w:rsidR="00B74CB2" w:rsidRPr="00F76A6C" w14:paraId="3911957D"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414A11BE" w14:textId="1B06CEB8" w:rsidR="00B74CB2" w:rsidRPr="00F76A6C" w:rsidRDefault="00B74CB2" w:rsidP="009C6E4D">
            <w:pPr>
              <w:pStyle w:val="TableText"/>
              <w:spacing w:before="0" w:after="240" w:line="240" w:lineRule="auto"/>
            </w:pPr>
            <w:r w:rsidRPr="00F76A6C">
              <w:t>GeoJSO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1976BDB" w14:textId="5C9AB0F5" w:rsidR="00B74CB2" w:rsidRPr="00F76A6C" w:rsidRDefault="00B74CB2" w:rsidP="009C6E4D">
            <w:pPr>
              <w:pStyle w:val="TableText"/>
              <w:spacing w:before="0" w:after="240" w:line="240" w:lineRule="auto"/>
            </w:pPr>
            <w:r w:rsidRPr="00F76A6C">
              <w:t>A geospatial adaptation of</w:t>
            </w:r>
            <w:r w:rsidR="00B36DDB" w:rsidRPr="00F76A6C">
              <w:t xml:space="preserve"> the</w:t>
            </w:r>
            <w:r w:rsidRPr="00F76A6C">
              <w:t xml:space="preserve"> JSON format</w:t>
            </w:r>
          </w:p>
        </w:tc>
      </w:tr>
      <w:tr w:rsidR="009C6E4D" w:rsidRPr="00F76A6C" w14:paraId="0CD060BC"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15D413" w14:textId="5BC1D031" w:rsidR="009C6E4D" w:rsidRPr="00F76A6C" w:rsidRDefault="009C6E4D" w:rsidP="009C6E4D">
            <w:pPr>
              <w:pStyle w:val="TableText"/>
              <w:spacing w:before="0" w:after="240" w:line="240" w:lineRule="auto"/>
            </w:pPr>
            <w:r w:rsidRPr="00F76A6C">
              <w:t>GI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3C330840" w14:textId="7EF1FDC6" w:rsidR="009C6E4D" w:rsidRPr="00F76A6C" w:rsidRDefault="009C6E4D" w:rsidP="009C6E4D">
            <w:pPr>
              <w:pStyle w:val="TableText"/>
              <w:spacing w:before="0" w:after="240" w:line="240" w:lineRule="auto"/>
            </w:pPr>
            <w:r w:rsidRPr="00F76A6C">
              <w:t>Geographic Information System</w:t>
            </w:r>
          </w:p>
        </w:tc>
      </w:tr>
      <w:tr w:rsidR="00C251E3" w:rsidRPr="00F76A6C" w14:paraId="05BEE4F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0F0C1766" w14:textId="46A90412" w:rsidR="00C251E3" w:rsidRPr="00F76A6C" w:rsidRDefault="00C251E3" w:rsidP="009C6E4D">
            <w:pPr>
              <w:pStyle w:val="TableText"/>
              <w:spacing w:before="0" w:after="240" w:line="240" w:lineRule="auto"/>
            </w:pPr>
            <w:r w:rsidRPr="00F76A6C">
              <w:t>GP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DEA6F5B" w14:textId="59FE9918" w:rsidR="00C251E3" w:rsidRPr="00F76A6C" w:rsidRDefault="00C251E3" w:rsidP="009C6E4D">
            <w:pPr>
              <w:pStyle w:val="TableText"/>
              <w:spacing w:before="0" w:after="240" w:line="240" w:lineRule="auto"/>
            </w:pPr>
            <w:r w:rsidRPr="00F76A6C">
              <w:t>Global Positioning System</w:t>
            </w:r>
          </w:p>
        </w:tc>
      </w:tr>
      <w:tr w:rsidR="00BE68FF" w:rsidRPr="00F76A6C" w14:paraId="0FAE8DC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EF00262" w14:textId="34AE21BA" w:rsidR="00BE68FF" w:rsidRPr="00F76A6C" w:rsidRDefault="00BE68FF" w:rsidP="009C6E4D">
            <w:pPr>
              <w:pStyle w:val="TableText"/>
              <w:spacing w:before="0" w:after="240" w:line="240" w:lineRule="auto"/>
            </w:pPr>
            <w:r w:rsidRPr="00F76A6C">
              <w:t>HOPE</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898241F" w14:textId="05712F88" w:rsidR="00BE68FF" w:rsidRPr="00F76A6C" w:rsidRDefault="00BE68FF" w:rsidP="009C6E4D">
            <w:pPr>
              <w:pStyle w:val="TableText"/>
              <w:spacing w:before="0" w:after="240" w:line="240" w:lineRule="auto"/>
            </w:pPr>
            <w:r w:rsidRPr="00F76A6C">
              <w:t>Healthy Outdoor Premises for Everyone (EU project)</w:t>
            </w:r>
          </w:p>
        </w:tc>
      </w:tr>
      <w:tr w:rsidR="005F13FC" w:rsidRPr="00F76A6C" w14:paraId="17557BAC"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186A7A3" w14:textId="3649C3B7" w:rsidR="005F13FC" w:rsidRPr="00F76A6C" w:rsidRDefault="005F13FC" w:rsidP="009C6E4D">
            <w:pPr>
              <w:pStyle w:val="TableText"/>
              <w:spacing w:before="0" w:after="240" w:line="240" w:lineRule="auto"/>
            </w:pPr>
            <w:r w:rsidRPr="00F76A6C">
              <w:t>HR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5DA0098" w14:textId="45FA6738" w:rsidR="005F13FC" w:rsidRPr="00F76A6C" w:rsidRDefault="005F13FC" w:rsidP="009C6E4D">
            <w:pPr>
              <w:pStyle w:val="TableText"/>
              <w:spacing w:before="0" w:after="240" w:line="240" w:lineRule="auto"/>
            </w:pPr>
            <w:r w:rsidRPr="00F76A6C">
              <w:t>Helsinki Region Transport (HSL)</w:t>
            </w:r>
          </w:p>
        </w:tc>
      </w:tr>
      <w:tr w:rsidR="002057C1" w:rsidRPr="00F76A6C" w14:paraId="3CC0378A"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8DFA489" w14:textId="67F3174F" w:rsidR="002057C1" w:rsidRPr="00F76A6C" w:rsidRDefault="002057C1" w:rsidP="009C6E4D">
            <w:pPr>
              <w:pStyle w:val="TableText"/>
              <w:spacing w:before="0" w:after="240" w:line="240" w:lineRule="auto"/>
            </w:pPr>
            <w:r w:rsidRPr="00F76A6C">
              <w:t>HTML</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6B805B7" w14:textId="5CB3AF4E" w:rsidR="002057C1" w:rsidRPr="00F76A6C" w:rsidRDefault="002057C1" w:rsidP="009C6E4D">
            <w:pPr>
              <w:pStyle w:val="TableText"/>
              <w:spacing w:before="0" w:after="240" w:line="240" w:lineRule="auto"/>
            </w:pPr>
            <w:r w:rsidRPr="00F76A6C">
              <w:t>Hypertext Markup Language</w:t>
            </w:r>
          </w:p>
        </w:tc>
      </w:tr>
      <w:tr w:rsidR="007D31F4" w:rsidRPr="00F76A6C" w14:paraId="75014D3B"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FD3926D" w14:textId="75BA7C18" w:rsidR="007D31F4" w:rsidRPr="00F76A6C" w:rsidRDefault="007D31F4" w:rsidP="009C6E4D">
            <w:pPr>
              <w:pStyle w:val="TableText"/>
              <w:spacing w:before="0" w:after="240" w:line="240" w:lineRule="auto"/>
            </w:pPr>
            <w:r w:rsidRPr="00F76A6C">
              <w:t>J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2A52820" w14:textId="5E2998C7" w:rsidR="007D31F4" w:rsidRPr="00F76A6C" w:rsidRDefault="007D31F4" w:rsidP="009C6E4D">
            <w:pPr>
              <w:pStyle w:val="TableText"/>
              <w:spacing w:before="0" w:after="240" w:line="240" w:lineRule="auto"/>
            </w:pPr>
            <w:r w:rsidRPr="00F76A6C">
              <w:t>JavaScript (programming language)</w:t>
            </w:r>
          </w:p>
        </w:tc>
      </w:tr>
      <w:tr w:rsidR="00037912" w:rsidRPr="00F76A6C" w14:paraId="65225F8E"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8F28369" w14:textId="54C30660" w:rsidR="00037912" w:rsidRPr="00F76A6C" w:rsidRDefault="00037912" w:rsidP="009C6E4D">
            <w:pPr>
              <w:pStyle w:val="TableText"/>
              <w:spacing w:before="0" w:after="240" w:line="240" w:lineRule="auto"/>
            </w:pPr>
            <w:r w:rsidRPr="00F76A6C">
              <w:t>JSO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3AA849C2" w14:textId="53E71D76" w:rsidR="00037912" w:rsidRPr="00F76A6C" w:rsidRDefault="00037912" w:rsidP="009C6E4D">
            <w:pPr>
              <w:pStyle w:val="TableText"/>
              <w:spacing w:before="0" w:after="240" w:line="240" w:lineRule="auto"/>
            </w:pPr>
            <w:r w:rsidRPr="00F76A6C">
              <w:t>JavaScript Object Notation</w:t>
            </w:r>
            <w:r w:rsidR="00B74CB2" w:rsidRPr="00F76A6C">
              <w:t xml:space="preserve"> format</w:t>
            </w:r>
          </w:p>
        </w:tc>
      </w:tr>
      <w:tr w:rsidR="00A1796D" w:rsidRPr="00F76A6C" w14:paraId="711621F3"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8837138" w14:textId="4AF56AF3" w:rsidR="00A1796D" w:rsidRPr="00F76A6C" w:rsidRDefault="00A1796D" w:rsidP="009C6E4D">
            <w:pPr>
              <w:pStyle w:val="TableText"/>
              <w:spacing w:before="0" w:after="240" w:line="240" w:lineRule="auto"/>
              <w:rPr>
                <w:vertAlign w:val="subscript"/>
              </w:rPr>
            </w:pPr>
            <w:r w:rsidRPr="00F76A6C">
              <w:t>L</w:t>
            </w:r>
            <w:r w:rsidRPr="00F76A6C">
              <w:rPr>
                <w:vertAlign w:val="subscript"/>
              </w:rPr>
              <w:t>Aeq</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59B4796" w14:textId="32A899CB" w:rsidR="00A1796D" w:rsidRPr="00F76A6C" w:rsidRDefault="00A1796D" w:rsidP="009C6E4D">
            <w:pPr>
              <w:pStyle w:val="TableText"/>
              <w:spacing w:before="0" w:after="240" w:line="240" w:lineRule="auto"/>
            </w:pPr>
            <w:r w:rsidRPr="00F76A6C">
              <w:t>A-weighted Equivalent Continuous Sound Pressure Level</w:t>
            </w:r>
          </w:p>
        </w:tc>
      </w:tr>
      <w:tr w:rsidR="00220D7C" w:rsidRPr="00F76A6C" w14:paraId="0BD74E0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5EA39DF" w14:textId="3BA786B6" w:rsidR="00220D7C" w:rsidRPr="00F76A6C" w:rsidRDefault="00220D7C" w:rsidP="009C6E4D">
            <w:pPr>
              <w:pStyle w:val="TableText"/>
              <w:spacing w:before="0" w:after="240" w:line="240" w:lineRule="auto"/>
            </w:pPr>
            <w:r w:rsidRPr="00F76A6C">
              <w:t>LCP</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5BAD703" w14:textId="6CF38EF0" w:rsidR="00220D7C" w:rsidRPr="00F76A6C" w:rsidRDefault="00220D7C" w:rsidP="009C6E4D">
            <w:pPr>
              <w:pStyle w:val="TableText"/>
              <w:spacing w:before="0" w:after="240" w:line="240" w:lineRule="auto"/>
            </w:pPr>
            <w:r w:rsidRPr="00F76A6C">
              <w:t>Least Cost Path</w:t>
            </w:r>
          </w:p>
        </w:tc>
      </w:tr>
      <w:tr w:rsidR="00125F1A" w:rsidRPr="00F76A6C" w14:paraId="4043B837"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6AA4147" w14:textId="5C4E4B0D" w:rsidR="00125F1A" w:rsidRPr="00F76A6C" w:rsidRDefault="00125F1A" w:rsidP="009C6E4D">
            <w:pPr>
              <w:pStyle w:val="TableText"/>
              <w:spacing w:before="0" w:after="240" w:line="240" w:lineRule="auto"/>
              <w:rPr>
                <w:vertAlign w:val="subscript"/>
              </w:rPr>
            </w:pPr>
            <w:r w:rsidRPr="00F76A6C">
              <w:t>L</w:t>
            </w:r>
            <w:r w:rsidRPr="00F76A6C">
              <w:rPr>
                <w:vertAlign w:val="subscript"/>
              </w:rPr>
              <w:t>de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C9737C8" w14:textId="79D1C185" w:rsidR="00125F1A" w:rsidRPr="00F76A6C" w:rsidRDefault="00125F1A" w:rsidP="009C6E4D">
            <w:pPr>
              <w:pStyle w:val="TableText"/>
              <w:spacing w:before="0" w:after="240" w:line="240" w:lineRule="auto"/>
            </w:pPr>
            <w:r w:rsidRPr="00F76A6C">
              <w:t>Day Evening Night Sound Level</w:t>
            </w:r>
          </w:p>
        </w:tc>
      </w:tr>
      <w:tr w:rsidR="009C6E4D" w:rsidRPr="00F76A6C" w14:paraId="5D570A2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11BD74D" w14:textId="4E46E41B" w:rsidR="009C6E4D" w:rsidRPr="00F76A6C" w:rsidRDefault="009C6E4D" w:rsidP="009C6E4D">
            <w:pPr>
              <w:pStyle w:val="TableText"/>
              <w:spacing w:before="0" w:after="240" w:line="240" w:lineRule="auto"/>
            </w:pPr>
            <w:r w:rsidRPr="00F76A6C">
              <w:t>OD</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64B2F02" w14:textId="55EB2F14" w:rsidR="009C6E4D" w:rsidRPr="00F76A6C" w:rsidRDefault="009C6E4D" w:rsidP="009C6E4D">
            <w:pPr>
              <w:pStyle w:val="TableText"/>
              <w:spacing w:before="0" w:after="240" w:line="240" w:lineRule="auto"/>
            </w:pPr>
            <w:r w:rsidRPr="00F76A6C">
              <w:t>Origin-Destination</w:t>
            </w:r>
          </w:p>
        </w:tc>
      </w:tr>
      <w:tr w:rsidR="00653C53" w:rsidRPr="00F76A6C" w14:paraId="3F0BBC8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54B5EC5" w14:textId="75D258A7" w:rsidR="00653C53" w:rsidRPr="00F76A6C" w:rsidRDefault="00653C53" w:rsidP="009C6E4D">
            <w:pPr>
              <w:pStyle w:val="TableText"/>
              <w:spacing w:before="0" w:after="240" w:line="240" w:lineRule="auto"/>
            </w:pPr>
            <w:r w:rsidRPr="00F76A6C">
              <w:t>OSM</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77F7081" w14:textId="436B9CA7" w:rsidR="00653C53" w:rsidRPr="00F76A6C" w:rsidRDefault="00653C53" w:rsidP="009C6E4D">
            <w:pPr>
              <w:pStyle w:val="TableText"/>
              <w:spacing w:before="0" w:after="240" w:line="240" w:lineRule="auto"/>
            </w:pPr>
            <w:r w:rsidRPr="00F76A6C">
              <w:t>OpenStreetMap</w:t>
            </w:r>
          </w:p>
        </w:tc>
      </w:tr>
      <w:tr w:rsidR="005F13FC" w:rsidRPr="00F76A6C" w14:paraId="5DF54FD1"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79D980B" w14:textId="5AA85552" w:rsidR="005F13FC" w:rsidRPr="00F76A6C" w:rsidRDefault="005F13FC" w:rsidP="009C6E4D">
            <w:pPr>
              <w:pStyle w:val="TableText"/>
              <w:spacing w:before="0" w:after="240" w:line="240" w:lineRule="auto"/>
            </w:pPr>
            <w:r w:rsidRPr="00F76A6C">
              <w:t>P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3DE9B37" w14:textId="20F0790A" w:rsidR="005F13FC" w:rsidRPr="00F76A6C" w:rsidRDefault="005F13FC" w:rsidP="009C6E4D">
            <w:pPr>
              <w:pStyle w:val="TableText"/>
              <w:spacing w:before="0" w:after="240" w:line="240" w:lineRule="auto"/>
            </w:pPr>
            <w:r w:rsidRPr="00F76A6C">
              <w:t>Public Transport</w:t>
            </w:r>
          </w:p>
        </w:tc>
      </w:tr>
      <w:tr w:rsidR="001879D7" w:rsidRPr="00F76A6C" w14:paraId="1EF0BE43"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330A63B" w14:textId="55FFCC29" w:rsidR="001879D7" w:rsidRPr="00F76A6C" w:rsidRDefault="001879D7" w:rsidP="009C6E4D">
            <w:pPr>
              <w:pStyle w:val="TableText"/>
              <w:spacing w:before="0" w:after="240" w:line="240" w:lineRule="auto"/>
            </w:pPr>
            <w:r w:rsidRPr="00F76A6C">
              <w:t>PW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C65F83A" w14:textId="0C48CCF9" w:rsidR="001879D7" w:rsidRPr="00F76A6C" w:rsidRDefault="001879D7" w:rsidP="009C6E4D">
            <w:pPr>
              <w:pStyle w:val="TableText"/>
              <w:spacing w:before="0" w:after="240" w:line="240" w:lineRule="auto"/>
            </w:pPr>
            <w:r w:rsidRPr="00F76A6C">
              <w:t>Progressive Web Application</w:t>
            </w:r>
          </w:p>
        </w:tc>
      </w:tr>
      <w:tr w:rsidR="008E7B36" w:rsidRPr="00F76A6C" w14:paraId="39A9464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F3B1830" w14:textId="3A7F0DA7" w:rsidR="008E7B36" w:rsidRPr="00F76A6C" w:rsidRDefault="008E7B36" w:rsidP="009C6E4D">
            <w:pPr>
              <w:pStyle w:val="TableText"/>
              <w:spacing w:before="0" w:after="240" w:line="240" w:lineRule="auto"/>
            </w:pPr>
            <w:r w:rsidRPr="00F76A6C">
              <w:t>RES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91BC6DF" w14:textId="64691259" w:rsidR="008E7B36" w:rsidRPr="00F76A6C" w:rsidRDefault="008E7B36" w:rsidP="009C6E4D">
            <w:pPr>
              <w:pStyle w:val="TableText"/>
              <w:spacing w:before="0" w:after="240" w:line="240" w:lineRule="auto"/>
            </w:pPr>
            <w:r w:rsidRPr="00F76A6C">
              <w:t>Representational State Transfer</w:t>
            </w:r>
          </w:p>
        </w:tc>
      </w:tr>
      <w:tr w:rsidR="00FB5648" w:rsidRPr="00F76A6C" w14:paraId="6B7A0950"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CA2F02C" w14:textId="30D8A6DD" w:rsidR="00FB5648" w:rsidRPr="00F76A6C" w:rsidRDefault="00FB5648" w:rsidP="009C6E4D">
            <w:pPr>
              <w:pStyle w:val="TableText"/>
              <w:spacing w:before="0" w:after="240" w:line="240" w:lineRule="auto"/>
            </w:pPr>
            <w:r w:rsidRPr="00F76A6C">
              <w:t>RESTful AP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1E4A425" w14:textId="215B5463" w:rsidR="00FB5648" w:rsidRPr="00F76A6C" w:rsidRDefault="00FB5648" w:rsidP="009C6E4D">
            <w:pPr>
              <w:pStyle w:val="TableText"/>
              <w:spacing w:before="0" w:after="240" w:line="240" w:lineRule="auto"/>
            </w:pPr>
            <w:r w:rsidRPr="00F76A6C">
              <w:t>See REST &amp; API</w:t>
            </w:r>
          </w:p>
        </w:tc>
      </w:tr>
      <w:tr w:rsidR="00C372A6" w:rsidRPr="00F76A6C" w14:paraId="7D720CB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7F2BF00" w14:textId="61D43EEC" w:rsidR="00C372A6" w:rsidRPr="00F76A6C" w:rsidRDefault="00C372A6" w:rsidP="009C6E4D">
            <w:pPr>
              <w:pStyle w:val="TableText"/>
              <w:spacing w:before="0" w:after="240" w:line="240" w:lineRule="auto"/>
            </w:pPr>
            <w:r w:rsidRPr="00F76A6C">
              <w:t>SP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6964215" w14:textId="5053091A" w:rsidR="00C372A6" w:rsidRPr="00F76A6C" w:rsidRDefault="00C372A6" w:rsidP="009C6E4D">
            <w:pPr>
              <w:pStyle w:val="TableText"/>
              <w:spacing w:before="0" w:after="240" w:line="240" w:lineRule="auto"/>
            </w:pPr>
            <w:r w:rsidRPr="00F76A6C">
              <w:t>Single</w:t>
            </w:r>
            <w:r w:rsidR="006E1E52" w:rsidRPr="00F76A6C">
              <w:t>-</w:t>
            </w:r>
            <w:r w:rsidR="001D1106" w:rsidRPr="00F76A6C">
              <w:t>p</w:t>
            </w:r>
            <w:r w:rsidRPr="00F76A6C">
              <w:t>age (</w:t>
            </w:r>
            <w:r w:rsidR="001C32CE" w:rsidRPr="00F76A6C">
              <w:t>w</w:t>
            </w:r>
            <w:r w:rsidRPr="00F76A6C">
              <w:t>eb) Application</w:t>
            </w:r>
          </w:p>
        </w:tc>
      </w:tr>
      <w:tr w:rsidR="00A1796D" w:rsidRPr="00F76A6C" w14:paraId="4BC00FF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2F432DC" w14:textId="5CC9B92C" w:rsidR="00A1796D" w:rsidRPr="00F76A6C" w:rsidRDefault="00A1796D" w:rsidP="009C6E4D">
            <w:pPr>
              <w:pStyle w:val="TableText"/>
              <w:spacing w:before="0" w:after="240" w:line="240" w:lineRule="auto"/>
            </w:pPr>
            <w:r w:rsidRPr="00F76A6C">
              <w:t>SPL</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D4FDC38" w14:textId="081C91E3" w:rsidR="00A1796D" w:rsidRPr="00F76A6C" w:rsidRDefault="00A1796D" w:rsidP="009C6E4D">
            <w:pPr>
              <w:pStyle w:val="TableText"/>
              <w:spacing w:before="0" w:after="240" w:line="240" w:lineRule="auto"/>
            </w:pPr>
            <w:r w:rsidRPr="00F76A6C">
              <w:t>Sound Pressure Level</w:t>
            </w:r>
          </w:p>
        </w:tc>
      </w:tr>
      <w:tr w:rsidR="00037912" w:rsidRPr="00F76A6C" w14:paraId="10E9C1A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93CFDBF" w14:textId="5F50A365" w:rsidR="00037912" w:rsidRPr="00F76A6C" w:rsidRDefault="00037912" w:rsidP="009C6E4D">
            <w:pPr>
              <w:pStyle w:val="TableText"/>
              <w:spacing w:before="0" w:after="240" w:line="240" w:lineRule="auto"/>
            </w:pPr>
            <w:r w:rsidRPr="00F76A6C">
              <w:t>U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3DF8477" w14:textId="6F6B85B0" w:rsidR="00037912" w:rsidRPr="00F76A6C" w:rsidRDefault="00037912" w:rsidP="009C6E4D">
            <w:pPr>
              <w:pStyle w:val="TableText"/>
              <w:spacing w:before="0" w:after="240" w:line="240" w:lineRule="auto"/>
            </w:pPr>
            <w:r w:rsidRPr="00F76A6C">
              <w:t>User Interface</w:t>
            </w:r>
          </w:p>
        </w:tc>
      </w:tr>
      <w:tr w:rsidR="00CA2F25" w:rsidRPr="00F76A6C" w14:paraId="5B621FB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DF691DF" w14:textId="6725FED8" w:rsidR="00CA2F25" w:rsidRPr="00F76A6C" w:rsidRDefault="00CA2F25" w:rsidP="009C6E4D">
            <w:pPr>
              <w:pStyle w:val="TableText"/>
              <w:spacing w:before="0" w:after="240" w:line="240" w:lineRule="auto"/>
            </w:pPr>
            <w:r w:rsidRPr="00F76A6C">
              <w:t>WGS84</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7470A47" w14:textId="76E618FC" w:rsidR="00CA2F25" w:rsidRPr="00F76A6C" w:rsidRDefault="00CA2F25" w:rsidP="009C6E4D">
            <w:pPr>
              <w:pStyle w:val="TableText"/>
              <w:spacing w:before="0" w:after="240" w:line="240" w:lineRule="auto"/>
            </w:pPr>
            <w:r w:rsidRPr="00F76A6C">
              <w:t>World Geodetic System</w:t>
            </w:r>
          </w:p>
        </w:tc>
      </w:tr>
    </w:tbl>
    <w:p w14:paraId="7B462920" w14:textId="4DA4A9C9" w:rsidR="00467178" w:rsidRPr="00F76A6C" w:rsidRDefault="00467178" w:rsidP="00141A60">
      <w:pPr>
        <w:spacing w:after="0" w:line="240" w:lineRule="auto"/>
        <w:jc w:val="left"/>
        <w:rPr>
          <w:rFonts w:eastAsiaTheme="majorEastAsia" w:cs="Times New Roman (Headings CS)"/>
          <w:color w:val="000000" w:themeColor="text1"/>
          <w:spacing w:val="10"/>
          <w:sz w:val="30"/>
          <w:szCs w:val="32"/>
        </w:rPr>
        <w:sectPr w:rsidR="00467178" w:rsidRPr="00F76A6C" w:rsidSect="00C823CC">
          <w:footerReference w:type="even" r:id="rId14"/>
          <w:footerReference w:type="default" r:id="rId15"/>
          <w:pgSz w:w="11900" w:h="16840"/>
          <w:pgMar w:top="1417" w:right="1134" w:bottom="1417" w:left="1134" w:header="708" w:footer="708" w:gutter="0"/>
          <w:pgNumType w:start="1"/>
          <w:cols w:space="708"/>
          <w:titlePg/>
          <w:docGrid w:linePitch="360"/>
        </w:sectPr>
      </w:pPr>
    </w:p>
    <w:p w14:paraId="5B60F8B4" w14:textId="0E99E677" w:rsidR="00031198" w:rsidRPr="00F76A6C" w:rsidRDefault="004C51E8" w:rsidP="00467178">
      <w:pPr>
        <w:pStyle w:val="Heading1"/>
      </w:pPr>
      <w:bookmarkStart w:id="2" w:name="_Toc39589972"/>
      <w:commentRangeStart w:id="3"/>
      <w:commentRangeStart w:id="4"/>
      <w:r w:rsidRPr="00F76A6C">
        <w:lastRenderedPageBreak/>
        <w:t>INTRODUCTION</w:t>
      </w:r>
      <w:commentRangeEnd w:id="3"/>
      <w:r w:rsidR="00FA19F5" w:rsidRPr="00F76A6C">
        <w:rPr>
          <w:rStyle w:val="CommentReference"/>
          <w:rFonts w:eastAsiaTheme="minorHAnsi" w:cs="Times New Roman"/>
          <w:b w:val="0"/>
          <w:color w:val="auto"/>
          <w:spacing w:val="0"/>
        </w:rPr>
        <w:commentReference w:id="3"/>
      </w:r>
      <w:commentRangeEnd w:id="4"/>
      <w:r w:rsidR="0055374D">
        <w:rPr>
          <w:rStyle w:val="CommentReference"/>
          <w:rFonts w:eastAsiaTheme="minorHAnsi" w:cs="Times New Roman"/>
          <w:b w:val="0"/>
          <w:color w:val="auto"/>
          <w:spacing w:val="0"/>
        </w:rPr>
        <w:commentReference w:id="4"/>
      </w:r>
      <w:bookmarkEnd w:id="2"/>
    </w:p>
    <w:p w14:paraId="1CAC0CF4" w14:textId="05F926D1" w:rsidR="00C70089" w:rsidRPr="00F76A6C" w:rsidRDefault="00EA31EB" w:rsidP="00C70089">
      <w:r w:rsidRPr="00F76A6C">
        <w:t>A</w:t>
      </w:r>
      <w:r w:rsidR="00C70089" w:rsidRPr="00F76A6C">
        <w:t xml:space="preserve">ctive transport modes are getting increasing attention among policy makers and urban planners. The term active transport </w:t>
      </w:r>
      <w:r w:rsidR="00B97E3B" w:rsidRPr="00F76A6C">
        <w:t xml:space="preserve">usually refers </w:t>
      </w:r>
      <w:r w:rsidR="00C70089" w:rsidRPr="00F76A6C">
        <w:t>to walking and cycling</w:t>
      </w:r>
      <w:r w:rsidR="00A245FE" w:rsidRPr="00F76A6C">
        <w:t xml:space="preserve"> </w:t>
      </w:r>
      <w:r w:rsidR="00C70089" w:rsidRPr="00F76A6C">
        <w:t xml:space="preserve">but also </w:t>
      </w:r>
      <w:r w:rsidR="004D6C1D" w:rsidRPr="00F76A6C">
        <w:t xml:space="preserve">to </w:t>
      </w:r>
      <w:r w:rsidR="00C70089" w:rsidRPr="00F76A6C">
        <w:t xml:space="preserve">other active transport modes such as </w:t>
      </w:r>
      <w:r w:rsidR="0055374D">
        <w:t>e</w:t>
      </w:r>
      <w:r w:rsidR="00C70089" w:rsidRPr="00F76A6C">
        <w:t xml:space="preserve">-scooters and even city rowboats </w:t>
      </w:r>
      <w:r w:rsidR="00260ACA" w:rsidRPr="00F76A6C">
        <w:t xml:space="preserve">that </w:t>
      </w:r>
      <w:r w:rsidR="00C70089" w:rsidRPr="00F76A6C">
        <w:t xml:space="preserve">are emerging in urban context. Undoubtedly, walking </w:t>
      </w:r>
      <w:r w:rsidR="00777BE5" w:rsidRPr="00F76A6C">
        <w:t xml:space="preserve">has remained </w:t>
      </w:r>
      <w:r w:rsidR="00C70089" w:rsidRPr="00F76A6C">
        <w:t>the most popular mode of active transport since it doesn’t require any accessories and</w:t>
      </w:r>
      <w:r w:rsidR="008011B5" w:rsidRPr="00F76A6C">
        <w:t xml:space="preserve"> it</w:t>
      </w:r>
      <w:r w:rsidR="00C70089" w:rsidRPr="00F76A6C">
        <w:t xml:space="preserve"> is essential part of all itineraries made by public transport.</w:t>
      </w:r>
      <w:r w:rsidR="00FE7CA3" w:rsidRPr="00F76A6C">
        <w:t xml:space="preserve"> </w:t>
      </w:r>
    </w:p>
    <w:p w14:paraId="0F799F38" w14:textId="77F2D2F3" w:rsidR="00C70089" w:rsidRPr="00F76A6C" w:rsidRDefault="00E043D1" w:rsidP="00C70089">
      <w:r w:rsidRPr="00F76A6C">
        <w:t>S</w:t>
      </w:r>
      <w:r w:rsidR="006D7E3D" w:rsidRPr="00F76A6C">
        <w:t>ignificant health</w:t>
      </w:r>
      <w:r w:rsidR="0042656A" w:rsidRPr="00F76A6C">
        <w:t xml:space="preserve">, societal </w:t>
      </w:r>
      <w:r w:rsidR="006D7E3D" w:rsidRPr="00F76A6C">
        <w:t xml:space="preserve">and environmental benefits have been </w:t>
      </w:r>
      <w:r w:rsidRPr="00F76A6C">
        <w:t xml:space="preserve">anticipated and </w:t>
      </w:r>
      <w:r w:rsidR="006D7E3D" w:rsidRPr="00F76A6C">
        <w:t xml:space="preserve">identified from shift to active </w:t>
      </w:r>
      <w:r w:rsidR="00C70089" w:rsidRPr="00F76A6C">
        <w:t xml:space="preserve">transport modes </w:t>
      </w:r>
      <w:r w:rsidR="006D7E3D" w:rsidRPr="00F76A6C">
        <w:t xml:space="preserve">from </w:t>
      </w:r>
      <w:r w:rsidR="00C578BB" w:rsidRPr="00F76A6C">
        <w:t xml:space="preserve">using private </w:t>
      </w:r>
      <w:r w:rsidR="006D7E3D" w:rsidRPr="00F76A6C">
        <w:t xml:space="preserve">cars </w:t>
      </w:r>
      <w:r w:rsidR="006D7E3D" w:rsidRPr="00F76A6C">
        <w:fldChar w:fldCharType="begin"/>
      </w:r>
      <w:r w:rsidR="006D7E3D" w:rsidRPr="00F76A6C">
        <w:instrText xml:space="preserve"> ADDIN ZOTERO_ITEM CSL_CITATION {"citationID":"sf0bYyc6","properties":{"formattedCitation":"(Pucher &amp; Buehler, 2010; Rabl &amp; de Nazelle, 2012)","plainCitation":"(Pucher &amp; Buehler, 2010; Rabl &amp; de Nazelle, 2012)","noteIndex":0},"citationItems":[{"id":485,"uris":["http://zotero.org/users/5467145/items/DYEATHCJ"],"uri":["http://zotero.org/users/5467145/items/DYEATHCJ"],"itemData":{"id":485,"type":"article-journal","container-title":"Built Environment","issue":"4","page":"391–414","source":"Google Scholar","title":"Walking and cycling for healthy cities","volume":"36","author":[{"family":"Pucher","given":"John"},{"family":"Buehler","given":"Ralph"}],"issued":{"date-parts":[["2010"]]}}},{"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schema":"https://github.com/citation-style-language/schema/raw/master/csl-citation.json"} </w:instrText>
      </w:r>
      <w:r w:rsidR="006D7E3D" w:rsidRPr="00F76A6C">
        <w:fldChar w:fldCharType="separate"/>
      </w:r>
      <w:r w:rsidR="006D7E3D" w:rsidRPr="00F76A6C">
        <w:t>(Pucher &amp; Buehler, 2010; Rabl &amp; de Nazelle, 2012)</w:t>
      </w:r>
      <w:r w:rsidR="006D7E3D" w:rsidRPr="00F76A6C">
        <w:fldChar w:fldCharType="end"/>
      </w:r>
      <w:r w:rsidR="00C76689" w:rsidRPr="00F76A6C">
        <w:t>;</w:t>
      </w:r>
      <w:r w:rsidRPr="00F76A6C">
        <w:t xml:space="preserve"> increasing popularity of active transport modes can reduce traffic related pollution and </w:t>
      </w:r>
      <w:r w:rsidR="00833DEA" w:rsidRPr="00F76A6C">
        <w:t>support</w:t>
      </w:r>
      <w:r w:rsidRPr="00F76A6C">
        <w:t xml:space="preserve"> better health</w:t>
      </w:r>
      <w:r w:rsidR="00833DEA" w:rsidRPr="00F76A6C">
        <w:t xml:space="preserve"> for individuals</w:t>
      </w:r>
      <w:r w:rsidRPr="00F76A6C">
        <w:t xml:space="preserve"> due to </w:t>
      </w:r>
      <w:r w:rsidR="00ED2E5A" w:rsidRPr="00F76A6C">
        <w:t xml:space="preserve">the </w:t>
      </w:r>
      <w:r w:rsidRPr="00F76A6C">
        <w:t>physical activity</w:t>
      </w:r>
      <w:r w:rsidR="00C70089" w:rsidRPr="00F76A6C">
        <w:t xml:space="preserve">. </w:t>
      </w:r>
      <w:r w:rsidR="00B010DF" w:rsidRPr="00F76A6C">
        <w:t>Thus</w:t>
      </w:r>
      <w:r w:rsidR="00C70089" w:rsidRPr="00F76A6C">
        <w:t xml:space="preserve">, cities often have a strong willingness to facilitate </w:t>
      </w:r>
      <w:r w:rsidR="00FC4CD8" w:rsidRPr="00F76A6C">
        <w:t xml:space="preserve">and promote </w:t>
      </w:r>
      <w:r w:rsidR="00C70089" w:rsidRPr="00F76A6C">
        <w:t xml:space="preserve">active transport modes for urban mobility. In encouraging people to </w:t>
      </w:r>
      <w:r w:rsidR="00010BCC" w:rsidRPr="00F76A6C">
        <w:t>choose active transport modes</w:t>
      </w:r>
      <w:r w:rsidR="00C70089" w:rsidRPr="00F76A6C">
        <w:t xml:space="preserve">, it is essential for the cities to provide sufficient infrastructure and </w:t>
      </w:r>
      <w:r w:rsidR="007B27BD" w:rsidRPr="00F76A6C">
        <w:t>suitable</w:t>
      </w:r>
      <w:r w:rsidR="00C70089" w:rsidRPr="00F76A6C">
        <w:t xml:space="preserve"> environments to make </w:t>
      </w:r>
      <w:r w:rsidR="006B1E62" w:rsidRPr="00F76A6C">
        <w:t>wal</w:t>
      </w:r>
      <w:r w:rsidR="0041246F" w:rsidRPr="00F76A6C">
        <w:t>k</w:t>
      </w:r>
      <w:r w:rsidR="006B1E62" w:rsidRPr="00F76A6C">
        <w:t xml:space="preserve">ing and cycling </w:t>
      </w:r>
      <w:r w:rsidR="00010BCC" w:rsidRPr="00F76A6C">
        <w:t>practical and pleasant</w:t>
      </w:r>
      <w:r w:rsidR="00C70089" w:rsidRPr="00F76A6C">
        <w:t xml:space="preserve">. </w:t>
      </w:r>
    </w:p>
    <w:p w14:paraId="47DDF21F" w14:textId="4252E4B6" w:rsidR="00C70089" w:rsidRPr="00F76A6C" w:rsidRDefault="00C70089" w:rsidP="00C70089">
      <w:r w:rsidRPr="00F76A6C">
        <w:t xml:space="preserve">Multiple factors affect the ease with which active transport is applicable in different urban environments. While infrastructure for cycling is predominantly defined by the more or less exclusive network of cycleways and bike lanes, the one for walking (footpaths, sidewalks etc.), </w:t>
      </w:r>
      <w:r w:rsidR="00E30756" w:rsidRPr="00F76A6C">
        <w:t>o</w:t>
      </w:r>
      <w:r w:rsidRPr="00F76A6C">
        <w:t xml:space="preserve">n the other hand, is denser and more evenly distributed. However, not only the physical properties of </w:t>
      </w:r>
      <w:r w:rsidR="00E86398" w:rsidRPr="00F76A6C">
        <w:t xml:space="preserve">street </w:t>
      </w:r>
      <w:r w:rsidRPr="00F76A6C">
        <w:t>network</w:t>
      </w:r>
      <w:r w:rsidR="00887DD4" w:rsidRPr="00F76A6C">
        <w:t>s</w:t>
      </w:r>
      <w:r w:rsidRPr="00F76A6C">
        <w:t xml:space="preserve"> define </w:t>
      </w:r>
      <w:r w:rsidR="00887DD4" w:rsidRPr="00F76A6C">
        <w:t xml:space="preserve">their </w:t>
      </w:r>
      <w:r w:rsidRPr="00F76A6C">
        <w:t xml:space="preserve">applicability and desirability </w:t>
      </w:r>
      <w:r w:rsidR="00887DD4" w:rsidRPr="00F76A6C">
        <w:t xml:space="preserve">for active transport modes </w:t>
      </w:r>
      <w:r w:rsidRPr="00F76A6C">
        <w:t>(</w:t>
      </w:r>
      <w:r w:rsidR="00887DD4" w:rsidRPr="00F76A6C">
        <w:t xml:space="preserve">i.e. </w:t>
      </w:r>
      <w:r w:rsidRPr="00F76A6C">
        <w:t>walkability</w:t>
      </w:r>
      <w:r w:rsidR="00A316DD" w:rsidRPr="00F76A6C">
        <w:t xml:space="preserve"> or bikeability</w:t>
      </w:r>
      <w:r w:rsidRPr="00F76A6C">
        <w:t xml:space="preserve">), but also multiple </w:t>
      </w:r>
      <w:r w:rsidR="00EE619D" w:rsidRPr="00F76A6C">
        <w:t xml:space="preserve">more </w:t>
      </w:r>
      <w:r w:rsidR="003D72F1" w:rsidRPr="00F76A6C">
        <w:t>ambiguous</w:t>
      </w:r>
      <w:r w:rsidR="00EE619D" w:rsidRPr="00F76A6C">
        <w:t xml:space="preserve"> </w:t>
      </w:r>
      <w:r w:rsidRPr="00F76A6C">
        <w:t>factors need to be considered</w:t>
      </w:r>
      <w:r w:rsidR="007B49C8" w:rsidRPr="00F76A6C">
        <w:t xml:space="preserve"> </w:t>
      </w:r>
      <w:r w:rsidR="007B49C8" w:rsidRPr="00F76A6C">
        <w:fldChar w:fldCharType="begin"/>
      </w:r>
      <w:r w:rsidR="00F9754F" w:rsidRPr="00F76A6C">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container-title":"Journal of the Urban &amp; Regional Information Systems Association","issue":"2","source":"Google Scholar","title":"Walkability: A Review of Existing Pedestrian Indices.","title-short":"Walkability","volume":"23","author":[{"family":"Maghelal","given":"Praveen K."},{"family":"Capp","given":"Cara Jean"}],"issued":{"date-parts":[["2011"]]}}}],"schema":"https://github.com/citation-style-language/schema/raw/master/csl-citation.json"} </w:instrText>
      </w:r>
      <w:r w:rsidR="007B49C8" w:rsidRPr="00F76A6C">
        <w:fldChar w:fldCharType="separate"/>
      </w:r>
      <w:r w:rsidR="006A505B" w:rsidRPr="00F76A6C">
        <w:t>(Maghelal &amp; Capp, 2011)</w:t>
      </w:r>
      <w:r w:rsidR="007B49C8" w:rsidRPr="00F76A6C">
        <w:fldChar w:fldCharType="end"/>
      </w:r>
      <w:r w:rsidRPr="00F76A6C">
        <w:t xml:space="preserve">. These include variables such as safety, </w:t>
      </w:r>
      <w:r w:rsidR="00887DD4" w:rsidRPr="00F76A6C">
        <w:t xml:space="preserve">presence and types </w:t>
      </w:r>
      <w:r w:rsidRPr="00F76A6C">
        <w:t>building</w:t>
      </w:r>
      <w:r w:rsidR="00887DD4" w:rsidRPr="00F76A6C">
        <w:t>s</w:t>
      </w:r>
      <w:r w:rsidRPr="00F76A6C">
        <w:t xml:space="preserve">, openness of spaces, proximity to opportunities, </w:t>
      </w:r>
      <w:r w:rsidR="00EB7D6C" w:rsidRPr="00F76A6C">
        <w:t xml:space="preserve">quietness, </w:t>
      </w:r>
      <w:r w:rsidRPr="00F76A6C">
        <w:t xml:space="preserve">air quality and green </w:t>
      </w:r>
      <w:r w:rsidR="00EB7D6C" w:rsidRPr="00F76A6C">
        <w:t>spaces</w:t>
      </w:r>
      <w:r w:rsidR="00B816AB" w:rsidRPr="00F76A6C">
        <w:t xml:space="preserve"> – all perceived differently by different individuals</w:t>
      </w:r>
      <w:r w:rsidRPr="00F76A6C">
        <w:t xml:space="preserve">. </w:t>
      </w:r>
    </w:p>
    <w:p w14:paraId="289E73BE" w14:textId="011CEA38" w:rsidR="00C70089" w:rsidRPr="00F76A6C" w:rsidRDefault="00C70089" w:rsidP="00C70089">
      <w:r w:rsidRPr="00F76A6C">
        <w:t>Many of the factors limiting walkability</w:t>
      </w:r>
      <w:r w:rsidR="00751A56" w:rsidRPr="00F76A6C">
        <w:t>,</w:t>
      </w:r>
      <w:r w:rsidRPr="00F76A6C">
        <w:t xml:space="preserve"> </w:t>
      </w:r>
      <w:r w:rsidR="00751A56" w:rsidRPr="00F76A6C">
        <w:t>or</w:t>
      </w:r>
      <w:r w:rsidRPr="00F76A6C">
        <w:t xml:space="preserve"> </w:t>
      </w:r>
      <w:r w:rsidR="00F92DFB" w:rsidRPr="00F76A6C">
        <w:t xml:space="preserve">the </w:t>
      </w:r>
      <w:r w:rsidR="00E949C1" w:rsidRPr="00F76A6C">
        <w:t>convenience</w:t>
      </w:r>
      <w:r w:rsidR="00B20366" w:rsidRPr="00F76A6C">
        <w:t xml:space="preserve"> of </w:t>
      </w:r>
      <w:r w:rsidRPr="00F76A6C">
        <w:t xml:space="preserve">active transport modes </w:t>
      </w:r>
      <w:r w:rsidR="00751A56" w:rsidRPr="00F76A6C">
        <w:t xml:space="preserve">in general, </w:t>
      </w:r>
      <w:r w:rsidRPr="00F76A6C">
        <w:t xml:space="preserve">are caused by other, “non-human” users of the urban space. Evidently, one of the most significant of these is vehicular traffic and the </w:t>
      </w:r>
      <w:r w:rsidR="000760F8" w:rsidRPr="00F76A6C">
        <w:t xml:space="preserve">related </w:t>
      </w:r>
      <w:r w:rsidRPr="00F76A6C">
        <w:t xml:space="preserve">infrastructures. Vehicular traffic affects walkability and bikeability by </w:t>
      </w:r>
      <w:r w:rsidR="003A727E" w:rsidRPr="00F76A6C">
        <w:t>establishing</w:t>
      </w:r>
      <w:r w:rsidRPr="00F76A6C">
        <w:t xml:space="preserve"> large and typically unpleasant </w:t>
      </w:r>
      <w:r w:rsidR="000E0BC1" w:rsidRPr="00F76A6C">
        <w:t xml:space="preserve">built </w:t>
      </w:r>
      <w:r w:rsidRPr="00F76A6C">
        <w:t xml:space="preserve">structures to urban spaces. </w:t>
      </w:r>
      <w:r w:rsidR="008507C4" w:rsidRPr="00F76A6C">
        <w:t>T</w:t>
      </w:r>
      <w:r w:rsidRPr="00F76A6C">
        <w:t xml:space="preserve">hese structures </w:t>
      </w:r>
      <w:r w:rsidR="00E34654" w:rsidRPr="00F76A6C">
        <w:t xml:space="preserve">often </w:t>
      </w:r>
      <w:r w:rsidRPr="00F76A6C">
        <w:t xml:space="preserve">act as barriers fragmenting the </w:t>
      </w:r>
      <w:r w:rsidR="008507C4" w:rsidRPr="00F76A6C">
        <w:t>networks that support active</w:t>
      </w:r>
      <w:r w:rsidRPr="00F76A6C">
        <w:t xml:space="preserve"> </w:t>
      </w:r>
      <w:r w:rsidR="008507C4" w:rsidRPr="00F76A6C">
        <w:t xml:space="preserve">transport modes </w:t>
      </w:r>
      <w:r w:rsidRPr="00F76A6C">
        <w:t>and thus reduce the opportunities for walking and cycling.</w:t>
      </w:r>
      <w:r w:rsidR="00AB7907" w:rsidRPr="00F76A6C">
        <w:t xml:space="preserve"> </w:t>
      </w:r>
    </w:p>
    <w:p w14:paraId="61CB09C0" w14:textId="7765D5CB" w:rsidR="00C70089" w:rsidRDefault="00070DCA" w:rsidP="00C70089">
      <w:r w:rsidRPr="00F76A6C">
        <w:t>Moreover, v</w:t>
      </w:r>
      <w:r w:rsidR="00C70089" w:rsidRPr="00F76A6C">
        <w:t>ehicular traffic</w:t>
      </w:r>
      <w:r w:rsidR="00E81FE2" w:rsidRPr="00F76A6C">
        <w:t xml:space="preserve"> </w:t>
      </w:r>
      <w:r w:rsidR="00C70089" w:rsidRPr="00F76A6C">
        <w:t xml:space="preserve">consumes the opportunities for active transport with at least two “invisible” ways. Firstly, since most of </w:t>
      </w:r>
      <w:r w:rsidR="00B21AC6" w:rsidRPr="00F76A6C">
        <w:t xml:space="preserve">it </w:t>
      </w:r>
      <w:r w:rsidR="00C70089" w:rsidRPr="00F76A6C">
        <w:t xml:space="preserve">is powered by gasoline engines, it has </w:t>
      </w:r>
      <w:r w:rsidR="006D75EF" w:rsidRPr="00F76A6C">
        <w:t>a</w:t>
      </w:r>
      <w:r w:rsidR="00593EA4" w:rsidRPr="00F76A6C">
        <w:t xml:space="preserve"> negative </w:t>
      </w:r>
      <w:r w:rsidR="00C70089" w:rsidRPr="00F76A6C">
        <w:t xml:space="preserve">impact on air quality due to the exhaust gases. According to </w:t>
      </w:r>
      <w:r w:rsidR="004110F5" w:rsidRPr="00F76A6C">
        <w:t>many</w:t>
      </w:r>
      <w:r w:rsidR="00C70089" w:rsidRPr="00F76A6C">
        <w:t xml:space="preserve"> studies, </w:t>
      </w:r>
      <w:r w:rsidR="002C09EA" w:rsidRPr="00F76A6C">
        <w:t>individual</w:t>
      </w:r>
      <w:r w:rsidR="00B21AC6" w:rsidRPr="00F76A6C">
        <w:t>s’</w:t>
      </w:r>
      <w:r w:rsidR="002C09EA" w:rsidRPr="00F76A6C">
        <w:t xml:space="preserve"> exposure to </w:t>
      </w:r>
      <w:r w:rsidR="00AC7C50" w:rsidRPr="00F76A6C">
        <w:t xml:space="preserve">the </w:t>
      </w:r>
      <w:r w:rsidR="00C70089" w:rsidRPr="00F76A6C">
        <w:t xml:space="preserve">urban </w:t>
      </w:r>
      <w:r w:rsidR="00C70089" w:rsidRPr="00F76A6C">
        <w:lastRenderedPageBreak/>
        <w:t xml:space="preserve">air pollutions </w:t>
      </w:r>
      <w:commentRangeStart w:id="5"/>
      <w:commentRangeStart w:id="6"/>
      <w:r w:rsidR="00C70089" w:rsidRPr="00F76A6C">
        <w:t>can cause or worsen many lung diseases such as asthma or even cance</w:t>
      </w:r>
      <w:r w:rsidR="002C09EA" w:rsidRPr="00F76A6C">
        <w:t>r</w:t>
      </w:r>
      <w:r w:rsidR="00BB4E2E" w:rsidRPr="00F76A6C">
        <w:t xml:space="preserve"> (WHO Europe, 2018a)</w:t>
      </w:r>
      <w:r w:rsidR="009D2B1E">
        <w:t xml:space="preserve"> and result in pre-mature death (EEA 2019; WHO 2013)</w:t>
      </w:r>
      <w:r w:rsidR="00C70089" w:rsidRPr="00F76A6C">
        <w:t xml:space="preserve">. </w:t>
      </w:r>
      <w:commentRangeEnd w:id="5"/>
      <w:r w:rsidR="00C53215" w:rsidRPr="00F76A6C">
        <w:rPr>
          <w:rStyle w:val="CommentReference"/>
        </w:rPr>
        <w:commentReference w:id="5"/>
      </w:r>
      <w:commentRangeEnd w:id="6"/>
      <w:r w:rsidR="00F97CC4">
        <w:rPr>
          <w:rStyle w:val="CommentReference"/>
        </w:rPr>
        <w:commentReference w:id="6"/>
      </w:r>
      <w:r w:rsidR="00C70089" w:rsidRPr="00F76A6C">
        <w:t xml:space="preserve">Secondly, </w:t>
      </w:r>
      <w:r w:rsidR="00CA6D22" w:rsidRPr="00F76A6C">
        <w:t xml:space="preserve">varying levels of </w:t>
      </w:r>
      <w:r w:rsidR="00BC3A40" w:rsidRPr="00F76A6C">
        <w:t xml:space="preserve">community </w:t>
      </w:r>
      <w:r w:rsidR="00CA6D22" w:rsidRPr="00F76A6C">
        <w:t xml:space="preserve">noise are caused by </w:t>
      </w:r>
      <w:r w:rsidR="00C70089" w:rsidRPr="00F76A6C">
        <w:t xml:space="preserve">both the engines and the wheels of the vehicles. According to several studies, </w:t>
      </w:r>
      <w:r w:rsidR="00B315F4" w:rsidRPr="00F76A6C">
        <w:t>individuals</w:t>
      </w:r>
      <w:r w:rsidR="00C70089" w:rsidRPr="00F76A6C">
        <w:t xml:space="preserve">’ exposure to traffic noise </w:t>
      </w:r>
      <w:r w:rsidR="00D80327" w:rsidRPr="00F76A6C">
        <w:t xml:space="preserve">is likely to cause </w:t>
      </w:r>
      <w:r w:rsidR="004C3262" w:rsidRPr="00F76A6C">
        <w:t>adverse</w:t>
      </w:r>
      <w:r w:rsidR="00D80327" w:rsidRPr="00F76A6C">
        <w:t xml:space="preserve"> health effects</w:t>
      </w:r>
      <w:r w:rsidR="00FA2CDB" w:rsidRPr="00F76A6C">
        <w:t xml:space="preserve"> such as increased </w:t>
      </w:r>
      <w:r w:rsidR="00C70089" w:rsidRPr="00F76A6C">
        <w:t xml:space="preserve">stress levels and problems related to blood circulation </w:t>
      </w:r>
      <w:commentRangeStart w:id="7"/>
      <w:r w:rsidR="00410F75" w:rsidRPr="00F76A6C">
        <w:fldChar w:fldCharType="begin"/>
      </w:r>
      <w:r w:rsidR="005F1FC3" w:rsidRPr="00F76A6C">
        <w:instrText xml:space="preserve"> ADDIN ZOTERO_ITEM CSL_CITATION {"citationID":"Zg78dqdD","properties":{"formattedCitation":"(Babisch et al., 2005; Ising et al., 1980; Passchier-Vermeer W &amp; Passchier W F, 2000)","plainCitation":"(Babisch et al., 2005; Ising et al., 1980; Passchier-Vermeer W &amp; Passchier W F, 2000)","noteIndex":0},"citationItems":[{"id":493,"uris":["http://zotero.org/users/5467145/items/LEF3YDBK"],"uri":["http://zotero.org/users/5467145/items/LEF3YDBK"],"itemData":{"id":493,"type":"article-journal","container-title":"Epidemiology","page":"33–40","source":"Google Scholar","title":"Traffic noise and risk of myocardial infarction","author":[{"family":"Babisch","given":"Wolfgang"},{"family":"Beule","given":"Bernd"},{"family":"Schust","given":"Marianne"},{"family":"Kersten","given":"Norbert"},{"family":"Ising","given":"Hartmut"}],"issued":{"date-parts":[["2005"]]}}},{"id":492,"uris":["http://zotero.org/users/5467145/items/EN6D2PVE"],"uri":["http://zotero.org/users/5467145/items/EN6D2PVE"],"itemData":{"id":492,"type":"article-journal","container-title":"International Archives of Occupational and Environmental Health","issue":"2","page":"179–190","source":"Google Scholar","title":"Health effects of traffic noise","volume":"47","author":[{"family":"Ising","given":"H."},{"family":"Dienel","given":"D."},{"family":"Günther","given":"T."},{"family":"Markert","given":"B."}],"issued":{"date-parts":[["1980"]]}}},{"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410F75" w:rsidRPr="00F76A6C">
        <w:fldChar w:fldCharType="separate"/>
      </w:r>
      <w:r w:rsidR="005F1FC3" w:rsidRPr="00F76A6C">
        <w:t>(Babisch et al., 2005; Ising et al., 1980; Passchier-Vermeer &amp; Passchier, 2000)</w:t>
      </w:r>
      <w:r w:rsidR="00410F75" w:rsidRPr="00F76A6C">
        <w:fldChar w:fldCharType="end"/>
      </w:r>
      <w:commentRangeEnd w:id="7"/>
      <w:r w:rsidR="004F0070" w:rsidRPr="00F76A6C">
        <w:rPr>
          <w:rStyle w:val="CommentReference"/>
        </w:rPr>
        <w:commentReference w:id="7"/>
      </w:r>
      <w:r w:rsidR="00410F75" w:rsidRPr="00F76A6C">
        <w:t>.</w:t>
      </w:r>
      <w:r w:rsidR="00B5372B" w:rsidRPr="00F76A6C">
        <w:t xml:space="preserve"> </w:t>
      </w:r>
      <w:commentRangeStart w:id="8"/>
      <w:r w:rsidR="000154B6" w:rsidRPr="00F76A6C">
        <w:t xml:space="preserve">The list of potential health effects </w:t>
      </w:r>
      <w:r w:rsidR="00BA6285" w:rsidRPr="00F76A6C">
        <w:t xml:space="preserve">of traffic noise </w:t>
      </w:r>
      <w:r w:rsidR="000154B6" w:rsidRPr="00F76A6C">
        <w:t>i</w:t>
      </w:r>
      <w:r w:rsidR="00704FDE" w:rsidRPr="00F76A6C">
        <w:t>s</w:t>
      </w:r>
      <w:r w:rsidR="000154B6" w:rsidRPr="00F76A6C">
        <w:t xml:space="preserve"> longer but </w:t>
      </w:r>
      <w:r w:rsidR="00704FDE" w:rsidRPr="00F76A6C">
        <w:t xml:space="preserve">lacking </w:t>
      </w:r>
      <w:r w:rsidR="00375D06">
        <w:t>explicit</w:t>
      </w:r>
      <w:r w:rsidR="00D2726C" w:rsidRPr="00F76A6C">
        <w:t xml:space="preserve"> </w:t>
      </w:r>
      <w:r w:rsidR="000154B6" w:rsidRPr="00F76A6C">
        <w:t xml:space="preserve">scientific evidence. </w:t>
      </w:r>
      <w:commentRangeEnd w:id="8"/>
      <w:r w:rsidR="004F0070" w:rsidRPr="00F76A6C">
        <w:rPr>
          <w:rStyle w:val="CommentReference"/>
        </w:rPr>
        <w:commentReference w:id="8"/>
      </w:r>
      <w:r w:rsidR="00FE795C">
        <w:t xml:space="preserve">The influences of continuous urbanization, namely the increase </w:t>
      </w:r>
      <w:r w:rsidR="00F2044D">
        <w:t>in</w:t>
      </w:r>
      <w:r w:rsidR="00FE795C">
        <w:t xml:space="preserve"> daily commuters and increased traffic flows, are likely to amplify the </w:t>
      </w:r>
      <w:commentRangeStart w:id="9"/>
      <w:r w:rsidR="00FE795C">
        <w:t>adverse health effects</w:t>
      </w:r>
      <w:commentRangeEnd w:id="9"/>
      <w:r w:rsidR="00FE795C">
        <w:rPr>
          <w:rStyle w:val="CommentReference"/>
        </w:rPr>
        <w:commentReference w:id="9"/>
      </w:r>
      <w:r w:rsidR="00FE795C">
        <w:t xml:space="preserve"> of traffic noise on public health </w:t>
      </w:r>
      <w:r w:rsidR="00EB2AE6" w:rsidRPr="00F76A6C">
        <w:fldChar w:fldCharType="begin"/>
      </w:r>
      <w:r w:rsidR="00EB2AE6" w:rsidRPr="00F76A6C">
        <w:instrText xml:space="preserve"> ADDIN ZOTERO_ITEM CSL_CITATION {"citationID":"sZMNhadj","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EB2AE6" w:rsidRPr="00F76A6C">
        <w:fldChar w:fldCharType="separate"/>
      </w:r>
      <w:r w:rsidR="00EB2AE6" w:rsidRPr="00F76A6C">
        <w:t>(Passchier-Vermeer &amp; Passchier, 2000)</w:t>
      </w:r>
      <w:r w:rsidR="00EB2AE6" w:rsidRPr="00F76A6C">
        <w:fldChar w:fldCharType="end"/>
      </w:r>
      <w:r w:rsidR="00BD5A99" w:rsidRPr="00F76A6C">
        <w:t xml:space="preserve">. </w:t>
      </w:r>
    </w:p>
    <w:p w14:paraId="3260A525" w14:textId="5D54BB90" w:rsidR="00DA4FFA" w:rsidRDefault="0021361C" w:rsidP="00C70089">
      <w:r>
        <w:t xml:space="preserve">Since the adverse health effects of traffic noise </w:t>
      </w:r>
      <w:r w:rsidR="007A4DEA">
        <w:t>stem</w:t>
      </w:r>
      <w:r>
        <w:t xml:space="preserve"> </w:t>
      </w:r>
      <w:r w:rsidR="007A4DEA">
        <w:t xml:space="preserve">from </w:t>
      </w:r>
      <w:r>
        <w:t xml:space="preserve">individuals’ </w:t>
      </w:r>
      <w:r w:rsidRPr="0021361C">
        <w:rPr>
          <w:i/>
          <w:iCs/>
        </w:rPr>
        <w:t>exposure</w:t>
      </w:r>
      <w:r>
        <w:rPr>
          <w:i/>
          <w:iCs/>
        </w:rPr>
        <w:t xml:space="preserve"> </w:t>
      </w:r>
      <w:r>
        <w:t xml:space="preserve">to it, </w:t>
      </w:r>
      <w:r w:rsidR="004A4365">
        <w:t xml:space="preserve">several </w:t>
      </w:r>
      <w:r>
        <w:t xml:space="preserve">approaches have been developed for assessing these exposures. Population-level assessments of individuals’ exposure to traffic noise have been driven by national and international policies and </w:t>
      </w:r>
      <w:r w:rsidR="00CC724F">
        <w:t xml:space="preserve">enabled by </w:t>
      </w:r>
      <w:r>
        <w:t xml:space="preserve">advanced noise modeling. </w:t>
      </w:r>
      <w:r w:rsidR="00066D6C">
        <w:t xml:space="preserve">In these assessments, use of geographic information systems (GIS) </w:t>
      </w:r>
      <w:r w:rsidR="00DB4CCD">
        <w:t>has</w:t>
      </w:r>
      <w:r w:rsidR="00066D6C">
        <w:t xml:space="preserve"> been </w:t>
      </w:r>
      <w:r w:rsidR="00C70B40">
        <w:t xml:space="preserve">efficient </w:t>
      </w:r>
      <w:r w:rsidR="000777B5">
        <w:t xml:space="preserve">in managing and analyzing spatio-temporal </w:t>
      </w:r>
      <w:r w:rsidR="00BD2EDD">
        <w:t xml:space="preserve">(or at least spatial) </w:t>
      </w:r>
      <w:r w:rsidR="00481A1D">
        <w:t>data</w:t>
      </w:r>
      <w:r w:rsidR="000777B5">
        <w:t xml:space="preserve"> of community noise and population distribution</w:t>
      </w:r>
      <w:r w:rsidR="00C668CA">
        <w:t>s</w:t>
      </w:r>
      <w:r w:rsidR="000777B5">
        <w:t xml:space="preserve">. </w:t>
      </w:r>
      <w:r w:rsidR="00A21EB7">
        <w:t xml:space="preserve">Majority of the exposure assessments have been carried out on residential basis, i.e. with respect to home location. However, it </w:t>
      </w:r>
      <w:r w:rsidR="006C5DB3">
        <w:t>seems</w:t>
      </w:r>
      <w:r w:rsidR="00A21EB7">
        <w:t xml:space="preserve"> that significant share of individuals’ exposure</w:t>
      </w:r>
      <w:r w:rsidR="006C5DB3">
        <w:t xml:space="preserve"> to pollutants</w:t>
      </w:r>
      <w:r w:rsidR="00A21EB7">
        <w:t xml:space="preserve"> </w:t>
      </w:r>
      <w:r w:rsidR="004B099E">
        <w:t xml:space="preserve">occur </w:t>
      </w:r>
      <w:r w:rsidR="00A21EB7">
        <w:t>while on the move</w:t>
      </w:r>
      <w:r w:rsidR="006C5DB3">
        <w:t xml:space="preserve"> (</w:t>
      </w:r>
      <w:proofErr w:type="spellStart"/>
      <w:r w:rsidR="006C5DB3" w:rsidRPr="006C5DB3">
        <w:t>Beckx</w:t>
      </w:r>
      <w:proofErr w:type="spellEnd"/>
      <w:r w:rsidR="006C5DB3" w:rsidRPr="006C5DB3">
        <w:t xml:space="preserve"> et al., 2009)</w:t>
      </w:r>
      <w:r w:rsidR="00A21EB7">
        <w:t xml:space="preserve">. </w:t>
      </w:r>
      <w:r w:rsidR="006324CC">
        <w:t xml:space="preserve">Acknowledging this observation has </w:t>
      </w:r>
      <w:r w:rsidR="00DA4FFA">
        <w:t xml:space="preserve">accelerated </w:t>
      </w:r>
      <w:r w:rsidR="003933CC" w:rsidRPr="003933CC">
        <w:t xml:space="preserve">development </w:t>
      </w:r>
      <w:r w:rsidR="003933CC">
        <w:t xml:space="preserve">of </w:t>
      </w:r>
      <w:r w:rsidR="006324CC">
        <w:t>advanc</w:t>
      </w:r>
      <w:r w:rsidR="0030325F">
        <w:t xml:space="preserve">ed </w:t>
      </w:r>
      <w:r w:rsidR="006324CC">
        <w:t xml:space="preserve">exposure assessments </w:t>
      </w:r>
      <w:r w:rsidR="0030325F">
        <w:t xml:space="preserve">that </w:t>
      </w:r>
      <w:r w:rsidR="006324CC">
        <w:t xml:space="preserve">better consider individuals’ </w:t>
      </w:r>
      <w:r w:rsidR="00DA4FFA">
        <w:t>dynamic</w:t>
      </w:r>
      <w:r w:rsidR="00AE1F3D">
        <w:t xml:space="preserve"> (</w:t>
      </w:r>
      <w:r w:rsidR="00DA4FFA">
        <w:t xml:space="preserve">i.e. </w:t>
      </w:r>
      <w:r w:rsidR="006324CC">
        <w:t>journey-time</w:t>
      </w:r>
      <w:r w:rsidR="00AE1F3D">
        <w:t>)</w:t>
      </w:r>
      <w:r w:rsidR="006324CC">
        <w:t xml:space="preserve"> exposures to pollutants. </w:t>
      </w:r>
      <w:bookmarkStart w:id="10" w:name="_GoBack"/>
      <w:bookmarkEnd w:id="10"/>
    </w:p>
    <w:p w14:paraId="48807D2D" w14:textId="06A67B88" w:rsidR="00D258A7" w:rsidRPr="00F76A6C" w:rsidRDefault="003C63C8" w:rsidP="00C70089">
      <w:r>
        <w:t>Furthermore, e</w:t>
      </w:r>
      <w:commentRangeStart w:id="11"/>
      <w:r w:rsidR="00FF63FB" w:rsidRPr="00F76A6C">
        <w:t>merging</w:t>
      </w:r>
      <w:r w:rsidR="00753ECE" w:rsidRPr="00F76A6C">
        <w:t xml:space="preserve"> conceptual and technical developments in routing analysis </w:t>
      </w:r>
      <w:r w:rsidR="00C92754" w:rsidRPr="00F76A6C">
        <w:t xml:space="preserve">and Web GIS have been applied </w:t>
      </w:r>
      <w:r w:rsidR="00022878" w:rsidRPr="00F76A6C">
        <w:t xml:space="preserve">for </w:t>
      </w:r>
      <w:r w:rsidR="00DB10B7" w:rsidRPr="00F76A6C">
        <w:t xml:space="preserve">increasing individuals’ awareness </w:t>
      </w:r>
      <w:r w:rsidR="00FF63FB" w:rsidRPr="00F76A6C">
        <w:t xml:space="preserve">on </w:t>
      </w:r>
      <w:r w:rsidR="00707A2B">
        <w:t xml:space="preserve">dynamic </w:t>
      </w:r>
      <w:r w:rsidR="00C92754" w:rsidRPr="00F76A6C">
        <w:t>environmental exposures.</w:t>
      </w:r>
      <w:r w:rsidR="00E25E09" w:rsidRPr="00F76A6C">
        <w:t xml:space="preserve"> </w:t>
      </w:r>
      <w:r w:rsidR="00F11571" w:rsidRPr="00F76A6C">
        <w:t xml:space="preserve">These applications have been fueled by the </w:t>
      </w:r>
      <w:r w:rsidR="00DE07D6" w:rsidRPr="00F76A6C">
        <w:t xml:space="preserve">proliferation </w:t>
      </w:r>
      <w:r w:rsidR="00F11571" w:rsidRPr="00F76A6C">
        <w:t>of openly available data of urban pollutants</w:t>
      </w:r>
      <w:r w:rsidR="005B5B76">
        <w:t xml:space="preserve"> and street networks</w:t>
      </w:r>
      <w:r w:rsidR="00F11571" w:rsidRPr="00F76A6C">
        <w:t>.</w:t>
      </w:r>
      <w:r w:rsidR="00DF6AC3" w:rsidRPr="00F76A6C">
        <w:t xml:space="preserve"> </w:t>
      </w:r>
      <w:r w:rsidR="00A52FBD" w:rsidRPr="00F76A6C">
        <w:t>S</w:t>
      </w:r>
      <w:r w:rsidR="00E25E09" w:rsidRPr="00F76A6C">
        <w:t xml:space="preserve">everal studies have </w:t>
      </w:r>
      <w:r w:rsidR="004C79C4" w:rsidRPr="00F76A6C">
        <w:t xml:space="preserve">already </w:t>
      </w:r>
      <w:r w:rsidR="00E25E09" w:rsidRPr="00F76A6C">
        <w:t xml:space="preserve">demonstrated how dynamic exposure to pollutants can be incorporated in routing </w:t>
      </w:r>
      <w:r w:rsidR="00F11571" w:rsidRPr="00F76A6C">
        <w:t xml:space="preserve">algorithms and </w:t>
      </w:r>
      <w:r w:rsidR="00E25E09" w:rsidRPr="00F76A6C">
        <w:t>applications</w:t>
      </w:r>
      <w:r w:rsidR="0053413B" w:rsidRPr="00F76A6C">
        <w:t xml:space="preserve"> in order to find </w:t>
      </w:r>
      <w:r w:rsidR="00AD33D2" w:rsidRPr="00F76A6C">
        <w:t xml:space="preserve">alternative, </w:t>
      </w:r>
      <w:r w:rsidR="00DA4FFA">
        <w:t xml:space="preserve">and potentially </w:t>
      </w:r>
      <w:r w:rsidR="0053413B" w:rsidRPr="00F76A6C">
        <w:t>healthier paths</w:t>
      </w:r>
      <w:r w:rsidR="00DB10B7" w:rsidRPr="00F76A6C">
        <w:t xml:space="preserve"> </w:t>
      </w:r>
      <w:r w:rsidR="00DB10B7" w:rsidRPr="00F76A6C">
        <w:fldChar w:fldCharType="begin"/>
      </w:r>
      <w:r w:rsidR="00DB10B7" w:rsidRPr="00F76A6C">
        <w:instrText xml:space="preserve"> ADDIN ZOTERO_ITEM CSL_CITATION {"citationID":"sGKcR9h9","properties":{"formattedCitation":"(Alam et al., 2018; Hasenfratz et al., 2015; Hertel et al., 2008; Sharker et al., 2012; Su et al., 2010)","plainCitation":"(Alam et al., 2018; Hasenfratz et al., 2015; Hertel et al., 2008; Sharker et al., 2012; Su et al., 2010)","dontUpdate":true,"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DB10B7" w:rsidRPr="00F76A6C">
        <w:fldChar w:fldCharType="separate"/>
      </w:r>
      <w:r w:rsidR="00DB10B7" w:rsidRPr="00F76A6C">
        <w:t>(e.g. Alam et al., 2018; Hasenfratz et al., 2015; Hertel et al., 2008; Sharker et al., 2012; Su et al., 2010)</w:t>
      </w:r>
      <w:r w:rsidR="00DB10B7" w:rsidRPr="00F76A6C">
        <w:fldChar w:fldCharType="end"/>
      </w:r>
      <w:r w:rsidR="00E25E09" w:rsidRPr="00F76A6C">
        <w:t>.</w:t>
      </w:r>
      <w:r w:rsidR="00DF6AC3" w:rsidRPr="00F76A6C">
        <w:t xml:space="preserve"> </w:t>
      </w:r>
      <w:commentRangeEnd w:id="11"/>
      <w:r w:rsidR="0015651D" w:rsidRPr="00F76A6C">
        <w:rPr>
          <w:rStyle w:val="CommentReference"/>
        </w:rPr>
        <w:commentReference w:id="11"/>
      </w:r>
    </w:p>
    <w:p w14:paraId="1BC48106" w14:textId="71D1C0B2" w:rsidR="007D54A1" w:rsidRPr="00F76A6C" w:rsidRDefault="003177D5" w:rsidP="00C70089">
      <w:r w:rsidRPr="00F76A6C">
        <w:t>From</w:t>
      </w:r>
      <w:r w:rsidR="008F0DD0" w:rsidRPr="00F76A6C">
        <w:t xml:space="preserve"> the perspective of </w:t>
      </w:r>
      <w:commentRangeStart w:id="12"/>
      <w:r w:rsidR="008F0DD0" w:rsidRPr="00F76A6C">
        <w:t xml:space="preserve">walkability, this study can be seen as an attempt to </w:t>
      </w:r>
      <w:r w:rsidR="008C21DA">
        <w:t xml:space="preserve">address </w:t>
      </w:r>
      <w:r w:rsidR="00C8603A" w:rsidRPr="00F76A6C">
        <w:t>a</w:t>
      </w:r>
      <w:r w:rsidR="005F1FC3" w:rsidRPr="00F76A6C">
        <w:t xml:space="preserve"> </w:t>
      </w:r>
      <w:r w:rsidR="008F0DD0" w:rsidRPr="00F76A6C">
        <w:t xml:space="preserve">narrow but important component of </w:t>
      </w:r>
      <w:r w:rsidR="00D51CA4" w:rsidRPr="00F76A6C">
        <w:t>it</w:t>
      </w:r>
      <w:commentRangeEnd w:id="12"/>
      <w:r w:rsidR="00694998" w:rsidRPr="00F76A6C">
        <w:rPr>
          <w:rStyle w:val="CommentReference"/>
        </w:rPr>
        <w:commentReference w:id="12"/>
      </w:r>
      <w:r w:rsidR="00C56575">
        <w:t xml:space="preserve"> -</w:t>
      </w:r>
      <w:r w:rsidR="00C55F97" w:rsidRPr="00F76A6C">
        <w:t xml:space="preserve"> </w:t>
      </w:r>
      <w:r w:rsidR="00AF61E4" w:rsidRPr="00F76A6C">
        <w:t>a</w:t>
      </w:r>
      <w:r w:rsidR="00C55F97" w:rsidRPr="00F76A6C">
        <w:t xml:space="preserve">ssessing </w:t>
      </w:r>
      <w:r w:rsidR="00A14CC7" w:rsidRPr="00F76A6C">
        <w:t xml:space="preserve">dynamic </w:t>
      </w:r>
      <w:r w:rsidR="008F0DD0" w:rsidRPr="00F76A6C">
        <w:t xml:space="preserve">exposure to </w:t>
      </w:r>
      <w:r w:rsidR="00C55F97" w:rsidRPr="00F76A6C">
        <w:t xml:space="preserve">environmental pollutants </w:t>
      </w:r>
      <w:r w:rsidR="00714BD5" w:rsidRPr="00F76A6C">
        <w:t>has</w:t>
      </w:r>
      <w:r w:rsidR="008F0DD0" w:rsidRPr="00F76A6C">
        <w:t xml:space="preserve"> the potential to offer relevant spatial information of routes and areas of </w:t>
      </w:r>
      <w:r w:rsidR="00830C90" w:rsidRPr="00F76A6C">
        <w:t xml:space="preserve">low </w:t>
      </w:r>
      <w:r w:rsidR="00C55F97" w:rsidRPr="00F76A6C">
        <w:t>utility</w:t>
      </w:r>
      <w:r w:rsidR="00830C90" w:rsidRPr="00F76A6C">
        <w:t xml:space="preserve"> for active transport modes</w:t>
      </w:r>
      <w:r w:rsidR="00C55F97" w:rsidRPr="00F76A6C">
        <w:t>.</w:t>
      </w:r>
      <w:r w:rsidR="004335E4" w:rsidRPr="00F76A6C">
        <w:t xml:space="preserve"> </w:t>
      </w:r>
      <w:r w:rsidR="00700155" w:rsidRPr="00F76A6C">
        <w:t>The</w:t>
      </w:r>
      <w:r w:rsidR="00C040B7" w:rsidRPr="00F76A6C">
        <w:t xml:space="preserve"> </w:t>
      </w:r>
      <w:r w:rsidR="000C3793" w:rsidRPr="00F76A6C">
        <w:t xml:space="preserve">proposed </w:t>
      </w:r>
      <w:r w:rsidR="00C040B7" w:rsidRPr="00F76A6C">
        <w:t>approach</w:t>
      </w:r>
      <w:r w:rsidR="004335E4" w:rsidRPr="00F76A6C">
        <w:t xml:space="preserve"> </w:t>
      </w:r>
      <w:r w:rsidR="00225A03" w:rsidRPr="00F76A6C">
        <w:t xml:space="preserve">can </w:t>
      </w:r>
      <w:r w:rsidR="00E41736" w:rsidRPr="00F76A6C">
        <w:t xml:space="preserve">also </w:t>
      </w:r>
      <w:r w:rsidR="00225A03" w:rsidRPr="00F76A6C">
        <w:t xml:space="preserve">be applied </w:t>
      </w:r>
      <w:r w:rsidR="004335E4" w:rsidRPr="00F76A6C">
        <w:t>in</w:t>
      </w:r>
      <w:r w:rsidR="005810B6" w:rsidRPr="00F76A6C">
        <w:t xml:space="preserve"> </w:t>
      </w:r>
      <w:r w:rsidR="00615D08" w:rsidRPr="00F76A6C">
        <w:t xml:space="preserve">studying </w:t>
      </w:r>
      <w:r w:rsidR="005810B6" w:rsidRPr="00F76A6C">
        <w:t>potential</w:t>
      </w:r>
      <w:r w:rsidR="004335E4" w:rsidRPr="00F76A6C">
        <w:t xml:space="preserve"> </w:t>
      </w:r>
      <w:r w:rsidR="00FB223A" w:rsidRPr="00F76A6C">
        <w:t xml:space="preserve">spatial (in)equalities in health risks </w:t>
      </w:r>
      <w:r w:rsidR="00C55F97" w:rsidRPr="00F76A6C">
        <w:t>associated with active transport modes</w:t>
      </w:r>
      <w:r w:rsidR="008F0DD0" w:rsidRPr="00F76A6C">
        <w:t>.</w:t>
      </w:r>
      <w:r w:rsidR="00827D42" w:rsidRPr="00F76A6C">
        <w:t xml:space="preserve"> </w:t>
      </w:r>
      <w:r w:rsidR="00C55F97" w:rsidRPr="00F76A6C">
        <w:t xml:space="preserve">Methodologically, this study aims to develop a conceptual and technical framework for assessing </w:t>
      </w:r>
      <w:r w:rsidR="00C92754" w:rsidRPr="00F76A6C">
        <w:t xml:space="preserve">and reducing </w:t>
      </w:r>
      <w:r w:rsidR="00C55F97" w:rsidRPr="00F76A6C">
        <w:t xml:space="preserve">dynamic (i.e. journey-time) exposure to </w:t>
      </w:r>
      <w:r w:rsidR="00C55F97" w:rsidRPr="00F76A6C">
        <w:lastRenderedPageBreak/>
        <w:t>environmental pollutants</w:t>
      </w:r>
      <w:r w:rsidR="00DB10B7" w:rsidRPr="00F76A6C">
        <w:t>,</w:t>
      </w:r>
      <w:r w:rsidR="00C55F97" w:rsidRPr="00F76A6C">
        <w:t xml:space="preserve"> using traffic noise as an example. </w:t>
      </w:r>
      <w:r w:rsidR="00A749E8" w:rsidRPr="00F76A6C">
        <w:t xml:space="preserve">The feasibility of the developed methods is demonstrated </w:t>
      </w:r>
      <w:r w:rsidR="00922426" w:rsidRPr="00F76A6C">
        <w:t xml:space="preserve">through a </w:t>
      </w:r>
      <w:r w:rsidR="00A749E8" w:rsidRPr="00F76A6C">
        <w:t>case study of Helsinki.</w:t>
      </w:r>
      <w:r w:rsidR="008F11B8" w:rsidRPr="00F76A6C">
        <w:t xml:space="preserve"> </w:t>
      </w:r>
    </w:p>
    <w:p w14:paraId="579731E7" w14:textId="50CE2CFE" w:rsidR="00C70089" w:rsidRPr="00F76A6C" w:rsidRDefault="00EC4F37" w:rsidP="00C70089">
      <w:r w:rsidRPr="00F76A6C">
        <w:t>In the light of</w:t>
      </w:r>
      <w:r w:rsidR="00C70089" w:rsidRPr="00F76A6C">
        <w:t xml:space="preserve"> this context, </w:t>
      </w:r>
      <w:commentRangeStart w:id="13"/>
      <w:commentRangeStart w:id="14"/>
      <w:r w:rsidR="00C70089" w:rsidRPr="00F76A6C">
        <w:t xml:space="preserve">the </w:t>
      </w:r>
      <w:r w:rsidR="00BE3720">
        <w:t xml:space="preserve">key </w:t>
      </w:r>
      <w:r w:rsidR="00A846B4">
        <w:t>objectives</w:t>
      </w:r>
      <w:r w:rsidR="00804BE9">
        <w:t xml:space="preserve"> or research questions</w:t>
      </w:r>
      <w:r w:rsidR="00717265" w:rsidRPr="00F76A6C">
        <w:t xml:space="preserve"> </w:t>
      </w:r>
      <w:r w:rsidR="00C70089" w:rsidRPr="00F76A6C">
        <w:t>o</w:t>
      </w:r>
      <w:r w:rsidR="00717265" w:rsidRPr="00F76A6C">
        <w:t>f</w:t>
      </w:r>
      <w:r w:rsidR="00C70089" w:rsidRPr="00F76A6C">
        <w:t xml:space="preserve"> the study</w:t>
      </w:r>
      <w:r w:rsidR="0072216F" w:rsidRPr="00F76A6C">
        <w:t xml:space="preserve"> </w:t>
      </w:r>
      <w:r w:rsidR="009C407D" w:rsidRPr="00F76A6C">
        <w:t>are</w:t>
      </w:r>
      <w:r w:rsidR="00C70089" w:rsidRPr="00F76A6C">
        <w:t xml:space="preserve"> defined as follows:</w:t>
      </w:r>
      <w:commentRangeEnd w:id="13"/>
      <w:r w:rsidR="00C01952" w:rsidRPr="00F76A6C">
        <w:rPr>
          <w:rStyle w:val="CommentReference"/>
        </w:rPr>
        <w:commentReference w:id="13"/>
      </w:r>
      <w:commentRangeEnd w:id="14"/>
      <w:r w:rsidR="00385529">
        <w:rPr>
          <w:rStyle w:val="CommentReference"/>
        </w:rPr>
        <w:commentReference w:id="14"/>
      </w:r>
    </w:p>
    <w:p w14:paraId="4A616056" w14:textId="647DAF13" w:rsidR="00503289" w:rsidRPr="00F76A6C" w:rsidRDefault="00503289" w:rsidP="00503289">
      <w:pPr>
        <w:pStyle w:val="ListParagraph"/>
        <w:numPr>
          <w:ilvl w:val="0"/>
          <w:numId w:val="2"/>
        </w:numPr>
      </w:pPr>
      <w:r w:rsidRPr="00F76A6C">
        <w:t xml:space="preserve">Develop a routing method that can </w:t>
      </w:r>
      <w:r w:rsidR="006440BC" w:rsidRPr="00F76A6C">
        <w:t xml:space="preserve">both assess dynamic </w:t>
      </w:r>
      <w:r w:rsidR="00C234C5" w:rsidRPr="00F76A6C">
        <w:t xml:space="preserve">(i.e. journey-time) </w:t>
      </w:r>
      <w:r w:rsidR="00E67DEF" w:rsidRPr="00F76A6C">
        <w:t xml:space="preserve">exposure to </w:t>
      </w:r>
      <w:r w:rsidR="006440BC" w:rsidRPr="00F76A6C">
        <w:t xml:space="preserve">traffic noise </w:t>
      </w:r>
      <w:r w:rsidR="00E67DEF" w:rsidRPr="00F76A6C">
        <w:t xml:space="preserve">and </w:t>
      </w:r>
      <w:r w:rsidR="00D9190E" w:rsidRPr="00F76A6C">
        <w:t>find</w:t>
      </w:r>
      <w:r w:rsidR="006440BC" w:rsidRPr="00F76A6C">
        <w:t xml:space="preserve"> </w:t>
      </w:r>
      <w:r w:rsidR="00091BA2" w:rsidRPr="00F76A6C">
        <w:t xml:space="preserve">alternative, </w:t>
      </w:r>
      <w:r w:rsidR="006440BC" w:rsidRPr="00F76A6C">
        <w:t>quieter paths</w:t>
      </w:r>
      <w:r w:rsidR="009643DB">
        <w:t>;</w:t>
      </w:r>
    </w:p>
    <w:p w14:paraId="6D615B4E" w14:textId="44B25ADF" w:rsidR="00BA5C29" w:rsidRPr="00F76A6C" w:rsidRDefault="00BA5C29" w:rsidP="00BA5C29">
      <w:pPr>
        <w:pStyle w:val="ListParagraph"/>
        <w:numPr>
          <w:ilvl w:val="0"/>
          <w:numId w:val="2"/>
        </w:numPr>
      </w:pPr>
      <w:r w:rsidRPr="00F76A6C">
        <w:t xml:space="preserve">Develop a mobile-friendly web-based route planner application </w:t>
      </w:r>
      <w:r w:rsidR="002F295A" w:rsidRPr="00F76A6C">
        <w:t xml:space="preserve">that </w:t>
      </w:r>
      <w:r w:rsidR="00474758" w:rsidRPr="00F76A6C">
        <w:t>employs</w:t>
      </w:r>
      <w:r w:rsidRPr="00F76A6C">
        <w:t xml:space="preserve"> the </w:t>
      </w:r>
      <w:r w:rsidR="006662FB" w:rsidRPr="00F76A6C">
        <w:t>“</w:t>
      </w:r>
      <w:r w:rsidRPr="00F76A6C">
        <w:t>quiet path routing method</w:t>
      </w:r>
      <w:r w:rsidR="006662FB" w:rsidRPr="00F76A6C">
        <w:t>”</w:t>
      </w:r>
      <w:r w:rsidR="009643DB">
        <w:t>;</w:t>
      </w:r>
    </w:p>
    <w:p w14:paraId="2373602E" w14:textId="0954F73B" w:rsidR="00E5404E" w:rsidRPr="00F76A6C" w:rsidRDefault="00BD7C7E" w:rsidP="002F44AF">
      <w:pPr>
        <w:pStyle w:val="ListParagraph"/>
        <w:numPr>
          <w:ilvl w:val="0"/>
          <w:numId w:val="2"/>
        </w:numPr>
      </w:pPr>
      <w:r w:rsidRPr="00F76A6C">
        <w:t>Discover</w:t>
      </w:r>
      <w:r w:rsidR="003A2E09" w:rsidRPr="00F76A6C">
        <w:t xml:space="preserve"> </w:t>
      </w:r>
      <w:r w:rsidR="00C70089" w:rsidRPr="00F76A6C">
        <w:t>spatial patterns</w:t>
      </w:r>
      <w:r w:rsidR="00E02852" w:rsidRPr="00F76A6C">
        <w:t xml:space="preserve"> and</w:t>
      </w:r>
      <w:r w:rsidR="00EF0576" w:rsidRPr="00F76A6C">
        <w:t xml:space="preserve"> possible</w:t>
      </w:r>
      <w:r w:rsidR="00E02852" w:rsidRPr="00F76A6C">
        <w:t xml:space="preserve"> </w:t>
      </w:r>
      <w:r w:rsidR="00BE2ACA" w:rsidRPr="00F76A6C">
        <w:t>(</w:t>
      </w:r>
      <w:r w:rsidR="00E02852" w:rsidRPr="00F76A6C">
        <w:t>in</w:t>
      </w:r>
      <w:r w:rsidR="00BE2ACA" w:rsidRPr="00F76A6C">
        <w:t>)</w:t>
      </w:r>
      <w:r w:rsidR="00E02852" w:rsidRPr="00F76A6C">
        <w:t>equalities</w:t>
      </w:r>
      <w:r w:rsidR="00C70089" w:rsidRPr="00F76A6C">
        <w:t xml:space="preserve"> in pedestrians’ </w:t>
      </w:r>
      <w:r w:rsidR="00BE2ACA" w:rsidRPr="00F76A6C">
        <w:t xml:space="preserve">dynamic </w:t>
      </w:r>
      <w:r w:rsidR="00C70089" w:rsidRPr="00F76A6C">
        <w:t>exposure</w:t>
      </w:r>
      <w:r w:rsidR="0002293A" w:rsidRPr="00F76A6C">
        <w:t xml:space="preserve"> </w:t>
      </w:r>
      <w:r w:rsidR="00C70089" w:rsidRPr="00F76A6C">
        <w:t>to traffic</w:t>
      </w:r>
      <w:r w:rsidR="009E2E22" w:rsidRPr="00F76A6C">
        <w:t xml:space="preserve"> noise</w:t>
      </w:r>
      <w:r w:rsidR="00BE2ACA" w:rsidRPr="00F76A6C">
        <w:t xml:space="preserve"> in Helsinki</w:t>
      </w:r>
      <w:r w:rsidR="009643DB">
        <w:t>;</w:t>
      </w:r>
    </w:p>
    <w:p w14:paraId="0934CA34" w14:textId="1B9D3A39" w:rsidR="003A2E09" w:rsidRPr="00F76A6C" w:rsidRDefault="00503289" w:rsidP="002F44AF">
      <w:pPr>
        <w:pStyle w:val="ListParagraph"/>
        <w:numPr>
          <w:ilvl w:val="0"/>
          <w:numId w:val="2"/>
        </w:numPr>
      </w:pPr>
      <w:r w:rsidRPr="00F76A6C">
        <w:t>Assess</w:t>
      </w:r>
      <w:r w:rsidR="003A2E09" w:rsidRPr="00F76A6C">
        <w:t xml:space="preserve"> </w:t>
      </w:r>
      <w:r w:rsidR="00A86576" w:rsidRPr="00F76A6C">
        <w:t xml:space="preserve">achievable reductions in </w:t>
      </w:r>
      <w:r w:rsidR="00903529" w:rsidRPr="00F76A6C">
        <w:t xml:space="preserve">dynamic </w:t>
      </w:r>
      <w:r w:rsidR="00A86576" w:rsidRPr="00F76A6C">
        <w:t>exposure to traffic noise by using the quiet path routing method</w:t>
      </w:r>
      <w:r w:rsidR="00F71F28" w:rsidRPr="00F76A6C">
        <w:t xml:space="preserve"> in Helsinki</w:t>
      </w:r>
      <w:r w:rsidR="009643DB">
        <w:t>.</w:t>
      </w:r>
    </w:p>
    <w:p w14:paraId="1824F142" w14:textId="73641EEB" w:rsidR="00BC2DD7" w:rsidRPr="00F76A6C" w:rsidRDefault="00F40F17" w:rsidP="00C70089">
      <w:r>
        <w:t>Furthermore, t</w:t>
      </w:r>
      <w:r w:rsidR="009271A6" w:rsidRPr="00F76A6C">
        <w:t>he</w:t>
      </w:r>
      <w:r w:rsidR="005B41E4">
        <w:t xml:space="preserve"> ideal outcome</w:t>
      </w:r>
      <w:r w:rsidR="00C51849">
        <w:t>s</w:t>
      </w:r>
      <w:r w:rsidR="005B41E4">
        <w:t xml:space="preserve"> of the study </w:t>
      </w:r>
      <w:r w:rsidR="00C51849">
        <w:t>are</w:t>
      </w:r>
      <w:r w:rsidR="005B41E4">
        <w:t xml:space="preserve"> </w:t>
      </w:r>
      <w:r w:rsidR="00B84A00">
        <w:t xml:space="preserve">to </w:t>
      </w:r>
      <w:r w:rsidR="003177D5" w:rsidRPr="00F76A6C">
        <w:t xml:space="preserve">1) </w:t>
      </w:r>
      <w:r w:rsidR="00C51849">
        <w:t>facilitat</w:t>
      </w:r>
      <w:r w:rsidR="00B84A00">
        <w:t>e</w:t>
      </w:r>
      <w:r w:rsidR="000C1658" w:rsidRPr="00F76A6C">
        <w:t xml:space="preserve"> </w:t>
      </w:r>
      <w:r w:rsidR="00A15C7B">
        <w:t xml:space="preserve">the </w:t>
      </w:r>
      <w:r w:rsidR="00C51849">
        <w:t xml:space="preserve">development of </w:t>
      </w:r>
      <w:commentRangeStart w:id="15"/>
      <w:r w:rsidR="003177D5" w:rsidRPr="00F76A6C">
        <w:t xml:space="preserve">exposure-based </w:t>
      </w:r>
      <w:commentRangeEnd w:id="15"/>
      <w:r w:rsidR="00C51849">
        <w:rPr>
          <w:rStyle w:val="CommentReference"/>
        </w:rPr>
        <w:commentReference w:id="15"/>
      </w:r>
      <w:r w:rsidR="003177D5" w:rsidRPr="00F76A6C">
        <w:t>routing</w:t>
      </w:r>
      <w:r w:rsidR="005B41E4">
        <w:t xml:space="preserve"> </w:t>
      </w:r>
      <w:r w:rsidR="00C51849">
        <w:t>tools</w:t>
      </w:r>
      <w:r w:rsidR="003177D5" w:rsidRPr="00F76A6C">
        <w:t>, 2</w:t>
      </w:r>
      <w:r w:rsidR="00486DE6" w:rsidRPr="00F76A6C">
        <w:t xml:space="preserve">) </w:t>
      </w:r>
      <w:r w:rsidR="00E27F0E">
        <w:t>help</w:t>
      </w:r>
      <w:r w:rsidR="000C1658" w:rsidRPr="00F76A6C">
        <w:t xml:space="preserve"> </w:t>
      </w:r>
      <w:r w:rsidR="003765BB">
        <w:t>individuals</w:t>
      </w:r>
      <w:r w:rsidR="00486DE6" w:rsidRPr="00F76A6C">
        <w:t xml:space="preserve"> to </w:t>
      </w:r>
      <w:r w:rsidR="00056ADE">
        <w:t>find</w:t>
      </w:r>
      <w:r w:rsidR="00486DE6" w:rsidRPr="00F76A6C">
        <w:t xml:space="preserve"> healthier (quieter) walking routes </w:t>
      </w:r>
      <w:r w:rsidR="003177D5" w:rsidRPr="00F76A6C">
        <w:t>and 3</w:t>
      </w:r>
      <w:r w:rsidR="00C21F1F" w:rsidRPr="00F76A6C">
        <w:t xml:space="preserve">) </w:t>
      </w:r>
      <w:r w:rsidR="00C81B3F">
        <w:t>facilitate</w:t>
      </w:r>
      <w:r w:rsidR="000C1658" w:rsidRPr="00F76A6C">
        <w:t xml:space="preserve"> </w:t>
      </w:r>
      <w:r w:rsidR="00C21F1F" w:rsidRPr="00F76A6C">
        <w:t>city planners to discover areas of problematic walking conditions with respect to traffic noise</w:t>
      </w:r>
      <w:r w:rsidR="00486DE6" w:rsidRPr="00F76A6C">
        <w:t>.</w:t>
      </w:r>
      <w:r w:rsidR="00AF468B" w:rsidRPr="00F76A6C">
        <w:t xml:space="preserve"> </w:t>
      </w:r>
      <w:commentRangeStart w:id="16"/>
      <w:r w:rsidR="008D4D3F" w:rsidRPr="00F76A6C">
        <w:t xml:space="preserve">The </w:t>
      </w:r>
      <w:r w:rsidR="004320B3" w:rsidRPr="00F76A6C">
        <w:t xml:space="preserve">first and </w:t>
      </w:r>
      <w:r w:rsidR="004D57F1" w:rsidRPr="00F76A6C">
        <w:t>second</w:t>
      </w:r>
      <w:commentRangeEnd w:id="16"/>
      <w:r w:rsidR="00E23D0A" w:rsidRPr="00F76A6C">
        <w:rPr>
          <w:rStyle w:val="CommentReference"/>
        </w:rPr>
        <w:commentReference w:id="16"/>
      </w:r>
      <w:r w:rsidR="004D57F1" w:rsidRPr="00F76A6C">
        <w:t xml:space="preserve"> </w:t>
      </w:r>
      <w:r w:rsidR="003765BB">
        <w:t xml:space="preserve">outcome </w:t>
      </w:r>
      <w:r w:rsidR="008D4D3F" w:rsidRPr="00F76A6C">
        <w:t xml:space="preserve">can </w:t>
      </w:r>
      <w:r w:rsidR="00647B98" w:rsidRPr="00F76A6C">
        <w:t xml:space="preserve">be seen as a </w:t>
      </w:r>
      <w:r w:rsidR="00C21F1F" w:rsidRPr="00F76A6C">
        <w:t>short-term and</w:t>
      </w:r>
      <w:r w:rsidR="00E23D0A" w:rsidRPr="00F76A6C">
        <w:t xml:space="preserve"> the</w:t>
      </w:r>
      <w:r w:rsidR="00C21F1F" w:rsidRPr="00F76A6C">
        <w:t xml:space="preserve"> </w:t>
      </w:r>
      <w:r w:rsidR="004D57F1" w:rsidRPr="00F76A6C">
        <w:t xml:space="preserve">third </w:t>
      </w:r>
      <w:r w:rsidR="00AC7737" w:rsidRPr="00F76A6C">
        <w:t xml:space="preserve">as </w:t>
      </w:r>
      <w:r w:rsidR="00557937" w:rsidRPr="00F76A6C">
        <w:t xml:space="preserve">a </w:t>
      </w:r>
      <w:r w:rsidR="00C21F1F" w:rsidRPr="00F76A6C">
        <w:t>long</w:t>
      </w:r>
      <w:r w:rsidR="00AC7737" w:rsidRPr="00F76A6C">
        <w:t xml:space="preserve">-term </w:t>
      </w:r>
      <w:r w:rsidR="00647B98" w:rsidRPr="00F76A6C">
        <w:t xml:space="preserve">solution </w:t>
      </w:r>
      <w:r w:rsidR="0028526B" w:rsidRPr="00F76A6C">
        <w:t xml:space="preserve">in </w:t>
      </w:r>
      <w:r w:rsidR="00235C9D" w:rsidRPr="00F76A6C">
        <w:t>mitigatin</w:t>
      </w:r>
      <w:r w:rsidR="004A61C0" w:rsidRPr="00F76A6C">
        <w:t>g</w:t>
      </w:r>
      <w:r w:rsidR="00235C9D" w:rsidRPr="00F76A6C">
        <w:t xml:space="preserve"> </w:t>
      </w:r>
      <w:r w:rsidR="008E23EA" w:rsidRPr="00F76A6C">
        <w:t xml:space="preserve">the </w:t>
      </w:r>
      <w:r w:rsidR="008D3AB5" w:rsidRPr="00F76A6C">
        <w:t>negative effects of</w:t>
      </w:r>
      <w:r w:rsidR="003F7EFA" w:rsidRPr="00F76A6C">
        <w:t xml:space="preserve"> dynamic</w:t>
      </w:r>
      <w:r w:rsidR="008D3AB5" w:rsidRPr="00F76A6C">
        <w:t xml:space="preserve"> noise </w:t>
      </w:r>
      <w:r w:rsidR="004E2641" w:rsidRPr="00F76A6C">
        <w:t xml:space="preserve">exposure </w:t>
      </w:r>
      <w:r w:rsidR="008D3AB5" w:rsidRPr="00F76A6C">
        <w:t xml:space="preserve">on </w:t>
      </w:r>
      <w:r w:rsidR="00B90492" w:rsidRPr="00F76A6C">
        <w:t>individuals</w:t>
      </w:r>
      <w:r w:rsidR="00ED563D" w:rsidRPr="00F76A6C">
        <w:t xml:space="preserve">’ </w:t>
      </w:r>
      <w:r w:rsidR="00285806" w:rsidRPr="00F76A6C">
        <w:t>health</w:t>
      </w:r>
      <w:r w:rsidR="00AC7737" w:rsidRPr="00F76A6C">
        <w:t xml:space="preserve">. </w:t>
      </w:r>
      <w:r w:rsidR="00BC2DD7" w:rsidRPr="00F76A6C">
        <w:br w:type="page"/>
      </w:r>
    </w:p>
    <w:p w14:paraId="3FAA193A" w14:textId="59CF217C" w:rsidR="00DF5975" w:rsidRPr="00F76A6C" w:rsidRDefault="004C51E8" w:rsidP="009D01DC">
      <w:pPr>
        <w:pStyle w:val="Heading1"/>
      </w:pPr>
      <w:bookmarkStart w:id="17" w:name="_Toc39589973"/>
      <w:r w:rsidRPr="00F76A6C">
        <w:lastRenderedPageBreak/>
        <w:t>BACKGROUND</w:t>
      </w:r>
      <w:bookmarkEnd w:id="17"/>
    </w:p>
    <w:p w14:paraId="6EBB17F7" w14:textId="3F3F92F1" w:rsidR="00DF5975" w:rsidRPr="00F76A6C" w:rsidRDefault="002D2AE8" w:rsidP="00B31DAC">
      <w:pPr>
        <w:pStyle w:val="Heading2"/>
      </w:pPr>
      <w:bookmarkStart w:id="18" w:name="_Toc39589974"/>
      <w:r w:rsidRPr="00F76A6C">
        <w:t>Defining noise</w:t>
      </w:r>
      <w:bookmarkEnd w:id="18"/>
    </w:p>
    <w:p w14:paraId="61374956" w14:textId="09C30CD0" w:rsidR="001E7667" w:rsidRPr="00F76A6C" w:rsidRDefault="003D0BAC" w:rsidP="003D0BAC">
      <w:r w:rsidRPr="00F76A6C">
        <w:t>Noise</w:t>
      </w:r>
      <w:r w:rsidR="007B6C71" w:rsidRPr="00F76A6C">
        <w:t xml:space="preserve"> </w:t>
      </w:r>
      <w:r w:rsidR="00A261D4" w:rsidRPr="00F76A6C">
        <w:t>can be</w:t>
      </w:r>
      <w:r w:rsidRPr="00F76A6C">
        <w:t xml:space="preserve"> defined </w:t>
      </w:r>
      <w:r w:rsidR="00187351" w:rsidRPr="00F76A6C">
        <w:t xml:space="preserve">simply </w:t>
      </w:r>
      <w:r w:rsidRPr="00F76A6C">
        <w:t>as</w:t>
      </w:r>
      <w:r w:rsidR="00E23D0A" w:rsidRPr="00F76A6C">
        <w:t xml:space="preserve"> an</w:t>
      </w:r>
      <w:r w:rsidRPr="00F76A6C">
        <w:t xml:space="preserve"> </w:t>
      </w:r>
      <w:commentRangeStart w:id="19"/>
      <w:r w:rsidR="00395231" w:rsidRPr="00F76A6C">
        <w:t>unpleasant</w:t>
      </w:r>
      <w:commentRangeEnd w:id="19"/>
      <w:r w:rsidR="00E23D0A" w:rsidRPr="00F76A6C">
        <w:rPr>
          <w:rStyle w:val="CommentReference"/>
        </w:rPr>
        <w:commentReference w:id="19"/>
      </w:r>
      <w:r w:rsidRPr="00F76A6C">
        <w:t xml:space="preserve"> soun</w:t>
      </w:r>
      <w:r w:rsidR="00A261D4" w:rsidRPr="00F76A6C">
        <w:t>d</w:t>
      </w:r>
      <w:r w:rsidR="00683C1E" w:rsidRPr="00F76A6C">
        <w:t xml:space="preserve">. </w:t>
      </w:r>
      <w:proofErr w:type="gramStart"/>
      <w:r w:rsidR="005937C3">
        <w:t>Also</w:t>
      </w:r>
      <w:proofErr w:type="gramEnd"/>
      <w:r w:rsidR="005937C3">
        <w:t xml:space="preserve"> o</w:t>
      </w:r>
      <w:r w:rsidR="00F363B6" w:rsidRPr="00F76A6C">
        <w:t xml:space="preserve">ther </w:t>
      </w:r>
      <w:commentRangeStart w:id="20"/>
      <w:r w:rsidR="00F363B6" w:rsidRPr="00F76A6C">
        <w:t>d</w:t>
      </w:r>
      <w:r w:rsidR="001830FC" w:rsidRPr="00F76A6C">
        <w:t xml:space="preserve">efining </w:t>
      </w:r>
      <w:r w:rsidR="007B6C71" w:rsidRPr="00F76A6C">
        <w:t>expressions</w:t>
      </w:r>
      <w:r w:rsidR="00A261D4" w:rsidRPr="00F76A6C">
        <w:t xml:space="preserve"> </w:t>
      </w:r>
      <w:commentRangeEnd w:id="20"/>
      <w:r w:rsidR="00E23D0A" w:rsidRPr="00F76A6C">
        <w:rPr>
          <w:rStyle w:val="CommentReference"/>
        </w:rPr>
        <w:commentReference w:id="20"/>
      </w:r>
      <w:r w:rsidR="007B6C71" w:rsidRPr="00F76A6C">
        <w:t xml:space="preserve">such as </w:t>
      </w:r>
      <w:r w:rsidR="00A261D4" w:rsidRPr="00F76A6C">
        <w:t>unwanted, loud</w:t>
      </w:r>
      <w:r w:rsidR="00500C51" w:rsidRPr="00F76A6C">
        <w:t xml:space="preserve"> and </w:t>
      </w:r>
      <w:r w:rsidR="00A261D4" w:rsidRPr="00F76A6C">
        <w:t xml:space="preserve">disruptive </w:t>
      </w:r>
      <w:r w:rsidR="00500C51" w:rsidRPr="00F76A6C">
        <w:t xml:space="preserve">reflect </w:t>
      </w:r>
      <w:r w:rsidR="00683C1E" w:rsidRPr="00F76A6C">
        <w:t xml:space="preserve">the subjective nature of </w:t>
      </w:r>
      <w:r w:rsidR="00500C51" w:rsidRPr="00F76A6C">
        <w:t xml:space="preserve">the </w:t>
      </w:r>
      <w:r w:rsidR="007B6C71" w:rsidRPr="00F76A6C">
        <w:t>concept of noise</w:t>
      </w:r>
      <w:r w:rsidR="00683C1E" w:rsidRPr="00F76A6C">
        <w:t>.</w:t>
      </w:r>
      <w:r w:rsidR="004C0C3D" w:rsidRPr="00F76A6C">
        <w:t xml:space="preserve"> </w:t>
      </w:r>
      <w:r w:rsidR="00D850B8" w:rsidRPr="00F76A6C">
        <w:t xml:space="preserve">The lack of explicit definition derives from </w:t>
      </w:r>
      <w:r w:rsidR="00D850B8" w:rsidRPr="00F76A6C">
        <w:rPr>
          <w:i/>
          <w:iCs/>
        </w:rPr>
        <w:t>noise</w:t>
      </w:r>
      <w:r w:rsidR="00D850B8" w:rsidRPr="00F76A6C">
        <w:t xml:space="preserve"> being indistinguishable from </w:t>
      </w:r>
      <w:r w:rsidR="00D850B8" w:rsidRPr="00F76A6C">
        <w:rPr>
          <w:i/>
          <w:iCs/>
        </w:rPr>
        <w:t>sound</w:t>
      </w:r>
      <w:r w:rsidR="00D850B8" w:rsidRPr="00F76A6C">
        <w:t xml:space="preserve"> </w:t>
      </w:r>
      <w:r w:rsidR="003C1DAF" w:rsidRPr="00F76A6C">
        <w:t>by its physical properties</w:t>
      </w:r>
      <w:r w:rsidR="000D31B9" w:rsidRPr="00F76A6C">
        <w:t>;</w:t>
      </w:r>
      <w:r w:rsidR="00D850B8" w:rsidRPr="00F76A6C">
        <w:t xml:space="preserve"> both are </w:t>
      </w:r>
      <w:r w:rsidR="00EA6350" w:rsidRPr="00F76A6C">
        <w:t xml:space="preserve">fundamentally </w:t>
      </w:r>
      <w:r w:rsidR="00D850B8" w:rsidRPr="00F76A6C">
        <w:t xml:space="preserve">just vibrations </w:t>
      </w:r>
      <w:r w:rsidR="004D62C8" w:rsidRPr="00F76A6C">
        <w:t>in the</w:t>
      </w:r>
      <w:r w:rsidR="00D850B8" w:rsidRPr="00F76A6C">
        <w:t xml:space="preserve"> air (or other </w:t>
      </w:r>
      <w:r w:rsidR="00EB7A45" w:rsidRPr="00F76A6C">
        <w:t xml:space="preserve">transmission </w:t>
      </w:r>
      <w:r w:rsidR="00D850B8" w:rsidRPr="00F76A6C">
        <w:t>medium).</w:t>
      </w:r>
      <w:r w:rsidR="00175044" w:rsidRPr="00F76A6C">
        <w:t xml:space="preserve"> </w:t>
      </w:r>
      <w:r w:rsidR="002672FC" w:rsidRPr="00F76A6C">
        <w:t>Regardless</w:t>
      </w:r>
      <w:r w:rsidR="00FC32E2" w:rsidRPr="00F76A6C">
        <w:t xml:space="preserve"> of this ambiguity</w:t>
      </w:r>
      <w:r w:rsidR="008B50F4" w:rsidRPr="00F76A6C">
        <w:t xml:space="preserve">, the concept of noise is </w:t>
      </w:r>
      <w:r w:rsidR="00870074" w:rsidRPr="00F76A6C">
        <w:t>critical</w:t>
      </w:r>
      <w:r w:rsidR="008B50F4" w:rsidRPr="00F76A6C">
        <w:t xml:space="preserve"> in assessing health effects </w:t>
      </w:r>
      <w:r w:rsidR="003C58BA" w:rsidRPr="00F76A6C">
        <w:t>from</w:t>
      </w:r>
      <w:r w:rsidR="008B50F4" w:rsidRPr="00F76A6C">
        <w:t xml:space="preserve"> exposure to </w:t>
      </w:r>
      <w:r w:rsidR="003C58BA" w:rsidRPr="00F76A6C">
        <w:t xml:space="preserve">high or </w:t>
      </w:r>
      <w:r w:rsidR="008B50F4" w:rsidRPr="00F76A6C">
        <w:t>unpleasant sounds.</w:t>
      </w:r>
      <w:r w:rsidR="007D45C8" w:rsidRPr="00F76A6C">
        <w:t xml:space="preserve"> </w:t>
      </w:r>
    </w:p>
    <w:p w14:paraId="0ADDD831" w14:textId="63C8AD03" w:rsidR="0098228E" w:rsidRPr="00F76A6C" w:rsidRDefault="001E7667" w:rsidP="003D0BAC">
      <w:r w:rsidRPr="00F76A6C">
        <w:t xml:space="preserve">A </w:t>
      </w:r>
      <w:r w:rsidR="00DA5EEB" w:rsidRPr="00F76A6C">
        <w:t>common measure of noise has been sound pressure level</w:t>
      </w:r>
      <w:r w:rsidR="00395231" w:rsidRPr="00F76A6C">
        <w:t xml:space="preserve"> </w:t>
      </w:r>
      <w:r w:rsidR="00B03603" w:rsidRPr="00F76A6C">
        <w:t xml:space="preserve">(SPL) </w:t>
      </w:r>
      <w:r w:rsidR="00757C94" w:rsidRPr="00F76A6C">
        <w:t xml:space="preserve">which is </w:t>
      </w:r>
      <w:r w:rsidR="00395231" w:rsidRPr="00F76A6C">
        <w:t>measure</w:t>
      </w:r>
      <w:r w:rsidRPr="00F76A6C">
        <w:t>d</w:t>
      </w:r>
      <w:r w:rsidR="00395231" w:rsidRPr="00F76A6C">
        <w:t xml:space="preserve"> in decibels</w:t>
      </w:r>
      <w:r w:rsidR="00DA5EEB" w:rsidRPr="00F76A6C">
        <w:t xml:space="preserve">. </w:t>
      </w:r>
      <w:r w:rsidR="009B6549" w:rsidRPr="00F76A6C">
        <w:t xml:space="preserve">The decibel (dB) is a logarithmic unit </w:t>
      </w:r>
      <w:r w:rsidR="00437A6B" w:rsidRPr="00F76A6C">
        <w:t xml:space="preserve">and </w:t>
      </w:r>
      <w:r w:rsidR="005F797E" w:rsidRPr="00F76A6C">
        <w:t xml:space="preserve">works well </w:t>
      </w:r>
      <w:r w:rsidR="00437A6B" w:rsidRPr="00F76A6C">
        <w:t xml:space="preserve">in </w:t>
      </w:r>
      <w:r w:rsidR="005F797E" w:rsidRPr="00F76A6C">
        <w:t xml:space="preserve">measuring </w:t>
      </w:r>
      <w:r w:rsidR="00437A6B" w:rsidRPr="00F76A6C">
        <w:t xml:space="preserve">audible </w:t>
      </w:r>
      <w:r w:rsidR="009B6549" w:rsidRPr="00F76A6C">
        <w:t>difference</w:t>
      </w:r>
      <w:r w:rsidR="00437A6B" w:rsidRPr="00F76A6C">
        <w:t>s</w:t>
      </w:r>
      <w:r w:rsidR="009B6549" w:rsidRPr="00F76A6C">
        <w:t xml:space="preserve"> in sound level</w:t>
      </w:r>
      <w:r w:rsidR="00437A6B" w:rsidRPr="00F76A6C">
        <w:t>s</w:t>
      </w:r>
      <w:r w:rsidR="005F797E" w:rsidRPr="00F76A6C">
        <w:t xml:space="preserve">. </w:t>
      </w:r>
      <w:r w:rsidR="005A60CE" w:rsidRPr="00F76A6C">
        <w:t>However, s</w:t>
      </w:r>
      <w:r w:rsidR="00B03603" w:rsidRPr="00F76A6C">
        <w:t xml:space="preserve">ince human ear is unequally sensitive to </w:t>
      </w:r>
      <w:r w:rsidR="00437A6B" w:rsidRPr="00F76A6C">
        <w:t xml:space="preserve">sounds of </w:t>
      </w:r>
      <w:r w:rsidR="00B03603" w:rsidRPr="00F76A6C">
        <w:t xml:space="preserve">different frequencies, SPL does not reflect </w:t>
      </w:r>
      <w:r w:rsidR="0031094E" w:rsidRPr="00F76A6C">
        <w:t xml:space="preserve">the </w:t>
      </w:r>
      <w:r w:rsidR="00B03603" w:rsidRPr="00F76A6C">
        <w:t xml:space="preserve">perceived loudness </w:t>
      </w:r>
      <w:r w:rsidR="00337C2D" w:rsidRPr="00F76A6C">
        <w:t xml:space="preserve">well </w:t>
      </w:r>
      <w:r w:rsidR="00B03603" w:rsidRPr="00F76A6C">
        <w:t xml:space="preserve">as such. </w:t>
      </w:r>
      <w:r w:rsidR="00385AB5" w:rsidRPr="00F76A6C">
        <w:t xml:space="preserve">Thus, </w:t>
      </w:r>
      <w:r w:rsidR="003A3D2E" w:rsidRPr="00F76A6C">
        <w:t xml:space="preserve">so-called </w:t>
      </w:r>
      <w:r w:rsidR="00385AB5" w:rsidRPr="00F76A6C">
        <w:t>A-weighting is often used to balance out these unequal (perceived) responses to different frequencies</w:t>
      </w:r>
      <w:r w:rsidR="0026391E" w:rsidRPr="00F76A6C">
        <w:t>.</w:t>
      </w:r>
      <w:r w:rsidR="00A37F90" w:rsidRPr="00F76A6C">
        <w:t xml:space="preserve"> </w:t>
      </w:r>
      <w:r w:rsidR="00360121" w:rsidRPr="00F76A6C">
        <w:t>A-weighting method utilizes standardized equal loudness contours, where loudness-SP</w:t>
      </w:r>
      <w:r w:rsidR="0001764D" w:rsidRPr="00F76A6C">
        <w:t>L</w:t>
      </w:r>
      <w:r w:rsidR="00360121" w:rsidRPr="00F76A6C">
        <w:t xml:space="preserve"> (</w:t>
      </w:r>
      <w:proofErr w:type="spellStart"/>
      <w:r w:rsidR="00360121" w:rsidRPr="00F76A6C">
        <w:t>phon</w:t>
      </w:r>
      <w:proofErr w:type="spellEnd"/>
      <w:r w:rsidR="00360121" w:rsidRPr="00F76A6C">
        <w:t xml:space="preserve">-dB) relationships are modeled for a range of frequencies starting </w:t>
      </w:r>
      <w:r w:rsidR="00037792" w:rsidRPr="00F76A6C">
        <w:t>at</w:t>
      </w:r>
      <w:r w:rsidR="00360121" w:rsidRPr="00F76A6C">
        <w:t xml:space="preserve"> different SP</w:t>
      </w:r>
      <w:r w:rsidR="0001764D" w:rsidRPr="00F76A6C">
        <w:t>L</w:t>
      </w:r>
      <w:r w:rsidR="00360121" w:rsidRPr="00F76A6C">
        <w:t>s</w:t>
      </w:r>
      <w:r w:rsidR="00BC0879" w:rsidRPr="00F76A6C">
        <w:t xml:space="preserve"> (</w:t>
      </w:r>
      <w:r w:rsidR="00BC0879" w:rsidRPr="00F76A6C">
        <w:fldChar w:fldCharType="begin"/>
      </w:r>
      <w:r w:rsidR="00BC0879" w:rsidRPr="00F76A6C">
        <w:instrText xml:space="preserve"> REF _Ref32583277 \h </w:instrText>
      </w:r>
      <w:r w:rsidR="00471C81" w:rsidRPr="00F76A6C">
        <w:instrText xml:space="preserve"> \* MERGEFORMAT </w:instrText>
      </w:r>
      <w:r w:rsidR="00BC0879" w:rsidRPr="00F76A6C">
        <w:fldChar w:fldCharType="separate"/>
      </w:r>
      <w:r w:rsidR="004A4362" w:rsidRPr="00F76A6C">
        <w:t>Figure 1</w:t>
      </w:r>
      <w:r w:rsidR="00BC0879" w:rsidRPr="00F76A6C">
        <w:fldChar w:fldCharType="end"/>
      </w:r>
      <w:r w:rsidR="00BC0879" w:rsidRPr="00F76A6C">
        <w:t>)</w:t>
      </w:r>
      <w:r w:rsidR="00360121" w:rsidRPr="00F76A6C">
        <w:t xml:space="preserve">. </w:t>
      </w:r>
    </w:p>
    <w:p w14:paraId="07512ECD" w14:textId="77777777" w:rsidR="0098228E" w:rsidRPr="00F76A6C" w:rsidRDefault="0098228E" w:rsidP="0035208F">
      <w:pPr>
        <w:keepNext/>
        <w:spacing w:after="0"/>
      </w:pPr>
      <w:r w:rsidRPr="00F76A6C">
        <w:rPr>
          <w:noProof/>
          <w:lang w:eastAsia="en-GB"/>
        </w:rPr>
        <w:drawing>
          <wp:inline distT="0" distB="0" distL="0" distR="0" wp14:anchorId="71FC244B" wp14:editId="3D3D7CDE">
            <wp:extent cx="3155183" cy="3599372"/>
            <wp:effectExtent l="0" t="0" r="0" b="0"/>
            <wp:docPr id="34" name="Picture 34"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58430" cy="3603076"/>
                    </a:xfrm>
                    <a:prstGeom prst="rect">
                      <a:avLst/>
                    </a:prstGeom>
                  </pic:spPr>
                </pic:pic>
              </a:graphicData>
            </a:graphic>
          </wp:inline>
        </w:drawing>
      </w:r>
    </w:p>
    <w:p w14:paraId="5F4DBBE4" w14:textId="0E1DCBE9" w:rsidR="00DA5EEB" w:rsidRPr="00F76A6C" w:rsidRDefault="0098228E" w:rsidP="0098228E">
      <w:pPr>
        <w:pStyle w:val="Caption"/>
        <w:jc w:val="both"/>
      </w:pPr>
      <w:bookmarkStart w:id="21" w:name="_Ref32583277"/>
      <w:bookmarkStart w:id="22" w:name="_Toc38811641"/>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1</w:t>
      </w:r>
      <w:r w:rsidRPr="00F76A6C">
        <w:rPr>
          <w:b/>
          <w:bCs/>
        </w:rPr>
        <w:fldChar w:fldCharType="end"/>
      </w:r>
      <w:bookmarkEnd w:id="21"/>
      <w:r w:rsidRPr="00F76A6C">
        <w:rPr>
          <w:b/>
          <w:bCs/>
        </w:rPr>
        <w:t>.</w:t>
      </w:r>
      <w:r w:rsidRPr="00F76A6C">
        <w:t xml:space="preserve"> Equal loudness contours </w:t>
      </w:r>
      <w:r w:rsidR="00FF756E" w:rsidRPr="00F76A6C">
        <w:t>as</w:t>
      </w:r>
      <w:r w:rsidR="00816504" w:rsidRPr="00F76A6C">
        <w:t xml:space="preserve"> in</w:t>
      </w:r>
      <w:r w:rsidR="00FF756E" w:rsidRPr="00F76A6C">
        <w:t xml:space="preserve"> </w:t>
      </w:r>
      <w:r w:rsidRPr="00F76A6C">
        <w:t>ISO 226</w:t>
      </w:r>
      <w:r w:rsidR="00FE3FBC" w:rsidRPr="00F76A6C">
        <w:t xml:space="preserve"> </w:t>
      </w:r>
      <w:r w:rsidR="00FE3FBC" w:rsidRPr="00F76A6C">
        <w:fldChar w:fldCharType="begin"/>
      </w:r>
      <w:r w:rsidR="007B675C" w:rsidRPr="00F76A6C">
        <w:instrText xml:space="preserve"> ADDIN ZOTERO_ITEM CSL_CITATION {"citationID":"p6kgp1CA","properties":{"formattedCitation":"({\\i{}Acoustics \\uc0\\u8211{} normal equal-loudness contours. International Standard ISO 226}, n.d.)","plainCitation":"(Acoustics – normal equal-loudness contours. International Standard ISO 226, n.d.)","dontUpdate":true,"noteIndex":0},"citationItems":[{"id":730,"uris":["http://zotero.org/users/5467145/items/UUBIJHY2"],"uri":["http://zotero.org/users/5467145/items/UUBIJHY2"],"itemData":{"id":730,"type":"article","publisher":"International Organization for Standardization, Geneva, Switzerland","source":"Google Scholar","title":"International Standard ISO 226: 1987","title-short":"Acoustics – normal equal-loudness contours. International Standard ISO 226"}}],"schema":"https://github.com/citation-style-language/schema/raw/master/csl-citation.json"} </w:instrText>
      </w:r>
      <w:r w:rsidR="00FE3FBC" w:rsidRPr="00F76A6C">
        <w:fldChar w:fldCharType="separate"/>
      </w:r>
      <w:r w:rsidR="00FE3FBC" w:rsidRPr="00F76A6C">
        <w:rPr>
          <w:color w:val="000000"/>
        </w:rPr>
        <w:t>(</w:t>
      </w:r>
      <w:r w:rsidR="00FE3FBC" w:rsidRPr="00F76A6C">
        <w:rPr>
          <w:i/>
          <w:iCs w:val="0"/>
          <w:color w:val="000000"/>
        </w:rPr>
        <w:t>Acoustics – normal equal-loudness contours. International Standard ISO 226</w:t>
      </w:r>
      <w:r w:rsidR="00FE3FBC" w:rsidRPr="00F76A6C">
        <w:rPr>
          <w:color w:val="000000"/>
        </w:rPr>
        <w:t>)</w:t>
      </w:r>
      <w:r w:rsidR="00FE3FBC" w:rsidRPr="00F76A6C">
        <w:fldChar w:fldCharType="end"/>
      </w:r>
      <w:r w:rsidRPr="00F76A6C">
        <w:t>.</w:t>
      </w:r>
      <w:bookmarkEnd w:id="22"/>
    </w:p>
    <w:p w14:paraId="0CE4CC75" w14:textId="2002D0D8" w:rsidR="0077247F" w:rsidRPr="00F76A6C" w:rsidRDefault="00461FCB" w:rsidP="0077247F">
      <w:pPr>
        <w:pStyle w:val="Heading2"/>
      </w:pPr>
      <w:bookmarkStart w:id="23" w:name="_Toc39589975"/>
      <w:r w:rsidRPr="00F76A6C">
        <w:t>T</w:t>
      </w:r>
      <w:r w:rsidR="0077247F" w:rsidRPr="00F76A6C">
        <w:t>raffic noise</w:t>
      </w:r>
      <w:r w:rsidRPr="00F76A6C">
        <w:t xml:space="preserve"> and </w:t>
      </w:r>
      <w:commentRangeStart w:id="24"/>
      <w:r w:rsidRPr="00F76A6C">
        <w:t>health</w:t>
      </w:r>
      <w:commentRangeEnd w:id="24"/>
      <w:r w:rsidR="004C1F3F" w:rsidRPr="00F76A6C">
        <w:rPr>
          <w:rStyle w:val="CommentReference"/>
          <w:rFonts w:eastAsiaTheme="minorHAnsi" w:cs="Times New Roman"/>
          <w:b w:val="0"/>
          <w:color w:val="auto"/>
          <w:spacing w:val="0"/>
        </w:rPr>
        <w:commentReference w:id="24"/>
      </w:r>
      <w:bookmarkEnd w:id="23"/>
    </w:p>
    <w:p w14:paraId="5591B70D" w14:textId="5CD729E4" w:rsidR="0036511B" w:rsidRPr="00F76A6C" w:rsidRDefault="00DA5EEB" w:rsidP="00DA5EEB">
      <w:r w:rsidRPr="00F76A6C">
        <w:lastRenderedPageBreak/>
        <w:t xml:space="preserve">In urban areas, </w:t>
      </w:r>
      <w:r w:rsidR="00A829E4" w:rsidRPr="00F76A6C">
        <w:t xml:space="preserve">vehicular </w:t>
      </w:r>
      <w:r w:rsidRPr="00F76A6C">
        <w:t xml:space="preserve">traffic is </w:t>
      </w:r>
      <w:r w:rsidR="00395231" w:rsidRPr="00F76A6C">
        <w:t xml:space="preserve">usually </w:t>
      </w:r>
      <w:r w:rsidR="00CD4A5F" w:rsidRPr="00F76A6C">
        <w:t xml:space="preserve">one of </w:t>
      </w:r>
      <w:r w:rsidRPr="00F76A6C">
        <w:t xml:space="preserve">the </w:t>
      </w:r>
      <w:r w:rsidR="00CD4A5F" w:rsidRPr="00F76A6C">
        <w:t xml:space="preserve">major </w:t>
      </w:r>
      <w:r w:rsidR="00395231" w:rsidRPr="00F76A6C">
        <w:t>source</w:t>
      </w:r>
      <w:r w:rsidR="00CD4A5F" w:rsidRPr="00F76A6C">
        <w:t xml:space="preserve">s </w:t>
      </w:r>
      <w:r w:rsidR="00395231" w:rsidRPr="00F76A6C">
        <w:t xml:space="preserve">of </w:t>
      </w:r>
      <w:r w:rsidR="00EB1F47" w:rsidRPr="00F76A6C">
        <w:t xml:space="preserve">community </w:t>
      </w:r>
      <w:r w:rsidR="00395231" w:rsidRPr="00F76A6C">
        <w:t xml:space="preserve">noise. </w:t>
      </w:r>
      <w:r w:rsidR="004C1F3F" w:rsidRPr="00F76A6C">
        <w:t>The l</w:t>
      </w:r>
      <w:r w:rsidR="00CA02EC" w:rsidRPr="00F76A6C">
        <w:t xml:space="preserve">evel of noise is </w:t>
      </w:r>
      <w:r w:rsidR="004E0EAE" w:rsidRPr="00F76A6C">
        <w:t>affected by</w:t>
      </w:r>
      <w:r w:rsidR="00E104BA" w:rsidRPr="00F76A6C">
        <w:t xml:space="preserve"> at least</w:t>
      </w:r>
      <w:r w:rsidR="00CA02EC" w:rsidRPr="00F76A6C">
        <w:t xml:space="preserve"> the flow and speed of traffic and the type of </w:t>
      </w:r>
      <w:r w:rsidR="00EB1F47" w:rsidRPr="00F76A6C">
        <w:t xml:space="preserve">vehicles and </w:t>
      </w:r>
      <w:r w:rsidR="00CA02EC" w:rsidRPr="00F76A6C">
        <w:t>road surface. Increased but varying traffic noise levels are typical to highways and other major roads</w:t>
      </w:r>
      <w:r w:rsidR="005F7F36" w:rsidRPr="00F76A6C">
        <w:t xml:space="preserve">. </w:t>
      </w:r>
    </w:p>
    <w:p w14:paraId="4286EA49" w14:textId="53BF115D" w:rsidR="00DA5EEB" w:rsidRPr="00F76A6C" w:rsidRDefault="00DA5EEB" w:rsidP="00DA5EEB">
      <w:pPr>
        <w:rPr>
          <w:rFonts w:eastAsiaTheme="minorEastAsia"/>
          <w:iCs/>
        </w:rPr>
      </w:pPr>
      <w:r w:rsidRPr="00F76A6C">
        <w:t>A variety of metrics ha</w:t>
      </w:r>
      <w:r w:rsidR="004C1F3F" w:rsidRPr="00F76A6C">
        <w:t>s</w:t>
      </w:r>
      <w:r w:rsidRPr="00F76A6C">
        <w:t xml:space="preserve"> been developed to measure </w:t>
      </w:r>
      <w:r w:rsidR="004C1F3F" w:rsidRPr="00F76A6C">
        <w:t xml:space="preserve">the </w:t>
      </w:r>
      <w:r w:rsidRPr="00F76A6C">
        <w:t xml:space="preserve">level of traffic noise. </w:t>
      </w:r>
      <w:r w:rsidR="0089030A" w:rsidRPr="00F76A6C">
        <w:t xml:space="preserve">The metrics </w:t>
      </w:r>
      <w:r w:rsidRPr="00F76A6C">
        <w:t xml:space="preserve">aim to </w:t>
      </w:r>
      <w:r w:rsidR="0089030A" w:rsidRPr="00F76A6C">
        <w:t xml:space="preserve">reflect </w:t>
      </w:r>
      <w:r w:rsidRPr="00F76A6C">
        <w:t xml:space="preserve">the perceived loudness </w:t>
      </w:r>
      <w:r w:rsidR="00EA2858" w:rsidRPr="00F76A6C">
        <w:t>but</w:t>
      </w:r>
      <w:r w:rsidR="003B523D" w:rsidRPr="00F76A6C">
        <w:t xml:space="preserve"> g</w:t>
      </w:r>
      <w:r w:rsidR="000547DE" w:rsidRPr="00F76A6C">
        <w:t xml:space="preserve">iven the time-varying </w:t>
      </w:r>
      <w:r w:rsidR="009956D5" w:rsidRPr="00F76A6C">
        <w:t>nature</w:t>
      </w:r>
      <w:r w:rsidR="000547DE" w:rsidRPr="00F76A6C">
        <w:t xml:space="preserve"> of traffic noise, this </w:t>
      </w:r>
      <w:r w:rsidR="00A419AC" w:rsidRPr="00F76A6C">
        <w:t xml:space="preserve">gets </w:t>
      </w:r>
      <w:r w:rsidR="000547DE" w:rsidRPr="00F76A6C">
        <w:t>rather challenging</w:t>
      </w:r>
      <w:r w:rsidRPr="00F76A6C">
        <w:t xml:space="preserve">. </w:t>
      </w:r>
      <w:r w:rsidR="003B523D" w:rsidRPr="00F76A6C">
        <w:t>D</w:t>
      </w:r>
      <w:r w:rsidRPr="00F76A6C">
        <w:t xml:space="preserve">ifferent vehicles and road surfaces cause noise of different frequencies </w:t>
      </w:r>
      <w:r w:rsidR="003C28FB" w:rsidRPr="00F76A6C">
        <w:t xml:space="preserve">and tones, resulting </w:t>
      </w:r>
      <w:r w:rsidR="006569EF" w:rsidRPr="00F76A6C">
        <w:t xml:space="preserve">in </w:t>
      </w:r>
      <w:r w:rsidR="003C28FB" w:rsidRPr="00F76A6C">
        <w:t xml:space="preserve">differences in perceived loudness </w:t>
      </w:r>
      <w:r w:rsidRPr="00F76A6C">
        <w:t xml:space="preserve">due to </w:t>
      </w:r>
      <w:r w:rsidR="005507FF" w:rsidRPr="00F76A6C">
        <w:t xml:space="preserve">human </w:t>
      </w:r>
      <w:r w:rsidRPr="00F76A6C">
        <w:t>ears</w:t>
      </w:r>
      <w:r w:rsidR="006569EF" w:rsidRPr="00F76A6C">
        <w:t>’</w:t>
      </w:r>
      <w:r w:rsidRPr="00F76A6C">
        <w:t xml:space="preserve"> varying sensitivity to different frequencies.</w:t>
      </w:r>
      <w:r w:rsidR="0013594E" w:rsidRPr="00F76A6C">
        <w:t xml:space="preserve"> A widely used </w:t>
      </w:r>
      <w:r w:rsidR="00DD4559" w:rsidRPr="00F76A6C">
        <w:t>approach</w:t>
      </w:r>
      <w:r w:rsidR="0013594E" w:rsidRPr="00F76A6C">
        <w:t xml:space="preserve"> to measure and </w:t>
      </w:r>
      <w:proofErr w:type="gramStart"/>
      <w:r w:rsidR="0013594E" w:rsidRPr="00F76A6C">
        <w:t>compare</w:t>
      </w:r>
      <w:proofErr w:type="gramEnd"/>
      <w:r w:rsidR="0013594E" w:rsidRPr="00F76A6C">
        <w:t xml:space="preserve"> traffic noise levels is to use </w:t>
      </w:r>
      <w:r w:rsidR="00797F1C" w:rsidRPr="00F76A6C">
        <w:t xml:space="preserve">the </w:t>
      </w:r>
      <w:r w:rsidR="0013594E" w:rsidRPr="00F76A6C">
        <w:t xml:space="preserve">A-weighted sound pressure level averaged </w:t>
      </w:r>
      <w:r w:rsidR="003E06D9" w:rsidRPr="00F76A6C">
        <w:t xml:space="preserve">at </w:t>
      </w:r>
      <w:r w:rsidR="0013594E" w:rsidRPr="00F76A6C">
        <w:t xml:space="preserve">certain </w:t>
      </w:r>
      <w:r w:rsidR="00D76382" w:rsidRPr="00F76A6C">
        <w:t xml:space="preserve">time frames </w:t>
      </w:r>
      <w:r w:rsidR="004F65DE" w:rsidRPr="00F76A6C">
        <w:t xml:space="preserve">of </w:t>
      </w:r>
      <w:r w:rsidR="00D76382" w:rsidRPr="00F76A6C">
        <w:t xml:space="preserve">the </w:t>
      </w:r>
      <w:r w:rsidR="004F65DE" w:rsidRPr="00F76A6C">
        <w:t>day</w:t>
      </w:r>
      <w:r w:rsidR="0013594E" w:rsidRPr="00F76A6C">
        <w:t xml:space="preserve">. </w:t>
      </w:r>
      <w:r w:rsidR="008C3470" w:rsidRPr="00F76A6C">
        <w:rPr>
          <w:rFonts w:eastAsiaTheme="minorEastAsia"/>
          <w:iCs/>
        </w:rPr>
        <w:t xml:space="preserve">According to </w:t>
      </w:r>
      <w:r w:rsidR="008C3470" w:rsidRPr="00F76A6C">
        <w:rPr>
          <w:rFonts w:eastAsiaTheme="minorEastAsia"/>
          <w:iCs/>
        </w:rPr>
        <w:fldChar w:fldCharType="begin"/>
      </w:r>
      <w:r w:rsidR="008C3470" w:rsidRPr="00F76A6C">
        <w:rPr>
          <w:rFonts w:eastAsiaTheme="minorEastAsia"/>
          <w:iCs/>
        </w:rPr>
        <w:instrText xml:space="preserve"> ADDIN ZOTERO_ITEM CSL_CITATION {"citationID":"5ZGxczuL","properties":{"formattedCitation":"(Torija &amp; Flindell, 2015)","plainCitation":"(Torija &amp; Flindell, 2015)","dontUpdate":true,"noteIndex":0},"citationItems":[{"id":689,"uris":["http://zotero.org/users/5467145/items/7ZP9Z9XI"],"uri":["http://zotero.org/users/5467145/items/7ZP9Z9XI"],"itemData":{"id":689,"type":"article-journal","abstract":"Based on subjective listening trials, Torija and Flindell [J. Acoust. Soc. Am. 135, 1–4 (2014)] observed that low frequency content in typical urban main road traffic noise appeared to make a smaller contribution to reported annoyance than might be inferred from its objective or physical dominance. This paper reports a more detailed study which was aimed at (i) identifying the difference in sound levels at which low frequency content becomes subjectively dominant over mid and high frequency content and (ii) investigating the relationship between loudness and annoyance under conditions where low frequency content is relatively more dominant, such as indoors where mid and high frequency content is reduced. The results suggested that differences of at least +30 dB between the low frequency and the mid/high frequency content are needed for changes in low frequency content to have as much subjective effect as equivalent changes in mid and high frequency content. This suggests that common criticisms of the A-frequency weighting based on a hypothesized excessive downweighting of the low frequency content may be relatively unfounded in this application area.","container-title":"The Journal of the Acoustical Society of America","DOI":"10.1121/1.4904542","ISSN":"0001-4966","issue":"1","journalAbbreviation":"The Journal of the Acoustical Society of America","page":"189-198","source":"asa.scitation.org (Atypon)","title":"The subjective effect of low frequency content in road traffic noise","volume":"137","author":[{"family":"Torija","given":"Antonio J."},{"family":"Flindell","given":"Ian H."}],"issued":{"date-parts":[["2015",1,1]]}}}],"schema":"https://github.com/citation-style-language/schema/raw/master/csl-citation.json"} </w:instrText>
      </w:r>
      <w:r w:rsidR="008C3470" w:rsidRPr="00F76A6C">
        <w:rPr>
          <w:rFonts w:eastAsiaTheme="minorEastAsia"/>
          <w:iCs/>
        </w:rPr>
        <w:fldChar w:fldCharType="separate"/>
      </w:r>
      <w:r w:rsidR="008C3470" w:rsidRPr="00F76A6C">
        <w:rPr>
          <w:rFonts w:eastAsiaTheme="minorEastAsia"/>
          <w:iCs/>
        </w:rPr>
        <w:t>Torija &amp; Flindell (2015)</w:t>
      </w:r>
      <w:r w:rsidR="008C3470" w:rsidRPr="00F76A6C">
        <w:rPr>
          <w:rFonts w:eastAsiaTheme="minorEastAsia"/>
          <w:iCs/>
        </w:rPr>
        <w:fldChar w:fldCharType="end"/>
      </w:r>
      <w:r w:rsidR="008C3470" w:rsidRPr="00F76A6C">
        <w:rPr>
          <w:rFonts w:eastAsiaTheme="minorEastAsia"/>
          <w:iCs/>
        </w:rPr>
        <w:t xml:space="preserve">, A-weighting may be particularly suitable for modeling the loudness of traffic noise </w:t>
      </w:r>
      <w:r w:rsidR="001717A6" w:rsidRPr="00F76A6C">
        <w:rPr>
          <w:rFonts w:eastAsiaTheme="minorEastAsia"/>
          <w:iCs/>
        </w:rPr>
        <w:t xml:space="preserve">due to the appropriate weighting of the </w:t>
      </w:r>
      <w:r w:rsidR="008C3470" w:rsidRPr="00F76A6C">
        <w:rPr>
          <w:rFonts w:eastAsiaTheme="minorEastAsia"/>
          <w:iCs/>
        </w:rPr>
        <w:t xml:space="preserve">low-frequency </w:t>
      </w:r>
      <w:r w:rsidR="001717A6" w:rsidRPr="00F76A6C">
        <w:rPr>
          <w:rFonts w:eastAsiaTheme="minorEastAsia"/>
          <w:iCs/>
        </w:rPr>
        <w:t>sounds</w:t>
      </w:r>
      <w:r w:rsidR="008C3470" w:rsidRPr="00F76A6C">
        <w:rPr>
          <w:rFonts w:eastAsiaTheme="minorEastAsia"/>
          <w:iCs/>
        </w:rPr>
        <w:t xml:space="preserve">. </w:t>
      </w:r>
      <w:r w:rsidR="00E61179" w:rsidRPr="00F76A6C">
        <w:t xml:space="preserve">The environmental noise guidelines by </w:t>
      </w:r>
      <w:r w:rsidR="00E61179" w:rsidRPr="00F76A6C">
        <w:fldChar w:fldCharType="begin"/>
      </w:r>
      <w:r w:rsidR="007B675C" w:rsidRPr="00F76A6C">
        <w:instrText xml:space="preserve"> ADDIN ZOTERO_ITEM CSL_CITATION {"citationID":"s8cFfV5j","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E61179" w:rsidRPr="00F76A6C">
        <w:fldChar w:fldCharType="separate"/>
      </w:r>
      <w:r w:rsidR="00E61179" w:rsidRPr="00F76A6C">
        <w:t xml:space="preserve">WHO Europe </w:t>
      </w:r>
      <w:r w:rsidR="00D1090E" w:rsidRPr="00F76A6C">
        <w:t>(</w:t>
      </w:r>
      <w:r w:rsidR="00E61179" w:rsidRPr="00F76A6C">
        <w:t>2018</w:t>
      </w:r>
      <w:r w:rsidR="006C02BD" w:rsidRPr="00F76A6C">
        <w:t>b</w:t>
      </w:r>
      <w:r w:rsidR="00E61179" w:rsidRPr="00F76A6C">
        <w:t>)</w:t>
      </w:r>
      <w:r w:rsidR="00E61179" w:rsidRPr="00F76A6C">
        <w:fldChar w:fldCharType="end"/>
      </w:r>
      <w:r w:rsidR="00E61179" w:rsidRPr="00F76A6C">
        <w:t xml:space="preserve"> </w:t>
      </w:r>
      <w:r w:rsidR="004F65DE" w:rsidRPr="00F76A6C">
        <w:t xml:space="preserve">as well as </w:t>
      </w:r>
      <w:r w:rsidR="00461F3A" w:rsidRPr="00F76A6C">
        <w:t xml:space="preserve">scientific </w:t>
      </w:r>
      <w:r w:rsidR="008C059E" w:rsidRPr="00F76A6C">
        <w:t xml:space="preserve">traffic noise </w:t>
      </w:r>
      <w:r w:rsidR="00461F3A" w:rsidRPr="00F76A6C">
        <w:t xml:space="preserve">research </w:t>
      </w:r>
      <w:r w:rsidR="00A36A2A" w:rsidRPr="00F76A6C">
        <w:t>commonly</w:t>
      </w:r>
      <w:r w:rsidR="004F65DE" w:rsidRPr="00F76A6C">
        <w:t xml:space="preserve"> </w:t>
      </w:r>
      <w:r w:rsidR="00E61179" w:rsidRPr="00F76A6C">
        <w:t xml:space="preserve">utilize metrics </w:t>
      </w:r>
      <w:r w:rsidR="00461F3A" w:rsidRPr="00F76A6C">
        <w:t xml:space="preserve">that are </w:t>
      </w:r>
      <w:r w:rsidR="00E61179" w:rsidRPr="00F76A6C">
        <w:t xml:space="preserve">based on </w:t>
      </w:r>
      <w:r w:rsidR="00461F3A" w:rsidRPr="00F76A6C">
        <w:t xml:space="preserve">averaged </w:t>
      </w:r>
      <w:r w:rsidR="00E61179" w:rsidRPr="00F76A6C">
        <w:t>“equivalent continuous sound pressure level</w:t>
      </w:r>
      <w:r w:rsidR="00324901" w:rsidRPr="00F76A6C">
        <w:t>s</w:t>
      </w:r>
      <w:r w:rsidR="00E61179" w:rsidRPr="00F76A6C">
        <w:t>”</w:t>
      </w:r>
      <w:r w:rsidR="00D379AF" w:rsidRPr="00F76A6C">
        <w:t xml:space="preserve"> </w:t>
      </w:r>
      <w:r w:rsidR="00461F3A" w:rsidRPr="00F76A6C">
        <w:t xml:space="preserve">for </w:t>
      </w:r>
      <w:r w:rsidR="004F65DE" w:rsidRPr="00F76A6C">
        <w:t>different times of the day (</w:t>
      </w:r>
      <w:r w:rsidR="00ED5348" w:rsidRPr="00F76A6C">
        <w:t xml:space="preserve">e.g. </w:t>
      </w:r>
      <w:r w:rsidR="0007663C" w:rsidRPr="00F76A6C">
        <w:t>L</w:t>
      </w:r>
      <w:r w:rsidR="0007663C" w:rsidRPr="00F76A6C">
        <w:rPr>
          <w:vertAlign w:val="subscript"/>
        </w:rPr>
        <w:t>day</w:t>
      </w:r>
      <w:r w:rsidR="002B3071" w:rsidRPr="00F76A6C">
        <w:t xml:space="preserve">, </w:t>
      </w:r>
      <w:r w:rsidR="0007663C" w:rsidRPr="00F76A6C">
        <w:t>L</w:t>
      </w:r>
      <w:r w:rsidR="0007663C" w:rsidRPr="00F76A6C">
        <w:rPr>
          <w:vertAlign w:val="subscript"/>
        </w:rPr>
        <w:t>evening</w:t>
      </w:r>
      <w:r w:rsidR="0007663C" w:rsidRPr="00F76A6C">
        <w:t xml:space="preserve"> and L</w:t>
      </w:r>
      <w:r w:rsidR="0007663C" w:rsidRPr="00F76A6C">
        <w:rPr>
          <w:vertAlign w:val="subscript"/>
        </w:rPr>
        <w:t>nigh</w:t>
      </w:r>
      <w:r w:rsidR="007C0C39" w:rsidRPr="00F76A6C">
        <w:rPr>
          <w:vertAlign w:val="subscript"/>
        </w:rPr>
        <w:t>t</w:t>
      </w:r>
      <w:r w:rsidR="004F65DE" w:rsidRPr="00F76A6C">
        <w:t>)</w:t>
      </w:r>
      <w:r w:rsidR="0007663C" w:rsidRPr="00F76A6C">
        <w:t>.</w:t>
      </w:r>
      <w:r w:rsidR="00833518" w:rsidRPr="00F76A6C">
        <w:t xml:space="preserve"> </w:t>
      </w:r>
      <w:r w:rsidR="00CC7C6C" w:rsidRPr="00F76A6C">
        <w:t xml:space="preserve">One of the standard metrics </w:t>
      </w:r>
      <w:r w:rsidR="00A701FD" w:rsidRPr="00F76A6C">
        <w:t xml:space="preserve">for </w:t>
      </w:r>
      <w:r w:rsidR="00670A6D" w:rsidRPr="00F76A6C">
        <w:t>community noise</w:t>
      </w:r>
      <w:r w:rsidR="00084462" w:rsidRPr="00F76A6C">
        <w:t xml:space="preserve"> </w:t>
      </w:r>
      <w:r w:rsidR="00BA2A6A" w:rsidRPr="00F76A6C">
        <w:t xml:space="preserve">levels </w:t>
      </w:r>
      <w:r w:rsidR="00CC7C6C" w:rsidRPr="00F76A6C">
        <w:t xml:space="preserve">considers day, </w:t>
      </w:r>
      <w:r w:rsidR="00833518" w:rsidRPr="00F76A6C">
        <w:t>evening and night</w:t>
      </w:r>
      <w:r w:rsidR="00CC7C6C" w:rsidRPr="00F76A6C">
        <w:t>-time noise</w:t>
      </w:r>
      <w:r w:rsidR="00084462" w:rsidRPr="00F76A6C">
        <w:t xml:space="preserve"> levels</w:t>
      </w:r>
      <w:r w:rsidR="00CC7C6C" w:rsidRPr="00F76A6C">
        <w:t xml:space="preserve"> together</w:t>
      </w:r>
      <w:r w:rsidR="000A055B" w:rsidRPr="00F76A6C">
        <w:t xml:space="preserve"> (L</w:t>
      </w:r>
      <w:r w:rsidR="000A055B" w:rsidRPr="00F76A6C">
        <w:rPr>
          <w:vertAlign w:val="subscript"/>
        </w:rPr>
        <w:t>den</w:t>
      </w:r>
      <w:r w:rsidR="000A055B" w:rsidRPr="00F76A6C">
        <w:t>)</w:t>
      </w:r>
      <w:r w:rsidR="006569EF" w:rsidRPr="00F76A6C">
        <w:t>,</w:t>
      </w:r>
      <w:r w:rsidR="000A055B" w:rsidRPr="00F76A6C">
        <w:t xml:space="preserve"> and features </w:t>
      </w:r>
      <w:r w:rsidR="00833518" w:rsidRPr="00F76A6C">
        <w:t xml:space="preserve">additional </w:t>
      </w:r>
      <w:r w:rsidR="00771478" w:rsidRPr="00F76A6C">
        <w:t xml:space="preserve">weightings </w:t>
      </w:r>
      <w:r w:rsidR="00833518" w:rsidRPr="00F76A6C">
        <w:t xml:space="preserve">for evening and night-time </w:t>
      </w:r>
      <w:r w:rsidR="00CC7C6C" w:rsidRPr="00F76A6C">
        <w:t>noise levels</w:t>
      </w:r>
      <w:r w:rsidR="000A055B" w:rsidRPr="00F76A6C">
        <w:t xml:space="preserve"> </w:t>
      </w:r>
      <w:r w:rsidR="000A055B" w:rsidRPr="00F76A6C">
        <w:fldChar w:fldCharType="begin"/>
      </w:r>
      <w:r w:rsidR="000A055B" w:rsidRPr="00F76A6C">
        <w:instrText xml:space="preserve"> ADDIN ZOTERO_ITEM CSL_CITATION {"citationID":"MhSMtoIi","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0A055B" w:rsidRPr="00F76A6C">
        <w:fldChar w:fldCharType="separate"/>
      </w:r>
      <w:r w:rsidR="000A055B" w:rsidRPr="00F76A6C">
        <w:t>(WHO Europe, 2018</w:t>
      </w:r>
      <w:r w:rsidR="00BB4E2E" w:rsidRPr="00F76A6C">
        <w:t>b</w:t>
      </w:r>
      <w:r w:rsidR="000A055B" w:rsidRPr="00F76A6C">
        <w:t>)</w:t>
      </w:r>
      <w:r w:rsidR="000A055B" w:rsidRPr="00F76A6C">
        <w:fldChar w:fldCharType="end"/>
      </w:r>
      <w:r w:rsidR="00833518" w:rsidRPr="00F76A6C">
        <w:t xml:space="preserve">. </w:t>
      </w:r>
      <w:r w:rsidR="00A36A2A" w:rsidRPr="00F76A6C">
        <w:t>These metrics are heavily compressed, and thus lose information about</w:t>
      </w:r>
      <w:r w:rsidR="000565CF" w:rsidRPr="00F76A6C">
        <w:t xml:space="preserve"> the</w:t>
      </w:r>
      <w:r w:rsidR="00A36A2A" w:rsidRPr="00F76A6C">
        <w:t xml:space="preserve"> fluctuations </w:t>
      </w:r>
      <w:r w:rsidR="00E65CA5" w:rsidRPr="00F76A6C">
        <w:t>of</w:t>
      </w:r>
      <w:r w:rsidR="00A36A2A" w:rsidRPr="00F76A6C">
        <w:t xml:space="preserve"> SP</w:t>
      </w:r>
      <w:r w:rsidR="00EB0426" w:rsidRPr="00F76A6C">
        <w:t>L</w:t>
      </w:r>
      <w:r w:rsidR="00A36A2A" w:rsidRPr="00F76A6C">
        <w:t xml:space="preserve"> in time.</w:t>
      </w:r>
      <w:r w:rsidR="00AD429C" w:rsidRPr="00F76A6C">
        <w:t xml:space="preserve"> Nevertheless, </w:t>
      </w:r>
      <w:r w:rsidR="006C7F9B" w:rsidRPr="00F76A6C">
        <w:t>uniform</w:t>
      </w:r>
      <w:r w:rsidR="00AD429C" w:rsidRPr="00F76A6C">
        <w:t xml:space="preserve"> metrics are needed in order to </w:t>
      </w:r>
      <w:r w:rsidR="005F4C03" w:rsidRPr="00F76A6C">
        <w:t xml:space="preserve">efficiently </w:t>
      </w:r>
      <w:r w:rsidR="00AD429C" w:rsidRPr="00F76A6C">
        <w:t>compare</w:t>
      </w:r>
      <w:r w:rsidR="00971E6C" w:rsidRPr="00F76A6C">
        <w:t xml:space="preserve"> different</w:t>
      </w:r>
      <w:r w:rsidR="00AD429C" w:rsidRPr="00F76A6C">
        <w:t xml:space="preserve"> noise environments in space and time. </w:t>
      </w:r>
    </w:p>
    <w:p w14:paraId="2E2764D8" w14:textId="34347BEC" w:rsidR="00CC7C6C" w:rsidRPr="00F76A6C" w:rsidRDefault="00CC7C6C" w:rsidP="00DA5EEB">
      <w:pPr>
        <w:rPr>
          <w:rFonts w:eastAsiaTheme="minorEastAsia"/>
          <w:iCs/>
        </w:rPr>
      </w:pPr>
      <w:commentRangeStart w:id="25"/>
      <w:r w:rsidRPr="00F76A6C">
        <w:t xml:space="preserve">Several studies have </w:t>
      </w:r>
      <w:r w:rsidR="004B46BA">
        <w:t>aimed</w:t>
      </w:r>
      <w:r w:rsidRPr="00F76A6C">
        <w:t xml:space="preserve"> to evaluate the relationship between noise level and annoyance by statistical means</w:t>
      </w:r>
      <w:r w:rsidR="008D12A9">
        <w:t xml:space="preserve"> (e.g. </w:t>
      </w:r>
      <w:proofErr w:type="spellStart"/>
      <w:r w:rsidR="008D12A9" w:rsidRPr="008D12A9">
        <w:t>Babisch</w:t>
      </w:r>
      <w:proofErr w:type="spellEnd"/>
      <w:r w:rsidR="008D12A9" w:rsidRPr="008D12A9">
        <w:t xml:space="preserve"> et al., 2009; Brown et al., 2015)</w:t>
      </w:r>
      <w:r w:rsidRPr="00F76A6C">
        <w:t xml:space="preserve">. A </w:t>
      </w:r>
      <w:r w:rsidR="008002B0" w:rsidRPr="00F76A6C">
        <w:t xml:space="preserve">common approach </w:t>
      </w:r>
      <w:r w:rsidRPr="00F76A6C">
        <w:t xml:space="preserve">has been </w:t>
      </w:r>
      <w:r w:rsidR="00E03B28" w:rsidRPr="00F76A6C">
        <w:t xml:space="preserve">assessing and comparing </w:t>
      </w:r>
      <w:r w:rsidRPr="00F76A6C">
        <w:t xml:space="preserve">the percentages of highly annoyed people </w:t>
      </w:r>
      <w:r w:rsidR="00F96439" w:rsidRPr="00F76A6C">
        <w:t xml:space="preserve">(HA%) </w:t>
      </w:r>
      <w:r w:rsidR="00E03B28" w:rsidRPr="00F76A6C">
        <w:t xml:space="preserve">to average noise level (e.g. </w:t>
      </w:r>
      <w:r w:rsidRPr="00F76A6C">
        <w:t>L</w:t>
      </w:r>
      <w:r w:rsidRPr="00F76A6C">
        <w:rPr>
          <w:vertAlign w:val="subscript"/>
        </w:rPr>
        <w:t xml:space="preserve">den </w:t>
      </w:r>
      <w:r w:rsidRPr="00F76A6C">
        <w:t>or L</w:t>
      </w:r>
      <w:r w:rsidRPr="00F76A6C">
        <w:rPr>
          <w:vertAlign w:val="subscript"/>
        </w:rPr>
        <w:t>Aeq</w:t>
      </w:r>
      <w:r w:rsidR="00E03B28" w:rsidRPr="00F76A6C">
        <w:t>)</w:t>
      </w:r>
      <w:r w:rsidRPr="00F76A6C">
        <w:t>.</w:t>
      </w:r>
      <w:r w:rsidR="00960315" w:rsidRPr="00F76A6C">
        <w:t xml:space="preserve"> </w:t>
      </w:r>
      <w:r w:rsidR="00F31F99" w:rsidRPr="00F76A6C">
        <w:t xml:space="preserve">An important </w:t>
      </w:r>
      <w:r w:rsidR="00E03B28" w:rsidRPr="00F76A6C">
        <w:t>feature of</w:t>
      </w:r>
      <w:r w:rsidR="00F31F99" w:rsidRPr="00F76A6C">
        <w:t xml:space="preserve"> these assessments is that they </w:t>
      </w:r>
      <w:r w:rsidR="009F0AE6" w:rsidRPr="00F76A6C">
        <w:t>consider</w:t>
      </w:r>
      <w:r w:rsidR="00F31F99" w:rsidRPr="00F76A6C">
        <w:t xml:space="preserve"> </w:t>
      </w:r>
      <w:r w:rsidR="00960315" w:rsidRPr="00F76A6C">
        <w:t>exposure</w:t>
      </w:r>
      <w:r w:rsidR="00F31F99" w:rsidRPr="00F76A6C">
        <w:t>s</w:t>
      </w:r>
      <w:r w:rsidR="00960315" w:rsidRPr="00F76A6C">
        <w:t xml:space="preserve"> to noise </w:t>
      </w:r>
      <w:r w:rsidR="00F31F99" w:rsidRPr="00F76A6C">
        <w:t xml:space="preserve">only </w:t>
      </w:r>
      <w:r w:rsidR="009F0AE6" w:rsidRPr="00F76A6C">
        <w:t xml:space="preserve">with respect to </w:t>
      </w:r>
      <w:r w:rsidR="00960315" w:rsidRPr="00F76A6C">
        <w:t>home locations.</w:t>
      </w:r>
      <w:r w:rsidRPr="00F76A6C">
        <w:t xml:space="preserve"> </w:t>
      </w:r>
      <w:commentRangeEnd w:id="25"/>
      <w:r w:rsidR="006E33FF" w:rsidRPr="00F76A6C">
        <w:rPr>
          <w:rStyle w:val="CommentReference"/>
        </w:rPr>
        <w:commentReference w:id="25"/>
      </w:r>
      <w:r w:rsidRPr="00F76A6C">
        <w:fldChar w:fldCharType="begin"/>
      </w:r>
      <w:r w:rsidR="007B675C" w:rsidRPr="00F76A6C">
        <w:instrText xml:space="preserve"> ADDIN ZOTERO_ITEM CSL_CITATION {"citationID":"Ji7f2PCW","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Pr="00F76A6C">
        <w:fldChar w:fldCharType="separate"/>
      </w:r>
      <w:r w:rsidRPr="00F76A6C">
        <w:t xml:space="preserve">Guski et al. </w:t>
      </w:r>
      <w:r w:rsidR="009F0AE6" w:rsidRPr="00F76A6C">
        <w:t>(</w:t>
      </w:r>
      <w:r w:rsidRPr="00F76A6C">
        <w:t>2017)</w:t>
      </w:r>
      <w:r w:rsidRPr="00F76A6C">
        <w:fldChar w:fldCharType="end"/>
      </w:r>
      <w:r w:rsidRPr="00F76A6C">
        <w:t xml:space="preserve"> reviewed </w:t>
      </w:r>
      <w:r w:rsidR="00F31F99" w:rsidRPr="00F76A6C">
        <w:t xml:space="preserve">many of the </w:t>
      </w:r>
      <w:r w:rsidR="00960315" w:rsidRPr="00F76A6C">
        <w:t xml:space="preserve">studies and plotted the </w:t>
      </w:r>
      <w:r w:rsidR="009F0AE6" w:rsidRPr="00F76A6C">
        <w:t>found</w:t>
      </w:r>
      <w:r w:rsidR="00960315" w:rsidRPr="00F76A6C">
        <w:t xml:space="preserve"> HA% values against </w:t>
      </w:r>
      <w:r w:rsidR="009F0AE6" w:rsidRPr="00F76A6C">
        <w:t>SPL (</w:t>
      </w:r>
      <w:r w:rsidR="00960315" w:rsidRPr="00F76A6C">
        <w:t>L</w:t>
      </w:r>
      <w:r w:rsidR="00960315" w:rsidRPr="00F76A6C">
        <w:rPr>
          <w:vertAlign w:val="subscript"/>
        </w:rPr>
        <w:t>den</w:t>
      </w:r>
      <w:r w:rsidR="00573F76">
        <w:t>;</w:t>
      </w:r>
      <w:r w:rsidR="009F0AE6" w:rsidRPr="00F76A6C">
        <w:t xml:space="preserve"> </w:t>
      </w:r>
      <w:r w:rsidR="00960315" w:rsidRPr="00F76A6C">
        <w:rPr>
          <w:rFonts w:eastAsiaTheme="minorEastAsia"/>
          <w:iCs/>
        </w:rPr>
        <w:fldChar w:fldCharType="begin"/>
      </w:r>
      <w:r w:rsidR="00960315" w:rsidRPr="00F76A6C">
        <w:rPr>
          <w:rFonts w:eastAsiaTheme="minorEastAsia"/>
          <w:iCs/>
        </w:rPr>
        <w:instrText xml:space="preserve"> REF _Ref33718460 \h </w:instrText>
      </w:r>
      <w:r w:rsidR="00886D50" w:rsidRPr="00F76A6C">
        <w:rPr>
          <w:rFonts w:eastAsiaTheme="minorEastAsia"/>
          <w:iCs/>
        </w:rPr>
        <w:instrText xml:space="preserve"> \* MERGEFORMAT </w:instrText>
      </w:r>
      <w:r w:rsidR="00960315" w:rsidRPr="00F76A6C">
        <w:rPr>
          <w:rFonts w:eastAsiaTheme="minorEastAsia"/>
          <w:iCs/>
        </w:rPr>
      </w:r>
      <w:r w:rsidR="00960315" w:rsidRPr="00F76A6C">
        <w:rPr>
          <w:rFonts w:eastAsiaTheme="minorEastAsia"/>
          <w:iCs/>
        </w:rPr>
        <w:fldChar w:fldCharType="separate"/>
      </w:r>
      <w:r w:rsidR="004A4362" w:rsidRPr="00F76A6C">
        <w:t>Figure 2</w:t>
      </w:r>
      <w:r w:rsidR="00960315" w:rsidRPr="00F76A6C">
        <w:rPr>
          <w:rFonts w:eastAsiaTheme="minorEastAsia"/>
          <w:iCs/>
        </w:rPr>
        <w:fldChar w:fldCharType="end"/>
      </w:r>
      <w:r w:rsidR="00960315" w:rsidRPr="00F76A6C">
        <w:rPr>
          <w:rFonts w:eastAsiaTheme="minorEastAsia"/>
          <w:iCs/>
        </w:rPr>
        <w:t xml:space="preserve">). Both </w:t>
      </w:r>
      <w:r w:rsidR="00091A5E" w:rsidRPr="00F76A6C">
        <w:rPr>
          <w:rFonts w:eastAsiaTheme="minorEastAsia"/>
          <w:iCs/>
        </w:rPr>
        <w:t xml:space="preserve">somewhat </w:t>
      </w:r>
      <w:r w:rsidR="00960315" w:rsidRPr="00F76A6C">
        <w:rPr>
          <w:rFonts w:eastAsiaTheme="minorEastAsia"/>
          <w:iCs/>
        </w:rPr>
        <w:t xml:space="preserve">linear and non-linear relationships can be </w:t>
      </w:r>
      <w:r w:rsidR="00091A5E" w:rsidRPr="00F76A6C">
        <w:rPr>
          <w:rFonts w:eastAsiaTheme="minorEastAsia"/>
          <w:iCs/>
        </w:rPr>
        <w:t>seen in the</w:t>
      </w:r>
      <w:r w:rsidR="00960315" w:rsidRPr="00F76A6C">
        <w:rPr>
          <w:rFonts w:eastAsiaTheme="minorEastAsia"/>
          <w:iCs/>
        </w:rPr>
        <w:t xml:space="preserve"> </w:t>
      </w:r>
      <w:r w:rsidR="00091A5E" w:rsidRPr="00F76A6C">
        <w:rPr>
          <w:rFonts w:eastAsiaTheme="minorEastAsia"/>
          <w:iCs/>
        </w:rPr>
        <w:t>scatterplot</w:t>
      </w:r>
      <w:r w:rsidR="00960315" w:rsidRPr="00F76A6C">
        <w:rPr>
          <w:rFonts w:eastAsiaTheme="minorEastAsia"/>
          <w:iCs/>
        </w:rPr>
        <w:t xml:space="preserve">, indicating an </w:t>
      </w:r>
      <w:r w:rsidR="00F9655A" w:rsidRPr="00F76A6C">
        <w:rPr>
          <w:rFonts w:eastAsiaTheme="minorEastAsia"/>
          <w:iCs/>
        </w:rPr>
        <w:t xml:space="preserve">unclear </w:t>
      </w:r>
      <w:r w:rsidR="00F31F99" w:rsidRPr="00F76A6C">
        <w:rPr>
          <w:rFonts w:eastAsiaTheme="minorEastAsia"/>
          <w:iCs/>
        </w:rPr>
        <w:t xml:space="preserve">and case-specific </w:t>
      </w:r>
      <w:r w:rsidR="00F9655A" w:rsidRPr="00F76A6C">
        <w:rPr>
          <w:rFonts w:eastAsiaTheme="minorEastAsia"/>
          <w:iCs/>
        </w:rPr>
        <w:t>statistical relationship</w:t>
      </w:r>
      <w:r w:rsidR="00960315" w:rsidRPr="00F76A6C">
        <w:rPr>
          <w:rFonts w:eastAsiaTheme="minorEastAsia"/>
          <w:iCs/>
        </w:rPr>
        <w:t xml:space="preserve"> between </w:t>
      </w:r>
      <w:r w:rsidR="002B3BC2" w:rsidRPr="00F76A6C">
        <w:rPr>
          <w:rFonts w:eastAsiaTheme="minorEastAsia"/>
          <w:iCs/>
        </w:rPr>
        <w:t xml:space="preserve">static </w:t>
      </w:r>
      <w:r w:rsidR="00960315" w:rsidRPr="00F76A6C">
        <w:rPr>
          <w:rFonts w:eastAsiaTheme="minorEastAsia"/>
          <w:iCs/>
        </w:rPr>
        <w:t>noise exposure</w:t>
      </w:r>
      <w:r w:rsidR="002B3BC2" w:rsidRPr="00F76A6C">
        <w:rPr>
          <w:rFonts w:eastAsiaTheme="minorEastAsia"/>
          <w:iCs/>
        </w:rPr>
        <w:t xml:space="preserve"> </w:t>
      </w:r>
      <w:r w:rsidR="00960315" w:rsidRPr="00F76A6C">
        <w:rPr>
          <w:rFonts w:eastAsiaTheme="minorEastAsia"/>
          <w:iCs/>
        </w:rPr>
        <w:t xml:space="preserve">and </w:t>
      </w:r>
      <w:r w:rsidR="00091A5E" w:rsidRPr="00F76A6C">
        <w:rPr>
          <w:rFonts w:eastAsiaTheme="minorEastAsia"/>
          <w:iCs/>
        </w:rPr>
        <w:t>annoyance</w:t>
      </w:r>
      <w:r w:rsidR="00960315" w:rsidRPr="00F76A6C">
        <w:rPr>
          <w:rFonts w:eastAsiaTheme="minorEastAsia"/>
          <w:iCs/>
        </w:rPr>
        <w:t>.</w:t>
      </w:r>
      <w:r w:rsidR="004D081B" w:rsidRPr="00F76A6C">
        <w:rPr>
          <w:rFonts w:eastAsiaTheme="minorEastAsia"/>
          <w:iCs/>
        </w:rPr>
        <w:t xml:space="preserve"> </w:t>
      </w:r>
    </w:p>
    <w:p w14:paraId="4A4651E8" w14:textId="17185904" w:rsidR="00CE4B77" w:rsidRPr="00F76A6C" w:rsidRDefault="00CC6D7F" w:rsidP="00CC6D7F">
      <w:r w:rsidRPr="00F76A6C">
        <w:t xml:space="preserve">According to </w:t>
      </w:r>
      <w:r w:rsidR="00F17F24" w:rsidRPr="00F76A6C">
        <w:t xml:space="preserve">two </w:t>
      </w:r>
      <w:r w:rsidRPr="00F76A6C">
        <w:t xml:space="preserve">literature reviews </w:t>
      </w:r>
      <w:r w:rsidR="00A6690E" w:rsidRPr="00F76A6C">
        <w:t xml:space="preserve">on traffic noise and annoyance </w:t>
      </w:r>
      <w:commentRangeStart w:id="26"/>
      <w:r w:rsidR="002C6B45" w:rsidRPr="00F76A6C">
        <w:fldChar w:fldCharType="begin"/>
      </w:r>
      <w:r w:rsidR="00FE3FBC" w:rsidRPr="00F76A6C">
        <w:instrText xml:space="preserve"> ADDIN ZOTERO_ITEM CSL_CITATION {"citationID":"X6Cdc9FA","properties":{"formattedCitation":"(Brown &amp; Van Kamp, 2017; Guski et al., 2017)","plainCitation":"(Brown &amp; Van Kamp, 2017; Guski et al., 2017)","dontUpdate":true,"noteIndex":0},"citationItems":[{"id":714,"uris":["http://zotero.org/users/5467145/items/R9JHH6LU"],"uri":["http://zotero.org/users/5467145/items/R9JHH6LU"],"itemData":{"id":714,"type":"article-journal","container-title":"International journal of environmental research and public health","issue":"8","page":"873","source":"Google Scholar","title":"WHO environmental noise guidelines for the European region: a systematic review of transport noise interventions and their impacts on health","title-short":"WHO environmental noise guidelines for the European region","volume":"14","author":[{"family":"Brown","given":"Alan Lex"},{"family":"Van Kamp","given":"Irene"}],"issued":{"date-parts":[["2017"]]}}},{"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2C6B45" w:rsidRPr="00F76A6C">
        <w:fldChar w:fldCharType="separate"/>
      </w:r>
      <w:r w:rsidR="00F254DE" w:rsidRPr="00F76A6C">
        <w:t>(Brown &amp; Van Kamp, 2017; Guski et al., 2017)</w:t>
      </w:r>
      <w:r w:rsidR="002C6B45" w:rsidRPr="00F76A6C">
        <w:fldChar w:fldCharType="end"/>
      </w:r>
      <w:commentRangeEnd w:id="26"/>
      <w:r w:rsidR="00466647" w:rsidRPr="00F76A6C">
        <w:rPr>
          <w:rStyle w:val="CommentReference"/>
        </w:rPr>
        <w:commentReference w:id="26"/>
      </w:r>
      <w:r w:rsidR="002C6B45" w:rsidRPr="00F76A6C">
        <w:t xml:space="preserve"> </w:t>
      </w:r>
      <w:r w:rsidR="00A6690E" w:rsidRPr="00F76A6C">
        <w:t xml:space="preserve">and a </w:t>
      </w:r>
      <w:r w:rsidR="002C6B45" w:rsidRPr="00F76A6C">
        <w:t xml:space="preserve">report on </w:t>
      </w:r>
      <w:r w:rsidR="00A6690E" w:rsidRPr="00F76A6C">
        <w:t xml:space="preserve">those reviews by WHO Europe </w:t>
      </w:r>
      <w:r w:rsidR="002C6B45" w:rsidRPr="00F76A6C">
        <w:fldChar w:fldCharType="begin"/>
      </w:r>
      <w:r w:rsidR="002C6B45" w:rsidRPr="00F76A6C">
        <w:instrText xml:space="preserve"> ADDIN ZOTERO_ITEM CSL_CITATION {"citationID":"8UaWK8M2","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2C6B45" w:rsidRPr="00F76A6C">
        <w:fldChar w:fldCharType="separate"/>
      </w:r>
      <w:r w:rsidR="002C6B45" w:rsidRPr="00F76A6C">
        <w:t>(WHO Europe, 2018</w:t>
      </w:r>
      <w:r w:rsidR="006C02BD" w:rsidRPr="00F76A6C">
        <w:t>b</w:t>
      </w:r>
      <w:r w:rsidR="002C6B45" w:rsidRPr="00F76A6C">
        <w:t>)</w:t>
      </w:r>
      <w:r w:rsidR="002C6B45" w:rsidRPr="00F76A6C">
        <w:fldChar w:fldCharType="end"/>
      </w:r>
      <w:r w:rsidRPr="00F76A6C">
        <w:t xml:space="preserve">, </w:t>
      </w:r>
      <w:r w:rsidR="000A18D9" w:rsidRPr="00F76A6C">
        <w:t xml:space="preserve">prolonged </w:t>
      </w:r>
      <w:r w:rsidRPr="00F76A6C">
        <w:t>exposure to noise levels above 5</w:t>
      </w:r>
      <w:r w:rsidR="00A6690E" w:rsidRPr="00F76A6C">
        <w:t>3</w:t>
      </w:r>
      <w:r w:rsidRPr="00F76A6C">
        <w:t xml:space="preserve"> dB</w:t>
      </w:r>
      <w:r w:rsidR="008961B9" w:rsidRPr="00F76A6C">
        <w:t xml:space="preserve"> </w:t>
      </w:r>
      <w:r w:rsidR="00F254DE" w:rsidRPr="00F76A6C">
        <w:t xml:space="preserve">can </w:t>
      </w:r>
      <w:r w:rsidR="008961B9" w:rsidRPr="00F76A6C">
        <w:t>cause</w:t>
      </w:r>
      <w:r w:rsidRPr="00F76A6C">
        <w:t xml:space="preserve"> negative health </w:t>
      </w:r>
      <w:r w:rsidR="002C6B45" w:rsidRPr="00F76A6C">
        <w:t>effects</w:t>
      </w:r>
      <w:r w:rsidR="00F254DE" w:rsidRPr="00F76A6C">
        <w:t xml:space="preserve"> and should therefore be avoided</w:t>
      </w:r>
      <w:r w:rsidR="002C6B45" w:rsidRPr="00F76A6C">
        <w:t xml:space="preserve">. </w:t>
      </w:r>
      <w:r w:rsidR="007C6201" w:rsidRPr="00F76A6C">
        <w:t>Accurate assessment of different health effects from traffic noise</w:t>
      </w:r>
      <w:r w:rsidR="0006152F" w:rsidRPr="00F76A6C">
        <w:t xml:space="preserve"> exposure</w:t>
      </w:r>
      <w:r w:rsidR="007C6201" w:rsidRPr="00F76A6C">
        <w:t xml:space="preserve"> </w:t>
      </w:r>
      <w:r w:rsidR="00174CB2" w:rsidRPr="00F76A6C">
        <w:t>has been</w:t>
      </w:r>
      <w:r w:rsidR="007C6201" w:rsidRPr="00F76A6C">
        <w:t xml:space="preserve"> challenging due to different temporal realizations of the effects and overlapping exposure-response -relationships of multiple pollutants</w:t>
      </w:r>
      <w:r w:rsidR="00174CB2" w:rsidRPr="00F76A6C">
        <w:t xml:space="preserve"> </w:t>
      </w:r>
      <w:r w:rsidR="00174CB2" w:rsidRPr="00F76A6C">
        <w:fldChar w:fldCharType="begin"/>
      </w:r>
      <w:r w:rsidR="00174CB2" w:rsidRPr="00F76A6C">
        <w:instrText xml:space="preserve"> ADDIN ZOTERO_ITEM CSL_CITATION {"citationID":"tpK2jPns","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174CB2" w:rsidRPr="00F76A6C">
        <w:fldChar w:fldCharType="separate"/>
      </w:r>
      <w:r w:rsidR="00174CB2" w:rsidRPr="00F76A6C">
        <w:t>(Passchier-Vermeer &amp; Passchier, 2000)</w:t>
      </w:r>
      <w:r w:rsidR="00174CB2" w:rsidRPr="00F76A6C">
        <w:fldChar w:fldCharType="end"/>
      </w:r>
      <w:r w:rsidR="00535CD8" w:rsidRPr="00F76A6C">
        <w:t>;</w:t>
      </w:r>
      <w:r w:rsidR="007C6201" w:rsidRPr="00F76A6C">
        <w:t xml:space="preserve"> </w:t>
      </w:r>
      <w:r w:rsidR="00535CD8" w:rsidRPr="00F76A6C">
        <w:t xml:space="preserve">it is likely </w:t>
      </w:r>
      <w:r w:rsidR="00493CEC" w:rsidRPr="00F76A6C">
        <w:t xml:space="preserve">that some of </w:t>
      </w:r>
      <w:r w:rsidR="00493CEC" w:rsidRPr="00F76A6C">
        <w:lastRenderedPageBreak/>
        <w:t xml:space="preserve">the </w:t>
      </w:r>
      <w:r w:rsidR="00EC0E7B" w:rsidRPr="00F76A6C">
        <w:t xml:space="preserve">health </w:t>
      </w:r>
      <w:r w:rsidR="00493CEC" w:rsidRPr="00F76A6C">
        <w:t xml:space="preserve">effects are developed over years or decades of cumulative exposure while some are perceived </w:t>
      </w:r>
      <w:r w:rsidR="00EA7AAF" w:rsidRPr="00F76A6C">
        <w:t xml:space="preserve">and realized </w:t>
      </w:r>
      <w:r w:rsidR="00493CEC" w:rsidRPr="00F76A6C">
        <w:t>in the present time. Accordingly, the potential longer-term effects from exposure to traffic noise include e.g. respiratory infections</w:t>
      </w:r>
      <w:r w:rsidR="00F1093A">
        <w:t xml:space="preserve"> and</w:t>
      </w:r>
      <w:r w:rsidR="00493CEC" w:rsidRPr="00F76A6C">
        <w:t xml:space="preserve"> cardiovascular disease whereas the short-term effects can be e.g. annoyance or </w:t>
      </w:r>
      <w:commentRangeStart w:id="27"/>
      <w:r w:rsidR="00493CEC" w:rsidRPr="00F76A6C">
        <w:t>stress</w:t>
      </w:r>
      <w:commentRangeEnd w:id="27"/>
      <w:r w:rsidR="00D7294D" w:rsidRPr="00F76A6C">
        <w:rPr>
          <w:rStyle w:val="CommentReference"/>
        </w:rPr>
        <w:commentReference w:id="27"/>
      </w:r>
      <w:r w:rsidR="00365EF4">
        <w:t xml:space="preserve"> </w:t>
      </w:r>
      <w:r w:rsidR="00365EF4" w:rsidRPr="00F76A6C">
        <w:fldChar w:fldCharType="begin"/>
      </w:r>
      <w:r w:rsidR="00365EF4" w:rsidRPr="00F76A6C">
        <w:instrText xml:space="preserve"> ADDIN ZOTERO_ITEM CSL_CITATION {"citationID":"iD7xjVeJ","properties":{"formattedCitation":"(Recio et al., 2016; Van Kempen et al., 2018)","plainCitation":"(Recio et al., 2016; Van Kempen et al., 2018)","noteIndex":0},"citationItems":[{"id":720,"uris":["http://zotero.org/users/5467145/items/U4BYDKSV"],"uri":["http://zotero.org/users/5467145/items/U4BYDKSV"],"itemData":{"id":720,"type":"article-journal","abstract":"Background\nRoad traffic noise is a major public health issue, given the documented association with several diseases and the growing number of exposed persons all over the world. The effects widely investigated pertain to cardiovascular health, and to a lesser extent to respiratory and metabolic health. The epidemiological design of most studies has made it possible to ascertain long-term associations of urban noise with a number of cardiovascular, respiratory, and metabolic disorders and diseases; additionally, time series studies have reported short-term associations.\nObjectives\nTo review the various biological mechanisms that may account for all long-term as well as short-term associations between road traffic noise and cardiovascular, respiratory, and metabolic health. We also aimed to review the neuroendocrine processes triggered by noise as a stressor and the role of the central nervous system in noise-induced autonomic responses.\nMethods\nReview of the literature on road traffic noise, environmental noise in general, psychosomatics, and diseases of the cardiovascular, respiratory, and metabolic systems. The search was done using PubMed databases.\nDiscussion\nWe present a comprehensive, integrative stress model with all known connections between the body systems, states, and processes at both the physiological and psychological levels, which allows to establish a variety of biological pathways linking environmental noise exposure with health outcomes.\nConclusions\nThe long- and short-term associations between road traffic noise and health outcomes found in latest noise research may be understood in the light of the integrative model proposed here.","container-title":"Environmental Research","DOI":"10.1016/j.envres.2015.12.036","ISSN":"0013-9351","journalAbbreviation":"Environmental Research","language":"en","page":"359-370","source":"ScienceDirect","title":"Road traffic noise effects on cardiovascular, respiratory, and metabolic health: An integrative model of biological mechanisms","title-short":"Road traffic noise effects on cardiovascular, respiratory, and metabolic health","volume":"146","author":[{"family":"Recio","given":"Alberto"},{"family":"Linares","given":"Cristina"},{"family":"Banegas","given":"José Ramón"},{"family":"Díaz","given":"Julio"}],"issued":{"date-parts":[["2016",4,1]]}}},{"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365EF4" w:rsidRPr="00F76A6C">
        <w:fldChar w:fldCharType="separate"/>
      </w:r>
      <w:r w:rsidR="00365EF4" w:rsidRPr="00F76A6C">
        <w:t>(Recio et al., 2016; Van Kempen et al., 2018; WHO, 2011)</w:t>
      </w:r>
      <w:r w:rsidR="00365EF4" w:rsidRPr="00F76A6C">
        <w:fldChar w:fldCharType="end"/>
      </w:r>
      <w:r w:rsidR="00493CEC" w:rsidRPr="00F76A6C">
        <w:t xml:space="preserve">. </w:t>
      </w:r>
      <w:r w:rsidR="00CE4B77" w:rsidRPr="00F76A6C">
        <w:t xml:space="preserve">Moreover, </w:t>
      </w:r>
      <w:r w:rsidR="000F3CA2" w:rsidRPr="00F76A6C">
        <w:t xml:space="preserve">the </w:t>
      </w:r>
      <w:r w:rsidR="00CE4B77" w:rsidRPr="00F76A6C">
        <w:t xml:space="preserve">net health effect </w:t>
      </w:r>
      <w:r w:rsidR="00174CB2" w:rsidRPr="00F76A6C">
        <w:t xml:space="preserve">from </w:t>
      </w:r>
      <w:r w:rsidR="00CE4B77" w:rsidRPr="00F76A6C">
        <w:t>and perception of noise</w:t>
      </w:r>
      <w:r w:rsidR="000F3CA2" w:rsidRPr="00F76A6C">
        <w:t xml:space="preserve"> is affected by various “nonacoustic factors” such as</w:t>
      </w:r>
      <w:r w:rsidR="00CE4B77" w:rsidRPr="00F76A6C">
        <w:t xml:space="preserve"> gender, age, education and subjective noise sensitivity</w:t>
      </w:r>
      <w:r w:rsidR="00AE60F3" w:rsidRPr="00F76A6C">
        <w:t xml:space="preserve"> </w:t>
      </w:r>
      <w:r w:rsidR="00AE60F3" w:rsidRPr="00F76A6C">
        <w:fldChar w:fldCharType="begin"/>
      </w:r>
      <w:r w:rsidR="00FE3FBC" w:rsidRPr="00F76A6C">
        <w:instrText xml:space="preserve"> ADDIN ZOTERO_ITEM CSL_CITATION {"citationID":"JWjJKZ4V","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AE60F3" w:rsidRPr="00F76A6C">
        <w:fldChar w:fldCharType="separate"/>
      </w:r>
      <w:r w:rsidR="00AE60F3" w:rsidRPr="00F76A6C">
        <w:t>(WHO Europe, 2018</w:t>
      </w:r>
      <w:r w:rsidR="00BB4E2E" w:rsidRPr="00F76A6C">
        <w:t>b</w:t>
      </w:r>
      <w:r w:rsidR="00210EBD" w:rsidRPr="00F76A6C">
        <w:t>: 14</w:t>
      </w:r>
      <w:r w:rsidR="00AE60F3" w:rsidRPr="00F76A6C">
        <w:t>)</w:t>
      </w:r>
      <w:r w:rsidR="00AE60F3" w:rsidRPr="00F76A6C">
        <w:fldChar w:fldCharType="end"/>
      </w:r>
      <w:r w:rsidR="00CE4B77" w:rsidRPr="00F76A6C">
        <w:t xml:space="preserve">. </w:t>
      </w:r>
    </w:p>
    <w:p w14:paraId="5BF98FFE" w14:textId="77777777" w:rsidR="008641E7" w:rsidRPr="00F76A6C" w:rsidRDefault="008641E7" w:rsidP="00D04D26">
      <w:pPr>
        <w:keepNext/>
        <w:spacing w:after="0"/>
      </w:pPr>
      <w:r w:rsidRPr="00F76A6C">
        <w:rPr>
          <w:noProof/>
          <w:lang w:eastAsia="en-GB"/>
        </w:rPr>
        <w:drawing>
          <wp:inline distT="0" distB="0" distL="0" distR="0" wp14:anchorId="0980EBEA" wp14:editId="41DB7B8A">
            <wp:extent cx="5459506" cy="4340625"/>
            <wp:effectExtent l="0" t="0" r="1905" b="3175"/>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 2020-02-27 at 17.17.43.png"/>
                    <pic:cNvPicPr/>
                  </pic:nvPicPr>
                  <pic:blipFill>
                    <a:blip r:embed="rId17">
                      <a:extLst>
                        <a:ext uri="{28A0092B-C50C-407E-A947-70E740481C1C}">
                          <a14:useLocalDpi xmlns:a14="http://schemas.microsoft.com/office/drawing/2010/main" val="0"/>
                        </a:ext>
                      </a:extLst>
                    </a:blip>
                    <a:stretch>
                      <a:fillRect/>
                    </a:stretch>
                  </pic:blipFill>
                  <pic:spPr>
                    <a:xfrm>
                      <a:off x="0" y="0"/>
                      <a:ext cx="5466833" cy="4346451"/>
                    </a:xfrm>
                    <a:prstGeom prst="rect">
                      <a:avLst/>
                    </a:prstGeom>
                  </pic:spPr>
                </pic:pic>
              </a:graphicData>
            </a:graphic>
          </wp:inline>
        </w:drawing>
      </w:r>
    </w:p>
    <w:p w14:paraId="491221D7" w14:textId="76224060" w:rsidR="008641E7" w:rsidRPr="00F76A6C" w:rsidRDefault="008641E7" w:rsidP="008641E7">
      <w:pPr>
        <w:pStyle w:val="Caption"/>
        <w:jc w:val="both"/>
      </w:pPr>
      <w:bookmarkStart w:id="28" w:name="_Ref33718460"/>
      <w:bookmarkStart w:id="29" w:name="_Toc38811642"/>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2</w:t>
      </w:r>
      <w:r w:rsidRPr="00F76A6C">
        <w:rPr>
          <w:b/>
          <w:bCs/>
        </w:rPr>
        <w:fldChar w:fldCharType="end"/>
      </w:r>
      <w:bookmarkEnd w:id="28"/>
      <w:r w:rsidRPr="00F76A6C">
        <w:rPr>
          <w:b/>
          <w:bCs/>
        </w:rPr>
        <w:t>.</w:t>
      </w:r>
      <w:r w:rsidRPr="00F76A6C">
        <w:t xml:space="preserve"> </w:t>
      </w:r>
      <w:r w:rsidR="00346762">
        <w:t xml:space="preserve">A figure by </w:t>
      </w:r>
      <w:r w:rsidR="00346762" w:rsidRPr="00F76A6C">
        <w:fldChar w:fldCharType="begin"/>
      </w:r>
      <w:r w:rsidR="00346762" w:rsidRPr="00F76A6C">
        <w:instrText xml:space="preserve"> ADDIN ZOTERO_ITEM CSL_CITATION {"citationID":"xmbfZKy4","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346762" w:rsidRPr="00F76A6C">
        <w:fldChar w:fldCharType="separate"/>
      </w:r>
      <w:r w:rsidR="00346762" w:rsidRPr="00F76A6C">
        <w:t>Guski et al. (2017)</w:t>
      </w:r>
      <w:r w:rsidR="00346762" w:rsidRPr="00F76A6C">
        <w:fldChar w:fldCharType="end"/>
      </w:r>
      <w:r w:rsidR="00BD24DE">
        <w:t xml:space="preserve"> on relationships</w:t>
      </w:r>
      <w:r w:rsidRPr="00F76A6C">
        <w:t xml:space="preserve"> between L</w:t>
      </w:r>
      <w:r w:rsidRPr="00F76A6C">
        <w:rPr>
          <w:vertAlign w:val="subscript"/>
        </w:rPr>
        <w:t>den</w:t>
      </w:r>
      <w:r w:rsidRPr="00F76A6C">
        <w:t xml:space="preserve"> and </w:t>
      </w:r>
      <w:r w:rsidR="006E33FF" w:rsidRPr="00F76A6C">
        <w:t xml:space="preserve">the </w:t>
      </w:r>
      <w:r w:rsidRPr="00F76A6C">
        <w:t xml:space="preserve">percentage of highly annoyed </w:t>
      </w:r>
      <w:r w:rsidR="00466647" w:rsidRPr="00F76A6C">
        <w:t xml:space="preserve">people </w:t>
      </w:r>
      <w:r w:rsidRPr="00F76A6C">
        <w:t xml:space="preserve">(HA%) </w:t>
      </w:r>
      <w:r w:rsidR="00BD24DE">
        <w:t>by</w:t>
      </w:r>
      <w:r w:rsidRPr="00F76A6C">
        <w:t xml:space="preserve"> several studies on road traffic noise and annoyance.</w:t>
      </w:r>
      <w:bookmarkEnd w:id="29"/>
      <w:r w:rsidRPr="00F76A6C">
        <w:t xml:space="preserve"> </w:t>
      </w:r>
    </w:p>
    <w:p w14:paraId="28968D3C" w14:textId="3131517F" w:rsidR="00F20A39" w:rsidRPr="00F76A6C" w:rsidRDefault="00F20A39" w:rsidP="00F20A39">
      <w:pPr>
        <w:pStyle w:val="Heading2"/>
      </w:pPr>
      <w:bookmarkStart w:id="30" w:name="_Toc39589976"/>
      <w:r w:rsidRPr="00F76A6C">
        <w:t>Traffic noise mode</w:t>
      </w:r>
      <w:commentRangeStart w:id="31"/>
      <w:r w:rsidRPr="00F76A6C">
        <w:t>l</w:t>
      </w:r>
      <w:commentRangeEnd w:id="31"/>
      <w:r w:rsidR="00F76A6C" w:rsidRPr="00F76A6C">
        <w:rPr>
          <w:rStyle w:val="CommentReference"/>
          <w:rFonts w:eastAsiaTheme="minorHAnsi" w:cs="Times New Roman"/>
          <w:b w:val="0"/>
          <w:color w:val="auto"/>
          <w:spacing w:val="0"/>
        </w:rPr>
        <w:commentReference w:id="31"/>
      </w:r>
      <w:r w:rsidRPr="00F76A6C">
        <w:t>ing</w:t>
      </w:r>
      <w:bookmarkEnd w:id="30"/>
    </w:p>
    <w:p w14:paraId="046D3744" w14:textId="524BBAFC" w:rsidR="00F20A39" w:rsidRPr="00F76A6C" w:rsidRDefault="00F20A39" w:rsidP="00F20A39">
      <w:commentRangeStart w:id="32"/>
      <w:r w:rsidRPr="00F76A6C">
        <w:t xml:space="preserve">While air pollution </w:t>
      </w:r>
      <w:commentRangeEnd w:id="32"/>
      <w:r w:rsidR="00D7294D" w:rsidRPr="00F76A6C">
        <w:rPr>
          <w:rStyle w:val="CommentReference"/>
        </w:rPr>
        <w:commentReference w:id="32"/>
      </w:r>
      <w:r w:rsidRPr="00F76A6C">
        <w:t>is often be challenging to quantify, measure and model</w:t>
      </w:r>
      <w:r w:rsidR="00DF514F">
        <w:t xml:space="preserve">, due to its heavy fluctuations and composite </w:t>
      </w:r>
      <w:r w:rsidR="0069522A">
        <w:t>nature</w:t>
      </w:r>
      <w:r w:rsidRPr="00F76A6C">
        <w:t xml:space="preserve">, </w:t>
      </w:r>
      <w:commentRangeStart w:id="33"/>
      <w:r w:rsidRPr="00F76A6C">
        <w:t>then traffic noise can be measured and modeled in a more straightforward manner</w:t>
      </w:r>
      <w:commentRangeEnd w:id="33"/>
      <w:r w:rsidR="00E842C8">
        <w:t>. D</w:t>
      </w:r>
      <w:r w:rsidR="00DF514F">
        <w:t xml:space="preserve">espite varying in space and time, fewer number </w:t>
      </w:r>
      <w:r w:rsidR="0069522A">
        <w:t xml:space="preserve">and more immutable </w:t>
      </w:r>
      <w:r w:rsidR="00DF514F">
        <w:t xml:space="preserve">factors affect </w:t>
      </w:r>
      <w:r w:rsidR="0069522A">
        <w:t xml:space="preserve">the </w:t>
      </w:r>
      <w:r w:rsidR="00DF514F">
        <w:t xml:space="preserve">occurrence </w:t>
      </w:r>
      <w:r w:rsidR="00B0678C">
        <w:t xml:space="preserve">of </w:t>
      </w:r>
      <w:r w:rsidR="00BE5C4C">
        <w:t>traffic noise</w:t>
      </w:r>
      <w:r w:rsidR="0069522A">
        <w:t xml:space="preserve"> and </w:t>
      </w:r>
      <w:r w:rsidR="00B0678C">
        <w:t xml:space="preserve">also </w:t>
      </w:r>
      <w:r w:rsidR="0069522A">
        <w:t xml:space="preserve">it can be measured with more </w:t>
      </w:r>
      <w:r w:rsidR="001D3D9C">
        <w:t>uniform</w:t>
      </w:r>
      <w:r w:rsidR="0069522A">
        <w:t xml:space="preserve"> units (e.g. sound pressure level)</w:t>
      </w:r>
      <w:r w:rsidR="00DF514F">
        <w:t xml:space="preserve">. </w:t>
      </w:r>
      <w:r w:rsidR="005878F4" w:rsidRPr="00F76A6C">
        <w:rPr>
          <w:rStyle w:val="CommentReference"/>
        </w:rPr>
        <w:commentReference w:id="33"/>
      </w:r>
      <w:r w:rsidR="007134C4" w:rsidRPr="00F76A6C">
        <w:t xml:space="preserve">Vehicular traffic noise levels have been spatially modeled in many European </w:t>
      </w:r>
      <w:r w:rsidR="007134C4" w:rsidRPr="00F76A6C">
        <w:lastRenderedPageBreak/>
        <w:t xml:space="preserve">cities with fairly high spatial </w:t>
      </w:r>
      <w:commentRangeStart w:id="34"/>
      <w:r w:rsidR="007134C4" w:rsidRPr="00F76A6C">
        <w:t xml:space="preserve">resolution </w:t>
      </w:r>
      <w:r w:rsidR="00D7294D" w:rsidRPr="00F76A6C">
        <w:t>–</w:t>
      </w:r>
      <w:r w:rsidR="007134C4" w:rsidRPr="00F76A6C">
        <w:t xml:space="preserve"> not only </w:t>
      </w:r>
      <w:r w:rsidR="00CE0379">
        <w:t>since enabled by</w:t>
      </w:r>
      <w:r w:rsidR="007134C4" w:rsidRPr="00F76A6C">
        <w:t xml:space="preserve"> advanced</w:t>
      </w:r>
      <w:r w:rsidR="00423246">
        <w:t xml:space="preserve"> and spatially explicit</w:t>
      </w:r>
      <w:r w:rsidR="007134C4" w:rsidRPr="00F76A6C">
        <w:t xml:space="preserve"> technical methods</w:t>
      </w:r>
      <w:r w:rsidR="00CE0379">
        <w:t>, but also as required by</w:t>
      </w:r>
      <w:r w:rsidR="007134C4" w:rsidRPr="00F76A6C">
        <w:t xml:space="preserve"> national legislation</w:t>
      </w:r>
      <w:r w:rsidR="00CE0379">
        <w:t xml:space="preserve"> and</w:t>
      </w:r>
      <w:r w:rsidRPr="00F76A6C">
        <w:t xml:space="preserve"> the </w:t>
      </w:r>
      <w:r w:rsidR="00EF3FCA" w:rsidRPr="00F76A6C">
        <w:t xml:space="preserve">environmental policies of the </w:t>
      </w:r>
      <w:r w:rsidRPr="00F76A6C">
        <w:t xml:space="preserve">EU </w:t>
      </w:r>
      <w:r w:rsidRPr="00F76A6C">
        <w:fldChar w:fldCharType="begin"/>
      </w:r>
      <w:r w:rsidR="007B675C" w:rsidRPr="00F76A6C">
        <w:instrText xml:space="preserve"> ADDIN ZOTERO_ITEM CSL_CITATION {"citationID":"CAjsDnqy","properties":{"formattedCitation":"({\\i{}Directive 2002/49/EC}, 2002)","plainCitation":"(Directive 2002/49/EC, 2002)","dontUpdate":true,"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rsidRPr="00F76A6C">
        <w:fldChar w:fldCharType="separate"/>
      </w:r>
      <w:r w:rsidRPr="00F76A6C">
        <w:t>(</w:t>
      </w:r>
      <w:r w:rsidR="00EB3BF1" w:rsidRPr="00F76A6C">
        <w:t xml:space="preserve">e.g. </w:t>
      </w:r>
      <w:r w:rsidRPr="004D0A30">
        <w:t>Directive 2002/49/EC</w:t>
      </w:r>
      <w:r w:rsidRPr="00F76A6C">
        <w:t>, 2002)</w:t>
      </w:r>
      <w:r w:rsidRPr="00F76A6C">
        <w:fldChar w:fldCharType="end"/>
      </w:r>
      <w:commentRangeEnd w:id="34"/>
      <w:r w:rsidR="005878F4" w:rsidRPr="00F76A6C">
        <w:rPr>
          <w:rStyle w:val="CommentReference"/>
        </w:rPr>
        <w:commentReference w:id="34"/>
      </w:r>
      <w:r w:rsidRPr="00F76A6C">
        <w:t>.</w:t>
      </w:r>
      <w:r w:rsidR="006405BA" w:rsidRPr="00F76A6C">
        <w:t xml:space="preserve"> </w:t>
      </w:r>
    </w:p>
    <w:p w14:paraId="22EDD775" w14:textId="15DD0BCC" w:rsidR="00514C4F" w:rsidRPr="00F76A6C" w:rsidRDefault="00F20A39" w:rsidP="00CC6D7F">
      <w:r w:rsidRPr="00F76A6C">
        <w:t xml:space="preserve">Advanced software is nowadays available to perform </w:t>
      </w:r>
      <w:r w:rsidR="00C40CC8" w:rsidRPr="00F76A6C">
        <w:t>ever more complex</w:t>
      </w:r>
      <w:r w:rsidRPr="00F76A6C">
        <w:t xml:space="preserve"> </w:t>
      </w:r>
      <w:r w:rsidR="00EF3FCA" w:rsidRPr="00F76A6C">
        <w:t xml:space="preserve">noise </w:t>
      </w:r>
      <w:r w:rsidRPr="00F76A6C">
        <w:t>modeling</w:t>
      </w:r>
      <w:r w:rsidR="00514C4F" w:rsidRPr="00F76A6C">
        <w:t xml:space="preserve">. </w:t>
      </w:r>
      <w:r w:rsidR="00126524" w:rsidRPr="00F76A6C">
        <w:t>N</w:t>
      </w:r>
      <w:r w:rsidR="00C40CC8" w:rsidRPr="00F76A6C">
        <w:t xml:space="preserve">oise models are usually </w:t>
      </w:r>
      <w:r w:rsidR="00423246">
        <w:t xml:space="preserve">based on methodological frameworks established </w:t>
      </w:r>
      <w:commentRangeStart w:id="35"/>
      <w:commentRangeStart w:id="36"/>
      <w:r w:rsidR="00514C4F" w:rsidRPr="00F76A6C">
        <w:t xml:space="preserve">by </w:t>
      </w:r>
      <w:r w:rsidR="00423246">
        <w:t>the</w:t>
      </w:r>
      <w:r w:rsidR="00514C4F" w:rsidRPr="00F76A6C">
        <w:t xml:space="preserve"> national or international policies.</w:t>
      </w:r>
      <w:commentRangeEnd w:id="35"/>
      <w:r w:rsidR="00A51A2B" w:rsidRPr="00F76A6C">
        <w:rPr>
          <w:rStyle w:val="CommentReference"/>
        </w:rPr>
        <w:commentReference w:id="35"/>
      </w:r>
      <w:commentRangeEnd w:id="36"/>
      <w:r w:rsidR="00423246">
        <w:rPr>
          <w:rStyle w:val="CommentReference"/>
        </w:rPr>
        <w:commentReference w:id="36"/>
      </w:r>
      <w:r w:rsidR="00514C4F" w:rsidRPr="00F76A6C">
        <w:t xml:space="preserve"> </w:t>
      </w:r>
      <w:r w:rsidR="00F52919">
        <w:t>T</w:t>
      </w:r>
      <w:r w:rsidR="00514C4F" w:rsidRPr="00F76A6C">
        <w:t xml:space="preserve">he EU has recently established </w:t>
      </w:r>
      <w:r w:rsidR="00CF12BF" w:rsidRPr="00F76A6C">
        <w:t xml:space="preserve">a noise modeling framework </w:t>
      </w:r>
      <w:r w:rsidR="00514C4F" w:rsidRPr="00F76A6C">
        <w:t>“Common noise assessment methods in Europe” (CNOSSOS-EU) that is being employe</w:t>
      </w:r>
      <w:r w:rsidR="007E0469" w:rsidRPr="00F76A6C">
        <w:t>d</w:t>
      </w:r>
      <w:r w:rsidR="00514C4F" w:rsidRPr="00F76A6C">
        <w:t xml:space="preserve"> </w:t>
      </w:r>
      <w:r w:rsidR="000D3BA3">
        <w:t>in</w:t>
      </w:r>
      <w:r w:rsidR="00CF12BF" w:rsidRPr="00F76A6C">
        <w:t xml:space="preserve"> </w:t>
      </w:r>
      <w:r w:rsidR="00F52919">
        <w:t>member countries</w:t>
      </w:r>
      <w:r w:rsidR="00D17E10">
        <w:t>’</w:t>
      </w:r>
      <w:r w:rsidR="00FE7653" w:rsidRPr="00F76A6C">
        <w:t xml:space="preserve"> </w:t>
      </w:r>
      <w:r w:rsidR="00514C4F" w:rsidRPr="00F76A6C">
        <w:t>policies and assessments</w:t>
      </w:r>
      <w:r w:rsidR="00814936">
        <w:t xml:space="preserve"> </w:t>
      </w:r>
      <w:r w:rsidR="00814936" w:rsidRPr="00F76A6C">
        <w:fldChar w:fldCharType="begin"/>
      </w:r>
      <w:r w:rsidR="00814936" w:rsidRPr="00F76A6C">
        <w:instrText xml:space="preserve"> ADDIN ZOTERO_ITEM CSL_CITATION {"citationID":"7blseNS2","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814936" w:rsidRPr="00F76A6C">
        <w:fldChar w:fldCharType="separate"/>
      </w:r>
      <w:r w:rsidR="00814936" w:rsidRPr="00F76A6C">
        <w:t>(Kephalopoulos et al., 2012)</w:t>
      </w:r>
      <w:r w:rsidR="00814936" w:rsidRPr="00F76A6C">
        <w:fldChar w:fldCharType="end"/>
      </w:r>
      <w:commentRangeStart w:id="37"/>
      <w:commentRangeEnd w:id="37"/>
      <w:r w:rsidR="00814936" w:rsidRPr="00F76A6C">
        <w:rPr>
          <w:rStyle w:val="CommentReference"/>
        </w:rPr>
        <w:commentReference w:id="37"/>
      </w:r>
      <w:r w:rsidR="00514C4F" w:rsidRPr="00F76A6C">
        <w:t xml:space="preserve">. </w:t>
      </w:r>
      <w:r w:rsidR="00F52919" w:rsidRPr="00F76A6C">
        <w:t>In the Nordics, a commonly used noise model</w:t>
      </w:r>
      <w:r w:rsidR="00F52919">
        <w:t xml:space="preserve"> has been</w:t>
      </w:r>
      <w:r w:rsidR="00F52919" w:rsidRPr="00F76A6C">
        <w:t xml:space="preserve"> Nord2000 </w:t>
      </w:r>
      <w:r w:rsidR="00F52919" w:rsidRPr="00F76A6C">
        <w:fldChar w:fldCharType="begin"/>
      </w:r>
      <w:r w:rsidR="00F52919" w:rsidRPr="00F76A6C">
        <w:instrText xml:space="preserve"> ADDIN ZOTERO_ITEM CSL_CITATION {"citationID":"SybSgQTd","properties":{"formattedCitation":"(Jonasson &amp; Storeheier, 2001)","plainCitation":"(Jonasson &amp; Storeheier, 2001)","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schema":"https://github.com/citation-style-language/schema/raw/master/csl-citation.json"} </w:instrText>
      </w:r>
      <w:r w:rsidR="00F52919" w:rsidRPr="00F76A6C">
        <w:fldChar w:fldCharType="separate"/>
      </w:r>
      <w:r w:rsidR="00F52919" w:rsidRPr="00F76A6C">
        <w:t>(Jonasson &amp; Storeheier, 2001)</w:t>
      </w:r>
      <w:r w:rsidR="00F52919" w:rsidRPr="00F76A6C">
        <w:fldChar w:fldCharType="end"/>
      </w:r>
      <w:r w:rsidR="00D17E10">
        <w:t xml:space="preserve">, which is now being used in parallel or </w:t>
      </w:r>
      <w:r w:rsidR="00140508">
        <w:t xml:space="preserve">already </w:t>
      </w:r>
      <w:r w:rsidR="00D17E10">
        <w:t xml:space="preserve">replaced with </w:t>
      </w:r>
      <w:r w:rsidR="000D3BA3">
        <w:t xml:space="preserve">the models of </w:t>
      </w:r>
      <w:r w:rsidR="00D17E10">
        <w:t>CNOSSOS-EU</w:t>
      </w:r>
      <w:r w:rsidR="00F52919" w:rsidRPr="00F76A6C">
        <w:t>.</w:t>
      </w:r>
      <w:r w:rsidR="000D3BA3">
        <w:t xml:space="preserve"> </w:t>
      </w:r>
    </w:p>
    <w:p w14:paraId="1CB34A40" w14:textId="4C7C5F88" w:rsidR="00A65AFF" w:rsidRPr="00F76A6C" w:rsidRDefault="00422777" w:rsidP="00CC6D7F">
      <w:r w:rsidRPr="00F76A6C">
        <w:t>M</w:t>
      </w:r>
      <w:r w:rsidR="00F20A39" w:rsidRPr="00F76A6C">
        <w:t xml:space="preserve">any environmental features can be </w:t>
      </w:r>
      <w:r w:rsidR="00EB3BF1" w:rsidRPr="00F76A6C">
        <w:t>included</w:t>
      </w:r>
      <w:r w:rsidR="00F20A39" w:rsidRPr="00F76A6C">
        <w:t xml:space="preserve"> in </w:t>
      </w:r>
      <w:r w:rsidRPr="00F76A6C">
        <w:t xml:space="preserve">the noise models </w:t>
      </w:r>
      <w:r w:rsidR="00EB3BF1" w:rsidRPr="00F76A6C">
        <w:t xml:space="preserve">in </w:t>
      </w:r>
      <w:r w:rsidR="00F20A39" w:rsidRPr="00F76A6C">
        <w:t xml:space="preserve">calculating </w:t>
      </w:r>
      <w:r w:rsidR="00EB3BF1" w:rsidRPr="00F76A6C">
        <w:t xml:space="preserve">modeled </w:t>
      </w:r>
      <w:r w:rsidR="00F20A39" w:rsidRPr="00F76A6C">
        <w:t>noise surfaces.</w:t>
      </w:r>
      <w:r w:rsidR="00933582" w:rsidRPr="00F76A6C">
        <w:t xml:space="preserve"> </w:t>
      </w:r>
      <w:r w:rsidR="00F20A39" w:rsidRPr="00F76A6C">
        <w:t>Typically, two kinds of input</w:t>
      </w:r>
      <w:r w:rsidR="005A2C68" w:rsidRPr="00F76A6C">
        <w:t xml:space="preserve"> data</w:t>
      </w:r>
      <w:r w:rsidR="00F20A39" w:rsidRPr="00F76A6C">
        <w:t xml:space="preserve"> are needed to run the models: 1) spatial data of the noise sources and 2) spatial data on features that affect the pathways and absorption of noise. Noise sources </w:t>
      </w:r>
      <w:r w:rsidR="00360DC5" w:rsidRPr="00F76A6C">
        <w:t xml:space="preserve">usually </w:t>
      </w:r>
      <w:r w:rsidR="00EB3BF1" w:rsidRPr="00F76A6C">
        <w:t xml:space="preserve">cover </w:t>
      </w:r>
      <w:r w:rsidR="00F20A39" w:rsidRPr="00F76A6C">
        <w:t xml:space="preserve">measured or modeled </w:t>
      </w:r>
      <w:r w:rsidR="00360DC5" w:rsidRPr="00F76A6C">
        <w:t xml:space="preserve">data on vehicular traffic </w:t>
      </w:r>
      <w:r w:rsidR="00F20A39" w:rsidRPr="00F76A6C">
        <w:t>flow</w:t>
      </w:r>
      <w:r w:rsidR="00360DC5" w:rsidRPr="00F76A6C">
        <w:t>, rail traffic and air traffic</w:t>
      </w:r>
      <w:r w:rsidR="00F20A39" w:rsidRPr="00F76A6C">
        <w:t xml:space="preserve"> whereas the latter category include</w:t>
      </w:r>
      <w:r w:rsidR="00360DC5" w:rsidRPr="00F76A6C">
        <w:t>s features such as</w:t>
      </w:r>
      <w:r w:rsidR="00F20A39" w:rsidRPr="00F76A6C">
        <w:t xml:space="preserve"> 3D surface model of the landscape, buildings</w:t>
      </w:r>
      <w:r w:rsidR="00007A07" w:rsidRPr="00F76A6C">
        <w:t xml:space="preserve">, </w:t>
      </w:r>
      <w:r w:rsidR="00F20A39" w:rsidRPr="00F76A6C">
        <w:t>noise barriers</w:t>
      </w:r>
      <w:r w:rsidR="00007A07" w:rsidRPr="00F76A6C">
        <w:t xml:space="preserve"> and weather conditions</w:t>
      </w:r>
      <w:r w:rsidR="00F20A39" w:rsidRPr="00F76A6C">
        <w:t>.</w:t>
      </w:r>
      <w:r w:rsidR="005B0F83" w:rsidRPr="00F76A6C">
        <w:t xml:space="preserve"> </w:t>
      </w:r>
    </w:p>
    <w:p w14:paraId="089CF82F" w14:textId="4E52237D" w:rsidR="007A6FD7" w:rsidRPr="00F76A6C" w:rsidRDefault="007A6FD7" w:rsidP="007A6FD7">
      <w:pPr>
        <w:pStyle w:val="Heading2"/>
      </w:pPr>
      <w:bookmarkStart w:id="38" w:name="_Toc39589977"/>
      <w:r w:rsidRPr="00F76A6C">
        <w:t xml:space="preserve">Active modes </w:t>
      </w:r>
      <w:r w:rsidR="00834C09" w:rsidRPr="00F76A6C">
        <w:t xml:space="preserve">of transport </w:t>
      </w:r>
      <w:r w:rsidRPr="00F76A6C">
        <w:t>in cities</w:t>
      </w:r>
      <w:bookmarkEnd w:id="38"/>
    </w:p>
    <w:p w14:paraId="0C709E78" w14:textId="150EBC82" w:rsidR="002717DF" w:rsidRPr="00F76A6C" w:rsidRDefault="00325979" w:rsidP="00482DCC">
      <w:r w:rsidRPr="00F76A6C">
        <w:t xml:space="preserve">In </w:t>
      </w:r>
      <w:r w:rsidR="00611F4C">
        <w:t>the last decades</w:t>
      </w:r>
      <w:r w:rsidRPr="00F76A6C">
        <w:t xml:space="preserve">, city planners and policy makers have acknowledged the need to promote environmentally, socially and economically </w:t>
      </w:r>
      <w:r w:rsidR="005D5B08" w:rsidRPr="00F76A6C">
        <w:t xml:space="preserve">more </w:t>
      </w:r>
      <w:r w:rsidRPr="00F76A6C">
        <w:t>sustainable travel modes</w:t>
      </w:r>
      <w:r w:rsidR="001A3DA6" w:rsidRPr="00F76A6C">
        <w:t xml:space="preserve"> </w:t>
      </w:r>
      <w:commentRangeStart w:id="39"/>
      <w:r w:rsidR="001A3DA6" w:rsidRPr="00F76A6C">
        <w:t>(</w:t>
      </w:r>
      <w:proofErr w:type="spellStart"/>
      <w:r w:rsidR="00E37D8D" w:rsidRPr="00E37D8D">
        <w:t>Anciaes</w:t>
      </w:r>
      <w:proofErr w:type="spellEnd"/>
      <w:r w:rsidR="00E37D8D" w:rsidRPr="00E37D8D">
        <w:t xml:space="preserve"> &amp; Jones, 2020</w:t>
      </w:r>
      <w:r w:rsidR="00E37D8D">
        <w:t xml:space="preserve">, </w:t>
      </w:r>
      <w:proofErr w:type="spellStart"/>
      <w:r w:rsidR="001A3DA6" w:rsidRPr="00F76A6C">
        <w:t>Pucher</w:t>
      </w:r>
      <w:proofErr w:type="spellEnd"/>
      <w:r w:rsidR="001A3DA6" w:rsidRPr="00F76A6C">
        <w:t xml:space="preserve"> &amp; Dijkstra 2003)</w:t>
      </w:r>
      <w:r w:rsidRPr="00F76A6C">
        <w:t>.</w:t>
      </w:r>
      <w:r w:rsidR="0075298F" w:rsidRPr="00F76A6C">
        <w:t xml:space="preserve"> </w:t>
      </w:r>
      <w:commentRangeEnd w:id="39"/>
      <w:r w:rsidR="005E1A50">
        <w:rPr>
          <w:rStyle w:val="CommentReference"/>
        </w:rPr>
        <w:commentReference w:id="39"/>
      </w:r>
      <w:r w:rsidR="00DA09C7" w:rsidRPr="00F76A6C">
        <w:t>Consequently</w:t>
      </w:r>
      <w:r w:rsidR="00DE0D21" w:rsidRPr="00F76A6C">
        <w:t xml:space="preserve">, opportunities for </w:t>
      </w:r>
      <w:r w:rsidR="00FB63B2" w:rsidRPr="00F76A6C">
        <w:t>active transport modes</w:t>
      </w:r>
      <w:r w:rsidR="00CF1D19" w:rsidRPr="00F76A6C">
        <w:t xml:space="preserve"> have improved </w:t>
      </w:r>
      <w:r w:rsidR="006F0CCE" w:rsidRPr="00F76A6C">
        <w:t xml:space="preserve">and </w:t>
      </w:r>
      <w:r w:rsidR="00DE0D21" w:rsidRPr="00F76A6C">
        <w:t>are</w:t>
      </w:r>
      <w:r w:rsidR="00FB63B2" w:rsidRPr="00F76A6C">
        <w:t xml:space="preserve"> improving </w:t>
      </w:r>
      <w:r w:rsidR="00DE0D21" w:rsidRPr="00F76A6C">
        <w:t xml:space="preserve">in </w:t>
      </w:r>
      <w:r w:rsidR="00FB63B2" w:rsidRPr="00F76A6C">
        <w:t>many cities</w:t>
      </w:r>
      <w:r w:rsidR="00DC2F31">
        <w:t>.</w:t>
      </w:r>
      <w:r w:rsidR="00DA0496" w:rsidRPr="00F76A6C">
        <w:t xml:space="preserve"> </w:t>
      </w:r>
      <w:r w:rsidR="00DC2F31">
        <w:t xml:space="preserve">Due to the improved opportunities and public support, </w:t>
      </w:r>
      <w:commentRangeStart w:id="40"/>
      <w:r w:rsidR="00C370C7" w:rsidRPr="00F76A6C">
        <w:t>p</w:t>
      </w:r>
      <w:r w:rsidR="00007F9B" w:rsidRPr="00F76A6C">
        <w:t>articularly</w:t>
      </w:r>
      <w:r w:rsidR="00434634" w:rsidRPr="00F76A6C">
        <w:t xml:space="preserve"> walking and cycling</w:t>
      </w:r>
      <w:r w:rsidR="00FB63B2" w:rsidRPr="00F76A6C">
        <w:t xml:space="preserve"> </w:t>
      </w:r>
      <w:r w:rsidR="001A706C" w:rsidRPr="00F76A6C">
        <w:t>have</w:t>
      </w:r>
      <w:r w:rsidR="00434634" w:rsidRPr="00F76A6C">
        <w:t xml:space="preserve"> </w:t>
      </w:r>
      <w:r w:rsidR="001A706C" w:rsidRPr="00F76A6C">
        <w:t xml:space="preserve">become </w:t>
      </w:r>
      <w:r w:rsidR="000B72F1" w:rsidRPr="00F76A6C">
        <w:t>increasingly</w:t>
      </w:r>
      <w:r w:rsidR="00434634" w:rsidRPr="00F76A6C">
        <w:t xml:space="preserve"> popular</w:t>
      </w:r>
      <w:commentRangeEnd w:id="40"/>
      <w:r w:rsidR="00DC519D">
        <w:rPr>
          <w:rStyle w:val="CommentReference"/>
        </w:rPr>
        <w:commentReference w:id="40"/>
      </w:r>
      <w:r w:rsidR="00434634" w:rsidRPr="00F76A6C">
        <w:t xml:space="preserve">. </w:t>
      </w:r>
      <w:r w:rsidR="002717DF" w:rsidRPr="00F76A6C">
        <w:t xml:space="preserve">In the case of Helsinki, for example, the popularity of walking and cycling have increased for several consecutive years and reached the shares of 29 % and 9 % (respectively) of all trips </w:t>
      </w:r>
      <w:r w:rsidR="002717DF" w:rsidRPr="00F76A6C">
        <w:fldChar w:fldCharType="begin"/>
      </w:r>
      <w:r w:rsidR="002717DF" w:rsidRPr="00F76A6C">
        <w:instrText xml:space="preserve"> ADDIN ZOTERO_ITEM CSL_CITATION {"citationID":"VtAvDJvF","properties":{"formattedCitation":"(Brandt et al., 2018)","plainCitation":"(Brandt et al., 2018)","noteIndex":0},"citationItems":[{"id":915,"uris":["http://zotero.org/users/5467145/items/RND388BW"],"uri":["http://zotero.org/users/5467145/items/RND388BW"],"itemData":{"id":915,"type":"report","title":"Liikkumistottumukset Helsingin seudulla","URL":"https://www.hsl.fi/sites/default/files/hsl_julkaisu_9_2019_netti.pdf (accessed on 10 April 2020)","author":[{"family":"Brandt","given":"Elina"},{"family":"Kantele","given":"Sampo"},{"family":"Räty","given":"Pekka"}],"issued":{"date-parts":[["2018"]]}}}],"schema":"https://github.com/citation-style-language/schema/raw/master/csl-citation.json"} </w:instrText>
      </w:r>
      <w:r w:rsidR="002717DF" w:rsidRPr="00F76A6C">
        <w:fldChar w:fldCharType="separate"/>
      </w:r>
      <w:r w:rsidR="002717DF" w:rsidRPr="00F76A6C">
        <w:t>(Brandt et al., 2018)</w:t>
      </w:r>
      <w:r w:rsidR="002717DF" w:rsidRPr="00F76A6C">
        <w:fldChar w:fldCharType="end"/>
      </w:r>
      <w:r w:rsidR="002717DF" w:rsidRPr="00F76A6C">
        <w:t xml:space="preserve">. </w:t>
      </w:r>
    </w:p>
    <w:p w14:paraId="01E92773" w14:textId="7E3928BC" w:rsidR="005D7967" w:rsidRPr="00F76A6C" w:rsidRDefault="002717DF" w:rsidP="00482DCC">
      <w:r w:rsidRPr="00F76A6C">
        <w:t xml:space="preserve">Walking and cycling </w:t>
      </w:r>
      <w:r w:rsidR="001C39CD" w:rsidRPr="00F76A6C">
        <w:t>are widely promoted as healthy and sustainable alternatives to private cars</w:t>
      </w:r>
      <w:r w:rsidR="00E47CDF" w:rsidRPr="00F76A6C">
        <w:t xml:space="preserve">, </w:t>
      </w:r>
      <w:r w:rsidR="000934BD" w:rsidRPr="00F76A6C">
        <w:t xml:space="preserve">as </w:t>
      </w:r>
      <w:r w:rsidR="0033570B" w:rsidRPr="00F76A6C">
        <w:t>indicated</w:t>
      </w:r>
      <w:r w:rsidR="004C137A" w:rsidRPr="00F76A6C">
        <w:t xml:space="preserve"> by relevant research (</w:t>
      </w:r>
      <w:r w:rsidR="004613F5" w:rsidRPr="00F76A6C">
        <w:t xml:space="preserve">e.g. </w:t>
      </w:r>
      <w:proofErr w:type="spellStart"/>
      <w:r w:rsidR="00250EAD" w:rsidRPr="00F76A6C">
        <w:t>Litman</w:t>
      </w:r>
      <w:proofErr w:type="spellEnd"/>
      <w:r w:rsidR="00250EAD" w:rsidRPr="00F76A6C">
        <w:t xml:space="preserve"> 2010, </w:t>
      </w:r>
      <w:proofErr w:type="spellStart"/>
      <w:r w:rsidR="004613F5" w:rsidRPr="00F76A6C">
        <w:t>Pucher</w:t>
      </w:r>
      <w:proofErr w:type="spellEnd"/>
      <w:r w:rsidR="004613F5" w:rsidRPr="00F76A6C">
        <w:t xml:space="preserve"> &amp; Buehler, 2010; </w:t>
      </w:r>
      <w:proofErr w:type="spellStart"/>
      <w:r w:rsidR="004613F5" w:rsidRPr="00F76A6C">
        <w:t>Rabl</w:t>
      </w:r>
      <w:proofErr w:type="spellEnd"/>
      <w:r w:rsidR="004613F5" w:rsidRPr="00F76A6C">
        <w:t xml:space="preserve"> &amp; de </w:t>
      </w:r>
      <w:proofErr w:type="spellStart"/>
      <w:r w:rsidR="004613F5" w:rsidRPr="00F76A6C">
        <w:t>Nazelle</w:t>
      </w:r>
      <w:proofErr w:type="spellEnd"/>
      <w:r w:rsidR="004613F5" w:rsidRPr="00F76A6C">
        <w:t>, 2012)</w:t>
      </w:r>
      <w:r w:rsidR="001C39CD" w:rsidRPr="00F76A6C">
        <w:t>.</w:t>
      </w:r>
      <w:r w:rsidR="005D7967" w:rsidRPr="00F76A6C">
        <w:t xml:space="preserve"> While the positive health effects arise from the physical activity, then</w:t>
      </w:r>
      <w:r w:rsidR="0068409C" w:rsidRPr="00F76A6C">
        <w:t xml:space="preserve"> adverse</w:t>
      </w:r>
      <w:r w:rsidR="005D7967" w:rsidRPr="00F76A6C">
        <w:t xml:space="preserve"> </w:t>
      </w:r>
      <w:r w:rsidR="00AD04A9" w:rsidRPr="00F76A6C">
        <w:t xml:space="preserve">environmental </w:t>
      </w:r>
      <w:r w:rsidR="005D7967" w:rsidRPr="00F76A6C">
        <w:t xml:space="preserve">exposure during the activity </w:t>
      </w:r>
      <w:r w:rsidR="00D12B6A" w:rsidRPr="00F76A6C">
        <w:t>may limit the net health effect</w:t>
      </w:r>
      <w:r w:rsidR="009D771D" w:rsidRPr="00F76A6C">
        <w:t xml:space="preserve">. </w:t>
      </w:r>
      <w:r w:rsidR="0031298B" w:rsidRPr="00F76A6C">
        <w:t xml:space="preserve">Vehicular traffic consumes the opportunities for </w:t>
      </w:r>
      <w:r w:rsidR="000D6084" w:rsidRPr="00F76A6C">
        <w:t xml:space="preserve">active transport modes </w:t>
      </w:r>
      <w:r w:rsidR="0031298B" w:rsidRPr="00F76A6C">
        <w:t xml:space="preserve">in several ways, including </w:t>
      </w:r>
      <w:r w:rsidR="00F064BB" w:rsidRPr="00F76A6C">
        <w:t>increasing</w:t>
      </w:r>
      <w:r w:rsidR="0031298B" w:rsidRPr="00F76A6C">
        <w:t xml:space="preserve"> risk for accidents and </w:t>
      </w:r>
      <w:r w:rsidR="00834C60" w:rsidRPr="00F76A6C">
        <w:t>via</w:t>
      </w:r>
      <w:r w:rsidR="0031298B" w:rsidRPr="00F76A6C">
        <w:t xml:space="preserve"> air and noise pollution (Jacobsen et al., 2009)</w:t>
      </w:r>
      <w:r w:rsidR="00EE45C8">
        <w:t>. Therefore, where</w:t>
      </w:r>
      <w:r w:rsidR="00EE45C8" w:rsidRPr="00F76A6C">
        <w:t xml:space="preserve"> the modal shift from car to active transport modes is arguably beneficial in societal level (i.e. socially and economically more </w:t>
      </w:r>
      <w:r w:rsidR="00EE45C8" w:rsidRPr="00F76A6C">
        <w:lastRenderedPageBreak/>
        <w:t>sustainable), individuals may experience also adverse health effects from</w:t>
      </w:r>
      <w:r w:rsidR="00EE45C8">
        <w:t xml:space="preserve"> the</w:t>
      </w:r>
      <w:r w:rsidR="00EE45C8" w:rsidRPr="00F76A6C">
        <w:t xml:space="preserve"> increased exposure to pollutants (Hartog et al., 2010</w:t>
      </w:r>
      <w:r w:rsidR="004028E2">
        <w:t xml:space="preserve">; </w:t>
      </w:r>
      <w:r w:rsidR="004028E2" w:rsidRPr="00F76A6C">
        <w:t>Jacobsen et al., 2009</w:t>
      </w:r>
      <w:r w:rsidR="00EE45C8" w:rsidRPr="00F76A6C">
        <w:t>).</w:t>
      </w:r>
      <w:r w:rsidR="0031298B" w:rsidRPr="00F76A6C">
        <w:t xml:space="preserve"> </w:t>
      </w:r>
      <w:r w:rsidR="001C3CF1" w:rsidRPr="00F76A6C">
        <w:t xml:space="preserve">As per </w:t>
      </w:r>
      <w:r w:rsidR="00A35EA6" w:rsidRPr="00F76A6C">
        <w:t xml:space="preserve">De Hartog et al. (2010), </w:t>
      </w:r>
      <w:r w:rsidR="00D12B6A" w:rsidRPr="00F76A6C">
        <w:t xml:space="preserve">the net health effect of </w:t>
      </w:r>
      <w:r w:rsidR="003D35BC" w:rsidRPr="00F76A6C">
        <w:t xml:space="preserve">walking and cycling </w:t>
      </w:r>
      <w:r w:rsidR="0096133B" w:rsidRPr="00F76A6C">
        <w:t>is</w:t>
      </w:r>
      <w:r w:rsidR="00D12B6A" w:rsidRPr="00F76A6C">
        <w:t xml:space="preserve"> challenging to assess</w:t>
      </w:r>
      <w:r w:rsidR="00161EE1" w:rsidRPr="00F76A6C">
        <w:t xml:space="preserve"> </w:t>
      </w:r>
      <w:r w:rsidR="0051577F" w:rsidRPr="00F76A6C">
        <w:t xml:space="preserve">since it tends </w:t>
      </w:r>
      <w:r w:rsidR="00696B81" w:rsidRPr="00F76A6C">
        <w:t xml:space="preserve">to </w:t>
      </w:r>
      <w:r w:rsidR="00D12B6A" w:rsidRPr="00F76A6C">
        <w:t>vary in different situations and environments</w:t>
      </w:r>
      <w:r w:rsidR="00EE45C8">
        <w:t xml:space="preserve">. </w:t>
      </w:r>
      <w:commentRangeStart w:id="41"/>
      <w:commentRangeEnd w:id="41"/>
      <w:r w:rsidR="00306279">
        <w:rPr>
          <w:rStyle w:val="CommentReference"/>
        </w:rPr>
        <w:commentReference w:id="41"/>
      </w:r>
      <w:r w:rsidR="00DB4FB5" w:rsidRPr="00F76A6C">
        <w:t xml:space="preserve">Nevertheless, </w:t>
      </w:r>
      <w:r w:rsidR="00E917F7" w:rsidRPr="00F76A6C">
        <w:t xml:space="preserve">based on their extensive literature review, </w:t>
      </w:r>
      <w:r w:rsidR="00DB4FB5" w:rsidRPr="00F76A6C">
        <w:t>Hartog et al. (2010) concluded that “</w:t>
      </w:r>
      <w:r w:rsidR="00E917F7" w:rsidRPr="00F76A6C">
        <w:t>…</w:t>
      </w:r>
      <w:r w:rsidR="00DB4FB5" w:rsidRPr="00F76A6C">
        <w:t>the estimated health benefits of cycling were substantially larger than the risks relative to car driving for individuals shifting their mode of transport”</w:t>
      </w:r>
      <w:r w:rsidR="00166019" w:rsidRPr="00F76A6C">
        <w:t xml:space="preserve">. This finding strongly suggests that </w:t>
      </w:r>
      <w:r w:rsidR="00F2204B" w:rsidRPr="00F76A6C">
        <w:t xml:space="preserve">the </w:t>
      </w:r>
      <w:r w:rsidR="00166019" w:rsidRPr="00F76A6C">
        <w:t xml:space="preserve">modal shift to active transport modes is likely to provide </w:t>
      </w:r>
      <w:r w:rsidR="00AF560C" w:rsidRPr="00F76A6C">
        <w:t xml:space="preserve">net </w:t>
      </w:r>
      <w:r w:rsidR="00166019" w:rsidRPr="00F76A6C">
        <w:t xml:space="preserve">health benefits already on an individual level, </w:t>
      </w:r>
      <w:r w:rsidR="003D30A5" w:rsidRPr="00F76A6C">
        <w:t xml:space="preserve">even if </w:t>
      </w:r>
      <w:r w:rsidR="00C2491F" w:rsidRPr="00F76A6C">
        <w:t xml:space="preserve">many desired </w:t>
      </w:r>
      <w:r w:rsidR="00166019" w:rsidRPr="00F76A6C">
        <w:t>societal effects develop only after a substantial share of citizens have adopted the shift</w:t>
      </w:r>
      <w:commentRangeStart w:id="42"/>
      <w:r w:rsidR="00166019" w:rsidRPr="00F76A6C">
        <w:t>.</w:t>
      </w:r>
      <w:commentRangeEnd w:id="42"/>
      <w:r w:rsidR="00F01B29">
        <w:rPr>
          <w:rStyle w:val="CommentReference"/>
        </w:rPr>
        <w:commentReference w:id="42"/>
      </w:r>
      <w:r w:rsidR="00166019" w:rsidRPr="00F76A6C">
        <w:t xml:space="preserve"> </w:t>
      </w:r>
    </w:p>
    <w:p w14:paraId="45B8B298" w14:textId="03A6BD53" w:rsidR="0098228E" w:rsidRPr="00F76A6C" w:rsidRDefault="00D13DD9" w:rsidP="0098228E">
      <w:pPr>
        <w:pStyle w:val="Heading2"/>
      </w:pPr>
      <w:bookmarkStart w:id="43" w:name="_Toc39589978"/>
      <w:r w:rsidRPr="00F76A6C">
        <w:t>Concepts and a</w:t>
      </w:r>
      <w:r w:rsidR="0098228E" w:rsidRPr="00F76A6C">
        <w:t xml:space="preserve">pproaches in assessing dynamic </w:t>
      </w:r>
      <w:commentRangeStart w:id="44"/>
      <w:r w:rsidR="0098228E" w:rsidRPr="00F76A6C">
        <w:t>exposure</w:t>
      </w:r>
      <w:commentRangeEnd w:id="44"/>
      <w:r w:rsidR="001E013C">
        <w:rPr>
          <w:rStyle w:val="CommentReference"/>
          <w:rFonts w:eastAsiaTheme="minorHAnsi" w:cs="Times New Roman"/>
          <w:b w:val="0"/>
          <w:color w:val="auto"/>
          <w:spacing w:val="0"/>
        </w:rPr>
        <w:commentReference w:id="44"/>
      </w:r>
      <w:bookmarkEnd w:id="43"/>
    </w:p>
    <w:p w14:paraId="5B41CD5B" w14:textId="1981A40E" w:rsidR="001B3214" w:rsidRPr="00F76A6C" w:rsidRDefault="001B3214" w:rsidP="0098228E">
      <w:r w:rsidRPr="00F76A6C">
        <w:t xml:space="preserve">In this chapter, literature on dynamic exposure </w:t>
      </w:r>
      <w:r w:rsidR="004579AC" w:rsidRPr="00F76A6C">
        <w:t>either</w:t>
      </w:r>
      <w:r w:rsidR="00E46ED7" w:rsidRPr="00F76A6C">
        <w:t xml:space="preserve"> to</w:t>
      </w:r>
      <w:r w:rsidR="004579AC" w:rsidRPr="00F76A6C">
        <w:t xml:space="preserve"> </w:t>
      </w:r>
      <w:r w:rsidR="00F01B29">
        <w:t xml:space="preserve">either </w:t>
      </w:r>
      <w:r w:rsidRPr="00F76A6C">
        <w:t xml:space="preserve">air pollution </w:t>
      </w:r>
      <w:r w:rsidR="004579AC" w:rsidRPr="00F76A6C">
        <w:t xml:space="preserve">or </w:t>
      </w:r>
      <w:r w:rsidR="00C23A2E" w:rsidRPr="00F76A6C">
        <w:t xml:space="preserve">traffic </w:t>
      </w:r>
      <w:r w:rsidRPr="00F76A6C">
        <w:t xml:space="preserve">noise </w:t>
      </w:r>
      <w:r w:rsidR="00F01B29">
        <w:t xml:space="preserve">is </w:t>
      </w:r>
      <w:r w:rsidRPr="00F76A6C">
        <w:t>reviewed</w:t>
      </w:r>
      <w:r w:rsidR="00327CDF" w:rsidRPr="00F76A6C">
        <w:t>,</w:t>
      </w:r>
      <w:r w:rsidRPr="00F76A6C">
        <w:t xml:space="preserve"> </w:t>
      </w:r>
      <w:r w:rsidR="000C0253" w:rsidRPr="00F76A6C">
        <w:t>since</w:t>
      </w:r>
      <w:r w:rsidRPr="00F76A6C">
        <w:t xml:space="preserve"> only </w:t>
      </w:r>
      <w:r w:rsidR="00F01B29">
        <w:t xml:space="preserve">a </w:t>
      </w:r>
      <w:r w:rsidRPr="00F76A6C">
        <w:t xml:space="preserve">few studies have focused solely on </w:t>
      </w:r>
      <w:r w:rsidR="00C23A2E" w:rsidRPr="00F76A6C">
        <w:t>noise exposure</w:t>
      </w:r>
      <w:r w:rsidR="00F01B29">
        <w:t>,</w:t>
      </w:r>
      <w:r w:rsidR="00453E69" w:rsidRPr="00F76A6C">
        <w:t xml:space="preserve"> and </w:t>
      </w:r>
      <w:r w:rsidRPr="00F76A6C">
        <w:t>the</w:t>
      </w:r>
      <w:r w:rsidR="00F07092" w:rsidRPr="00F76A6C">
        <w:t xml:space="preserve"> concept</w:t>
      </w:r>
      <w:r w:rsidR="00747823" w:rsidRPr="00F76A6C">
        <w:t>s</w:t>
      </w:r>
      <w:r w:rsidR="00F07092" w:rsidRPr="00F76A6C">
        <w:t xml:space="preserve"> and</w:t>
      </w:r>
      <w:r w:rsidRPr="00F76A6C">
        <w:t xml:space="preserve"> spatial analysis methods for assessing </w:t>
      </w:r>
      <w:r w:rsidR="006C4FD6" w:rsidRPr="00F76A6C">
        <w:t xml:space="preserve">dynamic </w:t>
      </w:r>
      <w:r w:rsidRPr="00F76A6C">
        <w:t xml:space="preserve">exposures to different pollutants </w:t>
      </w:r>
      <w:r w:rsidR="00747823" w:rsidRPr="00F76A6C">
        <w:t xml:space="preserve">have been </w:t>
      </w:r>
      <w:r w:rsidRPr="00F76A6C">
        <w:t>more or less analogous.</w:t>
      </w:r>
      <w:r w:rsidR="00F07092" w:rsidRPr="00F76A6C">
        <w:t xml:space="preserve"> </w:t>
      </w:r>
    </w:p>
    <w:p w14:paraId="26539707" w14:textId="33D2A8C9" w:rsidR="00D407EC" w:rsidRPr="00F76A6C" w:rsidRDefault="00CC7D16" w:rsidP="0098228E">
      <w:r>
        <w:t>Due to the suggested</w:t>
      </w:r>
      <w:r w:rsidR="00E64D99">
        <w:t xml:space="preserve"> mixed health effects of active transport modes (</w:t>
      </w:r>
      <w:r w:rsidR="009740C2" w:rsidRPr="00F76A6C">
        <w:fldChar w:fldCharType="begin"/>
      </w:r>
      <w:r w:rsidR="007B675C" w:rsidRPr="00F76A6C">
        <w:instrText xml:space="preserve"> ADDIN ZOTERO_ITEM CSL_CITATION {"citationID":"8970KGJe","properties":{"formattedCitation":"(Rabl &amp; de Nazelle, 2012; Reynolds et al., 2010; Tainio et al., 2016)","plainCitation":"(Rabl &amp; de Nazelle, 2012; Reynolds et al., 2010; Tainio et al., 2016)","dontUpdate":true,"noteIndex":0},"citationItems":[{"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id":477,"uris":["http://zotero.org/users/5467145/items/2TET2FWP"],"uri":["http://zotero.org/users/5467145/items/2TET2FWP"],"itemData":{"id":477,"type":"article-journal","container-title":"National Collaboration Centre for Environmental Health","source":"Google Scholar","title":"Active transportation in urban areas: exploring health benefits and risks","title-short":"Active transportation in urban areas","volume":"2","author":[{"family":"Reynolds","given":"Conor"},{"family":"Winters","given":"Meghan"},{"family":"Ries","given":"F."},{"family":"Gouge","given":"Brian"}],"issued":{"date-parts":[["2010"]]}}},{"id":414,"uris":["http://zotero.org/users/5467145/items/LYWSVD7B"],"uri":["http://zotero.org/users/5467145/items/LYWSVD7B"],"itemData":{"id":414,"type":"article-journal","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container-title":"Preventive Medicine","DOI":"10.1016/j.ypmed.2016.02.002","ISSN":"0091-7435","journalAbbreviation":"Preventive Medicine","page":"233-236","source":"ScienceDirect","title":"Can air pollution negate the health benefits of cycling and walking?","volume":"87","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009740C2" w:rsidRPr="00F76A6C">
        <w:fldChar w:fldCharType="separate"/>
      </w:r>
      <w:r w:rsidR="00E64D99">
        <w:t>chapter 2.4;</w:t>
      </w:r>
      <w:r w:rsidR="009740C2" w:rsidRPr="00F76A6C">
        <w:t xml:space="preserve"> Rabl &amp; de Nazelle, 2012; Reynolds et al., 2010; Tainio et al., 2016)</w:t>
      </w:r>
      <w:r w:rsidR="009740C2" w:rsidRPr="00F76A6C">
        <w:fldChar w:fldCharType="end"/>
      </w:r>
      <w:r w:rsidR="00CB1CEE" w:rsidRPr="00F76A6C">
        <w:t xml:space="preserve">, means for assessing pedestrians’ exposure to pollutants </w:t>
      </w:r>
      <w:r w:rsidR="00337136">
        <w:t>have been developed in order to</w:t>
      </w:r>
      <w:r w:rsidR="00CB1CEE" w:rsidRPr="00F76A6C">
        <w:t xml:space="preserve"> </w:t>
      </w:r>
      <w:r w:rsidR="00727B2D">
        <w:t xml:space="preserve">enable </w:t>
      </w:r>
      <w:r w:rsidR="00CB1CEE" w:rsidRPr="00F76A6C">
        <w:t>estimat</w:t>
      </w:r>
      <w:r w:rsidR="00727B2D">
        <w:t>ing</w:t>
      </w:r>
      <w:r w:rsidR="00CB1CEE" w:rsidRPr="00F76A6C">
        <w:t xml:space="preserve"> the net health effect.</w:t>
      </w:r>
      <w:r w:rsidR="00D26F0A" w:rsidRPr="00F76A6C">
        <w:t xml:space="preserve"> </w:t>
      </w:r>
      <w:r w:rsidR="0030478B" w:rsidRPr="00F76A6C">
        <w:t xml:space="preserve">The concept </w:t>
      </w:r>
      <w:r w:rsidR="0030478B" w:rsidRPr="00C4055A">
        <w:rPr>
          <w:i/>
          <w:iCs/>
        </w:rPr>
        <w:t>journey-time exposure</w:t>
      </w:r>
      <w:r w:rsidR="0030478B" w:rsidRPr="00F76A6C">
        <w:t xml:space="preserve"> has been used in</w:t>
      </w:r>
      <w:r w:rsidR="00D26F0A" w:rsidRPr="00F76A6C">
        <w:t xml:space="preserve"> a few studies</w:t>
      </w:r>
      <w:r w:rsidR="00841961" w:rsidRPr="00F76A6C">
        <w:t xml:space="preserve"> </w:t>
      </w:r>
      <w:commentRangeStart w:id="45"/>
      <w:r w:rsidR="00841961" w:rsidRPr="00F76A6C">
        <w:fldChar w:fldCharType="begin"/>
      </w:r>
      <w:r w:rsidR="007B675C" w:rsidRPr="00F76A6C">
        <w:instrText xml:space="preserve"> ADDIN ZOTERO_ITEM CSL_CITATION {"citationID":"oEERvqhY","properties":{"formattedCitation":"(Davies &amp; Whyatt, 2009; Gulliver &amp; Briggs, 2005)","plainCitation":"(Davies &amp; Whyatt, 2009; Gulliver &amp; Briggs, 2005)","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rsidR="00841961" w:rsidRPr="00F76A6C">
        <w:fldChar w:fldCharType="separate"/>
      </w:r>
      <w:r w:rsidR="00D26F0A" w:rsidRPr="00F76A6C">
        <w:t>(e.g. Davies &amp; Whyatt, 2009</w:t>
      </w:r>
      <w:r w:rsidR="00C4055A">
        <w:t>, 2014</w:t>
      </w:r>
      <w:r w:rsidR="00D26F0A" w:rsidRPr="00F76A6C">
        <w:t xml:space="preserve">; </w:t>
      </w:r>
      <w:r w:rsidR="00F11EF6" w:rsidRPr="00F11EF6">
        <w:t>Mölter &amp; Lindley</w:t>
      </w:r>
      <w:r w:rsidR="00C4055A">
        <w:t>,</w:t>
      </w:r>
      <w:r w:rsidR="00F11EF6">
        <w:t xml:space="preserve"> </w:t>
      </w:r>
      <w:r w:rsidR="00F11EF6" w:rsidRPr="00F11EF6">
        <w:t>2015</w:t>
      </w:r>
      <w:r w:rsidR="00D26F0A" w:rsidRPr="00F76A6C">
        <w:t>)</w:t>
      </w:r>
      <w:r w:rsidR="00841961" w:rsidRPr="00F76A6C">
        <w:fldChar w:fldCharType="end"/>
      </w:r>
      <w:r w:rsidR="0030478B" w:rsidRPr="00F76A6C">
        <w:t>,</w:t>
      </w:r>
      <w:commentRangeEnd w:id="45"/>
      <w:r w:rsidR="00276B66">
        <w:rPr>
          <w:rStyle w:val="CommentReference"/>
        </w:rPr>
        <w:commentReference w:id="45"/>
      </w:r>
      <w:r w:rsidR="0030478B" w:rsidRPr="00F76A6C">
        <w:t xml:space="preserve"> </w:t>
      </w:r>
      <w:r w:rsidR="00841961" w:rsidRPr="00F76A6C">
        <w:t>emphasiz</w:t>
      </w:r>
      <w:r w:rsidR="0030478B" w:rsidRPr="00F76A6C">
        <w:t>ing</w:t>
      </w:r>
      <w:r w:rsidR="00841961" w:rsidRPr="00F76A6C">
        <w:t xml:space="preserve"> the relative importance of </w:t>
      </w:r>
      <w:r w:rsidR="005E3328" w:rsidRPr="00F76A6C">
        <w:t>dynamic exposure</w:t>
      </w:r>
      <w:r w:rsidR="00841961" w:rsidRPr="00F76A6C">
        <w:t xml:space="preserve"> as a component in individual’s total</w:t>
      </w:r>
      <w:r w:rsidR="005E3328" w:rsidRPr="00F76A6C">
        <w:t xml:space="preserve"> daily</w:t>
      </w:r>
      <w:r w:rsidR="00841961" w:rsidRPr="00F76A6C">
        <w:t xml:space="preserve"> exposure. </w:t>
      </w:r>
      <w:r w:rsidR="008F5049" w:rsidRPr="00F76A6C">
        <w:t>J</w:t>
      </w:r>
      <w:r w:rsidR="00841961" w:rsidRPr="00F76A6C">
        <w:t xml:space="preserve">ourney-time exposure </w:t>
      </w:r>
      <w:r w:rsidR="009B40CC" w:rsidRPr="00F76A6C">
        <w:t xml:space="preserve">occurs </w:t>
      </w:r>
      <w:r w:rsidR="00841961" w:rsidRPr="00F76A6C">
        <w:t xml:space="preserve">in space and time, where both </w:t>
      </w:r>
      <w:r w:rsidR="006F2955" w:rsidRPr="00F76A6C">
        <w:t xml:space="preserve">location of the individual </w:t>
      </w:r>
      <w:r w:rsidR="00841961" w:rsidRPr="00F76A6C">
        <w:t xml:space="preserve">and environmental conditions </w:t>
      </w:r>
      <w:r w:rsidR="00310F3E" w:rsidRPr="00F76A6C">
        <w:t>are</w:t>
      </w:r>
      <w:r w:rsidR="009B40CC" w:rsidRPr="00F76A6C">
        <w:t xml:space="preserve"> </w:t>
      </w:r>
      <w:r w:rsidR="00841961" w:rsidRPr="00F76A6C">
        <w:t>dynamic.</w:t>
      </w:r>
      <w:r w:rsidR="00947931" w:rsidRPr="00F76A6C">
        <w:t xml:space="preserve"> </w:t>
      </w:r>
      <w:r w:rsidR="0027689B" w:rsidRPr="00F76A6C">
        <w:t xml:space="preserve">These considerations </w:t>
      </w:r>
      <w:r w:rsidR="00AB23E4" w:rsidRPr="00F76A6C">
        <w:t>introduce</w:t>
      </w:r>
      <w:r w:rsidR="0027689B" w:rsidRPr="00F76A6C">
        <w:t xml:space="preserve"> </w:t>
      </w:r>
      <w:r w:rsidR="00947931" w:rsidRPr="00F76A6C">
        <w:t xml:space="preserve">a </w:t>
      </w:r>
      <w:r w:rsidR="0016389A" w:rsidRPr="00F76A6C">
        <w:t xml:space="preserve">conceptual and </w:t>
      </w:r>
      <w:r w:rsidR="00947931" w:rsidRPr="00F76A6C">
        <w:t xml:space="preserve">technical challenge in implementing </w:t>
      </w:r>
      <w:r w:rsidR="007D0270" w:rsidRPr="00F76A6C">
        <w:t xml:space="preserve">assessments for </w:t>
      </w:r>
      <w:r w:rsidR="00947931" w:rsidRPr="00F76A6C">
        <w:t>journey-time exposure: the used data needs to have both high spatial and temporal resolution.</w:t>
      </w:r>
      <w:r w:rsidR="001E05C2" w:rsidRPr="00F76A6C">
        <w:t xml:space="preserve"> </w:t>
      </w:r>
      <w:r w:rsidR="009B4A0A" w:rsidRPr="00F76A6C">
        <w:t xml:space="preserve">In the later parts of the thesis, the concept </w:t>
      </w:r>
      <w:r w:rsidR="009B4A0A" w:rsidRPr="00F76A6C">
        <w:rPr>
          <w:i/>
          <w:iCs/>
        </w:rPr>
        <w:t xml:space="preserve">dynamic exposure </w:t>
      </w:r>
      <w:r w:rsidR="009B4A0A" w:rsidRPr="00F76A6C">
        <w:t>is used interchangeably with</w:t>
      </w:r>
      <w:r w:rsidR="00A63E41" w:rsidRPr="00F76A6C">
        <w:t xml:space="preserve"> the concept</w:t>
      </w:r>
      <w:r w:rsidR="009B4A0A" w:rsidRPr="00F76A6C">
        <w:t xml:space="preserve"> </w:t>
      </w:r>
      <w:r w:rsidR="009B4A0A" w:rsidRPr="00F76A6C">
        <w:rPr>
          <w:i/>
          <w:iCs/>
        </w:rPr>
        <w:t>journey-time exposure</w:t>
      </w:r>
      <w:r w:rsidR="009B4A0A" w:rsidRPr="00F76A6C">
        <w:t>.</w:t>
      </w:r>
      <w:r w:rsidR="00AB7180" w:rsidRPr="00F76A6C">
        <w:t xml:space="preserve"> </w:t>
      </w:r>
    </w:p>
    <w:p w14:paraId="03974BEC" w14:textId="30689718" w:rsidR="005D3B39" w:rsidRPr="00F76A6C" w:rsidRDefault="005D3B39" w:rsidP="0098228E">
      <w:r w:rsidRPr="00F76A6C">
        <w:t xml:space="preserve">Exposure to </w:t>
      </w:r>
      <w:r w:rsidR="00692E20" w:rsidRPr="00F76A6C">
        <w:t xml:space="preserve">a </w:t>
      </w:r>
      <w:r w:rsidRPr="00F76A6C">
        <w:t xml:space="preserve">pollutant is </w:t>
      </w:r>
      <w:r w:rsidR="005B6038" w:rsidRPr="00F76A6C">
        <w:t>commonly</w:t>
      </w:r>
      <w:r w:rsidR="00523D44" w:rsidRPr="00F76A6C">
        <w:t xml:space="preserve"> </w:t>
      </w:r>
      <w:r w:rsidR="005B6038" w:rsidRPr="00F76A6C">
        <w:t xml:space="preserve">measured </w:t>
      </w:r>
      <w:r w:rsidR="00092128" w:rsidRPr="00F76A6C">
        <w:t xml:space="preserve">simply </w:t>
      </w:r>
      <w:r w:rsidRPr="00F76A6C">
        <w:t>as either duration or distance of exposure to certain concentrations or levels of the pollut</w:t>
      </w:r>
      <w:r w:rsidR="000E1BA5" w:rsidRPr="00F76A6C">
        <w:t>ant</w:t>
      </w:r>
      <w:r w:rsidR="00A6130F" w:rsidRPr="00F76A6C">
        <w:t xml:space="preserve"> (e.g. </w:t>
      </w:r>
      <w:r w:rsidR="00A6130F" w:rsidRPr="00F76A6C">
        <w:fldChar w:fldCharType="begin"/>
      </w:r>
      <w:r w:rsidR="00A6130F" w:rsidRPr="00F76A6C">
        <w:instrText xml:space="preserve"> REF _Ref32769173 \h </w:instrText>
      </w:r>
      <w:r w:rsidR="001350E2" w:rsidRPr="00F76A6C">
        <w:instrText xml:space="preserve"> \* MERGEFORMAT </w:instrText>
      </w:r>
      <w:r w:rsidR="00A6130F" w:rsidRPr="00F76A6C">
        <w:fldChar w:fldCharType="separate"/>
      </w:r>
      <w:r w:rsidR="004A4362" w:rsidRPr="00F76A6C">
        <w:t>Figure 3</w:t>
      </w:r>
      <w:r w:rsidR="00A6130F" w:rsidRPr="00F76A6C">
        <w:fldChar w:fldCharType="end"/>
      </w:r>
      <w:r w:rsidR="00A6130F" w:rsidRPr="00F76A6C">
        <w:t>)</w:t>
      </w:r>
      <w:r w:rsidRPr="00F76A6C">
        <w:t>.</w:t>
      </w:r>
      <w:r w:rsidR="0050467B" w:rsidRPr="00F76A6C">
        <w:t xml:space="preserve"> </w:t>
      </w:r>
      <w:r w:rsidR="009B7A55" w:rsidRPr="00F76A6C">
        <w:t xml:space="preserve">A commonly used </w:t>
      </w:r>
      <w:r w:rsidR="0072374D" w:rsidRPr="00F76A6C">
        <w:t xml:space="preserve">index </w:t>
      </w:r>
      <w:r w:rsidR="003B0328" w:rsidRPr="00F76A6C">
        <w:t>of</w:t>
      </w:r>
      <w:r w:rsidR="009B7A55" w:rsidRPr="00F76A6C">
        <w:t xml:space="preserve"> exposure to a pollutant can </w:t>
      </w:r>
      <w:r w:rsidR="0072374D" w:rsidRPr="00F76A6C">
        <w:t>be calculated simply</w:t>
      </w:r>
      <w:r w:rsidR="006D4ABA" w:rsidRPr="00F76A6C">
        <w:t xml:space="preserve"> by multiplying </w:t>
      </w:r>
      <w:r w:rsidR="009B7A55" w:rsidRPr="00F76A6C">
        <w:t xml:space="preserve">a set of </w:t>
      </w:r>
      <w:r w:rsidR="0072374D" w:rsidRPr="00F76A6C">
        <w:t xml:space="preserve">travel times </w:t>
      </w:r>
      <w:r w:rsidR="006D4ABA" w:rsidRPr="00F76A6C">
        <w:t xml:space="preserve">by </w:t>
      </w:r>
      <w:r w:rsidR="005D02DF" w:rsidRPr="00F76A6C">
        <w:t xml:space="preserve">the </w:t>
      </w:r>
      <w:r w:rsidR="0072374D" w:rsidRPr="00F76A6C">
        <w:t xml:space="preserve">respective </w:t>
      </w:r>
      <w:r w:rsidR="006D4ABA" w:rsidRPr="00F76A6C">
        <w:t>level</w:t>
      </w:r>
      <w:r w:rsidR="009B7A55" w:rsidRPr="00F76A6C">
        <w:t>s</w:t>
      </w:r>
      <w:r w:rsidR="006D4ABA" w:rsidRPr="00F76A6C">
        <w:t xml:space="preserve"> </w:t>
      </w:r>
      <w:r w:rsidR="005D02DF" w:rsidRPr="00F76A6C">
        <w:t xml:space="preserve">or </w:t>
      </w:r>
      <w:r w:rsidR="006D4ABA" w:rsidRPr="00F76A6C">
        <w:t>concentration</w:t>
      </w:r>
      <w:r w:rsidR="009B7A55" w:rsidRPr="00F76A6C">
        <w:t>s</w:t>
      </w:r>
      <w:r w:rsidR="006D4ABA" w:rsidRPr="00F76A6C">
        <w:t xml:space="preserve"> of </w:t>
      </w:r>
      <w:r w:rsidR="001E633D" w:rsidRPr="00F76A6C">
        <w:t>the</w:t>
      </w:r>
      <w:r w:rsidR="006D4ABA" w:rsidRPr="00F76A6C">
        <w:t xml:space="preserve"> </w:t>
      </w:r>
      <w:r w:rsidR="00B25CAE" w:rsidRPr="00F76A6C">
        <w:t xml:space="preserve">chosen </w:t>
      </w:r>
      <w:r w:rsidR="006D4ABA" w:rsidRPr="00F76A6C">
        <w:t xml:space="preserve">pollutant (e.g. </w:t>
      </w:r>
      <w:r w:rsidR="006D4ABA" w:rsidRPr="00F76A6C">
        <w:fldChar w:fldCharType="begin"/>
      </w:r>
      <w:r w:rsidR="007B675C" w:rsidRPr="00F76A6C">
        <w:instrText xml:space="preserve"> ADDIN ZOTERO_ITEM CSL_CITATION {"citationID":"tLn3i8Kw","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6D4ABA" w:rsidRPr="00F76A6C">
        <w:fldChar w:fldCharType="separate"/>
      </w:r>
      <w:r w:rsidR="006D4ABA" w:rsidRPr="00F76A6C">
        <w:t>Hasenfratz et al., 2015)</w:t>
      </w:r>
      <w:r w:rsidR="006D4ABA" w:rsidRPr="00F76A6C">
        <w:fldChar w:fldCharType="end"/>
      </w:r>
      <w:r w:rsidR="006D4ABA" w:rsidRPr="00F76A6C">
        <w:t>.</w:t>
      </w:r>
      <w:r w:rsidR="008D4379" w:rsidRPr="00F76A6C">
        <w:t xml:space="preserve"> </w:t>
      </w:r>
      <w:r w:rsidR="009B7A55" w:rsidRPr="00F76A6C">
        <w:t xml:space="preserve">Specific to studies on exposure to air pollution, one of </w:t>
      </w:r>
      <w:r w:rsidR="00D17415" w:rsidRPr="00F76A6C">
        <w:t xml:space="preserve">the </w:t>
      </w:r>
      <w:r w:rsidR="00425DE7" w:rsidRPr="00F76A6C">
        <w:t xml:space="preserve">metrics </w:t>
      </w:r>
      <w:r w:rsidR="00153F30" w:rsidRPr="00F76A6C">
        <w:t>ha</w:t>
      </w:r>
      <w:r w:rsidR="00BA01ED">
        <w:t>s</w:t>
      </w:r>
      <w:r w:rsidR="00153F30" w:rsidRPr="00F76A6C">
        <w:t xml:space="preserve"> </w:t>
      </w:r>
      <w:r w:rsidR="009B7A55" w:rsidRPr="00F76A6C">
        <w:t>been (estimated) total inhaled dose</w:t>
      </w:r>
      <w:r w:rsidR="00A72951" w:rsidRPr="00F76A6C">
        <w:t>s</w:t>
      </w:r>
      <w:r w:rsidR="009B7A55" w:rsidRPr="00F76A6C">
        <w:t xml:space="preserve"> of </w:t>
      </w:r>
      <w:r w:rsidR="00A72951" w:rsidRPr="00F76A6C">
        <w:t xml:space="preserve">different </w:t>
      </w:r>
      <w:r w:rsidR="009B7A55" w:rsidRPr="00F76A6C">
        <w:t>pollutant</w:t>
      </w:r>
      <w:r w:rsidR="00A72951" w:rsidRPr="00F76A6C">
        <w:t>s</w:t>
      </w:r>
      <w:r w:rsidR="009B7A55" w:rsidRPr="00F76A6C">
        <w:t>.</w:t>
      </w:r>
      <w:r w:rsidR="00E21505" w:rsidRPr="00F76A6C">
        <w:t xml:space="preserve"> </w:t>
      </w:r>
      <w:r w:rsidR="008D4379" w:rsidRPr="00F76A6C">
        <w:t xml:space="preserve">Depending on the study setting, </w:t>
      </w:r>
      <w:r w:rsidR="00985EE5" w:rsidRPr="00F76A6C">
        <w:t xml:space="preserve">dynamic </w:t>
      </w:r>
      <w:r w:rsidR="008D4379" w:rsidRPr="00F76A6C">
        <w:t xml:space="preserve">exposures </w:t>
      </w:r>
      <w:r w:rsidR="0078235D" w:rsidRPr="00F76A6C">
        <w:t>can finally</w:t>
      </w:r>
      <w:r w:rsidR="00691743" w:rsidRPr="00F76A6C">
        <w:t xml:space="preserve"> </w:t>
      </w:r>
      <w:r w:rsidR="00DD7505" w:rsidRPr="00F76A6C">
        <w:t xml:space="preserve">be </w:t>
      </w:r>
      <w:r w:rsidR="008D4379" w:rsidRPr="00F76A6C">
        <w:t xml:space="preserve">aggregated by </w:t>
      </w:r>
      <w:r w:rsidR="00985EE5" w:rsidRPr="00F76A6C">
        <w:t xml:space="preserve">predefined </w:t>
      </w:r>
      <w:r w:rsidR="009A473A" w:rsidRPr="00F76A6C">
        <w:t xml:space="preserve">thresholds for </w:t>
      </w:r>
      <w:r w:rsidR="008D4379" w:rsidRPr="00F76A6C">
        <w:t>concentration</w:t>
      </w:r>
      <w:r w:rsidR="005D02DF" w:rsidRPr="00F76A6C">
        <w:t xml:space="preserve"> (or </w:t>
      </w:r>
      <w:r w:rsidR="008D4379" w:rsidRPr="00F76A6C">
        <w:t>level</w:t>
      </w:r>
      <w:r w:rsidR="005D02DF" w:rsidRPr="00F76A6C">
        <w:t>)</w:t>
      </w:r>
      <w:r w:rsidR="008D4379" w:rsidRPr="00F76A6C">
        <w:t xml:space="preserve"> </w:t>
      </w:r>
      <w:r w:rsidR="00985EE5" w:rsidRPr="00F76A6C">
        <w:t>or spatially by</w:t>
      </w:r>
      <w:r w:rsidR="00A25D47">
        <w:t xml:space="preserve"> using</w:t>
      </w:r>
      <w:r w:rsidR="00985EE5" w:rsidRPr="00F76A6C">
        <w:t xml:space="preserve"> a set of area, street or trajectory features</w:t>
      </w:r>
      <w:r w:rsidR="008D4379" w:rsidRPr="00F76A6C">
        <w:t>.</w:t>
      </w:r>
      <w:r w:rsidR="00A6360B" w:rsidRPr="00F76A6C">
        <w:t xml:space="preserve"> </w:t>
      </w:r>
    </w:p>
    <w:p w14:paraId="7FFE87FD" w14:textId="2BFD9EEB" w:rsidR="002F4570" w:rsidRPr="00F76A6C" w:rsidRDefault="002F4570" w:rsidP="0098228E">
      <w:r w:rsidRPr="00F76A6C">
        <w:lastRenderedPageBreak/>
        <w:t>In the studies where pedestrians’ exposure to pollutants</w:t>
      </w:r>
      <w:r w:rsidR="00EC48E7" w:rsidRPr="00F76A6C">
        <w:t xml:space="preserve"> </w:t>
      </w:r>
      <w:r w:rsidR="00877114">
        <w:t>is</w:t>
      </w:r>
      <w:r w:rsidR="00EC48E7" w:rsidRPr="00F76A6C">
        <w:t xml:space="preserve"> assessed on modeled trajectories</w:t>
      </w:r>
      <w:r w:rsidRPr="00F76A6C">
        <w:t xml:space="preserve">, distance and duration of exposure </w:t>
      </w:r>
      <w:r w:rsidR="00877114">
        <w:t>are</w:t>
      </w:r>
      <w:commentRangeStart w:id="46"/>
      <w:r w:rsidRPr="00F76A6C">
        <w:t xml:space="preserve"> often </w:t>
      </w:r>
      <w:commentRangeEnd w:id="46"/>
      <w:r w:rsidR="00A25D47">
        <w:rPr>
          <w:rStyle w:val="CommentReference"/>
        </w:rPr>
        <w:commentReference w:id="46"/>
      </w:r>
      <w:r w:rsidRPr="00F76A6C">
        <w:t xml:space="preserve">considered proportional and hence used interchangeably </w:t>
      </w:r>
      <w:r w:rsidRPr="00F76A6C">
        <w:fldChar w:fldCharType="begin"/>
      </w:r>
      <w:r w:rsidRPr="00F76A6C">
        <w:instrText xml:space="preserve"> ADDIN ZOTERO_ITEM CSL_CITATION {"citationID":"bQSxAQ9m","properties":{"formattedCitation":"(Gulliver &amp; Briggs, 2005)","plainCitation":"(Gulliver &amp; Briggs, 2005)","noteIndex":0},"citationItems":[{"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rsidRPr="00F76A6C">
        <w:fldChar w:fldCharType="separate"/>
      </w:r>
      <w:r w:rsidRPr="00F76A6C">
        <w:t>(Gulliver &amp; Briggs, 2005)</w:t>
      </w:r>
      <w:r w:rsidRPr="00F76A6C">
        <w:fldChar w:fldCharType="end"/>
      </w:r>
      <w:r w:rsidRPr="00F76A6C">
        <w:t xml:space="preserve">. Another type of spatial approximation of dynamic exposures to noise </w:t>
      </w:r>
      <w:r w:rsidR="00877114">
        <w:t>is</w:t>
      </w:r>
      <w:r w:rsidRPr="00F76A6C">
        <w:t xml:space="preserve"> demonstrated by </w:t>
      </w:r>
      <w:r w:rsidRPr="00F76A6C">
        <w:fldChar w:fldCharType="begin"/>
      </w:r>
      <w:r w:rsidR="007B675C" w:rsidRPr="00F76A6C">
        <w:instrText xml:space="preserve"> ADDIN ZOTERO_ITEM CSL_CITATION {"citationID":"JiGN59BN","properties":{"formattedCitation":"(Sheng &amp; Tang, 2011)","plainCitation":"(Sheng &amp; Tang, 2011)","dontUpdate":true,"noteIndex":0},"citationItems":[{"id":539,"uris":["http://zotero.org/users/5467145/items/PRSYD7JV"],"uri":["http://zotero.org/users/5467145/items/PRSYD7JV"],"itemData":{"id":539,"type":"article-journal","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container-title":"International Journal of Environmental Research and Public Health","DOI":"10.3390/ijerph8061977","issue":"6","language":"en","page":"1977-1990","source":"www.mdpi.com","title":"Spatial Analysis of Urban Form and Pedestrian Exposure to Traffic Noise","volume":"8","author":[{"family":"Sheng","given":"Ni"},{"family":"Tang","given":"U. Wa"}],"issued":{"date-parts":[["2011",6]]}}}],"schema":"https://github.com/citation-style-language/schema/raw/master/csl-citation.json"} </w:instrText>
      </w:r>
      <w:r w:rsidRPr="00F76A6C">
        <w:fldChar w:fldCharType="separate"/>
      </w:r>
      <w:r w:rsidRPr="00F76A6C">
        <w:t>Sheng &amp; Tang (2011)</w:t>
      </w:r>
      <w:r w:rsidRPr="00F76A6C">
        <w:fldChar w:fldCharType="end"/>
      </w:r>
      <w:r w:rsidRPr="00F76A6C">
        <w:t xml:space="preserve">; instead of assessing dynamic exposure by measured or modeled trajectories, they </w:t>
      </w:r>
      <w:commentRangeStart w:id="47"/>
      <w:r w:rsidRPr="00F76A6C">
        <w:t>analyze</w:t>
      </w:r>
      <w:commentRangeEnd w:id="47"/>
      <w:r w:rsidR="00A80011">
        <w:rPr>
          <w:rStyle w:val="CommentReference"/>
        </w:rPr>
        <w:commentReference w:id="47"/>
      </w:r>
      <w:r w:rsidRPr="00F76A6C">
        <w:t xml:space="preserve"> relative significances and lengths of sidewalks and respective traffic noise levels. </w:t>
      </w:r>
    </w:p>
    <w:p w14:paraId="07D84125" w14:textId="77777777" w:rsidR="00C33DDB" w:rsidRPr="00F76A6C" w:rsidRDefault="00C33DDB" w:rsidP="00D04D26">
      <w:pPr>
        <w:keepNext/>
        <w:spacing w:after="0"/>
      </w:pPr>
      <w:r w:rsidRPr="00F76A6C">
        <w:rPr>
          <w:noProof/>
          <w:lang w:eastAsia="en-GB"/>
        </w:rPr>
        <w:drawing>
          <wp:inline distT="0" distB="0" distL="0" distR="0" wp14:anchorId="1AA1A84C" wp14:editId="0C1B3936">
            <wp:extent cx="5777345" cy="2883274"/>
            <wp:effectExtent l="0" t="0" r="1270" b="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noise_exp_len_time_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89393" cy="2889287"/>
                    </a:xfrm>
                    <a:prstGeom prst="rect">
                      <a:avLst/>
                    </a:prstGeom>
                  </pic:spPr>
                </pic:pic>
              </a:graphicData>
            </a:graphic>
          </wp:inline>
        </w:drawing>
      </w:r>
    </w:p>
    <w:p w14:paraId="18F7CC38" w14:textId="72FF02B2" w:rsidR="00B1237D" w:rsidRPr="00F76A6C" w:rsidRDefault="00C33DDB" w:rsidP="00062F50">
      <w:pPr>
        <w:pStyle w:val="Caption"/>
        <w:jc w:val="both"/>
      </w:pPr>
      <w:bookmarkStart w:id="48" w:name="_Ref32769173"/>
      <w:bookmarkStart w:id="49" w:name="_Toc38811643"/>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3</w:t>
      </w:r>
      <w:r w:rsidRPr="00F76A6C">
        <w:rPr>
          <w:b/>
          <w:bCs/>
        </w:rPr>
        <w:fldChar w:fldCharType="end"/>
      </w:r>
      <w:bookmarkEnd w:id="48"/>
      <w:r w:rsidRPr="00F76A6C">
        <w:rPr>
          <w:b/>
          <w:bCs/>
        </w:rPr>
        <w:t>.</w:t>
      </w:r>
      <w:r w:rsidRPr="00F76A6C">
        <w:t xml:space="preserve"> </w:t>
      </w:r>
      <w:r w:rsidR="00E71A4E">
        <w:t>An example of quantification of d</w:t>
      </w:r>
      <w:commentRangeStart w:id="50"/>
      <w:r w:rsidR="00C07EE0" w:rsidRPr="00F76A6C">
        <w:t>ynamic e</w:t>
      </w:r>
      <w:r w:rsidRPr="00F76A6C">
        <w:t>xposure to traffic noise</w:t>
      </w:r>
      <w:r w:rsidR="0089284F" w:rsidRPr="00F76A6C">
        <w:t xml:space="preserve"> </w:t>
      </w:r>
      <w:r w:rsidR="00E71A4E">
        <w:t>(</w:t>
      </w:r>
      <w:r w:rsidR="000C386C" w:rsidRPr="00F76A6C">
        <w:t>on a</w:t>
      </w:r>
      <w:r w:rsidR="00E71A4E">
        <w:t xml:space="preserve">n </w:t>
      </w:r>
      <w:r w:rsidR="00E71A4E" w:rsidRPr="00E71A4E">
        <w:t>arbitrary</w:t>
      </w:r>
      <w:r w:rsidR="000C386C" w:rsidRPr="00F76A6C">
        <w:t xml:space="preserve"> path</w:t>
      </w:r>
      <w:r w:rsidR="00E71A4E">
        <w:t>)</w:t>
      </w:r>
      <w:r w:rsidR="000C386C" w:rsidRPr="00F76A6C">
        <w:t xml:space="preserve"> </w:t>
      </w:r>
      <w:r w:rsidRPr="00F76A6C">
        <w:t>as distances (left) and durations (right) of different traffic noise levels</w:t>
      </w:r>
      <w:r w:rsidR="000C386C" w:rsidRPr="00F76A6C">
        <w:t>.</w:t>
      </w:r>
      <w:bookmarkEnd w:id="49"/>
      <w:r w:rsidR="00531729" w:rsidRPr="00F76A6C">
        <w:t xml:space="preserve"> </w:t>
      </w:r>
      <w:commentRangeEnd w:id="50"/>
      <w:r w:rsidR="00A25D47">
        <w:rPr>
          <w:rStyle w:val="CommentReference"/>
          <w:iCs w:val="0"/>
          <w:color w:val="auto"/>
        </w:rPr>
        <w:commentReference w:id="50"/>
      </w:r>
    </w:p>
    <w:p w14:paraId="2585B074" w14:textId="651BE94F" w:rsidR="0098228E" w:rsidRPr="00F76A6C" w:rsidRDefault="000B1464" w:rsidP="0098228E">
      <w:r w:rsidRPr="00F76A6C">
        <w:t xml:space="preserve">Based on </w:t>
      </w:r>
      <w:commentRangeStart w:id="51"/>
      <w:r w:rsidR="0078235D" w:rsidRPr="00F76A6C">
        <w:t xml:space="preserve">the </w:t>
      </w:r>
      <w:commentRangeEnd w:id="51"/>
      <w:r w:rsidR="00E71A4E">
        <w:t>previous literature</w:t>
      </w:r>
      <w:r w:rsidR="003205D1">
        <w:rPr>
          <w:rStyle w:val="CommentReference"/>
        </w:rPr>
        <w:commentReference w:id="51"/>
      </w:r>
      <w:r w:rsidR="0098228E" w:rsidRPr="00F76A6C">
        <w:t xml:space="preserve">, </w:t>
      </w:r>
      <w:r w:rsidR="00F60B69" w:rsidRPr="00F76A6C">
        <w:t>at least three</w:t>
      </w:r>
      <w:r w:rsidR="00F40F89" w:rsidRPr="00F76A6C">
        <w:t xml:space="preserve"> </w:t>
      </w:r>
      <w:r w:rsidR="002970B8" w:rsidRPr="00F76A6C">
        <w:t>common</w:t>
      </w:r>
      <w:r w:rsidR="0098228E" w:rsidRPr="00F76A6C">
        <w:t xml:space="preserve"> approaches for </w:t>
      </w:r>
      <w:r w:rsidR="009D485B" w:rsidRPr="00F76A6C">
        <w:t>assessing</w:t>
      </w:r>
      <w:r w:rsidR="0098228E" w:rsidRPr="00F76A6C">
        <w:t xml:space="preserve"> </w:t>
      </w:r>
      <w:r w:rsidR="00412269" w:rsidRPr="00F76A6C">
        <w:t>pedestrians’ or cyclists’</w:t>
      </w:r>
      <w:r w:rsidR="0098228E" w:rsidRPr="00F76A6C">
        <w:t xml:space="preserve"> dynamic exposure to </w:t>
      </w:r>
      <w:r w:rsidR="00087EB9" w:rsidRPr="00F76A6C">
        <w:t>pollution exist</w:t>
      </w:r>
      <w:r w:rsidR="0098228E" w:rsidRPr="00F76A6C">
        <w:t xml:space="preserve">: </w:t>
      </w:r>
    </w:p>
    <w:p w14:paraId="14CF25FD" w14:textId="69632371" w:rsidR="0098228E" w:rsidRPr="00F76A6C" w:rsidRDefault="0098228E" w:rsidP="0098228E">
      <w:pPr>
        <w:pStyle w:val="ListParagraph"/>
        <w:numPr>
          <w:ilvl w:val="0"/>
          <w:numId w:val="3"/>
        </w:numPr>
      </w:pPr>
      <w:r w:rsidRPr="00F76A6C">
        <w:t xml:space="preserve">Direct </w:t>
      </w:r>
      <w:r w:rsidR="00E71A4E">
        <w:t>approach</w:t>
      </w:r>
      <w:r w:rsidRPr="00F76A6C">
        <w:t>: using measurement instruments</w:t>
      </w:r>
      <w:r w:rsidR="00F40F89" w:rsidRPr="00F76A6C">
        <w:t xml:space="preserve"> (e.g. air quality or volume sensor)</w:t>
      </w:r>
      <w:r w:rsidRPr="00F76A6C">
        <w:t xml:space="preserve"> attached to members of a study group and tracking them temporally and spatially</w:t>
      </w:r>
      <w:r w:rsidR="00F40F89" w:rsidRPr="00F76A6C">
        <w:t xml:space="preserve"> with GPS</w:t>
      </w:r>
      <w:r w:rsidR="00E71A4E">
        <w:t xml:space="preserve"> or other sensors</w:t>
      </w:r>
      <w:r w:rsidRPr="00F76A6C">
        <w:t xml:space="preserve"> </w:t>
      </w:r>
      <w:r w:rsidRPr="00F76A6C">
        <w:fldChar w:fldCharType="begin"/>
      </w:r>
      <w:r w:rsidRPr="00F76A6C">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container-title":"Journal of Transport Geography","page":"63–69","source":"Google Scholar","title":"Cyclists' exposure to air pollution and road traffic noise in central city neighbourhoods of Montreal","volume":"57","author":[{"family":"Apparicio","given":"Philippe"},{"family":"Carrier","given":"Mathieu"},{"family":"Gelb","given":"Jérémy"},{"family":"Séguin","given":"Anne-Marie"},{"family":"Kingham","given":"Simon"}],"issued":{"date-parts":[["2016"]]}}},{"id":410,"uris":["http://zotero.org/users/5467145/items/ALQSC263"],"uri":["http://zotero.org/users/5467145/items/ALQSC263"],"itemData":{"id":410,"type":"article-journal","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container-title":"Atmospheric Environment","DOI":"10.1016/j.atmosenv.2012.06.041","ISSN":"1352-2310","journalAbbreviation":"Atmospheric Environment","page":"197-203","source":"ScienceDirect","title":"Inhaled particle counts on bicycle commute routes of low and high proximity to motorised traffic","volume":"61","author":[{"family":"Cole-Hunter","given":"Tom"},{"family":"Morawska","given":"Lidia"},{"family":"Stewart","given":"Ian"},{"family":"Jayaratne","given":"Rohan"},{"family":"Solomon","given":"Colin"}],"issued":{"date-parts":[["2012",12,1]]}}}],"schema":"https://github.com/citation-style-language/schema/raw/master/csl-citation.json"} </w:instrText>
      </w:r>
      <w:r w:rsidRPr="00F76A6C">
        <w:fldChar w:fldCharType="separate"/>
      </w:r>
      <w:r w:rsidRPr="00F76A6C">
        <w:t xml:space="preserve">(e.g. Apparicio </w:t>
      </w:r>
      <w:r w:rsidR="00023005" w:rsidRPr="00F76A6C">
        <w:t>et al.</w:t>
      </w:r>
      <w:r w:rsidRPr="00F76A6C">
        <w:t>, 2016; Cole-Hunter</w:t>
      </w:r>
      <w:r w:rsidR="00023005" w:rsidRPr="00F76A6C">
        <w:t xml:space="preserve"> et al.</w:t>
      </w:r>
      <w:r w:rsidRPr="00F76A6C">
        <w:t>, 2012)</w:t>
      </w:r>
      <w:r w:rsidRPr="00F76A6C">
        <w:fldChar w:fldCharType="end"/>
      </w:r>
      <w:r w:rsidRPr="00F76A6C">
        <w:t xml:space="preserve">. </w:t>
      </w:r>
    </w:p>
    <w:p w14:paraId="7A8793B9" w14:textId="08029F44" w:rsidR="00F0532C" w:rsidRPr="00F76A6C" w:rsidRDefault="00E71A4E" w:rsidP="0098228E">
      <w:pPr>
        <w:pStyle w:val="ListParagraph"/>
        <w:numPr>
          <w:ilvl w:val="0"/>
          <w:numId w:val="3"/>
        </w:numPr>
      </w:pPr>
      <w:r>
        <w:t>Semi-</w:t>
      </w:r>
      <w:commentRangeStart w:id="52"/>
      <w:r w:rsidR="00DB5662" w:rsidRPr="00F76A6C">
        <w:t>direct</w:t>
      </w:r>
      <w:commentRangeEnd w:id="52"/>
      <w:r w:rsidR="00415630">
        <w:rPr>
          <w:rStyle w:val="CommentReference"/>
        </w:rPr>
        <w:commentReference w:id="52"/>
      </w:r>
      <w:r w:rsidR="00DB5662" w:rsidRPr="00F76A6C">
        <w:t xml:space="preserve"> </w:t>
      </w:r>
      <w:r>
        <w:t>approach</w:t>
      </w:r>
      <w:r w:rsidR="00F0532C" w:rsidRPr="00F76A6C">
        <w:t xml:space="preserve">: </w:t>
      </w:r>
      <w:r w:rsidR="00F40F89" w:rsidRPr="00F76A6C">
        <w:t xml:space="preserve">using measured and modeled pollutant surfaces and </w:t>
      </w:r>
      <w:r w:rsidR="00F0532C" w:rsidRPr="00F76A6C">
        <w:t xml:space="preserve">spatial analysis to assess exposure to pollution on </w:t>
      </w:r>
      <w:r>
        <w:t>realized mobility (again captured with GPS or other sensors</w:t>
      </w:r>
      <w:r w:rsidR="00573F76">
        <w:t>;</w:t>
      </w:r>
      <w:r>
        <w:t xml:space="preserve"> </w:t>
      </w:r>
      <w:commentRangeStart w:id="53"/>
      <w:commentRangeEnd w:id="53"/>
      <w:r w:rsidR="00561A2C">
        <w:rPr>
          <w:rStyle w:val="CommentReference"/>
        </w:rPr>
        <w:commentReference w:id="53"/>
      </w:r>
      <w:r w:rsidR="0034420F" w:rsidRPr="00F76A6C">
        <w:fldChar w:fldCharType="begin"/>
      </w:r>
      <w:r w:rsidR="0034420F" w:rsidRPr="00F76A6C">
        <w:instrText xml:space="preserve"> ADDIN ZOTERO_ITEM CSL_CITATION {"citationID":"NIUMBK2M","properties":{"formattedCitation":"(Whyatt et al., 2007)","plainCitation":"(Whyatt et al., 2007)","noteIndex":0},"citationItems":[{"id":404,"uris":["http://zotero.org/users/5467145/items/WA7TR3LR"],"uri":["http://zotero.org/users/5467145/items/WA7TR3LR"],"itemData":{"id":404,"type":"paper-conference","container-title":"11th International Conference on Harmonisation within Atmospheric Dispersion Modelling for Regulatory Purposes","page":"2–5","source":"Google Scholar","title":"Estimating personal exposure to air pollution on the journey to and from school using GPS, GIS and mobile phone technology","volume":"1","author":[{"family":"Whyatt","given":"J. Duncan"},{"family":"Pooley","given":"Colin"},{"family":"Coulton","given":"Paul"},{"family":"Moser","given":"Marion"},{"family":"Bamford","given":"Will"},{"family":"Davies","given":"Gemma"}],"issued":{"date-parts":[["2007"]]}}}],"schema":"https://github.com/citation-style-language/schema/raw/master/csl-citation.json"} </w:instrText>
      </w:r>
      <w:r w:rsidR="0034420F" w:rsidRPr="00F76A6C">
        <w:fldChar w:fldCharType="separate"/>
      </w:r>
      <w:r w:rsidR="00573F76">
        <w:t xml:space="preserve">e.g. </w:t>
      </w:r>
      <w:r w:rsidR="0034420F" w:rsidRPr="00F76A6C">
        <w:t>Whyatt et al., 2007)</w:t>
      </w:r>
      <w:r w:rsidR="0034420F" w:rsidRPr="00F76A6C">
        <w:fldChar w:fldCharType="end"/>
      </w:r>
      <w:r w:rsidR="00F0532C" w:rsidRPr="00F76A6C">
        <w:t>.</w:t>
      </w:r>
      <w:r w:rsidR="00573F76">
        <w:t xml:space="preserve"> </w:t>
      </w:r>
    </w:p>
    <w:p w14:paraId="79A79BB9" w14:textId="3ECC0AAC" w:rsidR="0098228E" w:rsidRPr="00F76A6C" w:rsidRDefault="0098228E" w:rsidP="00CC6D7F">
      <w:pPr>
        <w:pStyle w:val="ListParagraph"/>
        <w:numPr>
          <w:ilvl w:val="0"/>
          <w:numId w:val="3"/>
        </w:numPr>
      </w:pPr>
      <w:commentRangeStart w:id="54"/>
      <w:r w:rsidRPr="00F76A6C">
        <w:t xml:space="preserve">Indirect </w:t>
      </w:r>
      <w:r w:rsidR="0044550D">
        <w:t>approach</w:t>
      </w:r>
      <w:commentRangeEnd w:id="54"/>
      <w:r w:rsidR="00FE48EF">
        <w:rPr>
          <w:rStyle w:val="CommentReference"/>
        </w:rPr>
        <w:commentReference w:id="54"/>
      </w:r>
      <w:r w:rsidRPr="00F76A6C">
        <w:t xml:space="preserve">: </w:t>
      </w:r>
      <w:r w:rsidR="006030A6" w:rsidRPr="00F76A6C">
        <w:t xml:space="preserve">using measured and modeled pollutant surfaces and </w:t>
      </w:r>
      <w:r w:rsidRPr="00F76A6C">
        <w:t xml:space="preserve">spatial analysis </w:t>
      </w:r>
      <w:r w:rsidR="0034420F" w:rsidRPr="00F76A6C">
        <w:t>to assess exposure to pollution</w:t>
      </w:r>
      <w:r w:rsidR="00A925CE">
        <w:t xml:space="preserve"> by either simulated or modeled mobility (</w:t>
      </w:r>
      <w:r w:rsidR="000C4635">
        <w:t xml:space="preserve">using </w:t>
      </w:r>
      <w:r w:rsidR="00A925CE">
        <w:t>e.g. travel surveys or census-based</w:t>
      </w:r>
      <w:r w:rsidR="00F679AA">
        <w:t xml:space="preserve"> OD</w:t>
      </w:r>
      <w:r w:rsidR="00A925CE">
        <w:t xml:space="preserve"> data)</w:t>
      </w:r>
      <w:r w:rsidR="001666E6" w:rsidRPr="00F76A6C">
        <w:t>.</w:t>
      </w:r>
      <w:r w:rsidRPr="00F76A6C">
        <w:t xml:space="preserve"> </w:t>
      </w:r>
    </w:p>
    <w:p w14:paraId="3E63F86F" w14:textId="039D9449" w:rsidR="0072374D" w:rsidRPr="00F76A6C" w:rsidRDefault="003A5717" w:rsidP="003A5717">
      <w:r w:rsidRPr="00F76A6C">
        <w:t>However, d</w:t>
      </w:r>
      <w:r w:rsidR="0033522C" w:rsidRPr="00F76A6C">
        <w:t xml:space="preserve">ue to </w:t>
      </w:r>
      <w:r w:rsidR="004831E3" w:rsidRPr="00F76A6C">
        <w:t xml:space="preserve">varying </w:t>
      </w:r>
      <w:r w:rsidR="0007715A" w:rsidRPr="00F76A6C">
        <w:t xml:space="preserve">urban contexts and </w:t>
      </w:r>
      <w:r w:rsidR="004831E3" w:rsidRPr="00F76A6C">
        <w:t>availability of technology and data</w:t>
      </w:r>
      <w:r w:rsidR="0033522C" w:rsidRPr="00F76A6C">
        <w:t xml:space="preserve"> </w:t>
      </w:r>
      <w:r w:rsidR="009E37D9" w:rsidRPr="00F76A6C">
        <w:t>in</w:t>
      </w:r>
      <w:r w:rsidR="00DE231D" w:rsidRPr="00F76A6C">
        <w:t xml:space="preserve"> different studies</w:t>
      </w:r>
      <w:r w:rsidR="0033522C" w:rsidRPr="00F76A6C">
        <w:t xml:space="preserve">, </w:t>
      </w:r>
      <w:r w:rsidR="00DE231D" w:rsidRPr="00F76A6C">
        <w:t xml:space="preserve">the methodologies and study questions have been rather </w:t>
      </w:r>
      <w:r w:rsidR="00E21505" w:rsidRPr="00F76A6C">
        <w:t>case specific</w:t>
      </w:r>
      <w:r w:rsidR="0033522C" w:rsidRPr="00F76A6C">
        <w:t xml:space="preserve">. </w:t>
      </w:r>
      <w:r w:rsidR="00344B47" w:rsidRPr="00F76A6C">
        <w:t>Hence, a</w:t>
      </w:r>
      <w:r w:rsidR="00F15514" w:rsidRPr="00F76A6C">
        <w:t xml:space="preserve">long with the three </w:t>
      </w:r>
      <w:r w:rsidR="00F15514" w:rsidRPr="00F76A6C">
        <w:lastRenderedPageBreak/>
        <w:t xml:space="preserve">approaches listed above, </w:t>
      </w:r>
      <w:r w:rsidR="00FE48EF">
        <w:t xml:space="preserve">other </w:t>
      </w:r>
      <w:r w:rsidR="00F15514" w:rsidRPr="00F76A6C">
        <w:t xml:space="preserve">alternative </w:t>
      </w:r>
      <w:r w:rsidR="0054709E" w:rsidRPr="00F76A6C">
        <w:t xml:space="preserve">or </w:t>
      </w:r>
      <w:r w:rsidR="00F15514" w:rsidRPr="00F76A6C">
        <w:t>mixed methodologies have been used</w:t>
      </w:r>
      <w:r w:rsidR="008047A3" w:rsidRPr="00F76A6C">
        <w:t xml:space="preserve"> to </w:t>
      </w:r>
      <w:r w:rsidR="00BA72AC" w:rsidRPr="00F76A6C">
        <w:t xml:space="preserve">assessing </w:t>
      </w:r>
      <w:r w:rsidR="008047A3" w:rsidRPr="00F76A6C">
        <w:t>dynamic exposur</w:t>
      </w:r>
      <w:r w:rsidR="00395321" w:rsidRPr="00F76A6C">
        <w:t>e</w:t>
      </w:r>
      <w:r w:rsidR="008047A3" w:rsidRPr="00F76A6C">
        <w:t xml:space="preserve">. </w:t>
      </w:r>
      <w:r w:rsidRPr="00F76A6C">
        <w:t xml:space="preserve">Different approaches are suitable for different spatial and temporal scales. </w:t>
      </w:r>
      <w:r w:rsidR="00697866" w:rsidRPr="00F76A6C">
        <w:t>While</w:t>
      </w:r>
      <w:r w:rsidRPr="00F76A6C">
        <w:t xml:space="preserve"> the entirely direct </w:t>
      </w:r>
      <w:r w:rsidR="000C4635">
        <w:t>approach</w:t>
      </w:r>
      <w:r w:rsidRPr="00F76A6C">
        <w:t xml:space="preserve"> (</w:t>
      </w:r>
      <w:r w:rsidR="00AC2CC9" w:rsidRPr="00F76A6C">
        <w:t>1</w:t>
      </w:r>
      <w:r w:rsidRPr="00F76A6C">
        <w:t xml:space="preserve">) can provide accurate </w:t>
      </w:r>
      <w:r w:rsidR="009172D8" w:rsidRPr="00F76A6C">
        <w:t xml:space="preserve">data </w:t>
      </w:r>
      <w:r w:rsidR="00333F83" w:rsidRPr="00F76A6C">
        <w:t xml:space="preserve">on </w:t>
      </w:r>
      <w:r w:rsidR="009E37D9" w:rsidRPr="00F76A6C">
        <w:t xml:space="preserve">dynamic </w:t>
      </w:r>
      <w:r w:rsidRPr="00F76A6C">
        <w:t>exposure</w:t>
      </w:r>
      <w:r w:rsidR="009E37D9" w:rsidRPr="00F76A6C">
        <w:t xml:space="preserve"> </w:t>
      </w:r>
      <w:r w:rsidR="006529C7" w:rsidRPr="00F76A6C">
        <w:t>for</w:t>
      </w:r>
      <w:r w:rsidRPr="00F76A6C">
        <w:t xml:space="preserve"> a small subset of the population, </w:t>
      </w:r>
      <w:r w:rsidR="00A8796D" w:rsidRPr="00F76A6C">
        <w:t xml:space="preserve">then </w:t>
      </w:r>
      <w:r w:rsidRPr="00F76A6C">
        <w:t xml:space="preserve">spatial </w:t>
      </w:r>
      <w:r w:rsidR="002213BB" w:rsidRPr="00F76A6C">
        <w:t xml:space="preserve">exposure </w:t>
      </w:r>
      <w:r w:rsidRPr="00F76A6C">
        <w:t xml:space="preserve">analysis </w:t>
      </w:r>
      <w:r w:rsidR="00856987" w:rsidRPr="00F76A6C">
        <w:t xml:space="preserve">by </w:t>
      </w:r>
      <w:commentRangeStart w:id="55"/>
      <w:r w:rsidRPr="00F76A6C">
        <w:t xml:space="preserve">modeled routes </w:t>
      </w:r>
      <w:commentRangeEnd w:id="55"/>
      <w:r w:rsidR="00956CDE">
        <w:rPr>
          <w:rStyle w:val="CommentReference"/>
        </w:rPr>
        <w:commentReference w:id="55"/>
      </w:r>
      <w:r w:rsidRPr="00F76A6C">
        <w:t>and pollutant</w:t>
      </w:r>
      <w:r w:rsidR="007C467B" w:rsidRPr="00F76A6C">
        <w:t xml:space="preserve"> surfaces </w:t>
      </w:r>
      <w:r w:rsidR="00AC2CC9" w:rsidRPr="00F76A6C">
        <w:t xml:space="preserve">(3) </w:t>
      </w:r>
      <w:r w:rsidRPr="00F76A6C">
        <w:t xml:space="preserve">can reveal </w:t>
      </w:r>
      <w:commentRangeStart w:id="56"/>
      <w:r w:rsidRPr="00F76A6C">
        <w:t xml:space="preserve">broader patterns in </w:t>
      </w:r>
      <w:r w:rsidR="007C467B" w:rsidRPr="00F76A6C">
        <w:t>individuals</w:t>
      </w:r>
      <w:r w:rsidRPr="00F76A6C">
        <w:t>’ exposures</w:t>
      </w:r>
      <w:commentRangeEnd w:id="56"/>
      <w:r w:rsidR="00DE0A60">
        <w:rPr>
          <w:rStyle w:val="CommentReference"/>
        </w:rPr>
        <w:commentReference w:id="56"/>
      </w:r>
      <w:r w:rsidRPr="00F76A6C">
        <w:t xml:space="preserve">. </w:t>
      </w:r>
      <w:r w:rsidR="0017123E" w:rsidRPr="00F76A6C">
        <w:t>T</w:t>
      </w:r>
      <w:r w:rsidRPr="00F76A6C">
        <w:t xml:space="preserve">he latter approach </w:t>
      </w:r>
      <w:r w:rsidR="001E0740" w:rsidRPr="00F76A6C">
        <w:t xml:space="preserve">is more </w:t>
      </w:r>
      <w:r w:rsidR="00740296" w:rsidRPr="00F76A6C">
        <w:t>appropriate</w:t>
      </w:r>
      <w:r w:rsidRPr="00F76A6C">
        <w:t xml:space="preserve"> in </w:t>
      </w:r>
      <w:r w:rsidR="001344DC" w:rsidRPr="00F76A6C">
        <w:t xml:space="preserve">studying </w:t>
      </w:r>
      <w:r w:rsidRPr="00F76A6C">
        <w:t xml:space="preserve">population or district level health effects </w:t>
      </w:r>
      <w:r w:rsidR="001344DC" w:rsidRPr="00F76A6C">
        <w:t xml:space="preserve">from </w:t>
      </w:r>
      <w:r w:rsidRPr="00F76A6C">
        <w:t xml:space="preserve">exposure to </w:t>
      </w:r>
      <w:r w:rsidR="0017123E" w:rsidRPr="00F76A6C">
        <w:t xml:space="preserve">pollutants but relies on the </w:t>
      </w:r>
      <w:r w:rsidR="00C54EE9" w:rsidRPr="00F76A6C">
        <w:t xml:space="preserve">knowledge </w:t>
      </w:r>
      <w:r w:rsidR="007E6F43" w:rsidRPr="00F76A6C">
        <w:t>of</w:t>
      </w:r>
      <w:r w:rsidR="00D1183E" w:rsidRPr="00F76A6C">
        <w:t xml:space="preserve"> </w:t>
      </w:r>
      <w:r w:rsidR="00827A4C" w:rsidRPr="00F76A6C">
        <w:t>composition</w:t>
      </w:r>
      <w:r w:rsidR="00D1183E" w:rsidRPr="00F76A6C">
        <w:t xml:space="preserve"> of </w:t>
      </w:r>
      <w:r w:rsidR="007E6F43" w:rsidRPr="00F76A6C">
        <w:t>individual’s</w:t>
      </w:r>
      <w:r w:rsidR="00D1183E" w:rsidRPr="00F76A6C">
        <w:t xml:space="preserve"> dynamic exposure </w:t>
      </w:r>
      <w:r w:rsidR="0017123E" w:rsidRPr="00F76A6C">
        <w:t>gained via direct measurements</w:t>
      </w:r>
      <w:r w:rsidR="000C4635">
        <w:t xml:space="preserve"> (1)</w:t>
      </w:r>
      <w:r w:rsidRPr="00F76A6C">
        <w:t>.</w:t>
      </w:r>
      <w:r w:rsidR="00057FC7" w:rsidRPr="00F76A6C">
        <w:t xml:space="preserve"> </w:t>
      </w:r>
    </w:p>
    <w:p w14:paraId="30123739" w14:textId="5EBC2EC6" w:rsidR="00895EF1" w:rsidRPr="00F76A6C" w:rsidRDefault="00547D91" w:rsidP="0098228E">
      <w:r w:rsidRPr="00F76A6C">
        <w:t xml:space="preserve">GIS, as a technical framework, has been widely utilized in processing and analyzing data </w:t>
      </w:r>
      <w:r w:rsidR="00F00C7B" w:rsidRPr="00F76A6C">
        <w:t>in</w:t>
      </w:r>
      <w:r w:rsidRPr="00F76A6C">
        <w:t xml:space="preserve"> </w:t>
      </w:r>
      <w:r w:rsidR="00827A4C" w:rsidRPr="00F76A6C">
        <w:t xml:space="preserve">indirect </w:t>
      </w:r>
      <w:r w:rsidRPr="00F76A6C">
        <w:t>dynamic exposur</w:t>
      </w:r>
      <w:r w:rsidR="00827A4C" w:rsidRPr="00F76A6C">
        <w:t>e</w:t>
      </w:r>
      <w:r w:rsidR="00A42D34" w:rsidRPr="00F76A6C">
        <w:t xml:space="preserve"> analysis</w:t>
      </w:r>
      <w:r w:rsidRPr="00F76A6C">
        <w:t>.</w:t>
      </w:r>
      <w:r w:rsidR="00111735" w:rsidRPr="00F76A6C">
        <w:t xml:space="preserve"> Its advantage </w:t>
      </w:r>
      <w:r w:rsidR="00580DA4" w:rsidRPr="00F76A6C">
        <w:t>is clearly</w:t>
      </w:r>
      <w:r w:rsidR="00111735" w:rsidRPr="00F76A6C">
        <w:t xml:space="preserve"> the ability to spatially and temporally compare </w:t>
      </w:r>
      <w:r w:rsidR="002708E2" w:rsidRPr="00F76A6C">
        <w:t xml:space="preserve">data on </w:t>
      </w:r>
      <w:r w:rsidR="00111735" w:rsidRPr="00F76A6C">
        <w:t xml:space="preserve">both </w:t>
      </w:r>
      <w:r w:rsidR="00144470" w:rsidRPr="00F76A6C">
        <w:t>pollutant</w:t>
      </w:r>
      <w:r w:rsidR="002708E2" w:rsidRPr="00F76A6C">
        <w:t xml:space="preserve">s </w:t>
      </w:r>
      <w:r w:rsidR="00111735" w:rsidRPr="00F76A6C">
        <w:t>and individuals’ movements.</w:t>
      </w:r>
      <w:r w:rsidRPr="00F76A6C">
        <w:t xml:space="preserve"> </w:t>
      </w:r>
      <w:r w:rsidR="007A1DA2" w:rsidRPr="00F76A6C">
        <w:t>A</w:t>
      </w:r>
      <w:r w:rsidR="00C774BA" w:rsidRPr="00F76A6C">
        <w:t xml:space="preserve"> common step for </w:t>
      </w:r>
      <w:r w:rsidR="007A1DA2" w:rsidRPr="00F76A6C">
        <w:t>many</w:t>
      </w:r>
      <w:r w:rsidR="00C774BA" w:rsidRPr="00F76A6C">
        <w:t xml:space="preserve"> dynamic exposure assessments </w:t>
      </w:r>
      <w:r w:rsidR="00E912ED" w:rsidRPr="00F76A6C">
        <w:t>has been</w:t>
      </w:r>
      <w:r w:rsidR="00C774BA" w:rsidRPr="00F76A6C">
        <w:t xml:space="preserve"> the </w:t>
      </w:r>
      <w:r w:rsidR="000E1F6F" w:rsidRPr="00F76A6C">
        <w:t>spatial</w:t>
      </w:r>
      <w:r w:rsidR="00C774BA" w:rsidRPr="00F76A6C">
        <w:t xml:space="preserve"> join between pollutant surfaces and GPS-trajectories</w:t>
      </w:r>
      <w:r w:rsidR="006321F5" w:rsidRPr="00F76A6C">
        <w:t xml:space="preserve"> or modeled routes</w:t>
      </w:r>
      <w:r w:rsidR="00983304" w:rsidRPr="00F76A6C">
        <w:t xml:space="preserve"> </w:t>
      </w:r>
      <w:r w:rsidR="007A1DA2" w:rsidRPr="00F76A6C">
        <w:t>of people</w:t>
      </w:r>
      <w:r w:rsidR="00C774BA" w:rsidRPr="00F76A6C">
        <w:t>.</w:t>
      </w:r>
      <w:r w:rsidR="003F1C6F" w:rsidRPr="00F76A6C">
        <w:t xml:space="preserve"> It is a </w:t>
      </w:r>
      <w:r w:rsidR="00DC2DCC" w:rsidRPr="00F76A6C">
        <w:t>critical</w:t>
      </w:r>
      <w:r w:rsidR="003F1C6F" w:rsidRPr="00F76A6C">
        <w:t xml:space="preserve"> step in determining</w:t>
      </w:r>
      <w:r w:rsidR="00311239" w:rsidRPr="00F76A6C">
        <w:t xml:space="preserve"> </w:t>
      </w:r>
      <w:r w:rsidR="003D08E7" w:rsidRPr="00F76A6C">
        <w:t xml:space="preserve">the </w:t>
      </w:r>
      <w:r w:rsidR="00311239" w:rsidRPr="00F76A6C">
        <w:t>dynamic exposure as</w:t>
      </w:r>
      <w:r w:rsidR="003F1C6F" w:rsidRPr="00F76A6C">
        <w:t xml:space="preserve"> durations or distances of different concentrations </w:t>
      </w:r>
      <w:r w:rsidR="00983304" w:rsidRPr="00F76A6C">
        <w:t>(</w:t>
      </w:r>
      <w:r w:rsidR="003F1C6F" w:rsidRPr="00F76A6C">
        <w:t>or levels</w:t>
      </w:r>
      <w:r w:rsidR="00983304" w:rsidRPr="00F76A6C">
        <w:t>)</w:t>
      </w:r>
      <w:r w:rsidR="003F1C6F" w:rsidRPr="00F76A6C">
        <w:t xml:space="preserve"> of </w:t>
      </w:r>
      <w:r w:rsidR="002E7DF2" w:rsidRPr="00F76A6C">
        <w:t>pollutant</w:t>
      </w:r>
      <w:r w:rsidR="00311239" w:rsidRPr="00F76A6C">
        <w:t>s</w:t>
      </w:r>
      <w:r w:rsidR="003F1C6F" w:rsidRPr="00F76A6C">
        <w:t>.</w:t>
      </w:r>
      <w:r w:rsidR="000E1F6F" w:rsidRPr="00F76A6C">
        <w:t xml:space="preserve"> </w:t>
      </w:r>
      <w:r w:rsidR="00C774BA" w:rsidRPr="00F76A6C">
        <w:t>Technicalities of the spatial join</w:t>
      </w:r>
      <w:r w:rsidR="00FE0D4A" w:rsidRPr="00F76A6C">
        <w:t xml:space="preserve"> var</w:t>
      </w:r>
      <w:r w:rsidR="005828F3" w:rsidRPr="00F76A6C">
        <w:t>y</w:t>
      </w:r>
      <w:r w:rsidR="00FE0D4A" w:rsidRPr="00F76A6C">
        <w:t xml:space="preserve"> </w:t>
      </w:r>
      <w:r w:rsidR="00C774BA" w:rsidRPr="00F76A6C">
        <w:t xml:space="preserve">depending on the </w:t>
      </w:r>
      <w:commentRangeStart w:id="57"/>
      <w:r w:rsidR="005828F3" w:rsidRPr="00F76A6C">
        <w:t xml:space="preserve">schema </w:t>
      </w:r>
      <w:commentRangeEnd w:id="57"/>
      <w:r w:rsidR="009A06E7">
        <w:rPr>
          <w:rStyle w:val="CommentReference"/>
        </w:rPr>
        <w:commentReference w:id="57"/>
      </w:r>
      <w:r w:rsidR="005828F3" w:rsidRPr="00F76A6C">
        <w:t xml:space="preserve">and </w:t>
      </w:r>
      <w:r w:rsidR="00C774BA" w:rsidRPr="00F76A6C">
        <w:t xml:space="preserve">type </w:t>
      </w:r>
      <w:r w:rsidR="005828F3" w:rsidRPr="00F76A6C">
        <w:t xml:space="preserve">(e.g. raster or vector) </w:t>
      </w:r>
      <w:r w:rsidR="00C774BA" w:rsidRPr="00F76A6C">
        <w:t>of the pollutant data</w:t>
      </w:r>
      <w:r w:rsidR="003E159A" w:rsidRPr="00F76A6C">
        <w:t>,</w:t>
      </w:r>
      <w:r w:rsidR="00C774BA" w:rsidRPr="00F76A6C">
        <w:t xml:space="preserve"> </w:t>
      </w:r>
      <w:r w:rsidR="00AE4CFC" w:rsidRPr="00F76A6C">
        <w:t xml:space="preserve">route data, </w:t>
      </w:r>
      <w:r w:rsidR="003E159A" w:rsidRPr="00F76A6C">
        <w:t xml:space="preserve">used </w:t>
      </w:r>
      <w:r w:rsidR="00C774BA" w:rsidRPr="00F76A6C">
        <w:t xml:space="preserve">software and </w:t>
      </w:r>
      <w:r w:rsidR="005828F3" w:rsidRPr="00F76A6C">
        <w:t xml:space="preserve">possibly </w:t>
      </w:r>
      <w:r w:rsidR="00C774BA" w:rsidRPr="00F76A6C">
        <w:t>programming environment</w:t>
      </w:r>
      <w:r w:rsidR="00975A07" w:rsidRPr="00F76A6C">
        <w:t xml:space="preserve">. </w:t>
      </w:r>
    </w:p>
    <w:p w14:paraId="0C777EDC" w14:textId="165FEE26" w:rsidR="0098228E" w:rsidRPr="00F76A6C" w:rsidRDefault="00895EF1" w:rsidP="0098228E">
      <w:r w:rsidRPr="00F76A6C">
        <w:t xml:space="preserve">Furthermore, </w:t>
      </w:r>
      <w:r w:rsidR="00637491" w:rsidRPr="00F76A6C">
        <w:t xml:space="preserve">methods for dynamic exposure </w:t>
      </w:r>
      <w:r w:rsidR="00667747" w:rsidRPr="00F76A6C">
        <w:t xml:space="preserve">assessments </w:t>
      </w:r>
      <w:r w:rsidR="00376EF9" w:rsidRPr="00F76A6C">
        <w:t xml:space="preserve">can </w:t>
      </w:r>
      <w:r w:rsidR="00E971E2" w:rsidRPr="00F76A6C">
        <w:t xml:space="preserve">empower </w:t>
      </w:r>
      <w:r w:rsidR="00637491" w:rsidRPr="00F76A6C">
        <w:t>e</w:t>
      </w:r>
      <w:r w:rsidR="00D054CB" w:rsidRPr="00F76A6C">
        <w:t xml:space="preserve">xposure-based </w:t>
      </w:r>
      <w:r w:rsidR="00A41C09" w:rsidRPr="00F76A6C">
        <w:t>routing</w:t>
      </w:r>
      <w:r w:rsidR="00637491" w:rsidRPr="00F76A6C">
        <w:t>. I</w:t>
      </w:r>
      <w:r w:rsidR="001975AC" w:rsidRPr="00F76A6C">
        <w:t xml:space="preserve">n the following two chapters, </w:t>
      </w:r>
      <w:r w:rsidR="00637491" w:rsidRPr="00F76A6C">
        <w:t xml:space="preserve">approaches and methods for </w:t>
      </w:r>
      <w:r w:rsidR="001975AC" w:rsidRPr="00F76A6C">
        <w:t xml:space="preserve">minimizing </w:t>
      </w:r>
      <w:r w:rsidR="00E971E2" w:rsidRPr="00F76A6C">
        <w:t xml:space="preserve">dynamic </w:t>
      </w:r>
      <w:r w:rsidR="001975AC" w:rsidRPr="00F76A6C">
        <w:t>exposures</w:t>
      </w:r>
      <w:r w:rsidR="00E971E2" w:rsidRPr="00F76A6C">
        <w:t xml:space="preserve"> </w:t>
      </w:r>
      <w:r w:rsidR="00A51634" w:rsidRPr="00F76A6C">
        <w:t xml:space="preserve">through </w:t>
      </w:r>
      <w:r w:rsidR="00E971E2" w:rsidRPr="00F76A6C">
        <w:t>routing analysis</w:t>
      </w:r>
      <w:r w:rsidR="001975AC" w:rsidRPr="00F76A6C">
        <w:t xml:space="preserve"> </w:t>
      </w:r>
      <w:r w:rsidR="00EE7465" w:rsidRPr="00F76A6C">
        <w:t>are</w:t>
      </w:r>
      <w:r w:rsidR="001975AC" w:rsidRPr="00F76A6C">
        <w:t xml:space="preserve"> reviewed. </w:t>
      </w:r>
    </w:p>
    <w:p w14:paraId="3132C241" w14:textId="5BD9B983" w:rsidR="00F17FE8" w:rsidRPr="00F76A6C" w:rsidRDefault="00F17FE8" w:rsidP="00BF4D94">
      <w:pPr>
        <w:pStyle w:val="Heading2"/>
      </w:pPr>
      <w:bookmarkStart w:id="58" w:name="_Toc39589979"/>
      <w:r w:rsidRPr="00F76A6C">
        <w:t>Graph</w:t>
      </w:r>
      <w:r w:rsidR="00216E50" w:rsidRPr="00F76A6C">
        <w:t xml:space="preserve"> theory and</w:t>
      </w:r>
      <w:r w:rsidR="009011A7" w:rsidRPr="00F76A6C">
        <w:t xml:space="preserve"> </w:t>
      </w:r>
      <w:r w:rsidR="00176A22" w:rsidRPr="00F76A6C">
        <w:t>least cost path analysis</w:t>
      </w:r>
      <w:bookmarkEnd w:id="58"/>
    </w:p>
    <w:p w14:paraId="0C6CE5A5" w14:textId="6D4CCC80" w:rsidR="00DB207D" w:rsidRPr="00F76A6C" w:rsidRDefault="006A6F9B" w:rsidP="001B69FE">
      <w:r w:rsidRPr="00F76A6C">
        <w:t xml:space="preserve">Graph is a data structure that </w:t>
      </w:r>
      <w:r w:rsidR="00682FE4" w:rsidRPr="00F76A6C">
        <w:t xml:space="preserve">can model </w:t>
      </w:r>
      <w:r w:rsidRPr="00F76A6C">
        <w:t xml:space="preserve">connected phenomena </w:t>
      </w:r>
      <w:r w:rsidR="009552E8" w:rsidRPr="00F76A6C">
        <w:t xml:space="preserve">or </w:t>
      </w:r>
      <w:ins w:id="59" w:author="Poom, Age" w:date="2020-04-28T12:06:00Z">
        <w:r w:rsidR="00503E84">
          <w:t xml:space="preserve">a </w:t>
        </w:r>
      </w:ins>
      <w:r w:rsidR="009552E8" w:rsidRPr="00F76A6C">
        <w:t xml:space="preserve">set of objects </w:t>
      </w:r>
      <w:r w:rsidR="005A322D" w:rsidRPr="00F76A6C">
        <w:t>s</w:t>
      </w:r>
      <w:r w:rsidR="00870740" w:rsidRPr="00F76A6C">
        <w:t>uch as social network</w:t>
      </w:r>
      <w:r w:rsidR="005A322D" w:rsidRPr="00F76A6C">
        <w:t>,</w:t>
      </w:r>
      <w:r w:rsidR="00870740" w:rsidRPr="00F76A6C">
        <w:t xml:space="preserve"> decision tree (abstract phenomena) </w:t>
      </w:r>
      <w:r w:rsidR="009552E8" w:rsidRPr="00F76A6C">
        <w:t xml:space="preserve">and </w:t>
      </w:r>
      <w:r w:rsidR="00870740" w:rsidRPr="00F76A6C">
        <w:t>transport network</w:t>
      </w:r>
      <w:r w:rsidR="006E0857" w:rsidRPr="00F76A6C">
        <w:t xml:space="preserve"> </w:t>
      </w:r>
      <w:r w:rsidR="00870740" w:rsidRPr="00F76A6C">
        <w:t>(physical phenomena).</w:t>
      </w:r>
      <w:r w:rsidR="00F568D0" w:rsidRPr="00F76A6C">
        <w:t xml:space="preserve"> </w:t>
      </w:r>
      <w:r w:rsidR="00DB207D" w:rsidRPr="00F76A6C">
        <w:t>Essentially, graphs consist of nodes and edges</w:t>
      </w:r>
      <w:r w:rsidR="007F78BE" w:rsidRPr="00F76A6C">
        <w:t xml:space="preserve"> that represent connections and features </w:t>
      </w:r>
      <w:r w:rsidR="00050C2C" w:rsidRPr="00F76A6C">
        <w:t xml:space="preserve">in </w:t>
      </w:r>
      <w:r w:rsidR="007F78BE" w:rsidRPr="00F76A6C">
        <w:t>the modeled network</w:t>
      </w:r>
      <w:r w:rsidR="00EE26E8" w:rsidRPr="00F76A6C">
        <w:t xml:space="preserve">. Edges are connections between nodes and </w:t>
      </w:r>
      <w:r w:rsidR="00D80BCA" w:rsidRPr="00F76A6C">
        <w:t xml:space="preserve">thus </w:t>
      </w:r>
      <w:r w:rsidR="00EE26E8" w:rsidRPr="00F76A6C">
        <w:t>allow “</w:t>
      </w:r>
      <w:commentRangeStart w:id="60"/>
      <w:r w:rsidR="00EE26E8" w:rsidRPr="00F76A6C">
        <w:t>traveling</w:t>
      </w:r>
      <w:commentRangeEnd w:id="60"/>
      <w:r w:rsidR="00503E84">
        <w:rPr>
          <w:rStyle w:val="CommentReference"/>
        </w:rPr>
        <w:commentReference w:id="60"/>
      </w:r>
      <w:r w:rsidR="00EE26E8" w:rsidRPr="00F76A6C">
        <w:t>” from one point (node) to another</w:t>
      </w:r>
      <w:r w:rsidR="00050C2C" w:rsidRPr="00F76A6C">
        <w:t>,</w:t>
      </w:r>
      <w:r w:rsidR="00627D16" w:rsidRPr="00F76A6C">
        <w:t xml:space="preserve"> </w:t>
      </w:r>
      <w:r w:rsidR="00CC3697" w:rsidRPr="00F76A6C">
        <w:t xml:space="preserve">given that </w:t>
      </w:r>
      <w:r w:rsidR="00050C2C" w:rsidRPr="00F76A6C">
        <w:t xml:space="preserve">the required </w:t>
      </w:r>
      <w:r w:rsidR="00CC3697" w:rsidRPr="00F76A6C">
        <w:t>connection</w:t>
      </w:r>
      <w:r w:rsidR="00050C2C" w:rsidRPr="00F76A6C">
        <w:t>s</w:t>
      </w:r>
      <w:r w:rsidR="00CC3697" w:rsidRPr="00F76A6C">
        <w:t xml:space="preserve"> between the </w:t>
      </w:r>
      <w:r w:rsidR="00050C2C" w:rsidRPr="00F76A6C">
        <w:t xml:space="preserve">two </w:t>
      </w:r>
      <w:r w:rsidR="00CC3697" w:rsidRPr="00F76A6C">
        <w:t>nodes exist</w:t>
      </w:r>
      <w:r w:rsidR="00050C2C" w:rsidRPr="00F76A6C">
        <w:t xml:space="preserve"> in the graph</w:t>
      </w:r>
      <w:r w:rsidR="00EE26E8" w:rsidRPr="00F76A6C">
        <w:t>.</w:t>
      </w:r>
      <w:r w:rsidR="00DB207D" w:rsidRPr="00F76A6C">
        <w:t xml:space="preserve"> </w:t>
      </w:r>
      <w:r w:rsidR="00A8370D" w:rsidRPr="00F76A6C">
        <w:t>Depending on the type of the graph, b</w:t>
      </w:r>
      <w:r w:rsidR="006868FB" w:rsidRPr="00F76A6C">
        <w:t xml:space="preserve">etween any two nodes, one or more edges can </w:t>
      </w:r>
      <w:r w:rsidR="00824A62" w:rsidRPr="00F76A6C">
        <w:t>exist</w:t>
      </w:r>
      <w:r w:rsidR="00E051F6" w:rsidRPr="00F76A6C">
        <w:t>,</w:t>
      </w:r>
      <w:r w:rsidR="009B1FC8" w:rsidRPr="00F76A6C">
        <w:t xml:space="preserve"> and</w:t>
      </w:r>
      <w:r w:rsidR="00824A62" w:rsidRPr="00F76A6C">
        <w:t xml:space="preserve"> </w:t>
      </w:r>
      <w:r w:rsidR="00614398" w:rsidRPr="00F76A6C">
        <w:t xml:space="preserve">the </w:t>
      </w:r>
      <w:r w:rsidR="009B1FC8" w:rsidRPr="00F76A6C">
        <w:t>e</w:t>
      </w:r>
      <w:r w:rsidR="00DD07BB" w:rsidRPr="00F76A6C">
        <w:t xml:space="preserve">dges </w:t>
      </w:r>
      <w:r w:rsidR="006868FB" w:rsidRPr="00F76A6C">
        <w:t xml:space="preserve">may </w:t>
      </w:r>
      <w:r w:rsidR="00C90721" w:rsidRPr="00F76A6C">
        <w:t xml:space="preserve">or may not </w:t>
      </w:r>
      <w:r w:rsidR="006868FB" w:rsidRPr="00F76A6C">
        <w:t>be traversable to both directions</w:t>
      </w:r>
      <w:r w:rsidR="00A8370D" w:rsidRPr="00F76A6C">
        <w:t>.</w:t>
      </w:r>
    </w:p>
    <w:p w14:paraId="08D5BB2F" w14:textId="725B86BE" w:rsidR="006A6F9B" w:rsidRPr="00F76A6C" w:rsidRDefault="00E051F6" w:rsidP="006A6F9B">
      <w:r w:rsidRPr="00F76A6C">
        <w:t>One of the widely adapted applications of g</w:t>
      </w:r>
      <w:r w:rsidR="00DB207D" w:rsidRPr="00F76A6C">
        <w:t xml:space="preserve">raphs </w:t>
      </w:r>
      <w:r w:rsidRPr="00F76A6C">
        <w:t>is</w:t>
      </w:r>
      <w:r w:rsidR="00DB207D" w:rsidRPr="00F76A6C">
        <w:t xml:space="preserve"> </w:t>
      </w:r>
      <w:r w:rsidR="00817875" w:rsidRPr="00F76A6C">
        <w:t>modeling and analyzing street networ</w:t>
      </w:r>
      <w:r w:rsidRPr="00F76A6C">
        <w:t>ks</w:t>
      </w:r>
      <w:r w:rsidR="00DB207D" w:rsidRPr="00F76A6C">
        <w:t xml:space="preserve">. </w:t>
      </w:r>
      <w:r w:rsidR="006D6EA9" w:rsidRPr="00F76A6C">
        <w:t>In the typical abstraction</w:t>
      </w:r>
      <w:r w:rsidR="00DB207D" w:rsidRPr="00F76A6C">
        <w:t xml:space="preserve">, intersections are modeled </w:t>
      </w:r>
      <w:r w:rsidR="00732639" w:rsidRPr="00F76A6C">
        <w:t>as</w:t>
      </w:r>
      <w:r w:rsidR="00DB207D" w:rsidRPr="00F76A6C">
        <w:t xml:space="preserve"> nodes and streets as edges. </w:t>
      </w:r>
      <w:r w:rsidR="00EE26E8" w:rsidRPr="00F76A6C">
        <w:t xml:space="preserve">Both </w:t>
      </w:r>
      <w:r w:rsidR="005B5E30" w:rsidRPr="00F76A6C">
        <w:t xml:space="preserve">features </w:t>
      </w:r>
      <w:r w:rsidR="00EE26E8" w:rsidRPr="00F76A6C">
        <w:t>can have arbitrary number of attributes</w:t>
      </w:r>
      <w:r w:rsidR="005B5E30" w:rsidRPr="00F76A6C">
        <w:t xml:space="preserve"> describing their physical properties</w:t>
      </w:r>
      <w:r w:rsidR="00EE26E8" w:rsidRPr="00F76A6C">
        <w:t xml:space="preserve">. </w:t>
      </w:r>
      <w:r w:rsidR="00691053" w:rsidRPr="00F76A6C">
        <w:t>N</w:t>
      </w:r>
      <w:r w:rsidR="00EE26E8" w:rsidRPr="00F76A6C">
        <w:t xml:space="preserve">umerical edge attributes enable </w:t>
      </w:r>
      <w:r w:rsidR="00A41C09" w:rsidRPr="00F76A6C">
        <w:t xml:space="preserve">routing </w:t>
      </w:r>
      <w:r w:rsidR="00EE26E8" w:rsidRPr="00F76A6C">
        <w:t xml:space="preserve">analysis </w:t>
      </w:r>
      <w:r w:rsidR="00863274" w:rsidRPr="00F76A6C">
        <w:t>within the modeled street network</w:t>
      </w:r>
      <w:r w:rsidR="00EE26E8" w:rsidRPr="00F76A6C">
        <w:t>.</w:t>
      </w:r>
      <w:r w:rsidR="00130E4D" w:rsidRPr="00F76A6C">
        <w:t xml:space="preserve"> </w:t>
      </w:r>
      <w:r w:rsidR="00F14D99" w:rsidRPr="00F76A6C">
        <w:t>A c</w:t>
      </w:r>
      <w:r w:rsidR="00A62B8D" w:rsidRPr="00F76A6C">
        <w:t xml:space="preserve">ommon </w:t>
      </w:r>
      <w:r w:rsidR="00351FF8" w:rsidRPr="00F76A6C">
        <w:t>application of graph</w:t>
      </w:r>
      <w:r w:rsidR="00A438B2" w:rsidRPr="00F76A6C">
        <w:t xml:space="preserve"> theory</w:t>
      </w:r>
      <w:r w:rsidR="00484318" w:rsidRPr="00F76A6C">
        <w:t xml:space="preserve"> </w:t>
      </w:r>
      <w:r w:rsidR="00F14D99" w:rsidRPr="00F76A6C">
        <w:t xml:space="preserve">is </w:t>
      </w:r>
      <w:r w:rsidR="00484318" w:rsidRPr="00F76A6C">
        <w:t>the</w:t>
      </w:r>
      <w:r w:rsidR="00130E4D" w:rsidRPr="00F76A6C">
        <w:t xml:space="preserve"> least cost</w:t>
      </w:r>
      <w:r w:rsidR="0058084F" w:rsidRPr="00F76A6C">
        <w:t xml:space="preserve"> </w:t>
      </w:r>
      <w:r w:rsidR="00484318" w:rsidRPr="00F76A6C">
        <w:t xml:space="preserve">path </w:t>
      </w:r>
      <w:r w:rsidR="00771734" w:rsidRPr="00F76A6C">
        <w:t xml:space="preserve">(LCP) </w:t>
      </w:r>
      <w:r w:rsidR="00F14D99" w:rsidRPr="00F76A6C">
        <w:t>analysis</w:t>
      </w:r>
      <w:r w:rsidR="003C5FA4" w:rsidRPr="00F76A6C">
        <w:t xml:space="preserve">, which aims to find the path of least total cost by a given edge attribute </w:t>
      </w:r>
      <w:r w:rsidR="003C5FA4" w:rsidRPr="00F76A6C">
        <w:lastRenderedPageBreak/>
        <w:t xml:space="preserve">between any two </w:t>
      </w:r>
      <w:r w:rsidR="00010FC0" w:rsidRPr="00F76A6C">
        <w:t>(</w:t>
      </w:r>
      <w:r w:rsidR="003C5FA4" w:rsidRPr="00F76A6C">
        <w:t>connected</w:t>
      </w:r>
      <w:r w:rsidR="00010FC0" w:rsidRPr="00F76A6C">
        <w:t>)</w:t>
      </w:r>
      <w:r w:rsidR="003C5FA4" w:rsidRPr="00F76A6C">
        <w:t xml:space="preserve"> nodes in a graph</w:t>
      </w:r>
      <w:r w:rsidR="0058084F" w:rsidRPr="00F76A6C">
        <w:t>.</w:t>
      </w:r>
      <w:r w:rsidR="00E70D61" w:rsidRPr="00F76A6C">
        <w:t xml:space="preserve"> </w:t>
      </w:r>
      <w:r w:rsidR="00903E8E" w:rsidRPr="00F76A6C">
        <w:t xml:space="preserve">If </w:t>
      </w:r>
      <w:r w:rsidR="007B20D0" w:rsidRPr="00F76A6C">
        <w:t xml:space="preserve">the </w:t>
      </w:r>
      <w:r w:rsidR="00903E8E" w:rsidRPr="00F76A6C">
        <w:t>length of edge</w:t>
      </w:r>
      <w:r w:rsidR="005746C8" w:rsidRPr="00F76A6C">
        <w:t>s</w:t>
      </w:r>
      <w:r w:rsidR="00903E8E" w:rsidRPr="00F76A6C">
        <w:t xml:space="preserve"> is used as the cost attribute (</w:t>
      </w:r>
      <w:r w:rsidR="00D10A2C" w:rsidRPr="00F76A6C">
        <w:t xml:space="preserve">i.e. </w:t>
      </w:r>
      <w:r w:rsidR="00903E8E" w:rsidRPr="00F76A6C">
        <w:t xml:space="preserve">weight), least cost path becomes the same as the shortest path. However, </w:t>
      </w:r>
      <w:r w:rsidR="004505F7" w:rsidRPr="00F76A6C">
        <w:t xml:space="preserve">as </w:t>
      </w:r>
      <w:r w:rsidR="00903E8E" w:rsidRPr="00F76A6C">
        <w:t>any numerical non-negative edge attribute</w:t>
      </w:r>
      <w:r w:rsidR="002B5C9D" w:rsidRPr="00F76A6C">
        <w:t xml:space="preserve"> can be used as the cost</w:t>
      </w:r>
      <w:r w:rsidR="005746C8" w:rsidRPr="00F76A6C">
        <w:t xml:space="preserve">, </w:t>
      </w:r>
      <w:r w:rsidR="004505F7" w:rsidRPr="00F76A6C">
        <w:t xml:space="preserve">a </w:t>
      </w:r>
      <w:r w:rsidR="005746C8" w:rsidRPr="00F76A6C">
        <w:t xml:space="preserve">variety of </w:t>
      </w:r>
      <w:r w:rsidR="00A41C09" w:rsidRPr="00F76A6C">
        <w:t>routing</w:t>
      </w:r>
      <w:r w:rsidR="005746C8" w:rsidRPr="00F76A6C">
        <w:t xml:space="preserve"> problems </w:t>
      </w:r>
      <w:r w:rsidR="004505F7" w:rsidRPr="00F76A6C">
        <w:t xml:space="preserve">can be addressed by </w:t>
      </w:r>
      <w:r w:rsidR="00FF7562" w:rsidRPr="00F76A6C">
        <w:t xml:space="preserve">solving </w:t>
      </w:r>
      <w:r w:rsidR="00980A02" w:rsidRPr="00F76A6C">
        <w:t xml:space="preserve">adapted </w:t>
      </w:r>
      <w:r w:rsidR="004505F7" w:rsidRPr="00F76A6C">
        <w:t>LCP problems</w:t>
      </w:r>
      <w:r w:rsidR="005746C8" w:rsidRPr="00F76A6C">
        <w:t>.</w:t>
      </w:r>
      <w:r w:rsidR="00B52C74" w:rsidRPr="00F76A6C">
        <w:t xml:space="preserve"> </w:t>
      </w:r>
    </w:p>
    <w:p w14:paraId="01276491" w14:textId="03C66100" w:rsidR="00AC04EC" w:rsidRPr="00F76A6C" w:rsidRDefault="005C49E6" w:rsidP="006A6F9B">
      <w:r w:rsidRPr="00F76A6C">
        <w:t xml:space="preserve">Several algorithms exist for least cost path </w:t>
      </w:r>
      <w:r w:rsidR="00A41C09" w:rsidRPr="00F76A6C">
        <w:t>routing</w:t>
      </w:r>
      <w:r w:rsidR="00404177" w:rsidRPr="00F76A6C">
        <w:t>, o</w:t>
      </w:r>
      <w:r w:rsidRPr="00F76A6C">
        <w:t xml:space="preserve">ne of the most well-known </w:t>
      </w:r>
      <w:r w:rsidR="00404177" w:rsidRPr="00F76A6C">
        <w:t>being</w:t>
      </w:r>
      <w:r w:rsidRPr="00F76A6C">
        <w:t xml:space="preserve"> </w:t>
      </w:r>
      <w:commentRangeStart w:id="61"/>
      <w:r w:rsidRPr="00F76A6C">
        <w:t>Dijkstra’s algorithm</w:t>
      </w:r>
      <w:commentRangeEnd w:id="61"/>
      <w:r w:rsidR="00EA7EC9">
        <w:rPr>
          <w:rStyle w:val="CommentReference"/>
        </w:rPr>
        <w:commentReference w:id="61"/>
      </w:r>
      <w:r w:rsidR="000C4635">
        <w:t xml:space="preserve">, </w:t>
      </w:r>
      <w:r w:rsidR="00F07CCF">
        <w:t>accordingly</w:t>
      </w:r>
      <w:r w:rsidR="000C4635">
        <w:t xml:space="preserve"> </w:t>
      </w:r>
      <w:r w:rsidR="00324205">
        <w:t>originally</w:t>
      </w:r>
      <w:r w:rsidR="00F07CCF">
        <w:t xml:space="preserve"> </w:t>
      </w:r>
      <w:r w:rsidR="000C4635">
        <w:t xml:space="preserve">developed by </w:t>
      </w:r>
      <w:proofErr w:type="spellStart"/>
      <w:r w:rsidR="000C4635" w:rsidRPr="000C4635">
        <w:t>Edsger</w:t>
      </w:r>
      <w:proofErr w:type="spellEnd"/>
      <w:r w:rsidR="000C4635" w:rsidRPr="000C4635">
        <w:t xml:space="preserve"> W. Dijkstra</w:t>
      </w:r>
      <w:r w:rsidR="000C4635">
        <w:t xml:space="preserve"> (</w:t>
      </w:r>
      <w:r w:rsidR="00380250">
        <w:t>1959)</w:t>
      </w:r>
      <w:r w:rsidR="00D64AD3" w:rsidRPr="00F76A6C">
        <w:t xml:space="preserve">. </w:t>
      </w:r>
      <w:commentRangeStart w:id="62"/>
      <w:commentRangeEnd w:id="62"/>
      <w:r w:rsidR="002672C0">
        <w:rPr>
          <w:rStyle w:val="CommentReference"/>
        </w:rPr>
        <w:commentReference w:id="62"/>
      </w:r>
      <w:r w:rsidR="00AC04EC" w:rsidRPr="00F76A6C">
        <w:t>Dijkstra’s algorithm</w:t>
      </w:r>
      <w:r w:rsidR="00D64AD3" w:rsidRPr="00F76A6C">
        <w:t xml:space="preserve"> </w:t>
      </w:r>
      <w:r w:rsidRPr="00F76A6C">
        <w:t xml:space="preserve">finds the </w:t>
      </w:r>
      <w:r w:rsidR="00DD6DDC" w:rsidRPr="00F76A6C">
        <w:t xml:space="preserve">very </w:t>
      </w:r>
      <w:r w:rsidRPr="00F76A6C">
        <w:t>least cost path</w:t>
      </w:r>
      <w:r w:rsidR="00531555" w:rsidRPr="00F76A6C">
        <w:t>s</w:t>
      </w:r>
      <w:r w:rsidRPr="00F76A6C">
        <w:t xml:space="preserve"> between </w:t>
      </w:r>
      <w:r w:rsidR="00DD6DDC" w:rsidRPr="00F76A6C">
        <w:t xml:space="preserve">two </w:t>
      </w:r>
      <w:r w:rsidRPr="00F76A6C">
        <w:t>nodes in a graph</w:t>
      </w:r>
      <w:r w:rsidR="00531555" w:rsidRPr="00F76A6C">
        <w:t xml:space="preserve"> by </w:t>
      </w:r>
      <w:r w:rsidR="001D3467" w:rsidRPr="00F76A6C">
        <w:t xml:space="preserve">first </w:t>
      </w:r>
      <w:r w:rsidR="00531555" w:rsidRPr="00F76A6C">
        <w:t xml:space="preserve">finding the </w:t>
      </w:r>
      <w:r w:rsidR="009325C9" w:rsidRPr="00F76A6C">
        <w:t>least cost</w:t>
      </w:r>
      <w:r w:rsidR="00531555" w:rsidRPr="00F76A6C">
        <w:t xml:space="preserve"> path</w:t>
      </w:r>
      <w:r w:rsidR="009325C9" w:rsidRPr="00F76A6C">
        <w:t xml:space="preserve">s </w:t>
      </w:r>
      <w:r w:rsidR="00531555" w:rsidRPr="00F76A6C">
        <w:t xml:space="preserve">from an origin node to all other nodes </w:t>
      </w:r>
      <w:r w:rsidR="009325C9" w:rsidRPr="00F76A6C">
        <w:t xml:space="preserve">of </w:t>
      </w:r>
      <w:r w:rsidR="007F6511" w:rsidRPr="00F76A6C">
        <w:t>the</w:t>
      </w:r>
      <w:r w:rsidR="00531555" w:rsidRPr="00F76A6C">
        <w:t xml:space="preserve"> graph</w:t>
      </w:r>
      <w:r w:rsidR="007B675C" w:rsidRPr="00F76A6C">
        <w:t xml:space="preserve">, as illustrated by </w:t>
      </w:r>
      <w:r w:rsidR="007B675C" w:rsidRPr="00F76A6C">
        <w:fldChar w:fldCharType="begin"/>
      </w:r>
      <w:r w:rsidR="00DB6673" w:rsidRPr="00F76A6C">
        <w:instrText xml:space="preserve"> ADDIN ZOTERO_ITEM CSL_CITATION {"citationID":"oySrUz5J","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rsidR="007B675C" w:rsidRPr="00F76A6C">
        <w:fldChar w:fldCharType="separate"/>
      </w:r>
      <w:r w:rsidR="007B675C" w:rsidRPr="00F76A6C">
        <w:t xml:space="preserve">Jasika et al. </w:t>
      </w:r>
      <w:r w:rsidR="00577FE2" w:rsidRPr="00F76A6C">
        <w:t>(</w:t>
      </w:r>
      <w:r w:rsidR="007B675C" w:rsidRPr="00F76A6C">
        <w:t>2012)</w:t>
      </w:r>
      <w:r w:rsidR="007B675C" w:rsidRPr="00F76A6C">
        <w:fldChar w:fldCharType="end"/>
      </w:r>
      <w:r w:rsidR="00C95FAC" w:rsidRPr="00F76A6C">
        <w:t xml:space="preserve"> </w:t>
      </w:r>
      <w:r w:rsidR="00577FE2" w:rsidRPr="00F76A6C">
        <w:t xml:space="preserve">in </w:t>
      </w:r>
      <w:r w:rsidR="00C95FAC" w:rsidRPr="00F76A6C">
        <w:fldChar w:fldCharType="begin"/>
      </w:r>
      <w:r w:rsidR="00C95FAC" w:rsidRPr="00F76A6C">
        <w:instrText xml:space="preserve"> REF _Ref33363415 \h </w:instrText>
      </w:r>
      <w:r w:rsidR="00EA2AC7" w:rsidRPr="00F76A6C">
        <w:instrText xml:space="preserve"> \* MERGEFORMAT </w:instrText>
      </w:r>
      <w:r w:rsidR="00C95FAC" w:rsidRPr="00F76A6C">
        <w:fldChar w:fldCharType="separate"/>
      </w:r>
      <w:r w:rsidR="004A4362" w:rsidRPr="00F76A6C">
        <w:t>Figure 4</w:t>
      </w:r>
      <w:r w:rsidR="00C95FAC" w:rsidRPr="00F76A6C">
        <w:fldChar w:fldCharType="end"/>
      </w:r>
      <w:r w:rsidR="00531555" w:rsidRPr="00F76A6C">
        <w:t xml:space="preserve">. If </w:t>
      </w:r>
      <w:r w:rsidR="00D64AD3" w:rsidRPr="00F76A6C">
        <w:t xml:space="preserve">the shortest path is needed </w:t>
      </w:r>
      <w:r w:rsidR="00BE4EA9" w:rsidRPr="00F76A6C">
        <w:t>for only one origin-destination (OD) pair</w:t>
      </w:r>
      <w:r w:rsidR="00D64AD3" w:rsidRPr="00F76A6C">
        <w:t xml:space="preserve">, pathfinding is stopped once the </w:t>
      </w:r>
      <w:r w:rsidR="00734717" w:rsidRPr="00F76A6C">
        <w:t xml:space="preserve">least cost </w:t>
      </w:r>
      <w:r w:rsidR="00D64AD3" w:rsidRPr="00F76A6C">
        <w:t xml:space="preserve">path to the destination node </w:t>
      </w:r>
      <w:r w:rsidR="00734717" w:rsidRPr="00F76A6C">
        <w:t>is included in the cumulative set of</w:t>
      </w:r>
      <w:r w:rsidR="00577FE2" w:rsidRPr="00F76A6C">
        <w:t xml:space="preserve"> all </w:t>
      </w:r>
      <w:r w:rsidR="00734717" w:rsidRPr="00F76A6C">
        <w:t>known least cost paths</w:t>
      </w:r>
      <w:r w:rsidR="00D64AD3" w:rsidRPr="00F76A6C">
        <w:t>.</w:t>
      </w:r>
      <w:r w:rsidRPr="00F76A6C">
        <w:t xml:space="preserve"> </w:t>
      </w:r>
    </w:p>
    <w:p w14:paraId="18B368BB" w14:textId="77777777" w:rsidR="00C91030" w:rsidRPr="00F76A6C" w:rsidRDefault="00C91030" w:rsidP="00DA2C47">
      <w:pPr>
        <w:keepNext/>
        <w:spacing w:after="0"/>
      </w:pPr>
      <w:r w:rsidRPr="00F76A6C">
        <w:rPr>
          <w:noProof/>
          <w:lang w:eastAsia="en-GB"/>
        </w:rPr>
        <w:drawing>
          <wp:inline distT="0" distB="0" distL="0" distR="0" wp14:anchorId="088506C0" wp14:editId="525AEE42">
            <wp:extent cx="4679004" cy="3546172"/>
            <wp:effectExtent l="0" t="0" r="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shot 2020-02-23 at 15.12.50.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83468" cy="3549555"/>
                    </a:xfrm>
                    <a:prstGeom prst="rect">
                      <a:avLst/>
                    </a:prstGeom>
                  </pic:spPr>
                </pic:pic>
              </a:graphicData>
            </a:graphic>
          </wp:inline>
        </w:drawing>
      </w:r>
    </w:p>
    <w:p w14:paraId="5896AF14" w14:textId="74EC0E48" w:rsidR="000F28D7" w:rsidRPr="00F76A6C" w:rsidRDefault="00C91030" w:rsidP="00C91030">
      <w:pPr>
        <w:pStyle w:val="Caption"/>
        <w:jc w:val="both"/>
      </w:pPr>
      <w:bookmarkStart w:id="63" w:name="_Ref33363415"/>
      <w:bookmarkStart w:id="64" w:name="_Toc38811644"/>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4</w:t>
      </w:r>
      <w:r w:rsidRPr="00F76A6C">
        <w:rPr>
          <w:b/>
          <w:bCs/>
        </w:rPr>
        <w:fldChar w:fldCharType="end"/>
      </w:r>
      <w:bookmarkEnd w:id="63"/>
      <w:r w:rsidRPr="00F76A6C">
        <w:rPr>
          <w:b/>
          <w:bCs/>
        </w:rPr>
        <w:t>.</w:t>
      </w:r>
      <w:r w:rsidRPr="00F76A6C">
        <w:t xml:space="preserve"> </w:t>
      </w:r>
      <w:r w:rsidR="0003252C" w:rsidRPr="00F76A6C">
        <w:t xml:space="preserve">An </w:t>
      </w:r>
      <w:r w:rsidR="00EF11D9" w:rsidRPr="00F76A6C">
        <w:t>illustration</w:t>
      </w:r>
      <w:r w:rsidRPr="00F76A6C">
        <w:t xml:space="preserve"> of </w:t>
      </w:r>
      <w:r w:rsidR="00CC73D0" w:rsidRPr="00F76A6C">
        <w:t xml:space="preserve">the </w:t>
      </w:r>
      <w:r w:rsidR="0003252C" w:rsidRPr="00F76A6C">
        <w:t>sequence of steps</w:t>
      </w:r>
      <w:r w:rsidRPr="00F76A6C">
        <w:t xml:space="preserve"> in </w:t>
      </w:r>
      <w:r w:rsidR="00EF11D9" w:rsidRPr="00F76A6C">
        <w:t>finding least cost paths with</w:t>
      </w:r>
      <w:r w:rsidR="0003252C" w:rsidRPr="00F76A6C">
        <w:t xml:space="preserve"> </w:t>
      </w:r>
      <w:r w:rsidRPr="00F76A6C">
        <w:t xml:space="preserve">Dijkstra's algorithm by </w:t>
      </w:r>
      <w:r w:rsidRPr="00F76A6C">
        <w:fldChar w:fldCharType="begin"/>
      </w:r>
      <w:r w:rsidR="00DB6673" w:rsidRPr="00F76A6C">
        <w:instrText xml:space="preserve"> ADDIN ZOTERO_ITEM CSL_CITATION {"citationID":"vgQzvJh2","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rsidRPr="00F76A6C">
        <w:fldChar w:fldCharType="separate"/>
      </w:r>
      <w:r w:rsidRPr="00F76A6C">
        <w:t>Jasika et al.</w:t>
      </w:r>
      <w:r w:rsidR="00EF11D9" w:rsidRPr="00F76A6C">
        <w:t xml:space="preserve"> (</w:t>
      </w:r>
      <w:r w:rsidRPr="00F76A6C">
        <w:t>2012)</w:t>
      </w:r>
      <w:r w:rsidRPr="00F76A6C">
        <w:fldChar w:fldCharType="end"/>
      </w:r>
      <w:r w:rsidRPr="00F76A6C">
        <w:t>.</w:t>
      </w:r>
      <w:bookmarkEnd w:id="64"/>
      <w:r w:rsidRPr="00F76A6C">
        <w:t xml:space="preserve"> </w:t>
      </w:r>
    </w:p>
    <w:p w14:paraId="786EC3E5" w14:textId="46943E97" w:rsidR="00BA6B29" w:rsidRPr="00F76A6C" w:rsidRDefault="00D44794" w:rsidP="00BA6B29">
      <w:r w:rsidRPr="00F76A6C">
        <w:t xml:space="preserve">When </w:t>
      </w:r>
      <w:r w:rsidR="003E365E">
        <w:t xml:space="preserve">the </w:t>
      </w:r>
      <w:r w:rsidRPr="00F76A6C">
        <w:t xml:space="preserve">size of the graph grows, the </w:t>
      </w:r>
      <w:r w:rsidR="00952313" w:rsidRPr="00F76A6C">
        <w:t>original</w:t>
      </w:r>
      <w:r w:rsidRPr="00F76A6C">
        <w:t xml:space="preserve"> form of Dijkstra’s algorithm becomes computationally </w:t>
      </w:r>
      <w:r w:rsidR="00E174E6" w:rsidRPr="00F76A6C">
        <w:t>increasingly</w:t>
      </w:r>
      <w:r w:rsidRPr="00F76A6C">
        <w:t xml:space="preserve"> demanding. </w:t>
      </w:r>
      <w:r w:rsidR="00C803B9" w:rsidRPr="00F76A6C">
        <w:t xml:space="preserve">Thus, </w:t>
      </w:r>
      <w:r w:rsidR="0087257E" w:rsidRPr="00F76A6C">
        <w:t>many studies have</w:t>
      </w:r>
      <w:r w:rsidR="00C803B9" w:rsidRPr="00F76A6C">
        <w:t xml:space="preserve"> focused on optimizing the least cost path analysis itself</w:t>
      </w:r>
      <w:r w:rsidR="006E5A4F" w:rsidRPr="00F76A6C">
        <w:t xml:space="preserve"> </w:t>
      </w:r>
      <w:r w:rsidR="002018DE" w:rsidRPr="00F76A6C">
        <w:t xml:space="preserve">by </w:t>
      </w:r>
      <w:r w:rsidR="00AF37F1" w:rsidRPr="00F76A6C">
        <w:t xml:space="preserve">developing advanced </w:t>
      </w:r>
      <w:r w:rsidR="002018DE" w:rsidRPr="00F76A6C">
        <w:t xml:space="preserve">algorithms </w:t>
      </w:r>
      <w:r w:rsidR="00C803B9" w:rsidRPr="00F76A6C">
        <w:fldChar w:fldCharType="begin"/>
      </w:r>
      <w:r w:rsidR="00DB6673" w:rsidRPr="00F76A6C">
        <w:instrText xml:space="preserve"> ADDIN ZOTERO_ITEM CSL_CITATION {"citationID":"eQvXG2H3","properties":{"formattedCitation":"(Ahuja et al., 1990; Goldberg &amp; Harrelson, 2005; Noto &amp; Sato, 2000)","plainCitation":"(Ahuja et al., 1990; Goldberg &amp; Harrelson, 2005; Noto &amp; Sato, 2000)","dontUpdate":true,"noteIndex":0},"citationItems":[{"id":761,"uris":["http://zotero.org/users/5467145/items/JKSZDBA8"],"uri":["http://zotero.org/users/5467145/items/JKSZDBA8"],"itemData":{"id":761,"type":"article-journal","abstract":"Efficient implementations of Dijkstra's shortest path algorithm are investigated. A new data structure, called the radix heap, is proposed for use in this algorithm. On a network with n vertices, m edges, and nonnegative integer arc costs bounded by C, a one-level form of radix heap gives a time bound for Dijkstra's algorithm of O(m + n log C). A two-level form of radix heap gives a bound of O(m + n log C/log log C). A combination of a radix heap and a previously known data structure called a Fibonacci heap gives a bound of O(m + na @@@@log C). The best previously known bounds are O(m + n log n) using Fibonacci heaps alone and O(m log log C) using the priority queue structure of Van Emde Boas et al. [ 17].","container-title":"Journal of the ACM (JACM)","DOI":"10.1145/77600.77615","ISSN":"0004-5411","issue":"2","journalAbbreviation":"J. ACM","page":"213–223","source":"ACM Digital Library","title":"Faster algorithms for the shortest path problem","volume":"37","author":[{"family":"Ahuja","given":"Ravindra K."},{"family":"Mehlhorn","given":"Kurt"},{"family":"Orlin","given":"James"},{"family":"Tarjan","given":"Robert E."}],"issued":{"date-parts":[["1990",4,1]]}}},{"id":749,"uris":["http://zotero.org/users/5467145/items/SJVIQTDC"],"uri":["http://zotero.org/users/5467145/items/SJVIQTDC"],"itemData":{"id":749,"type":"paper-conference","container-title":"Proceedings of the sixteenth annual ACM-SIAM symposium on Discrete algorithms","page":"156–165","publisher":"Society for Industrial and Applied Mathematics","source":"Google Scholar","title":"Computing the shortest path: A search meets graph theory","title-short":"Computing the shortest path","author":[{"family":"Goldberg","given":"Andrew V."},{"family":"Harrelson","given":"Chris"}],"issued":{"date-parts":[["2005"]]}}},{"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C803B9" w:rsidRPr="00F76A6C">
        <w:fldChar w:fldCharType="separate"/>
      </w:r>
      <w:r w:rsidR="00C803B9" w:rsidRPr="00F76A6C">
        <w:t>(</w:t>
      </w:r>
      <w:r w:rsidR="002018DE" w:rsidRPr="00F76A6C">
        <w:t xml:space="preserve">e.g. </w:t>
      </w:r>
      <w:r w:rsidR="00C803B9" w:rsidRPr="00F76A6C">
        <w:t>Ahuja et al., 1990; Goldberg &amp; Harrelson, 2005; Noto &amp; Sato, 2000)</w:t>
      </w:r>
      <w:r w:rsidR="00C803B9" w:rsidRPr="00F76A6C">
        <w:fldChar w:fldCharType="end"/>
      </w:r>
      <w:r w:rsidR="00C803B9" w:rsidRPr="00F76A6C">
        <w:t xml:space="preserve">. </w:t>
      </w:r>
      <w:r w:rsidR="005032DE" w:rsidRPr="00F76A6C">
        <w:t xml:space="preserve">According to </w:t>
      </w:r>
      <w:r w:rsidR="005032DE" w:rsidRPr="00F76A6C">
        <w:fldChar w:fldCharType="begin"/>
      </w:r>
      <w:r w:rsidR="005032DE" w:rsidRPr="00F76A6C">
        <w:instrText xml:space="preserve"> ADDIN ZOTERO_ITEM CSL_CITATION {"citationID":"dDCs7D1H","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5032DE" w:rsidRPr="00F76A6C">
        <w:fldChar w:fldCharType="separate"/>
      </w:r>
      <w:r w:rsidR="005032DE" w:rsidRPr="00F76A6C">
        <w:t>Noto &amp; Sato (2000)</w:t>
      </w:r>
      <w:r w:rsidR="005032DE" w:rsidRPr="00F76A6C">
        <w:fldChar w:fldCharType="end"/>
      </w:r>
      <w:r w:rsidR="005032DE" w:rsidRPr="00F76A6C">
        <w:t>, the other two key methods for solving the simple least cost path problem are the A* algorithm and genetic algorithms.</w:t>
      </w:r>
      <w:r w:rsidR="005032DE">
        <w:t xml:space="preserve"> </w:t>
      </w:r>
      <w:r w:rsidR="0072600C" w:rsidRPr="00F76A6C">
        <w:t xml:space="preserve">A commonly </w:t>
      </w:r>
      <w:r w:rsidR="005C3AF8" w:rsidRPr="00F76A6C">
        <w:t>pursued</w:t>
      </w:r>
      <w:r w:rsidR="0072600C" w:rsidRPr="00F76A6C">
        <w:t xml:space="preserve"> </w:t>
      </w:r>
      <w:r w:rsidR="005C3AF8" w:rsidRPr="00F76A6C">
        <w:t>objective</w:t>
      </w:r>
      <w:r w:rsidR="0072600C" w:rsidRPr="00F76A6C">
        <w:t xml:space="preserve"> </w:t>
      </w:r>
      <w:r w:rsidR="009329FF" w:rsidRPr="00F76A6C">
        <w:t xml:space="preserve">in enhancing </w:t>
      </w:r>
      <w:r w:rsidR="0072600C" w:rsidRPr="00F76A6C">
        <w:t xml:space="preserve">least cost </w:t>
      </w:r>
      <w:r w:rsidR="00531555" w:rsidRPr="00F76A6C">
        <w:t xml:space="preserve">path finding </w:t>
      </w:r>
      <w:r w:rsidR="009329FF" w:rsidRPr="00F76A6C">
        <w:t xml:space="preserve">has </w:t>
      </w:r>
      <w:r w:rsidR="0072600C" w:rsidRPr="00F76A6C">
        <w:t>been</w:t>
      </w:r>
      <w:r w:rsidR="00531555" w:rsidRPr="00F76A6C">
        <w:t xml:space="preserve"> </w:t>
      </w:r>
      <w:r w:rsidR="0072600C" w:rsidRPr="00F76A6C">
        <w:t xml:space="preserve">reducing </w:t>
      </w:r>
      <w:r w:rsidR="003E085C" w:rsidRPr="00F76A6C">
        <w:t xml:space="preserve">the total number of </w:t>
      </w:r>
      <w:r w:rsidR="009329FF" w:rsidRPr="00F76A6C">
        <w:t xml:space="preserve">shortest </w:t>
      </w:r>
      <w:r w:rsidR="003E085C" w:rsidRPr="00F76A6C">
        <w:t xml:space="preserve">paths that need to </w:t>
      </w:r>
      <w:r w:rsidR="003E085C" w:rsidRPr="00F76A6C">
        <w:lastRenderedPageBreak/>
        <w:t xml:space="preserve">be </w:t>
      </w:r>
      <w:r w:rsidR="009329FF" w:rsidRPr="00F76A6C">
        <w:t xml:space="preserve">known </w:t>
      </w:r>
      <w:r w:rsidR="003E085C" w:rsidRPr="00F76A6C">
        <w:t xml:space="preserve">before </w:t>
      </w:r>
      <w:r w:rsidR="002C44A5" w:rsidRPr="00F76A6C">
        <w:t xml:space="preserve">reaching </w:t>
      </w:r>
      <w:r w:rsidR="0072600C" w:rsidRPr="00F76A6C">
        <w:t xml:space="preserve">the desired </w:t>
      </w:r>
      <w:r w:rsidR="00262381" w:rsidRPr="00F76A6C">
        <w:t>p</w:t>
      </w:r>
      <w:r w:rsidR="0072600C" w:rsidRPr="00F76A6C">
        <w:t>ath</w:t>
      </w:r>
      <w:r w:rsidR="002C44A5" w:rsidRPr="00F76A6C">
        <w:t xml:space="preserve"> (OD pair)</w:t>
      </w:r>
      <w:r w:rsidR="003E085C" w:rsidRPr="00F76A6C">
        <w:t>.</w:t>
      </w:r>
      <w:r w:rsidR="00262381" w:rsidRPr="00F76A6C">
        <w:t xml:space="preserve"> </w:t>
      </w:r>
      <w:r w:rsidR="005A6064" w:rsidRPr="00F76A6C">
        <w:t xml:space="preserve">Alongside </w:t>
      </w:r>
      <w:r w:rsidR="00AD2E30" w:rsidRPr="00F76A6C">
        <w:t xml:space="preserve">other types of </w:t>
      </w:r>
      <w:r w:rsidR="005A6064" w:rsidRPr="00F76A6C">
        <w:t xml:space="preserve">advanced </w:t>
      </w:r>
      <w:r w:rsidR="00AD2E30" w:rsidRPr="00F76A6C">
        <w:t>pathfinding algorithms, t</w:t>
      </w:r>
      <w:r w:rsidR="00262381" w:rsidRPr="00F76A6C">
        <w:t>his has resulted in</w:t>
      </w:r>
      <w:r w:rsidR="00A763F5" w:rsidRPr="00F76A6C">
        <w:t xml:space="preserve"> </w:t>
      </w:r>
      <w:r w:rsidR="005A6064" w:rsidRPr="00F76A6C">
        <w:t>faster ways of using</w:t>
      </w:r>
      <w:r w:rsidR="00262381" w:rsidRPr="00F76A6C">
        <w:t xml:space="preserve"> Dijkstra’s algorithm.</w:t>
      </w:r>
      <w:r w:rsidR="00627F08" w:rsidRPr="00F76A6C">
        <w:t xml:space="preserve"> </w:t>
      </w:r>
      <w:r w:rsidR="002F60C5" w:rsidRPr="00F76A6C">
        <w:t xml:space="preserve">One of the latter is </w:t>
      </w:r>
      <w:r w:rsidR="007A1BCB" w:rsidRPr="00F76A6C">
        <w:t xml:space="preserve">A* algorithm, </w:t>
      </w:r>
      <w:r w:rsidR="002F60C5" w:rsidRPr="00F76A6C">
        <w:t xml:space="preserve">that introduces </w:t>
      </w:r>
      <w:r w:rsidR="009E4A70" w:rsidRPr="00F76A6C">
        <w:t>Euclidean</w:t>
      </w:r>
      <w:r w:rsidR="007F15B0" w:rsidRPr="00F76A6C">
        <w:t xml:space="preserve"> bounds around the origin and destination nodes </w:t>
      </w:r>
      <w:r w:rsidR="002F60C5" w:rsidRPr="00F76A6C">
        <w:t xml:space="preserve">and </w:t>
      </w:r>
      <w:r w:rsidR="007F15B0" w:rsidRPr="00F76A6C">
        <w:t>select</w:t>
      </w:r>
      <w:r w:rsidR="002F60C5" w:rsidRPr="00F76A6C">
        <w:t>s</w:t>
      </w:r>
      <w:r w:rsidR="007F15B0" w:rsidRPr="00F76A6C">
        <w:t xml:space="preserve"> only a subset of </w:t>
      </w:r>
      <w:r w:rsidR="002F60C5" w:rsidRPr="00F76A6C">
        <w:t xml:space="preserve">the </w:t>
      </w:r>
      <w:r w:rsidR="007F15B0" w:rsidRPr="00F76A6C">
        <w:t>nodes</w:t>
      </w:r>
      <w:r w:rsidR="00C05C6C" w:rsidRPr="00F76A6C">
        <w:t xml:space="preserve"> </w:t>
      </w:r>
      <w:r w:rsidR="007F15B0" w:rsidRPr="00F76A6C">
        <w:t xml:space="preserve">to be visited. </w:t>
      </w:r>
      <w:r w:rsidR="000A0B00" w:rsidRPr="00F76A6C">
        <w:t xml:space="preserve">As </w:t>
      </w:r>
      <w:r w:rsidR="000A0B00" w:rsidRPr="00F76A6C">
        <w:fldChar w:fldCharType="begin"/>
      </w:r>
      <w:r w:rsidR="00DB6673" w:rsidRPr="00F76A6C">
        <w:instrText xml:space="preserve"> ADDIN ZOTERO_ITEM CSL_CITATION {"citationID":"sRaAHely","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0A0B00" w:rsidRPr="00F76A6C">
        <w:fldChar w:fldCharType="separate"/>
      </w:r>
      <w:r w:rsidR="000A0B00" w:rsidRPr="00F76A6C">
        <w:t xml:space="preserve">Noto </w:t>
      </w:r>
      <w:r w:rsidR="00BF0348" w:rsidRPr="00F76A6C">
        <w:t>and</w:t>
      </w:r>
      <w:r w:rsidR="000A0B00" w:rsidRPr="00F76A6C">
        <w:t xml:space="preserve"> Sato </w:t>
      </w:r>
      <w:r w:rsidR="00BF0348" w:rsidRPr="00F76A6C">
        <w:t>(</w:t>
      </w:r>
      <w:r w:rsidR="000A0B00" w:rsidRPr="00F76A6C">
        <w:t>2000)</w:t>
      </w:r>
      <w:r w:rsidR="000A0B00" w:rsidRPr="00F76A6C">
        <w:fldChar w:fldCharType="end"/>
      </w:r>
      <w:r w:rsidR="000A0B00" w:rsidRPr="00F76A6C">
        <w:t xml:space="preserve"> put it</w:t>
      </w:r>
      <w:r w:rsidR="00E07AED" w:rsidRPr="00F76A6C">
        <w:t>:</w:t>
      </w:r>
      <w:r w:rsidR="000A0B00" w:rsidRPr="00F76A6C">
        <w:t xml:space="preserve"> “[A* algorithm] eliminates fruitless searches by considering the distance to the </w:t>
      </w:r>
      <w:commentRangeStart w:id="65"/>
      <w:r w:rsidR="000A0B00" w:rsidRPr="00F76A6C">
        <w:t>destination</w:t>
      </w:r>
      <w:commentRangeEnd w:id="65"/>
      <w:r w:rsidR="002672C0">
        <w:rPr>
          <w:rStyle w:val="CommentReference"/>
        </w:rPr>
        <w:commentReference w:id="65"/>
      </w:r>
      <w:r w:rsidR="000A0B00" w:rsidRPr="00F76A6C">
        <w:t xml:space="preserve">”. </w:t>
      </w:r>
    </w:p>
    <w:p w14:paraId="3ACAD7C1" w14:textId="6C26861F" w:rsidR="00C765A8" w:rsidRPr="00F76A6C" w:rsidRDefault="00B2009B" w:rsidP="001E41FD">
      <w:pPr>
        <w:pStyle w:val="Heading2"/>
      </w:pPr>
      <w:bookmarkStart w:id="66" w:name="_Toc39589980"/>
      <w:r w:rsidRPr="00F76A6C">
        <w:t>Exposure</w:t>
      </w:r>
      <w:r w:rsidR="00E551FD" w:rsidRPr="00F76A6C">
        <w:t>-</w:t>
      </w:r>
      <w:r w:rsidR="008810E9" w:rsidRPr="00F76A6C">
        <w:t>based impedance</w:t>
      </w:r>
      <w:r w:rsidR="00544C6C" w:rsidRPr="00F76A6C">
        <w:t>s</w:t>
      </w:r>
      <w:r w:rsidR="008810E9" w:rsidRPr="00F76A6C">
        <w:t xml:space="preserve"> </w:t>
      </w:r>
      <w:r w:rsidR="00727264" w:rsidRPr="00F76A6C">
        <w:t xml:space="preserve">in </w:t>
      </w:r>
      <w:commentRangeStart w:id="67"/>
      <w:r w:rsidR="00A41C09" w:rsidRPr="00F76A6C">
        <w:t>routing</w:t>
      </w:r>
      <w:commentRangeEnd w:id="67"/>
      <w:r w:rsidR="005D5AF2">
        <w:rPr>
          <w:rStyle w:val="CommentReference"/>
          <w:rFonts w:eastAsiaTheme="minorHAnsi" w:cs="Times New Roman"/>
          <w:b w:val="0"/>
          <w:color w:val="auto"/>
          <w:spacing w:val="0"/>
        </w:rPr>
        <w:commentReference w:id="67"/>
      </w:r>
      <w:bookmarkEnd w:id="66"/>
    </w:p>
    <w:p w14:paraId="55C98DB9" w14:textId="198A5F9B" w:rsidR="009913D6" w:rsidRDefault="00045990" w:rsidP="00BA6B29">
      <w:r>
        <w:t xml:space="preserve">This chapter features a short review of route planners for walking or cycling that consider environmental factors in addition to travel time. </w:t>
      </w:r>
      <w:r w:rsidR="00395AD5">
        <w:t xml:space="preserve">A related, yet </w:t>
      </w:r>
      <w:r w:rsidR="007E7244">
        <w:t>omitted</w:t>
      </w:r>
      <w:r w:rsidR="00395AD5">
        <w:t>, emerging area of research is emissions optimization in vehicle routing problems</w:t>
      </w:r>
      <w:r w:rsidR="001A662F">
        <w:t xml:space="preserve"> (e.g. </w:t>
      </w:r>
      <w:r w:rsidR="001A662F" w:rsidRPr="001A662F">
        <w:t xml:space="preserve">Qian &amp; </w:t>
      </w:r>
      <w:proofErr w:type="spellStart"/>
      <w:r w:rsidR="001A662F" w:rsidRPr="001A662F">
        <w:t>Eglese</w:t>
      </w:r>
      <w:proofErr w:type="spellEnd"/>
      <w:r w:rsidR="001A662F" w:rsidRPr="001A662F">
        <w:t>, 2016</w:t>
      </w:r>
      <w:r w:rsidR="001A662F">
        <w:t>)</w:t>
      </w:r>
      <w:r w:rsidR="00395AD5">
        <w:t xml:space="preserve">. </w:t>
      </w:r>
    </w:p>
    <w:p w14:paraId="48DCE9C1" w14:textId="1333DA0D" w:rsidR="00E367F9" w:rsidRPr="00F76A6C" w:rsidRDefault="00BA6B29" w:rsidP="00BA6B29">
      <w:r w:rsidRPr="00F76A6C">
        <w:t xml:space="preserve">In accessibility research, travel time is often used as </w:t>
      </w:r>
      <w:r w:rsidR="0024651A" w:rsidRPr="00F76A6C">
        <w:t>one of the key metrics</w:t>
      </w:r>
      <w:r w:rsidRPr="00F76A6C">
        <w:t xml:space="preserve"> of accessibility</w:t>
      </w:r>
      <w:r w:rsidR="0024651A" w:rsidRPr="00F76A6C">
        <w:t>.</w:t>
      </w:r>
      <w:r w:rsidRPr="00F76A6C">
        <w:t xml:space="preserve"> Likewise, in</w:t>
      </w:r>
      <w:r w:rsidR="004322A5" w:rsidRPr="00F76A6C">
        <w:t xml:space="preserve"> also</w:t>
      </w:r>
      <w:r w:rsidRPr="00F76A6C">
        <w:t xml:space="preserve"> </w:t>
      </w:r>
      <w:r w:rsidR="00A41C09" w:rsidRPr="00F76A6C">
        <w:t>routing</w:t>
      </w:r>
      <w:r w:rsidR="001642E4" w:rsidRPr="00F76A6C">
        <w:t xml:space="preserve"> analysis</w:t>
      </w:r>
      <w:r w:rsidRPr="00F76A6C">
        <w:t xml:space="preserve">, travel time </w:t>
      </w:r>
      <w:r w:rsidR="001642E4" w:rsidRPr="00F76A6C">
        <w:t>seems to be the most often optimized variable</w:t>
      </w:r>
      <w:r w:rsidRPr="00F76A6C">
        <w:t xml:space="preserve">. However, also other types of costs have been incorporated in </w:t>
      </w:r>
      <w:r w:rsidR="00A41C09" w:rsidRPr="00F76A6C">
        <w:t>routing</w:t>
      </w:r>
      <w:r w:rsidRPr="00F76A6C">
        <w:t xml:space="preserve"> </w:t>
      </w:r>
      <w:r w:rsidR="00371788" w:rsidRPr="00F76A6C">
        <w:t xml:space="preserve">analysis </w:t>
      </w:r>
      <w:r w:rsidR="00856078" w:rsidRPr="00F76A6C">
        <w:t xml:space="preserve">when using </w:t>
      </w:r>
      <w:r w:rsidR="001B3D08" w:rsidRPr="00F76A6C">
        <w:t>special</w:t>
      </w:r>
      <w:r w:rsidR="00B3132C" w:rsidRPr="00F76A6C">
        <w:t xml:space="preserve"> criteria</w:t>
      </w:r>
      <w:r w:rsidR="00856078" w:rsidRPr="00F76A6C">
        <w:t xml:space="preserve"> </w:t>
      </w:r>
      <w:r w:rsidR="00451686" w:rsidRPr="00F76A6C">
        <w:t xml:space="preserve">for </w:t>
      </w:r>
      <w:r w:rsidR="00856078" w:rsidRPr="00F76A6C">
        <w:t>pathfinding</w:t>
      </w:r>
      <w:r w:rsidR="00B3132C" w:rsidRPr="00F76A6C">
        <w:t xml:space="preserve">. </w:t>
      </w:r>
      <w:r w:rsidR="00E367F9" w:rsidRPr="00F76A6C">
        <w:t>Adjusted LCP analysis can be used to solve a variety of pathfinding problems, including finding paths</w:t>
      </w:r>
      <w:r w:rsidR="00E21E98">
        <w:t xml:space="preserve"> of least environmental exposure</w:t>
      </w:r>
      <w:r w:rsidR="00E367F9" w:rsidRPr="00F76A6C">
        <w:t xml:space="preserve">. </w:t>
      </w:r>
      <w:r w:rsidR="009868C0" w:rsidRPr="00F76A6C">
        <w:t xml:space="preserve">Several vivid names have been introduced to describe and promote different </w:t>
      </w:r>
      <w:r w:rsidR="00E61970" w:rsidRPr="00F76A6C">
        <w:t>types</w:t>
      </w:r>
      <w:r w:rsidR="009868C0" w:rsidRPr="00F76A6C">
        <w:t xml:space="preserve"> of least-exposure paths. These names include e.g. green, healthy, happy, sustainable, safe and quiet paths (e.g. </w:t>
      </w:r>
      <w:r w:rsidR="009868C0" w:rsidRPr="00F76A6C">
        <w:fldChar w:fldCharType="begin"/>
      </w:r>
      <w:r w:rsidR="00DB6673" w:rsidRPr="00F76A6C">
        <w:instrText xml:space="preserve"> ADDIN ZOTERO_ITEM CSL_CITATION {"citationID":"IzUFKnIz","properties":{"formattedCitation":"(Hatzopoulou et al., 2013; Quercia, 2015; Quercia et al., 2014)","plainCitation":"(Hatzopoulou et al., 2013; Quercia, 2015; Quercia et al., 2014)","dontUpdate":true,"noteIndex":0},"citationItems":[{"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id":546,"uris":["http://zotero.org/users/5467145/items/3MB42WT7"],"uri":["http://zotero.org/users/5467145/items/3MB42WT7"],"itemData":{"id":546,"type":"paper-conference","container-title":"Proceedings of the 24th International Conference on World Wide Web","page":"741–741","publisher":"ACM","source":"Google Scholar","title":"Chatty, Happy, and Smelly Maps","author":[{"family":"Quercia","given":"Daniele"}],"issued":{"date-parts":[["2015"]]}}},{"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9868C0" w:rsidRPr="00F76A6C">
        <w:fldChar w:fldCharType="separate"/>
      </w:r>
      <w:r w:rsidR="00007732">
        <w:t xml:space="preserve">Bao et al., 2016, 2017; </w:t>
      </w:r>
      <w:r w:rsidR="0024154A" w:rsidRPr="00F76A6C">
        <w:t>Hatzopoulou et al., 2013; Quercia, 2015; Quercia et al., 2014)</w:t>
      </w:r>
      <w:r w:rsidR="009868C0" w:rsidRPr="00F76A6C">
        <w:fldChar w:fldCharType="end"/>
      </w:r>
      <w:r w:rsidR="009868C0" w:rsidRPr="00F76A6C">
        <w:t>. In the context of this study, the concept quiet path is used to refer to routes of less noise exposure.</w:t>
      </w:r>
      <w:r w:rsidR="00536149">
        <w:t xml:space="preserve"> </w:t>
      </w:r>
    </w:p>
    <w:p w14:paraId="45961866" w14:textId="37F7B97D" w:rsidR="00DF4B8D" w:rsidRPr="00F76A6C" w:rsidRDefault="00553F5D" w:rsidP="00DF4B8D">
      <w:r w:rsidRPr="00F76A6C">
        <w:t xml:space="preserve">In route planners for walking and cycling, </w:t>
      </w:r>
      <w:r w:rsidR="006E22E4" w:rsidRPr="00F76A6C">
        <w:t>environmental exposure</w:t>
      </w:r>
      <w:r w:rsidR="00F90B0D" w:rsidRPr="00F76A6C">
        <w:t>-</w:t>
      </w:r>
      <w:r w:rsidR="000665E3" w:rsidRPr="00F76A6C">
        <w:t xml:space="preserve">based costs have been </w:t>
      </w:r>
      <w:r w:rsidR="00B3132C" w:rsidRPr="00F76A6C">
        <w:t xml:space="preserve">introduced </w:t>
      </w:r>
      <w:r w:rsidR="000665E3" w:rsidRPr="00F76A6C">
        <w:t>in LCP analysis</w:t>
      </w:r>
      <w:r w:rsidR="006E22E4" w:rsidRPr="00F76A6C">
        <w:t xml:space="preserve"> </w:t>
      </w:r>
      <w:r w:rsidR="0009771C" w:rsidRPr="00F76A6C">
        <w:t xml:space="preserve">in order to find more pleasant </w:t>
      </w:r>
      <w:r w:rsidR="00545F88" w:rsidRPr="00F76A6C">
        <w:t>and</w:t>
      </w:r>
      <w:r w:rsidR="0009771C" w:rsidRPr="00F76A6C">
        <w:t xml:space="preserve"> healthier routes for active transport</w:t>
      </w:r>
      <w:r w:rsidR="00451686" w:rsidRPr="00F76A6C">
        <w:t>.</w:t>
      </w:r>
      <w:r w:rsidR="0009771C" w:rsidRPr="00F76A6C">
        <w:t xml:space="preserve"> </w:t>
      </w:r>
      <w:r w:rsidR="00DF4B8D" w:rsidRPr="00F76A6C">
        <w:t xml:space="preserve">Both raster (surface) and graph-based routing methods have been used in exposure-based routing. In urban contexts, many of the studies have utilized graph-based methods since graphs apply well in modeling urban street networks. Many studies have demonstrated </w:t>
      </w:r>
      <w:r w:rsidR="00AB6FAB" w:rsidRPr="00F76A6C">
        <w:t xml:space="preserve">how </w:t>
      </w:r>
      <w:r w:rsidR="00DF4B8D" w:rsidRPr="00F76A6C">
        <w:t xml:space="preserve">graph-based LCP </w:t>
      </w:r>
      <w:r w:rsidR="00AB6FAB" w:rsidRPr="00F76A6C">
        <w:t>analysis</w:t>
      </w:r>
      <w:r w:rsidR="00DF4B8D" w:rsidRPr="00F76A6C">
        <w:t xml:space="preserve"> can be used to minimize exposure to pollutants </w:t>
      </w:r>
      <w:r w:rsidR="00DF4B8D" w:rsidRPr="00F76A6C">
        <w:fldChar w:fldCharType="begin"/>
      </w:r>
      <w:r w:rsidR="00777616" w:rsidRPr="00F76A6C">
        <w:instrText xml:space="preserve"> ADDIN ZOTERO_ITEM CSL_CITATION {"citationID":"WHTDKutL","properties":{"formattedCitation":"(Alam et al., 2018; Hasenfratz et al., 2015; Hertel et al., 2008; Sharker et al., 2012; Su et al., 2010)","plainCitation":"(Alam et al., 2018; Hasenfratz et al., 2015; Hertel et al., 2008; Sharker et al., 2012; Su et al., 2010)","dontUpdate":true,"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DF4B8D" w:rsidRPr="00F76A6C">
        <w:fldChar w:fldCharType="separate"/>
      </w:r>
      <w:r w:rsidR="00DF4B8D" w:rsidRPr="00F76A6C">
        <w:t>(</w:t>
      </w:r>
      <w:r w:rsidR="00AB6FAB" w:rsidRPr="00F76A6C">
        <w:t xml:space="preserve">e.g. </w:t>
      </w:r>
      <w:r w:rsidR="00DF4B8D" w:rsidRPr="00F76A6C">
        <w:t>Alam et al., 2018; Hasenfratz et al., 2015; Hertel et al., 2008; Sharker et al., 2012; Su et al., 2010)</w:t>
      </w:r>
      <w:r w:rsidR="00DF4B8D" w:rsidRPr="00F76A6C">
        <w:fldChar w:fldCharType="end"/>
      </w:r>
      <w:r w:rsidR="00DF4B8D" w:rsidRPr="00F76A6C">
        <w:t xml:space="preserve">. </w:t>
      </w:r>
    </w:p>
    <w:p w14:paraId="68724C67" w14:textId="4BF2FDFC" w:rsidR="00DF4B8D" w:rsidRPr="00F76A6C" w:rsidRDefault="00DF4B8D" w:rsidP="00BA6B29">
      <w:r w:rsidRPr="00F76A6C">
        <w:t xml:space="preserve">Based on the discovered literature, raster-based LCP analysis </w:t>
      </w:r>
      <w:r w:rsidR="008E5505" w:rsidRPr="00F76A6C">
        <w:t xml:space="preserve">methods </w:t>
      </w:r>
      <w:r w:rsidR="008D580C" w:rsidRPr="00F76A6C">
        <w:t xml:space="preserve">(in exposure-based routing) </w:t>
      </w:r>
      <w:r w:rsidR="008E5505" w:rsidRPr="00F76A6C">
        <w:t xml:space="preserve">were applied only </w:t>
      </w:r>
      <w:r w:rsidRPr="00F76A6C">
        <w:t xml:space="preserve">in </w:t>
      </w:r>
      <w:r w:rsidR="000144BE" w:rsidRPr="00F76A6C">
        <w:t xml:space="preserve">a </w:t>
      </w:r>
      <w:r w:rsidRPr="00F76A6C">
        <w:t xml:space="preserve">few studies. For example, </w:t>
      </w:r>
      <w:r w:rsidRPr="00F76A6C">
        <w:fldChar w:fldCharType="begin"/>
      </w:r>
      <w:r w:rsidR="00DB6673" w:rsidRPr="00F76A6C">
        <w:instrText xml:space="preserve"> ADDIN ZOTERO_ITEM CSL_CITATION {"citationID":"g0E1GEaH","properties":{"formattedCitation":"(Davies &amp; Whyatt, 2009)","plainCitation":"(Davies &amp; Whyatt, 2009)","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rsidRPr="00F76A6C">
        <w:fldChar w:fldCharType="separate"/>
      </w:r>
      <w:r w:rsidRPr="00F76A6C">
        <w:t xml:space="preserve">Davies </w:t>
      </w:r>
      <w:r w:rsidR="00BA7AF6">
        <w:t>and</w:t>
      </w:r>
      <w:r w:rsidRPr="00F76A6C">
        <w:t xml:space="preserve"> Whyatt</w:t>
      </w:r>
      <w:r w:rsidR="0003047A" w:rsidRPr="00F76A6C">
        <w:t xml:space="preserve"> (</w:t>
      </w:r>
      <w:r w:rsidRPr="00F76A6C">
        <w:t>2009)</w:t>
      </w:r>
      <w:r w:rsidRPr="00F76A6C">
        <w:fldChar w:fldCharType="end"/>
      </w:r>
      <w:r w:rsidRPr="00F76A6C">
        <w:t xml:space="preserve"> </w:t>
      </w:r>
      <w:r w:rsidR="005E16E1" w:rsidRPr="00F76A6C">
        <w:t xml:space="preserve">used </w:t>
      </w:r>
      <w:r w:rsidR="00631435" w:rsidRPr="00F76A6C">
        <w:t xml:space="preserve">air </w:t>
      </w:r>
      <w:r w:rsidRPr="00F76A6C">
        <w:t>pollution surfaces (PM</w:t>
      </w:r>
      <w:r w:rsidRPr="00F76A6C">
        <w:rPr>
          <w:vertAlign w:val="subscript"/>
        </w:rPr>
        <w:t>10</w:t>
      </w:r>
      <w:r w:rsidRPr="00F76A6C">
        <w:t xml:space="preserve">) and spatial data on traversable and non-traversable features of the study area to </w:t>
      </w:r>
      <w:r w:rsidR="005E16E1" w:rsidRPr="00F76A6C">
        <w:t xml:space="preserve">find least-exposure paths with </w:t>
      </w:r>
      <w:r w:rsidR="00872019" w:rsidRPr="00F76A6C">
        <w:t xml:space="preserve">common </w:t>
      </w:r>
      <w:r w:rsidRPr="00F76A6C">
        <w:t xml:space="preserve">raster-based LCP functions. The decision to use raster-based method enabled them to incorporate continuous areas (e.g. parks) in the routing analysis. Their method </w:t>
      </w:r>
      <w:r w:rsidRPr="00F76A6C">
        <w:lastRenderedPageBreak/>
        <w:t xml:space="preserve">worked well for a relatively small study area but required careful data preparations to mask out all unwalkable features. </w:t>
      </w:r>
    </w:p>
    <w:p w14:paraId="6538EDFF" w14:textId="5B9BDAAD" w:rsidR="005136C9" w:rsidRPr="00F76A6C" w:rsidRDefault="00DF4B8D" w:rsidP="00035712">
      <w:r w:rsidRPr="00F76A6C">
        <w:t xml:space="preserve">Incorporating dynamic exposures in </w:t>
      </w:r>
      <w:r w:rsidR="006101FA" w:rsidRPr="00F76A6C">
        <w:t>LCP</w:t>
      </w:r>
      <w:r w:rsidRPr="00F76A6C">
        <w:t xml:space="preserve"> analysis has commonly required defining a custom cost function for calculating adjusted </w:t>
      </w:r>
      <w:r w:rsidR="00035712" w:rsidRPr="00F76A6C">
        <w:t xml:space="preserve">costs (i.e. impedances) </w:t>
      </w:r>
      <w:r w:rsidRPr="00F76A6C">
        <w:t xml:space="preserve">by the exposures. </w:t>
      </w:r>
      <w:r w:rsidR="00035712" w:rsidRPr="00F76A6C">
        <w:t>For example</w:t>
      </w:r>
      <w:r w:rsidR="00DD16EB">
        <w:t>,</w:t>
      </w:r>
      <w:r w:rsidR="00035712" w:rsidRPr="00F76A6C">
        <w:t xml:space="preserve"> </w:t>
      </w:r>
      <w:r w:rsidR="00035712" w:rsidRPr="00F76A6C">
        <w:fldChar w:fldCharType="begin"/>
      </w:r>
      <w:r w:rsidR="00035712" w:rsidRPr="00F76A6C">
        <w:instrText xml:space="preserve"> ADDIN ZOTERO_ITEM CSL_CITATION {"citationID":"8ftTraYb","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035712" w:rsidRPr="00F76A6C">
        <w:fldChar w:fldCharType="separate"/>
      </w:r>
      <w:r w:rsidR="00035712" w:rsidRPr="00F76A6C">
        <w:t>Ribeiro &amp; Mendes</w:t>
      </w:r>
      <w:r w:rsidR="00DD16EB">
        <w:t xml:space="preserve"> (</w:t>
      </w:r>
      <w:r w:rsidR="00035712" w:rsidRPr="00F76A6C">
        <w:t>2013)</w:t>
      </w:r>
      <w:r w:rsidR="00035712" w:rsidRPr="00F76A6C">
        <w:fldChar w:fldCharType="end"/>
      </w:r>
      <w:r w:rsidR="00035712" w:rsidRPr="00F76A6C">
        <w:t xml:space="preserve"> used the concepts “contamination of distances” and “environmental impedance function” (EIF) to model exposure-based impedance from noise and</w:t>
      </w:r>
      <w:r w:rsidR="008F5300" w:rsidRPr="00F76A6C">
        <w:t xml:space="preserve"> air pollution</w:t>
      </w:r>
      <w:r w:rsidR="00035712" w:rsidRPr="00F76A6C">
        <w:t xml:space="preserve"> </w:t>
      </w:r>
      <w:r w:rsidR="008F5300" w:rsidRPr="00F76A6C">
        <w:t>(</w:t>
      </w:r>
      <w:r w:rsidR="00035712" w:rsidRPr="00F76A6C">
        <w:t>PM</w:t>
      </w:r>
      <w:r w:rsidR="00035712" w:rsidRPr="00F76A6C">
        <w:rPr>
          <w:vertAlign w:val="subscript"/>
        </w:rPr>
        <w:t>10</w:t>
      </w:r>
      <w:r w:rsidR="008F5300" w:rsidRPr="00F76A6C">
        <w:t>)</w:t>
      </w:r>
      <w:r w:rsidR="00035712" w:rsidRPr="00F76A6C">
        <w:t>. They assigned noise-based costs to edges of a graph according to contaminated distances</w:t>
      </w:r>
      <w:r w:rsidR="000D5157" w:rsidRPr="00F76A6C">
        <w:t xml:space="preserve"> of</w:t>
      </w:r>
      <w:r w:rsidR="00035712" w:rsidRPr="00F76A6C">
        <w:t xml:space="preserve"> different noise levels, using predefined thresholds (dB) to decide whether a noise cost should be assigned or not.</w:t>
      </w:r>
      <w:r w:rsidR="00BA3959" w:rsidRPr="00F76A6C">
        <w:t xml:space="preserve"> A </w:t>
      </w:r>
      <w:r w:rsidR="00644EB4" w:rsidRPr="00F76A6C">
        <w:t>commonly</w:t>
      </w:r>
      <w:r w:rsidR="00BA3959" w:rsidRPr="00F76A6C">
        <w:t xml:space="preserve"> used way to balance between exposure-based impedances and travel-time has been to include distance as a base-cost in the EIF. </w:t>
      </w:r>
      <w:r w:rsidRPr="00F76A6C">
        <w:t>In many studies, distance and travel time were considered as proportional,</w:t>
      </w:r>
      <w:r w:rsidR="00BA3959" w:rsidRPr="00F76A6C">
        <w:t xml:space="preserve"> </w:t>
      </w:r>
      <w:r w:rsidR="00480996" w:rsidRPr="00F76A6C">
        <w:t xml:space="preserve">limiting </w:t>
      </w:r>
      <w:r w:rsidR="00BA3959" w:rsidRPr="00F76A6C">
        <w:t>complexity of the EIF</w:t>
      </w:r>
      <w:r w:rsidRPr="00F76A6C">
        <w:t xml:space="preserve">. </w:t>
      </w:r>
      <w:r w:rsidR="00BA3959" w:rsidRPr="00F76A6C">
        <w:t xml:space="preserve">If </w:t>
      </w:r>
      <w:r w:rsidR="009468E8" w:rsidRPr="00F76A6C">
        <w:t>exposure</w:t>
      </w:r>
      <w:r w:rsidR="00BA3959" w:rsidRPr="00F76A6C">
        <w:t>s</w:t>
      </w:r>
      <w:r w:rsidR="009468E8" w:rsidRPr="00F76A6C">
        <w:t xml:space="preserve"> to multiple pollutants </w:t>
      </w:r>
      <w:r w:rsidR="00BA3959" w:rsidRPr="00F76A6C">
        <w:t xml:space="preserve">need to be integrated in a single EIF, or their relative weights in the cost function need to be adjusted (with respect to distance or </w:t>
      </w:r>
      <w:r w:rsidR="002766F2" w:rsidRPr="00F76A6C">
        <w:t xml:space="preserve">to </w:t>
      </w:r>
      <w:r w:rsidR="00BA3959" w:rsidRPr="00F76A6C">
        <w:t>one another)</w:t>
      </w:r>
      <w:r w:rsidR="009468E8" w:rsidRPr="00F76A6C">
        <w:t xml:space="preserve">, </w:t>
      </w:r>
      <w:r w:rsidR="002766F2" w:rsidRPr="00F76A6C">
        <w:t xml:space="preserve">EIF can also </w:t>
      </w:r>
      <w:r w:rsidR="00D27B93" w:rsidRPr="00F76A6C">
        <w:t>include</w:t>
      </w:r>
      <w:r w:rsidR="002766F2" w:rsidRPr="00F76A6C">
        <w:t xml:space="preserve"> </w:t>
      </w:r>
      <w:r w:rsidR="009468E8" w:rsidRPr="00F76A6C">
        <w:t>additional cost coefficient</w:t>
      </w:r>
      <w:r w:rsidR="008649BC" w:rsidRPr="00F76A6C">
        <w:t>s</w:t>
      </w:r>
      <w:r w:rsidR="009468E8" w:rsidRPr="00F76A6C">
        <w:t>.</w:t>
      </w:r>
      <w:r w:rsidR="00DF6BE5" w:rsidRPr="00F76A6C">
        <w:t xml:space="preserve"> </w:t>
      </w:r>
      <w:r w:rsidR="0016453F" w:rsidRPr="00F76A6C">
        <w:t xml:space="preserve">The idea of integrating multiple environmental exposures in a composite EIF is discussed further in chapter </w:t>
      </w:r>
      <w:r w:rsidR="00AA71D0" w:rsidRPr="00F76A6C">
        <w:t>5.8</w:t>
      </w:r>
      <w:r w:rsidR="0016453F" w:rsidRPr="00F76A6C">
        <w:t>.</w:t>
      </w:r>
    </w:p>
    <w:p w14:paraId="6A4C25D3" w14:textId="2A253B54" w:rsidR="00035712" w:rsidRPr="00F76A6C" w:rsidRDefault="00816085" w:rsidP="00035712">
      <w:r w:rsidRPr="00F76A6C">
        <w:t xml:space="preserve">Despite the common goal of the </w:t>
      </w:r>
      <w:r w:rsidR="005136C9" w:rsidRPr="00F76A6C">
        <w:t>exposure</w:t>
      </w:r>
      <w:r w:rsidR="0003643D" w:rsidRPr="00F76A6C">
        <w:t xml:space="preserve"> </w:t>
      </w:r>
      <w:r w:rsidR="005136C9" w:rsidRPr="00F76A6C">
        <w:t>based</w:t>
      </w:r>
      <w:r w:rsidR="006C11AD" w:rsidRPr="00F76A6C">
        <w:t xml:space="preserve"> </w:t>
      </w:r>
      <w:r w:rsidRPr="00F76A6C">
        <w:t xml:space="preserve">EIFs presented in different studies, </w:t>
      </w:r>
      <w:r w:rsidR="005D23CF" w:rsidRPr="00F76A6C">
        <w:t xml:space="preserve">namely </w:t>
      </w:r>
      <w:r w:rsidR="00D03F8E" w:rsidRPr="00F76A6C">
        <w:t>reducing</w:t>
      </w:r>
      <w:r w:rsidR="005D23CF" w:rsidRPr="00F76A6C">
        <w:t xml:space="preserve"> dynamic exposure to pollutants, </w:t>
      </w:r>
      <w:r w:rsidR="00DF6BE5" w:rsidRPr="00F76A6C">
        <w:t xml:space="preserve">the </w:t>
      </w:r>
      <w:r w:rsidR="00097F04" w:rsidRPr="00F76A6C">
        <w:t>composition</w:t>
      </w:r>
      <w:r w:rsidR="0028409A" w:rsidRPr="00F76A6C">
        <w:t xml:space="preserve"> </w:t>
      </w:r>
      <w:r w:rsidR="00DF6BE5" w:rsidRPr="00F76A6C">
        <w:t xml:space="preserve">of the cost functions </w:t>
      </w:r>
      <w:r w:rsidR="0016453F" w:rsidRPr="00F76A6C">
        <w:t>has</w:t>
      </w:r>
      <w:r w:rsidR="007C406F" w:rsidRPr="00F76A6C">
        <w:t xml:space="preserve"> varied </w:t>
      </w:r>
      <w:r w:rsidR="00614A12" w:rsidRPr="00F76A6C">
        <w:t>considerably</w:t>
      </w:r>
      <w:r w:rsidR="00DF6BE5" w:rsidRPr="00F76A6C">
        <w:t xml:space="preserve"> between studies.</w:t>
      </w:r>
      <w:r w:rsidR="007B3C84" w:rsidRPr="00F76A6C">
        <w:t xml:space="preserve"> </w:t>
      </w:r>
      <w:r w:rsidR="0003643D" w:rsidRPr="00F76A6C">
        <w:t xml:space="preserve">This </w:t>
      </w:r>
      <w:r w:rsidR="00EB6789" w:rsidRPr="00F76A6C">
        <w:t xml:space="preserve">suggests that minimizing environmental exposures </w:t>
      </w:r>
      <w:r w:rsidR="0076317D" w:rsidRPr="00F76A6C">
        <w:t>through</w:t>
      </w:r>
      <w:r w:rsidR="00EB6789" w:rsidRPr="00F76A6C">
        <w:t xml:space="preserve"> routing analysis is more emerging than already well-established area of research</w:t>
      </w:r>
      <w:r w:rsidR="005A47BF" w:rsidRPr="00F76A6C">
        <w:t xml:space="preserve">. Many of the demonstrated methodologies have been influenced by </w:t>
      </w:r>
      <w:r w:rsidR="00611453" w:rsidRPr="00F76A6C">
        <w:t xml:space="preserve">different </w:t>
      </w:r>
      <w:r w:rsidR="005A47BF" w:rsidRPr="00F76A6C">
        <w:t xml:space="preserve">constraints on data availability but also </w:t>
      </w:r>
      <w:r w:rsidR="00C020BC" w:rsidRPr="00F76A6C">
        <w:t xml:space="preserve">by </w:t>
      </w:r>
      <w:r w:rsidR="00611453" w:rsidRPr="00F76A6C">
        <w:t xml:space="preserve">varying </w:t>
      </w:r>
      <w:r w:rsidR="007C4137" w:rsidRPr="00F76A6C">
        <w:t xml:space="preserve">and </w:t>
      </w:r>
      <w:r w:rsidR="005A47BF" w:rsidRPr="00F76A6C">
        <w:t xml:space="preserve">subjective </w:t>
      </w:r>
      <w:r w:rsidR="00C119CA" w:rsidRPr="00F76A6C">
        <w:t>perceptions</w:t>
      </w:r>
      <w:r w:rsidR="007C4137" w:rsidRPr="00F76A6C">
        <w:t xml:space="preserve"> </w:t>
      </w:r>
      <w:r w:rsidR="005A47BF" w:rsidRPr="00F76A6C">
        <w:t>of impedance</w:t>
      </w:r>
      <w:r w:rsidR="00C119CA" w:rsidRPr="00F76A6C">
        <w:t>s</w:t>
      </w:r>
      <w:r w:rsidR="005A47BF" w:rsidRPr="00F76A6C">
        <w:t xml:space="preserve"> </w:t>
      </w:r>
      <w:r w:rsidR="00C119CA" w:rsidRPr="00F76A6C">
        <w:t xml:space="preserve">of </w:t>
      </w:r>
      <w:r w:rsidR="005A47BF" w:rsidRPr="00F76A6C">
        <w:t>different pollutants</w:t>
      </w:r>
      <w:r w:rsidR="00C020BC" w:rsidRPr="00F76A6C">
        <w:t>. Given this</w:t>
      </w:r>
      <w:r w:rsidR="00595361" w:rsidRPr="00F76A6C">
        <w:t xml:space="preserve"> scientific background</w:t>
      </w:r>
      <w:r w:rsidR="00C020BC" w:rsidRPr="00F76A6C">
        <w:t>, a custom EIF for traffic noise was designed</w:t>
      </w:r>
      <w:r w:rsidR="00595361" w:rsidRPr="00F76A6C">
        <w:t xml:space="preserve"> also in this study (see 3.5.</w:t>
      </w:r>
      <w:r w:rsidR="00A81C9E" w:rsidRPr="00F76A6C">
        <w:t>2</w:t>
      </w:r>
      <w:r w:rsidR="00595361" w:rsidRPr="00F76A6C">
        <w:t>) and can be considered as one of the main outcomes</w:t>
      </w:r>
      <w:r w:rsidR="0075230E">
        <w:t xml:space="preserve"> of the thesis</w:t>
      </w:r>
      <w:r w:rsidR="00595361" w:rsidRPr="00F76A6C">
        <w:t>.</w:t>
      </w:r>
    </w:p>
    <w:p w14:paraId="2D1AC6AB" w14:textId="6D8B8DA4" w:rsidR="00BA6B29" w:rsidRPr="00F76A6C" w:rsidRDefault="00035712" w:rsidP="00BA6B29">
      <w:r w:rsidRPr="00F76A6C">
        <w:t xml:space="preserve">Many of the previously developed exposure-based routing methods (and applications) focus on dynamic exposure to air pollution. </w:t>
      </w:r>
      <w:r w:rsidR="00BA7AF6">
        <w:t>Means for f</w:t>
      </w:r>
      <w:r w:rsidRPr="00F76A6C">
        <w:t>inding least cost paths with respect to exposures to e.g. PM</w:t>
      </w:r>
      <w:r w:rsidRPr="00F76A6C">
        <w:rPr>
          <w:vertAlign w:val="subscript"/>
        </w:rPr>
        <w:t>2.5</w:t>
      </w:r>
      <w:r w:rsidRPr="00F76A6C">
        <w:t xml:space="preserve"> or PM</w:t>
      </w:r>
      <w:r w:rsidRPr="00F76A6C">
        <w:rPr>
          <w:vertAlign w:val="subscript"/>
        </w:rPr>
        <w:t>10</w:t>
      </w:r>
      <w:r w:rsidRPr="00F76A6C">
        <w:t xml:space="preserve"> particles </w:t>
      </w:r>
      <w:r w:rsidR="00BA7AF6">
        <w:t>have</w:t>
      </w:r>
      <w:r w:rsidRPr="00F76A6C">
        <w:t xml:space="preserve"> been </w:t>
      </w:r>
      <w:r w:rsidR="00BA7AF6">
        <w:t>developed</w:t>
      </w:r>
      <w:r w:rsidRPr="00F76A6C">
        <w:t xml:space="preserve"> in several studies </w:t>
      </w:r>
      <w:r w:rsidRPr="00F76A6C">
        <w:fldChar w:fldCharType="begin"/>
      </w:r>
      <w:r w:rsidR="00DB6673" w:rsidRPr="00F76A6C">
        <w:instrText xml:space="preserve"> ADDIN ZOTERO_ITEM CSL_CITATION {"citationID":"YNzjzd2s","properties":{"formattedCitation":"(Davies &amp; Whyatt, 2009; Hertel et al., 2008; Ribeiro &amp; Mendes, 2013)","plainCitation":"(Davies &amp; Whyatt, 2009; Hertel et al., 2008; Ribeiro &amp; Mendes, 2013)","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Pr="00F76A6C">
        <w:fldChar w:fldCharType="separate"/>
      </w:r>
      <w:r w:rsidRPr="00F76A6C">
        <w:t xml:space="preserve">(e.g. Davies &amp; Whyatt, 2009; Hertel et al., 2008; </w:t>
      </w:r>
      <w:r w:rsidR="00E21E98">
        <w:t xml:space="preserve">Mahajan et al., 2019; </w:t>
      </w:r>
      <w:r w:rsidR="00BA7AF6" w:rsidRPr="00BA7AF6">
        <w:t>Müller &amp; Voisard, 2015</w:t>
      </w:r>
      <w:r w:rsidR="00BA7AF6">
        <w:t xml:space="preserve">; </w:t>
      </w:r>
      <w:r w:rsidR="00BA7AF6" w:rsidRPr="00BA7AF6">
        <w:t xml:space="preserve">Mölter </w:t>
      </w:r>
      <w:r w:rsidR="00BA7AF6">
        <w:t xml:space="preserve">&amp; </w:t>
      </w:r>
      <w:r w:rsidR="00BA7AF6" w:rsidRPr="00BA7AF6">
        <w:t>Lindley</w:t>
      </w:r>
      <w:r w:rsidR="00BA7AF6">
        <w:t xml:space="preserve">, </w:t>
      </w:r>
      <w:r w:rsidR="00BA7AF6" w:rsidRPr="00BA7AF6">
        <w:t>2015</w:t>
      </w:r>
      <w:r w:rsidR="00BA7AF6">
        <w:t xml:space="preserve">; </w:t>
      </w:r>
      <w:r w:rsidRPr="00F76A6C">
        <w:t>Ribeiro &amp; Mendes, 2013</w:t>
      </w:r>
      <w:r w:rsidR="002847D0">
        <w:t xml:space="preserve">; </w:t>
      </w:r>
      <w:r w:rsidR="00BB1715" w:rsidRPr="00BB1715">
        <w:t>Van den Hove et al., 2019</w:t>
      </w:r>
      <w:r w:rsidR="00BB1715">
        <w:t xml:space="preserve">; </w:t>
      </w:r>
      <w:r w:rsidR="002847D0">
        <w:t>Zou et al., 2020</w:t>
      </w:r>
      <w:r w:rsidRPr="00F76A6C">
        <w:t>)</w:t>
      </w:r>
      <w:r w:rsidRPr="00F76A6C">
        <w:fldChar w:fldCharType="end"/>
      </w:r>
      <w:r w:rsidRPr="00F76A6C">
        <w:t xml:space="preserve">. In these studies, considerable decreases (%) in the total exposure to the pollutants were found on the exposure-optimized paths, indicating a potential for green path route planners. </w:t>
      </w:r>
      <w:r w:rsidR="00750A42" w:rsidRPr="00F76A6C">
        <w:t xml:space="preserve">Common to most </w:t>
      </w:r>
      <w:r w:rsidR="009B729D" w:rsidRPr="00F76A6C">
        <w:t xml:space="preserve">of the prior </w:t>
      </w:r>
      <w:r w:rsidR="00750A42" w:rsidRPr="00F76A6C">
        <w:t xml:space="preserve">studies on exposure-based </w:t>
      </w:r>
      <w:r w:rsidR="00A41C09" w:rsidRPr="00F76A6C">
        <w:t>routing</w:t>
      </w:r>
      <w:r w:rsidR="00750A42" w:rsidRPr="00F76A6C">
        <w:t xml:space="preserve">, </w:t>
      </w:r>
      <w:r w:rsidR="009B5E7C" w:rsidRPr="00F76A6C">
        <w:t xml:space="preserve">the </w:t>
      </w:r>
      <w:r w:rsidR="00750A42" w:rsidRPr="00F76A6C">
        <w:t xml:space="preserve">alternative </w:t>
      </w:r>
      <w:r w:rsidR="000F2B54" w:rsidRPr="00F76A6C">
        <w:t xml:space="preserve">routes </w:t>
      </w:r>
      <w:r w:rsidR="00545F88" w:rsidRPr="00F76A6C">
        <w:t>are</w:t>
      </w:r>
      <w:r w:rsidR="00750A42" w:rsidRPr="00F76A6C">
        <w:t xml:space="preserve"> presented with </w:t>
      </w:r>
      <w:r w:rsidR="009868C0" w:rsidRPr="00F76A6C">
        <w:t>comprehensive</w:t>
      </w:r>
      <w:r w:rsidR="00750A42" w:rsidRPr="00F76A6C">
        <w:t xml:space="preserve"> statistics </w:t>
      </w:r>
      <w:r w:rsidR="00B45840" w:rsidRPr="00F76A6C">
        <w:t xml:space="preserve">allowing </w:t>
      </w:r>
      <w:r w:rsidR="00750A42" w:rsidRPr="00F76A6C">
        <w:t xml:space="preserve">comparison of </w:t>
      </w:r>
      <w:r w:rsidR="002C66A6" w:rsidRPr="00F76A6C">
        <w:t xml:space="preserve">differences in dynamic </w:t>
      </w:r>
      <w:r w:rsidR="00750A42" w:rsidRPr="00F76A6C">
        <w:t>exposure</w:t>
      </w:r>
      <w:r w:rsidR="002C66A6" w:rsidRPr="00F76A6C">
        <w:t xml:space="preserve">, </w:t>
      </w:r>
      <w:r w:rsidR="00B621EA" w:rsidRPr="00F76A6C">
        <w:t>route length</w:t>
      </w:r>
      <w:r w:rsidR="001D1009" w:rsidRPr="00F76A6C">
        <w:t xml:space="preserve"> </w:t>
      </w:r>
      <w:r w:rsidR="002C66A6" w:rsidRPr="00F76A6C">
        <w:t xml:space="preserve">and </w:t>
      </w:r>
      <w:r w:rsidR="001D1009" w:rsidRPr="00F76A6C">
        <w:t>travel time</w:t>
      </w:r>
      <w:r w:rsidR="006D406A" w:rsidRPr="00F76A6C">
        <w:t>.</w:t>
      </w:r>
      <w:r w:rsidR="000C2B78" w:rsidRPr="00F76A6C">
        <w:t xml:space="preserve"> </w:t>
      </w:r>
    </w:p>
    <w:p w14:paraId="74457455" w14:textId="0CCC09A8" w:rsidR="00B86D87" w:rsidRPr="00F76A6C" w:rsidRDefault="00A40511" w:rsidP="00BA6B29">
      <w:r w:rsidRPr="00F76A6C">
        <w:lastRenderedPageBreak/>
        <w:t>Some</w:t>
      </w:r>
      <w:r w:rsidR="00192F84" w:rsidRPr="00F76A6C">
        <w:t xml:space="preserve"> of the exposure-based </w:t>
      </w:r>
      <w:r w:rsidRPr="00F76A6C">
        <w:t xml:space="preserve">LCP </w:t>
      </w:r>
      <w:r w:rsidR="00192F84" w:rsidRPr="00F76A6C">
        <w:t xml:space="preserve">methods were developed </w:t>
      </w:r>
      <w:r w:rsidR="00C05A9C" w:rsidRPr="00F76A6C">
        <w:t xml:space="preserve">further as </w:t>
      </w:r>
      <w:r w:rsidR="00192F84" w:rsidRPr="00F76A6C">
        <w:t>web</w:t>
      </w:r>
      <w:r w:rsidR="009B5E7C" w:rsidRPr="00F76A6C">
        <w:t>-based route planner</w:t>
      </w:r>
      <w:r w:rsidR="00192F84" w:rsidRPr="00F76A6C">
        <w:t xml:space="preserve"> services</w:t>
      </w:r>
      <w:r w:rsidR="00007732">
        <w:t xml:space="preserve"> </w:t>
      </w:r>
      <w:r w:rsidR="00007732" w:rsidRPr="00F76A6C">
        <w:t xml:space="preserve">(e.g. </w:t>
      </w:r>
      <w:r w:rsidR="00007732" w:rsidRPr="00F76A6C">
        <w:fldChar w:fldCharType="begin"/>
      </w:r>
      <w:r w:rsidR="00007732" w:rsidRPr="00F76A6C">
        <w:instrText xml:space="preserve"> ADDIN ZOTERO_ITEM CSL_CITATION {"citationID":"kJG7Wpyi","properties":{"formattedCitation":"(Hasenfratz et al., 2015; Hatzopoulou et al., 2013; Su et al., 2010)","plainCitation":"(Hasenfratz et al., 2015; Hatzopoulou et al., 2013; Su et al., 2010)","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schema":"https://github.com/citation-style-language/schema/raw/master/csl-citation.json"} </w:instrText>
      </w:r>
      <w:r w:rsidR="00007732" w:rsidRPr="00F76A6C">
        <w:fldChar w:fldCharType="separate"/>
      </w:r>
      <w:r w:rsidR="00007732" w:rsidRPr="00F76A6C">
        <w:t>Hatzopoulou et al., 2013; Su et al., 2010</w:t>
      </w:r>
      <w:r w:rsidR="002847D0">
        <w:t>; Zou et al., 2020</w:t>
      </w:r>
      <w:r w:rsidR="00007732" w:rsidRPr="00F76A6C">
        <w:t>)</w:t>
      </w:r>
      <w:r w:rsidR="00007732" w:rsidRPr="00F76A6C">
        <w:fldChar w:fldCharType="end"/>
      </w:r>
      <w:r w:rsidR="00007732">
        <w:t xml:space="preserve"> or mobile applications </w:t>
      </w:r>
      <w:r w:rsidR="00007732" w:rsidRPr="00007732">
        <w:t>(</w:t>
      </w:r>
      <w:r w:rsidR="00007732">
        <w:t xml:space="preserve">e.g. </w:t>
      </w:r>
      <w:proofErr w:type="spellStart"/>
      <w:r w:rsidR="00007732" w:rsidRPr="00007732">
        <w:t>Caggiani</w:t>
      </w:r>
      <w:proofErr w:type="spellEnd"/>
      <w:r w:rsidR="00007732" w:rsidRPr="00007732">
        <w:t xml:space="preserve"> et al., 2017</w:t>
      </w:r>
      <w:r w:rsidR="00536149">
        <w:t xml:space="preserve">; </w:t>
      </w:r>
      <w:proofErr w:type="spellStart"/>
      <w:r w:rsidR="00536149" w:rsidRPr="00F76A6C">
        <w:t>Hasenfratz</w:t>
      </w:r>
      <w:proofErr w:type="spellEnd"/>
      <w:r w:rsidR="00536149" w:rsidRPr="00F76A6C">
        <w:t xml:space="preserve"> et al., 2015</w:t>
      </w:r>
      <w:r w:rsidR="00007732" w:rsidRPr="00007732">
        <w:t>)</w:t>
      </w:r>
      <w:r w:rsidR="00F56F5C" w:rsidRPr="00F76A6C">
        <w:t>.</w:t>
      </w:r>
      <w:r w:rsidR="00C05A9C" w:rsidRPr="00F76A6C">
        <w:t xml:space="preserve"> </w:t>
      </w:r>
      <w:r w:rsidR="00236212" w:rsidRPr="00F76A6C">
        <w:t>In these services, s</w:t>
      </w:r>
      <w:r w:rsidR="002F4D00" w:rsidRPr="00F76A6C">
        <w:t xml:space="preserve">pecial attention </w:t>
      </w:r>
      <w:r w:rsidR="00900303" w:rsidRPr="00F76A6C">
        <w:t>has</w:t>
      </w:r>
      <w:r w:rsidR="009B131C" w:rsidRPr="00F76A6C">
        <w:t xml:space="preserve"> been paid </w:t>
      </w:r>
      <w:r w:rsidR="002F4D00" w:rsidRPr="00F76A6C">
        <w:t>on the visualization of the different route alternatives</w:t>
      </w:r>
      <w:r w:rsidR="00900303" w:rsidRPr="00F76A6C">
        <w:t xml:space="preserve"> </w:t>
      </w:r>
      <w:r w:rsidR="002F4D00" w:rsidRPr="00F76A6C">
        <w:t xml:space="preserve">as well as </w:t>
      </w:r>
      <w:r w:rsidR="00900303" w:rsidRPr="00F76A6C">
        <w:t xml:space="preserve">presenting respective </w:t>
      </w:r>
      <w:r w:rsidR="009B131C" w:rsidRPr="00F76A6C">
        <w:t xml:space="preserve">differences in </w:t>
      </w:r>
      <w:r w:rsidR="002F4D00" w:rsidRPr="00F76A6C">
        <w:t xml:space="preserve">exposures </w:t>
      </w:r>
      <w:r w:rsidR="008C12CE" w:rsidRPr="00F76A6C">
        <w:t>to pollutant</w:t>
      </w:r>
      <w:r w:rsidR="002366B6" w:rsidRPr="00F76A6C">
        <w:t>s</w:t>
      </w:r>
      <w:r w:rsidR="00B86D87" w:rsidRPr="00F76A6C">
        <w:t xml:space="preserve"> and travel times</w:t>
      </w:r>
      <w:r w:rsidR="00F56F5C" w:rsidRPr="00F76A6C">
        <w:t xml:space="preserve">. </w:t>
      </w:r>
      <w:commentRangeStart w:id="68"/>
      <w:r w:rsidR="00B86D87" w:rsidRPr="00F76A6C">
        <w:t xml:space="preserve">However, </w:t>
      </w:r>
      <w:r w:rsidR="00A73912" w:rsidRPr="00F76A6C">
        <w:t xml:space="preserve">no visual representations of dynamic exposures to pollutants on the alternative routes were </w:t>
      </w:r>
      <w:r w:rsidR="00D878B6" w:rsidRPr="00F76A6C">
        <w:t>seen</w:t>
      </w:r>
      <w:r w:rsidR="00A73912" w:rsidRPr="00F76A6C">
        <w:t xml:space="preserve"> in </w:t>
      </w:r>
      <w:r w:rsidR="00740F98">
        <w:t xml:space="preserve">most of </w:t>
      </w:r>
      <w:r w:rsidR="00A73912" w:rsidRPr="00F76A6C">
        <w:t xml:space="preserve">the </w:t>
      </w:r>
      <w:r w:rsidR="000956DD">
        <w:t>functional</w:t>
      </w:r>
      <w:r w:rsidR="00A73912" w:rsidRPr="00F76A6C">
        <w:t xml:space="preserve"> route planners at the time of</w:t>
      </w:r>
      <w:r w:rsidR="002F36BD" w:rsidRPr="00F76A6C">
        <w:t xml:space="preserve"> writing this thesis</w:t>
      </w:r>
      <w:r w:rsidR="00A73912" w:rsidRPr="00F76A6C">
        <w:t xml:space="preserve">. </w:t>
      </w:r>
      <w:commentRangeEnd w:id="68"/>
      <w:r w:rsidR="00A7636A">
        <w:rPr>
          <w:rStyle w:val="CommentReference"/>
        </w:rPr>
        <w:commentReference w:id="68"/>
      </w:r>
      <w:r w:rsidR="00F81233" w:rsidRPr="00F76A6C">
        <w:t xml:space="preserve">Instead, properties of the routes (e.g. exposures, travel time and distance) were often presented only numerically. </w:t>
      </w:r>
      <w:r w:rsidR="00D65956" w:rsidRPr="00F76A6C">
        <w:t>To the author’s knowledge, t</w:t>
      </w:r>
      <w:r w:rsidR="002F36BD" w:rsidRPr="00F76A6C">
        <w:t xml:space="preserve">his is one of the </w:t>
      </w:r>
      <w:r w:rsidR="00801B89" w:rsidRPr="00F76A6C">
        <w:t xml:space="preserve">critical </w:t>
      </w:r>
      <w:r w:rsidR="002F36BD" w:rsidRPr="00F76A6C">
        <w:t xml:space="preserve">shortcomings of </w:t>
      </w:r>
      <w:r w:rsidR="00600F7F" w:rsidRPr="00F76A6C">
        <w:t xml:space="preserve">most </w:t>
      </w:r>
      <w:r w:rsidR="002F36BD" w:rsidRPr="00F76A6C">
        <w:t xml:space="preserve">currently available (exposure-based) route planners </w:t>
      </w:r>
      <w:r w:rsidR="00D65956" w:rsidRPr="00F76A6C">
        <w:t xml:space="preserve">and </w:t>
      </w:r>
      <w:r w:rsidR="00D878B6" w:rsidRPr="00F76A6C">
        <w:t xml:space="preserve">thus </w:t>
      </w:r>
      <w:r w:rsidR="00D65956" w:rsidRPr="00F76A6C">
        <w:t xml:space="preserve">one of the </w:t>
      </w:r>
      <w:r w:rsidR="00AE6D5C" w:rsidRPr="00F76A6C">
        <w:t>motivations</w:t>
      </w:r>
      <w:r w:rsidR="00D65956" w:rsidRPr="00F76A6C">
        <w:t xml:space="preserve"> for creating a novel green path route planner application</w:t>
      </w:r>
      <w:r w:rsidR="00606166" w:rsidRPr="00F76A6C">
        <w:t xml:space="preserve">: </w:t>
      </w:r>
      <w:r w:rsidR="00D83EAB" w:rsidRPr="00F76A6C">
        <w:t xml:space="preserve">to demonstrate </w:t>
      </w:r>
      <w:r w:rsidR="002F36BD" w:rsidRPr="00F76A6C">
        <w:t xml:space="preserve">how </w:t>
      </w:r>
      <w:r w:rsidR="00D83EAB" w:rsidRPr="00F76A6C">
        <w:t xml:space="preserve">journey-time exposure on different routes could be </w:t>
      </w:r>
      <w:r w:rsidR="002F36BD" w:rsidRPr="00F76A6C">
        <w:t>better communicate</w:t>
      </w:r>
      <w:r w:rsidR="00D83EAB" w:rsidRPr="00F76A6C">
        <w:t>d</w:t>
      </w:r>
      <w:r w:rsidR="002F36BD" w:rsidRPr="00F76A6C">
        <w:t xml:space="preserve"> also visually</w:t>
      </w:r>
      <w:r w:rsidR="00D83EAB" w:rsidRPr="00F76A6C">
        <w:t>.</w:t>
      </w:r>
      <w:r w:rsidR="00606166" w:rsidRPr="00F76A6C">
        <w:t xml:space="preserve"> </w:t>
      </w:r>
    </w:p>
    <w:p w14:paraId="757624F8" w14:textId="15010560" w:rsidR="00192F84" w:rsidRPr="00F76A6C" w:rsidRDefault="00AB1552" w:rsidP="00BA6B29">
      <w:r w:rsidRPr="00F76A6C">
        <w:t>In the prior studies, p</w:t>
      </w:r>
      <w:r w:rsidR="00CD2D57" w:rsidRPr="00F76A6C">
        <w:t xml:space="preserve">ublishing </w:t>
      </w:r>
      <w:r w:rsidRPr="00F76A6C">
        <w:t xml:space="preserve">an </w:t>
      </w:r>
      <w:r w:rsidR="00CD2D57" w:rsidRPr="00F76A6C">
        <w:t xml:space="preserve">exposure-based routing </w:t>
      </w:r>
      <w:r w:rsidR="00584875" w:rsidRPr="00F76A6C">
        <w:t>application</w:t>
      </w:r>
      <w:r w:rsidR="00CD2D57" w:rsidRPr="00F76A6C">
        <w:t xml:space="preserve"> as an online service</w:t>
      </w:r>
      <w:r w:rsidR="00900303" w:rsidRPr="00F76A6C">
        <w:t xml:space="preserve"> has </w:t>
      </w:r>
      <w:r w:rsidR="00CD2D57" w:rsidRPr="00F76A6C">
        <w:t xml:space="preserve">also </w:t>
      </w:r>
      <w:r w:rsidR="00900303" w:rsidRPr="00F76A6C">
        <w:t xml:space="preserve">required optimizing the efficiency of the LCP analysis to </w:t>
      </w:r>
      <w:r w:rsidR="00CD2D57" w:rsidRPr="00F76A6C">
        <w:t>support</w:t>
      </w:r>
      <w:r w:rsidR="00900303" w:rsidRPr="00F76A6C">
        <w:t xml:space="preserve"> responsive enough user experience. </w:t>
      </w:r>
      <w:r w:rsidR="0039534E" w:rsidRPr="00F76A6C">
        <w:fldChar w:fldCharType="begin"/>
      </w:r>
      <w:r w:rsidR="00DB6673" w:rsidRPr="00F76A6C">
        <w:instrText xml:space="preserve"> ADDIN ZOTERO_ITEM CSL_CITATION {"citationID":"lu3nRL1r","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39534E" w:rsidRPr="00F76A6C">
        <w:fldChar w:fldCharType="separate"/>
      </w:r>
      <w:r w:rsidR="0039534E" w:rsidRPr="00F76A6C">
        <w:t xml:space="preserve">Hasenfratz et al. </w:t>
      </w:r>
      <w:r w:rsidR="00900303" w:rsidRPr="00F76A6C">
        <w:t>(</w:t>
      </w:r>
      <w:r w:rsidR="0039534E" w:rsidRPr="00F76A6C">
        <w:t>2015)</w:t>
      </w:r>
      <w:r w:rsidR="0039534E" w:rsidRPr="00F76A6C">
        <w:fldChar w:fldCharType="end"/>
      </w:r>
      <w:r w:rsidR="0039534E" w:rsidRPr="00F76A6C">
        <w:t xml:space="preserve"> demonstrated </w:t>
      </w:r>
      <w:r w:rsidR="006D11FE" w:rsidRPr="00F76A6C">
        <w:t>how</w:t>
      </w:r>
      <w:r w:rsidR="0039534E" w:rsidRPr="00F76A6C">
        <w:t xml:space="preserve"> using static pollution maps </w:t>
      </w:r>
      <w:r w:rsidR="00286E8A" w:rsidRPr="00F76A6C">
        <w:t xml:space="preserve">and loading the </w:t>
      </w:r>
      <w:r w:rsidR="0046750D" w:rsidRPr="00F76A6C">
        <w:t xml:space="preserve">whole </w:t>
      </w:r>
      <w:r w:rsidR="00286E8A" w:rsidRPr="00F76A6C">
        <w:t xml:space="preserve">LCP analysis application </w:t>
      </w:r>
      <w:r w:rsidR="0039534E" w:rsidRPr="00F76A6C">
        <w:t xml:space="preserve">into the memory of a smartphone can provide very fast responses to user’s </w:t>
      </w:r>
      <w:r w:rsidR="007D3062" w:rsidRPr="00F76A6C">
        <w:t>actions</w:t>
      </w:r>
      <w:r w:rsidR="0039534E" w:rsidRPr="00F76A6C">
        <w:t>.</w:t>
      </w:r>
      <w:r w:rsidR="00274BEF" w:rsidRPr="00F76A6C">
        <w:t xml:space="preserve"> </w:t>
      </w:r>
      <w:r w:rsidR="00930182" w:rsidRPr="00F76A6C">
        <w:t>On</w:t>
      </w:r>
      <w:r w:rsidR="00274BEF" w:rsidRPr="00F76A6C">
        <w:t xml:space="preserve"> the other hand</w:t>
      </w:r>
      <w:r w:rsidR="00961697" w:rsidRPr="00F76A6C">
        <w:t>,</w:t>
      </w:r>
      <w:r w:rsidR="00274BEF" w:rsidRPr="00F76A6C">
        <w:t xml:space="preserve"> </w:t>
      </w:r>
      <w:r w:rsidR="009E5FC9" w:rsidRPr="00F76A6C">
        <w:t xml:space="preserve">for example </w:t>
      </w:r>
      <w:r w:rsidR="00274BEF" w:rsidRPr="00F76A6C">
        <w:fldChar w:fldCharType="begin"/>
      </w:r>
      <w:r w:rsidR="00DB6673" w:rsidRPr="00F76A6C">
        <w:instrText xml:space="preserve"> ADDIN ZOTERO_ITEM CSL_CITATION {"citationID":"s6HJ9bti","properties":{"formattedCitation":"(Su et al., 2010)","plainCitation":"(Su et al., 2010)","dontUpdate":true,"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274BEF" w:rsidRPr="00F76A6C">
        <w:fldChar w:fldCharType="separate"/>
      </w:r>
      <w:r w:rsidR="00274BEF" w:rsidRPr="00F76A6C">
        <w:t xml:space="preserve">Su et al. </w:t>
      </w:r>
      <w:r w:rsidR="00C07B8F" w:rsidRPr="00F76A6C">
        <w:t>(</w:t>
      </w:r>
      <w:r w:rsidR="00274BEF" w:rsidRPr="00F76A6C">
        <w:t>2010)</w:t>
      </w:r>
      <w:r w:rsidR="00274BEF" w:rsidRPr="00F76A6C">
        <w:fldChar w:fldCharType="end"/>
      </w:r>
      <w:r w:rsidR="00274BEF" w:rsidRPr="00F76A6C">
        <w:t xml:space="preserve"> implemented their route planner as a service based </w:t>
      </w:r>
      <w:r w:rsidR="00C07B8F" w:rsidRPr="00F76A6C">
        <w:t xml:space="preserve">web </w:t>
      </w:r>
      <w:r w:rsidR="00274BEF" w:rsidRPr="00F76A6C">
        <w:t xml:space="preserve">application, where </w:t>
      </w:r>
      <w:r w:rsidR="00001164" w:rsidRPr="00F76A6C">
        <w:t xml:space="preserve">a distinct </w:t>
      </w:r>
      <w:r w:rsidR="00274BEF" w:rsidRPr="00F76A6C">
        <w:t>user interface</w:t>
      </w:r>
      <w:r w:rsidR="00001164" w:rsidRPr="00F76A6C">
        <w:t xml:space="preserve"> application</w:t>
      </w:r>
      <w:r w:rsidR="00274BEF" w:rsidRPr="00F76A6C">
        <w:t xml:space="preserve"> communicates with a exposure-based LCP service via asynchronous requests</w:t>
      </w:r>
      <w:r w:rsidR="00900303" w:rsidRPr="00F76A6C">
        <w:t xml:space="preserve">, leaving the user interface </w:t>
      </w:r>
      <w:r w:rsidR="009E59F0" w:rsidRPr="00F76A6C">
        <w:t xml:space="preserve">active </w:t>
      </w:r>
      <w:r w:rsidR="009B76AE" w:rsidRPr="00F76A6C">
        <w:t xml:space="preserve">even </w:t>
      </w:r>
      <w:r w:rsidR="009E59F0" w:rsidRPr="00F76A6C">
        <w:t>at times when routes are being calculated</w:t>
      </w:r>
      <w:r w:rsidR="00F376A9" w:rsidRPr="00F76A6C">
        <w:t xml:space="preserve">. By reviewing the discovered literature on exposure-based route planners, the latter approach </w:t>
      </w:r>
      <w:r w:rsidR="00A264D1" w:rsidRPr="00F76A6C">
        <w:t xml:space="preserve">was found </w:t>
      </w:r>
      <w:r w:rsidR="00F376A9" w:rsidRPr="00F76A6C">
        <w:t xml:space="preserve">more </w:t>
      </w:r>
      <w:r w:rsidR="00370201" w:rsidRPr="00F76A6C">
        <w:t xml:space="preserve">commonly </w:t>
      </w:r>
      <w:r w:rsidR="00F376A9" w:rsidRPr="00F76A6C">
        <w:t>utilized than building standalone mobile or desktop applications</w:t>
      </w:r>
      <w:r w:rsidR="004666FA" w:rsidRPr="00F76A6C">
        <w:t xml:space="preserve"> (such as the one by </w:t>
      </w:r>
      <w:r w:rsidR="004666FA" w:rsidRPr="00F76A6C">
        <w:fldChar w:fldCharType="begin"/>
      </w:r>
      <w:r w:rsidR="00DB6673" w:rsidRPr="00F76A6C">
        <w:instrText xml:space="preserve"> ADDIN ZOTERO_ITEM CSL_CITATION {"citationID":"D9VG0KYs","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4666FA" w:rsidRPr="00F76A6C">
        <w:fldChar w:fldCharType="separate"/>
      </w:r>
      <w:r w:rsidR="004666FA" w:rsidRPr="00F76A6C">
        <w:t>Hasenfratz et al. (2015))</w:t>
      </w:r>
      <w:r w:rsidR="004666FA" w:rsidRPr="00F76A6C">
        <w:fldChar w:fldCharType="end"/>
      </w:r>
      <w:r w:rsidR="00F376A9" w:rsidRPr="00F76A6C">
        <w:t xml:space="preserve">. A variety of </w:t>
      </w:r>
      <w:r w:rsidR="00A85296" w:rsidRPr="00F76A6C">
        <w:t>viable</w:t>
      </w:r>
      <w:r w:rsidR="002E5E27" w:rsidRPr="00F76A6C">
        <w:t xml:space="preserve"> technical implementations for such services seem to be available due to </w:t>
      </w:r>
      <w:r w:rsidR="00373FA4" w:rsidRPr="00F76A6C">
        <w:t xml:space="preserve">the </w:t>
      </w:r>
      <w:r w:rsidR="002E5E27" w:rsidRPr="00F76A6C">
        <w:t xml:space="preserve">increased opportunities that modern Web GIS technologies </w:t>
      </w:r>
      <w:r w:rsidR="00373FA4" w:rsidRPr="00F76A6C">
        <w:t>enabl</w:t>
      </w:r>
      <w:r w:rsidR="00380E19">
        <w:t>e</w:t>
      </w:r>
      <w:commentRangeStart w:id="69"/>
      <w:commentRangeEnd w:id="69"/>
      <w:r w:rsidR="005D5AF2">
        <w:rPr>
          <w:rStyle w:val="CommentReference"/>
        </w:rPr>
        <w:commentReference w:id="69"/>
      </w:r>
      <w:r w:rsidR="00380E19">
        <w:t>.</w:t>
      </w:r>
    </w:p>
    <w:p w14:paraId="22108FC0" w14:textId="77777777" w:rsidR="006D7B54" w:rsidRPr="00F76A6C" w:rsidRDefault="001E41FD" w:rsidP="006D7B54">
      <w:pPr>
        <w:pStyle w:val="Heading2"/>
      </w:pPr>
      <w:bookmarkStart w:id="70" w:name="_Toc39589981"/>
      <w:r w:rsidRPr="00F76A6C">
        <w:t>Web GIS</w:t>
      </w:r>
      <w:r w:rsidR="00597234" w:rsidRPr="00F76A6C">
        <w:t xml:space="preserve"> concepts and development</w:t>
      </w:r>
      <w:r w:rsidR="006D7B54" w:rsidRPr="00F76A6C">
        <w:t>s</w:t>
      </w:r>
      <w:bookmarkEnd w:id="70"/>
    </w:p>
    <w:p w14:paraId="00FF79A3" w14:textId="77777777" w:rsidR="000347CE" w:rsidRPr="00F76A6C" w:rsidRDefault="0038564F" w:rsidP="003A6E89">
      <w:r w:rsidRPr="00F76A6C">
        <w:t xml:space="preserve">In this chapter, </w:t>
      </w:r>
      <w:r w:rsidR="00395E6B" w:rsidRPr="00F76A6C">
        <w:t xml:space="preserve">some </w:t>
      </w:r>
      <w:r w:rsidRPr="00F76A6C">
        <w:t xml:space="preserve">concepts and developments </w:t>
      </w:r>
      <w:r w:rsidR="00395E6B" w:rsidRPr="00F76A6C">
        <w:t xml:space="preserve">of modern </w:t>
      </w:r>
      <w:r w:rsidR="00EF2D8B" w:rsidRPr="00F76A6C">
        <w:t>W</w:t>
      </w:r>
      <w:r w:rsidRPr="00F76A6C">
        <w:t>eb GIS are reviewed</w:t>
      </w:r>
      <w:r w:rsidR="00395E6B" w:rsidRPr="00F76A6C">
        <w:t>.</w:t>
      </w:r>
      <w:r w:rsidRPr="00F76A6C">
        <w:t xml:space="preserve"> </w:t>
      </w:r>
      <w:r w:rsidR="00A360EA" w:rsidRPr="00F76A6C">
        <w:t>In order to</w:t>
      </w:r>
      <w:r w:rsidR="00395E6B" w:rsidRPr="00F76A6C">
        <w:t xml:space="preserve"> ensure that state of the art technologies </w:t>
      </w:r>
      <w:proofErr w:type="gramStart"/>
      <w:r w:rsidR="00395E6B" w:rsidRPr="00F76A6C">
        <w:t>are</w:t>
      </w:r>
      <w:proofErr w:type="gramEnd"/>
      <w:r w:rsidR="00395E6B" w:rsidRPr="00F76A6C">
        <w:t xml:space="preserve"> used in the technical implementation of the quiet path route planner</w:t>
      </w:r>
      <w:r w:rsidR="00A360EA" w:rsidRPr="00F76A6C">
        <w:t>, the focus is on the latest technological advancements that can empower highly interactive web map applications</w:t>
      </w:r>
      <w:r w:rsidRPr="00F76A6C">
        <w:t>.</w:t>
      </w:r>
      <w:r w:rsidR="0076761B" w:rsidRPr="00F76A6C">
        <w:t xml:space="preserve"> </w:t>
      </w:r>
    </w:p>
    <w:p w14:paraId="06940A27" w14:textId="05044867" w:rsidR="00DA1F8B" w:rsidRPr="00F76A6C" w:rsidRDefault="00DA1F8B" w:rsidP="003A6E89">
      <w:r w:rsidRPr="00F76A6C">
        <w:t xml:space="preserve">According to </w:t>
      </w:r>
      <w:r w:rsidRPr="00F76A6C">
        <w:fldChar w:fldCharType="begin"/>
      </w:r>
      <w:r w:rsidR="00DB6673" w:rsidRPr="00F76A6C">
        <w:instrText xml:space="preserve"> ADDIN ZOTERO_ITEM CSL_CITATION {"citationID":"hiNtbzdK","properties":{"formattedCitation":"(Agrawal &amp; Gupta, 2017; Veenendaal et al., 2017)","plainCitation":"(Agrawal &amp; Gupta, 2017; Veenendaal et al., 2017)","dontUpdate":true,"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Pr="00F76A6C">
        <w:fldChar w:fldCharType="separate"/>
      </w:r>
      <w:r w:rsidRPr="00F76A6C">
        <w:t>Agrawal &amp; Gupta</w:t>
      </w:r>
      <w:r w:rsidR="0094616B" w:rsidRPr="00F76A6C">
        <w:t xml:space="preserve"> </w:t>
      </w:r>
      <w:r w:rsidRPr="00F76A6C">
        <w:t xml:space="preserve"> </w:t>
      </w:r>
      <w:r w:rsidR="0094616B" w:rsidRPr="00F76A6C">
        <w:t>(</w:t>
      </w:r>
      <w:r w:rsidRPr="00F76A6C">
        <w:t>2017</w:t>
      </w:r>
      <w:r w:rsidR="0094616B" w:rsidRPr="00F76A6C">
        <w:t>) and</w:t>
      </w:r>
      <w:r w:rsidRPr="00F76A6C">
        <w:t xml:space="preserve"> Veenendaal et al. </w:t>
      </w:r>
      <w:r w:rsidR="0094616B" w:rsidRPr="00F76A6C">
        <w:t>(</w:t>
      </w:r>
      <w:r w:rsidRPr="00F76A6C">
        <w:t>2017)</w:t>
      </w:r>
      <w:r w:rsidRPr="00F76A6C">
        <w:fldChar w:fldCharType="end"/>
      </w:r>
      <w:r w:rsidRPr="00F76A6C">
        <w:t xml:space="preserve">, </w:t>
      </w:r>
      <w:r w:rsidR="000347CE" w:rsidRPr="00F76A6C">
        <w:t xml:space="preserve">recent </w:t>
      </w:r>
      <w:r w:rsidRPr="00F76A6C">
        <w:t xml:space="preserve">developments in </w:t>
      </w:r>
      <w:r w:rsidR="00661D49" w:rsidRPr="00F76A6C">
        <w:t>W</w:t>
      </w:r>
      <w:r w:rsidRPr="00F76A6C">
        <w:t xml:space="preserve">eb GIS technologies and </w:t>
      </w:r>
      <w:r w:rsidR="009C3033" w:rsidRPr="00F76A6C">
        <w:t xml:space="preserve">in </w:t>
      </w:r>
      <w:r w:rsidR="007316A1" w:rsidRPr="00F76A6C">
        <w:t xml:space="preserve">their </w:t>
      </w:r>
      <w:r w:rsidRPr="00F76A6C">
        <w:t xml:space="preserve">applications have happened in the context of emerging paradigms in </w:t>
      </w:r>
      <w:r w:rsidR="00595CF8" w:rsidRPr="00F76A6C">
        <w:t xml:space="preserve">common </w:t>
      </w:r>
      <w:r w:rsidRPr="00F76A6C">
        <w:t xml:space="preserve">web </w:t>
      </w:r>
      <w:r w:rsidR="00CB4481" w:rsidRPr="00F76A6C">
        <w:t>technologies</w:t>
      </w:r>
      <w:r w:rsidR="007316A1" w:rsidRPr="00F76A6C">
        <w:t xml:space="preserve"> and increasing numbers of users.</w:t>
      </w:r>
      <w:r w:rsidR="00305D46" w:rsidRPr="00F76A6C">
        <w:t xml:space="preserve"> </w:t>
      </w:r>
      <w:r w:rsidR="002D2475" w:rsidRPr="00F76A6C">
        <w:t xml:space="preserve">Alongside the growing </w:t>
      </w:r>
      <w:r w:rsidR="00FD6C27" w:rsidRPr="00F76A6C">
        <w:t xml:space="preserve">number of </w:t>
      </w:r>
      <w:r w:rsidR="002D2475" w:rsidRPr="00F76A6C">
        <w:t xml:space="preserve">web </w:t>
      </w:r>
      <w:r w:rsidR="002D2475" w:rsidRPr="00F76A6C">
        <w:lastRenderedPageBreak/>
        <w:t>users</w:t>
      </w:r>
      <w:r w:rsidR="00FD6C27" w:rsidRPr="00F76A6C">
        <w:t xml:space="preserve">, </w:t>
      </w:r>
      <w:r w:rsidR="002D2475" w:rsidRPr="00F76A6C">
        <w:t xml:space="preserve">also </w:t>
      </w:r>
      <w:r w:rsidR="00FD6C27" w:rsidRPr="00F76A6C">
        <w:t>the way</w:t>
      </w:r>
      <w:r w:rsidR="000F5E2F" w:rsidRPr="00F76A6C">
        <w:t>s</w:t>
      </w:r>
      <w:r w:rsidR="00FD6C27" w:rsidRPr="00F76A6C">
        <w:t xml:space="preserve"> </w:t>
      </w:r>
      <w:r w:rsidR="00B230CB">
        <w:t xml:space="preserve">people are </w:t>
      </w:r>
      <w:r w:rsidR="002D2475" w:rsidRPr="00F76A6C">
        <w:t xml:space="preserve">using web services </w:t>
      </w:r>
      <w:r w:rsidR="00A952C9" w:rsidRPr="00F76A6C">
        <w:t>ha</w:t>
      </w:r>
      <w:r w:rsidR="00EA7A8F" w:rsidRPr="00F76A6C">
        <w:t>ve</w:t>
      </w:r>
      <w:r w:rsidR="00FD6C27" w:rsidRPr="00F76A6C">
        <w:t xml:space="preserve"> </w:t>
      </w:r>
      <w:r w:rsidR="002D2475" w:rsidRPr="00F76A6C">
        <w:t xml:space="preserve">changed. Increasing number of web users prefer </w:t>
      </w:r>
      <w:r w:rsidR="00FD6C27" w:rsidRPr="00F76A6C">
        <w:t xml:space="preserve">mobile </w:t>
      </w:r>
      <w:r w:rsidR="002D2475" w:rsidRPr="00F76A6C">
        <w:t>over desktop</w:t>
      </w:r>
      <w:r w:rsidR="00A62471" w:rsidRPr="00F76A6C">
        <w:t xml:space="preserve"> </w:t>
      </w:r>
      <w:r w:rsidR="00A62471" w:rsidRPr="00F76A6C">
        <w:fldChar w:fldCharType="begin"/>
      </w:r>
      <w:r w:rsidR="00A62471" w:rsidRPr="00F76A6C">
        <w:instrText xml:space="preserve"> ADDIN ZOTERO_ITEM CSL_CITATION {"citationID":"GPTwxPKB","properties":{"formattedCitation":"(Meeker &amp; Wu, 2013, 2018)","plainCitation":"(Meeker &amp; Wu, 2013, 2018)","noteIndex":0},"citationItems":[{"id":877,"uris":["http://zotero.org/users/5467145/items/FLEYHVL2"],"uri":["http://zotero.org/users/5467145/items/FLEYHVL2"],"itemData":{"id":877,"type":"paper-conference","container-title":"Proc D11 Conference. Rancho Palos Verdes","publisher":"Citeseer","source":"Google Scholar","title":"Internet trends","author":[{"family":"Meeker","given":"Mary"},{"family":"Wu","given":"Liang"}],"issued":{"date-parts":[["2013"]]}}},{"id":878,"uris":["http://zotero.org/users/5467145/items/JAZ4TCET"],"uri":["http://zotero.org/users/5467145/items/JAZ4TCET"],"itemData":{"id":878,"type":"book","publisher":"Kleiner Perkins","source":"Google Scholar","title":"Internet trends 2018","author":[{"family":"Meeker","given":"Mary"},{"family":"Wu","given":"Liang"}],"issued":{"date-parts":[["2018"]]}}}],"schema":"https://github.com/citation-style-language/schema/raw/master/csl-citation.json"} </w:instrText>
      </w:r>
      <w:r w:rsidR="00A62471" w:rsidRPr="00F76A6C">
        <w:fldChar w:fldCharType="separate"/>
      </w:r>
      <w:r w:rsidR="00A62471" w:rsidRPr="00F76A6C">
        <w:t>(Meeker &amp; Wu, 2013, 2018)</w:t>
      </w:r>
      <w:r w:rsidR="00A62471" w:rsidRPr="00F76A6C">
        <w:fldChar w:fldCharType="end"/>
      </w:r>
      <w:r w:rsidR="00D07D15" w:rsidRPr="00F76A6C">
        <w:t>,</w:t>
      </w:r>
      <w:r w:rsidR="002D2475" w:rsidRPr="00F76A6C">
        <w:t xml:space="preserve"> </w:t>
      </w:r>
      <w:r w:rsidR="0028343C" w:rsidRPr="00F76A6C">
        <w:t xml:space="preserve">which has </w:t>
      </w:r>
      <w:r w:rsidR="002D2475" w:rsidRPr="00F76A6C">
        <w:t>create</w:t>
      </w:r>
      <w:r w:rsidR="0028343C" w:rsidRPr="00F76A6C">
        <w:t xml:space="preserve">d new </w:t>
      </w:r>
      <w:r w:rsidR="0076152C" w:rsidRPr="00F76A6C">
        <w:t xml:space="preserve">demand and </w:t>
      </w:r>
      <w:r w:rsidR="00FD6C27" w:rsidRPr="00F76A6C">
        <w:t xml:space="preserve">opportunities for </w:t>
      </w:r>
      <w:r w:rsidR="003F4FF0" w:rsidRPr="00F76A6C">
        <w:t xml:space="preserve">mobile-friendly </w:t>
      </w:r>
      <w:r w:rsidR="00FD6C27" w:rsidRPr="00F76A6C">
        <w:t>web map applications</w:t>
      </w:r>
      <w:r w:rsidR="00A62471" w:rsidRPr="00F76A6C">
        <w:t xml:space="preserve"> </w:t>
      </w:r>
      <w:r w:rsidR="00A62471" w:rsidRPr="00F76A6C">
        <w:fldChar w:fldCharType="begin"/>
      </w:r>
      <w:r w:rsidR="00A62471" w:rsidRPr="00F76A6C">
        <w:instrText xml:space="preserve"> ADDIN ZOTERO_ITEM CSL_CITATION {"citationID":"oNlYvFi4","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A62471" w:rsidRPr="00F76A6C">
        <w:fldChar w:fldCharType="separate"/>
      </w:r>
      <w:r w:rsidR="00A62471" w:rsidRPr="00F76A6C">
        <w:t>(Veenendaal et al., 2017)</w:t>
      </w:r>
      <w:r w:rsidR="00A62471" w:rsidRPr="00F76A6C">
        <w:fldChar w:fldCharType="end"/>
      </w:r>
      <w:r w:rsidR="00FD6C27" w:rsidRPr="00F76A6C">
        <w:t xml:space="preserve">. </w:t>
      </w:r>
      <w:r w:rsidR="00C456A5" w:rsidRPr="00F76A6C">
        <w:t>In other words, i</w:t>
      </w:r>
      <w:r w:rsidR="00A6298C" w:rsidRPr="00F76A6C">
        <w:t xml:space="preserve">t has been acknowledged that mobile users are the primary user group of many, if not most, new web applications. </w:t>
      </w:r>
      <w:r w:rsidR="00AF4362" w:rsidRPr="00F76A6C">
        <w:t>T</w:t>
      </w:r>
      <w:r w:rsidR="0028343C" w:rsidRPr="00F76A6C">
        <w:t>hi</w:t>
      </w:r>
      <w:r w:rsidR="00A6298C" w:rsidRPr="00F76A6C">
        <w:t>s</w:t>
      </w:r>
      <w:r w:rsidR="0028343C" w:rsidRPr="00F76A6C">
        <w:t xml:space="preserve"> shift </w:t>
      </w:r>
      <w:r w:rsidR="00AF4362" w:rsidRPr="00F76A6C">
        <w:t>has facilitated the adaptation of mobile-first principle and Responsive Web Design (RWD) in web development</w:t>
      </w:r>
      <w:r w:rsidR="00CC02B5" w:rsidRPr="00F76A6C">
        <w:t>;</w:t>
      </w:r>
      <w:r w:rsidR="008A7793" w:rsidRPr="00F76A6C">
        <w:t xml:space="preserve"> the content and user interfaces (UIs) of modern web applications have been designed to look good </w:t>
      </w:r>
      <w:r w:rsidR="00347D52" w:rsidRPr="00F76A6C">
        <w:t>on</w:t>
      </w:r>
      <w:r w:rsidR="008A7793" w:rsidRPr="00F76A6C">
        <w:t xml:space="preserve"> screens of all sizes</w:t>
      </w:r>
      <w:r w:rsidR="00955A6D" w:rsidRPr="00F76A6C">
        <w:t xml:space="preserve"> </w:t>
      </w:r>
      <w:r w:rsidR="008A7793" w:rsidRPr="00F76A6C">
        <w:t>(RWD)</w:t>
      </w:r>
      <w:r w:rsidR="00955A6D" w:rsidRPr="00F76A6C">
        <w:t xml:space="preserve">, starting from the very smallest </w:t>
      </w:r>
      <w:r w:rsidR="00A103EA" w:rsidRPr="00F76A6C">
        <w:t>ones</w:t>
      </w:r>
      <w:r w:rsidR="005C02DC" w:rsidRPr="00F76A6C">
        <w:t xml:space="preserve"> (mobile-first)</w:t>
      </w:r>
      <w:r w:rsidR="008A7793" w:rsidRPr="00F76A6C">
        <w:t xml:space="preserve">. </w:t>
      </w:r>
    </w:p>
    <w:p w14:paraId="1BB62090" w14:textId="7D07D448" w:rsidR="00BD707A" w:rsidRPr="00F76A6C" w:rsidRDefault="00FB3EAD" w:rsidP="005C459E">
      <w:r w:rsidRPr="00F76A6C">
        <w:t>E</w:t>
      </w:r>
      <w:r w:rsidR="00E34963" w:rsidRPr="00F76A6C">
        <w:t xml:space="preserve">merging </w:t>
      </w:r>
      <w:r w:rsidR="005A23C8" w:rsidRPr="00F76A6C">
        <w:t>service-oriented architecture</w:t>
      </w:r>
      <w:r w:rsidR="005455E7" w:rsidRPr="00F76A6C">
        <w:t>s</w:t>
      </w:r>
      <w:r w:rsidR="005A23C8" w:rsidRPr="00F76A6C">
        <w:t xml:space="preserve"> (SOA) </w:t>
      </w:r>
      <w:r w:rsidR="005455E7" w:rsidRPr="00F76A6C">
        <w:t>have</w:t>
      </w:r>
      <w:r w:rsidR="001E37E5" w:rsidRPr="00F76A6C">
        <w:t xml:space="preserve"> </w:t>
      </w:r>
      <w:r w:rsidR="008830E4" w:rsidRPr="00F76A6C">
        <w:t xml:space="preserve">allowed distributing the </w:t>
      </w:r>
      <w:r w:rsidR="008E4293" w:rsidRPr="00F76A6C">
        <w:t xml:space="preserve">most expensive data processing </w:t>
      </w:r>
      <w:r w:rsidR="00EE4E14" w:rsidRPr="00F76A6C">
        <w:t>and</w:t>
      </w:r>
      <w:r w:rsidR="008E4293" w:rsidRPr="00F76A6C">
        <w:t xml:space="preserve"> analysis operations </w:t>
      </w:r>
      <w:r w:rsidR="00FB4E61" w:rsidRPr="00F76A6C">
        <w:t xml:space="preserve">in </w:t>
      </w:r>
      <w:r w:rsidR="00927734" w:rsidRPr="00F76A6C">
        <w:t>dedicated machines.</w:t>
      </w:r>
      <w:r w:rsidR="001E37E5" w:rsidRPr="00F76A6C">
        <w:t xml:space="preserve"> </w:t>
      </w:r>
      <w:r w:rsidR="00307427" w:rsidRPr="00F76A6C">
        <w:t xml:space="preserve">The </w:t>
      </w:r>
      <w:r w:rsidR="001E37E5" w:rsidRPr="00F76A6C">
        <w:t>concept has also been applied in Web GIS</w:t>
      </w:r>
      <w:r w:rsidR="003962A2" w:rsidRPr="00F76A6C">
        <w:t xml:space="preserve"> applications</w:t>
      </w:r>
      <w:r w:rsidR="001E37E5" w:rsidRPr="00F76A6C">
        <w:t xml:space="preserve">, enabling </w:t>
      </w:r>
      <w:r w:rsidR="005A23C8" w:rsidRPr="00F76A6C">
        <w:t xml:space="preserve">uninterrupted </w:t>
      </w:r>
      <w:r w:rsidR="006A3E2D" w:rsidRPr="00F76A6C">
        <w:t>user interface</w:t>
      </w:r>
      <w:r w:rsidR="001E37E5" w:rsidRPr="00F76A6C">
        <w:t>s</w:t>
      </w:r>
      <w:r w:rsidR="005A23C8" w:rsidRPr="00F76A6C">
        <w:t xml:space="preserve"> </w:t>
      </w:r>
      <w:r w:rsidR="001E37E5" w:rsidRPr="00F76A6C">
        <w:t>and fast geospatial processing and analysis</w:t>
      </w:r>
      <w:r w:rsidR="005A23C8" w:rsidRPr="00F76A6C">
        <w:t>.</w:t>
      </w:r>
      <w:r w:rsidR="001E37E5" w:rsidRPr="00F76A6C">
        <w:t xml:space="preserve"> Another benefit from SOA is scalability of </w:t>
      </w:r>
      <w:r w:rsidR="00942D81" w:rsidRPr="00F76A6C">
        <w:t xml:space="preserve">web </w:t>
      </w:r>
      <w:r w:rsidR="001E37E5" w:rsidRPr="00F76A6C">
        <w:t xml:space="preserve">applications to support </w:t>
      </w:r>
      <w:r w:rsidR="00942D81" w:rsidRPr="00F76A6C">
        <w:t>high but changing</w:t>
      </w:r>
      <w:r w:rsidR="001E37E5" w:rsidRPr="00F76A6C">
        <w:t xml:space="preserve"> numbers of concurrent users.</w:t>
      </w:r>
      <w:r w:rsidR="005C747D" w:rsidRPr="00F76A6C">
        <w:t xml:space="preserve"> These </w:t>
      </w:r>
      <w:r w:rsidR="00744671" w:rsidRPr="00F76A6C">
        <w:t>development</w:t>
      </w:r>
      <w:r w:rsidR="005C747D" w:rsidRPr="00F76A6C">
        <w:t>s</w:t>
      </w:r>
      <w:r w:rsidR="00744671" w:rsidRPr="00F76A6C">
        <w:t xml:space="preserve"> </w:t>
      </w:r>
      <w:r w:rsidR="00E32AAD" w:rsidRPr="00F76A6C">
        <w:t xml:space="preserve">can </w:t>
      </w:r>
      <w:r w:rsidR="00E569A7" w:rsidRPr="00F76A6C">
        <w:t xml:space="preserve">be seen as an adoption of a larger scale paradigm shift from </w:t>
      </w:r>
      <w:r w:rsidR="00DB4AA9" w:rsidRPr="00F76A6C">
        <w:t>independent</w:t>
      </w:r>
      <w:r w:rsidR="00E569A7" w:rsidRPr="00F76A6C">
        <w:t xml:space="preserve"> applications to service-oriented architecture</w:t>
      </w:r>
      <w:r w:rsidR="000B54B3" w:rsidRPr="00F76A6C">
        <w:t>s</w:t>
      </w:r>
      <w:r w:rsidR="00E569A7" w:rsidRPr="00F76A6C">
        <w:t xml:space="preserve"> in </w:t>
      </w:r>
      <w:r w:rsidR="00A90B1D" w:rsidRPr="00F76A6C">
        <w:t>Web GIS</w:t>
      </w:r>
      <w:r w:rsidR="00E569A7" w:rsidRPr="00F76A6C">
        <w:t xml:space="preserve"> </w:t>
      </w:r>
      <w:r w:rsidR="00E569A7" w:rsidRPr="00F76A6C">
        <w:fldChar w:fldCharType="begin"/>
      </w:r>
      <w:r w:rsidR="00E569A7" w:rsidRPr="00F76A6C">
        <w:instrText xml:space="preserve"> ADDIN ZOTERO_ITEM CSL_CITATION {"citationID":"DQNHwIRy","properties":{"formattedCitation":"(Agrawal &amp; Gupta, 2017)","plainCitation":"(Agrawal &amp; Gupta,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schema":"https://github.com/citation-style-language/schema/raw/master/csl-citation.json"} </w:instrText>
      </w:r>
      <w:r w:rsidR="00E569A7" w:rsidRPr="00F76A6C">
        <w:fldChar w:fldCharType="separate"/>
      </w:r>
      <w:r w:rsidR="00E569A7" w:rsidRPr="00F76A6C">
        <w:t>(Agrawal &amp; Gupta, 2017)</w:t>
      </w:r>
      <w:r w:rsidR="00E569A7" w:rsidRPr="00F76A6C">
        <w:fldChar w:fldCharType="end"/>
      </w:r>
      <w:r w:rsidR="00243BB4" w:rsidRPr="00F76A6C">
        <w:t xml:space="preserve">. </w:t>
      </w:r>
      <w:r w:rsidR="00F13F99" w:rsidRPr="00F76A6C">
        <w:t xml:space="preserve">As per </w:t>
      </w:r>
      <w:r w:rsidR="00F13F99" w:rsidRPr="00F76A6C">
        <w:fldChar w:fldCharType="begin"/>
      </w:r>
      <w:r w:rsidR="00DB6673" w:rsidRPr="00F76A6C">
        <w:instrText xml:space="preserve"> ADDIN ZOTERO_ITEM CSL_CITATION {"citationID":"dFQBPynl","properties":{"formattedCitation":"(Lu, 2005)","plainCitation":"(Lu, 2005)","dontUpdate":true,"noteIndex":0},"citationItems":[{"id":785,"uris":["http://zotero.org/users/5467145/items/CBVMYET3"],"uri":["http://zotero.org/users/5467145/items/CBVMYET3"],"itemData":{"id":785,"type":"paper-conference","container-title":"2005 IEEE International Conference on Services Computing (SCC'05) Vol-1","page":"191–197","publisher":"IEEE","source":"Google Scholar","title":"An investigation on service-oriented architecture for constructing distributed web gis application","volume":"1","author":[{"family":"Lu","given":"Xiaolin"}],"issued":{"date-parts":[["2005"]]}}}],"schema":"https://github.com/citation-style-language/schema/raw/master/csl-citation.json"} </w:instrText>
      </w:r>
      <w:r w:rsidR="00F13F99" w:rsidRPr="00F76A6C">
        <w:fldChar w:fldCharType="separate"/>
      </w:r>
      <w:r w:rsidR="00F13F99" w:rsidRPr="00F76A6C">
        <w:t xml:space="preserve">Lu </w:t>
      </w:r>
      <w:r w:rsidR="001E37E5" w:rsidRPr="00F76A6C">
        <w:t>(</w:t>
      </w:r>
      <w:r w:rsidR="00F13F99" w:rsidRPr="00F76A6C">
        <w:t>2005)</w:t>
      </w:r>
      <w:r w:rsidR="00F13F99" w:rsidRPr="00F76A6C">
        <w:fldChar w:fldCharType="end"/>
      </w:r>
      <w:r w:rsidR="00F13F99" w:rsidRPr="00F76A6C">
        <w:t xml:space="preserve">, “The service-oriented architecture is a very promising architecture for practical implementation of the next generation geographical information systems”. </w:t>
      </w:r>
      <w:r w:rsidR="00B733A1" w:rsidRPr="00F76A6C">
        <w:t xml:space="preserve">The shift towards </w:t>
      </w:r>
      <w:r w:rsidR="00F13F99" w:rsidRPr="00F76A6C">
        <w:t>SOA</w:t>
      </w:r>
      <w:r w:rsidR="00DD1032" w:rsidRPr="00F76A6C">
        <w:t>-based</w:t>
      </w:r>
      <w:r w:rsidR="00F01FD6" w:rsidRPr="00F76A6C">
        <w:t xml:space="preserve"> </w:t>
      </w:r>
      <w:r w:rsidR="00A90B1D" w:rsidRPr="00F76A6C">
        <w:t>Web GIS</w:t>
      </w:r>
      <w:r w:rsidR="00A03AA4" w:rsidRPr="00F76A6C">
        <w:t xml:space="preserve"> </w:t>
      </w:r>
      <w:r w:rsidR="00DD1032" w:rsidRPr="00F76A6C">
        <w:t xml:space="preserve">solutions </w:t>
      </w:r>
      <w:r w:rsidR="00F05999" w:rsidRPr="00F76A6C">
        <w:t>has</w:t>
      </w:r>
      <w:r w:rsidR="00B733A1" w:rsidRPr="00F76A6C">
        <w:t xml:space="preserve"> </w:t>
      </w:r>
      <w:r w:rsidR="00F05999" w:rsidRPr="00F76A6C">
        <w:t>occu</w:t>
      </w:r>
      <w:r w:rsidR="00B230CB">
        <w:t>r</w:t>
      </w:r>
      <w:r w:rsidR="00F05999" w:rsidRPr="00F76A6C">
        <w:t>red</w:t>
      </w:r>
      <w:r w:rsidR="00B733A1" w:rsidRPr="00F76A6C">
        <w:t xml:space="preserve"> together with </w:t>
      </w:r>
      <w:r w:rsidR="001D5DC6" w:rsidRPr="00F76A6C">
        <w:t>the</w:t>
      </w:r>
      <w:r w:rsidR="00F2263D" w:rsidRPr="00F76A6C">
        <w:t xml:space="preserve"> emergence of</w:t>
      </w:r>
      <w:r w:rsidR="001D5DC6" w:rsidRPr="00F76A6C">
        <w:t xml:space="preserve"> cloud</w:t>
      </w:r>
      <w:r w:rsidR="00FA3001" w:rsidRPr="00F76A6C">
        <w:t>-</w:t>
      </w:r>
      <w:r w:rsidR="001D5DC6" w:rsidRPr="00F76A6C">
        <w:t>computing platforms</w:t>
      </w:r>
      <w:r w:rsidR="00B733A1" w:rsidRPr="00F76A6C">
        <w:t xml:space="preserve"> </w:t>
      </w:r>
      <w:r w:rsidR="00F05999" w:rsidRPr="00F76A6C">
        <w:t xml:space="preserve">such as Amazon Web Services (AWS), Microsoft Azure cloud and ESRI ArcGIS Online </w:t>
      </w:r>
      <w:r w:rsidR="00B733A1" w:rsidRPr="00F76A6C">
        <w:t>(</w:t>
      </w:r>
      <w:proofErr w:type="spellStart"/>
      <w:r w:rsidR="00B733A1" w:rsidRPr="00F76A6C">
        <w:t>Veenendaal</w:t>
      </w:r>
      <w:proofErr w:type="spellEnd"/>
      <w:r w:rsidR="00B733A1" w:rsidRPr="00F76A6C">
        <w:t xml:space="preserve"> et al., 2017: 13)</w:t>
      </w:r>
      <w:r w:rsidR="00401B95" w:rsidRPr="00F76A6C">
        <w:t>.</w:t>
      </w:r>
      <w:r w:rsidR="004C16A9" w:rsidRPr="00F76A6C">
        <w:t xml:space="preserve"> These services allow running GIS</w:t>
      </w:r>
      <w:r w:rsidR="00581BFF" w:rsidRPr="00F76A6C">
        <w:t xml:space="preserve"> </w:t>
      </w:r>
      <w:r w:rsidR="004C16A9" w:rsidRPr="00F76A6C">
        <w:t xml:space="preserve">applications in appropriate infrastructure, either </w:t>
      </w:r>
      <w:r w:rsidR="009475C1" w:rsidRPr="00F76A6C">
        <w:t xml:space="preserve">in </w:t>
      </w:r>
      <w:r w:rsidR="004C16A9" w:rsidRPr="00F76A6C">
        <w:t xml:space="preserve">hosted servers or </w:t>
      </w:r>
      <w:r w:rsidR="009475C1" w:rsidRPr="00F76A6C">
        <w:t xml:space="preserve">using a </w:t>
      </w:r>
      <w:r w:rsidR="004C16A9" w:rsidRPr="00F76A6C">
        <w:t>serverless architecture</w:t>
      </w:r>
      <w:r w:rsidR="00DE3BAF" w:rsidRPr="00F76A6C">
        <w:t xml:space="preserve">. </w:t>
      </w:r>
      <w:r w:rsidR="00581BFF" w:rsidRPr="00F76A6C">
        <w:t xml:space="preserve">Then, </w:t>
      </w:r>
      <w:r w:rsidR="00701C39" w:rsidRPr="00F76A6C">
        <w:t>d</w:t>
      </w:r>
      <w:r w:rsidR="00E82E5F" w:rsidRPr="00F76A6C">
        <w:t>istributed GIS</w:t>
      </w:r>
      <w:r w:rsidR="00581BFF" w:rsidRPr="00F76A6C">
        <w:t xml:space="preserve"> </w:t>
      </w:r>
      <w:r w:rsidR="00E82E5F" w:rsidRPr="00F76A6C">
        <w:t>services</w:t>
      </w:r>
      <w:r w:rsidR="000748A5" w:rsidRPr="00F76A6C">
        <w:t xml:space="preserve"> and data sources</w:t>
      </w:r>
      <w:r w:rsidR="00E82E5F" w:rsidRPr="00F76A6C">
        <w:t xml:space="preserve"> can be </w:t>
      </w:r>
      <w:r w:rsidR="00FD027D" w:rsidRPr="00F76A6C">
        <w:t>accessed</w:t>
      </w:r>
      <w:r w:rsidR="00E82E5F" w:rsidRPr="00F76A6C">
        <w:t xml:space="preserve"> via application programming interfaces (APIs</w:t>
      </w:r>
      <w:r w:rsidR="000748A5" w:rsidRPr="00F76A6C">
        <w:t>)</w:t>
      </w:r>
      <w:r w:rsidR="00876226" w:rsidRPr="00F76A6C">
        <w:t xml:space="preserve"> </w:t>
      </w:r>
      <w:r w:rsidR="0099216D" w:rsidRPr="00F76A6C">
        <w:t>in similar manner</w:t>
      </w:r>
      <w:r w:rsidR="00876226" w:rsidRPr="00F76A6C">
        <w:t xml:space="preserve"> as </w:t>
      </w:r>
      <w:r w:rsidR="00D5047F" w:rsidRPr="00F76A6C">
        <w:t xml:space="preserve">conventional </w:t>
      </w:r>
      <w:r w:rsidR="00876226" w:rsidRPr="00F76A6C">
        <w:t>web services</w:t>
      </w:r>
      <w:r w:rsidR="000748A5" w:rsidRPr="00F76A6C">
        <w:t>.</w:t>
      </w:r>
      <w:r w:rsidR="003B2A13" w:rsidRPr="00F76A6C">
        <w:t xml:space="preserve"> </w:t>
      </w:r>
      <w:r w:rsidR="00FC2967" w:rsidRPr="00F76A6C">
        <w:t>Complex</w:t>
      </w:r>
      <w:r w:rsidR="00FC7DD3" w:rsidRPr="00F76A6C">
        <w:t xml:space="preserve"> GIS systems can be composed </w:t>
      </w:r>
      <w:r w:rsidR="00FC2967" w:rsidRPr="00F76A6C">
        <w:t xml:space="preserve">from </w:t>
      </w:r>
      <w:r w:rsidR="00FC7DD3" w:rsidRPr="00F76A6C">
        <w:t xml:space="preserve">a desired set of </w:t>
      </w:r>
      <w:r w:rsidR="007B0042" w:rsidRPr="00F76A6C">
        <w:t xml:space="preserve">separate </w:t>
      </w:r>
      <w:r w:rsidR="00561157" w:rsidRPr="00F76A6C">
        <w:t>services</w:t>
      </w:r>
      <w:r w:rsidR="00004FF8" w:rsidRPr="00F76A6C">
        <w:t xml:space="preserve"> and data sources, as illustrated by </w:t>
      </w:r>
      <w:r w:rsidR="00004FF8" w:rsidRPr="00F76A6C">
        <w:fldChar w:fldCharType="begin"/>
      </w:r>
      <w:r w:rsidR="00DB6673" w:rsidRPr="00F76A6C">
        <w:instrText xml:space="preserve"> ADDIN ZOTERO_ITEM CSL_CITATION {"citationID":"I0GIw5F0","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4FF8" w:rsidRPr="00F76A6C">
        <w:fldChar w:fldCharType="separate"/>
      </w:r>
      <w:r w:rsidR="00004FF8" w:rsidRPr="00F76A6C">
        <w:t>Veenendaal et al.</w:t>
      </w:r>
      <w:r w:rsidR="001E37E5" w:rsidRPr="00F76A6C">
        <w:t xml:space="preserve"> (</w:t>
      </w:r>
      <w:r w:rsidR="00004FF8" w:rsidRPr="00F76A6C">
        <w:t>2017)</w:t>
      </w:r>
      <w:r w:rsidR="00004FF8" w:rsidRPr="00F76A6C">
        <w:fldChar w:fldCharType="end"/>
      </w:r>
      <w:r w:rsidR="008172C6" w:rsidRPr="00F76A6C">
        <w:t xml:space="preserve"> </w:t>
      </w:r>
      <w:r w:rsidR="001E37E5" w:rsidRPr="00F76A6C">
        <w:t xml:space="preserve">in </w:t>
      </w:r>
      <w:r w:rsidR="008172C6" w:rsidRPr="00F76A6C">
        <w:fldChar w:fldCharType="begin"/>
      </w:r>
      <w:r w:rsidR="008172C6" w:rsidRPr="00F76A6C">
        <w:instrText xml:space="preserve"> REF _Ref33361875 \h </w:instrText>
      </w:r>
      <w:r w:rsidR="00AA5519" w:rsidRPr="00F76A6C">
        <w:instrText xml:space="preserve"> \* MERGEFORMAT </w:instrText>
      </w:r>
      <w:r w:rsidR="008172C6" w:rsidRPr="00F76A6C">
        <w:fldChar w:fldCharType="separate"/>
      </w:r>
      <w:r w:rsidR="004A4362" w:rsidRPr="00F76A6C">
        <w:t>Figure 5</w:t>
      </w:r>
      <w:r w:rsidR="008172C6" w:rsidRPr="00F76A6C">
        <w:fldChar w:fldCharType="end"/>
      </w:r>
      <w:r w:rsidR="00561157" w:rsidRPr="00F76A6C">
        <w:t>.</w:t>
      </w:r>
      <w:r w:rsidR="008172C6" w:rsidRPr="00F76A6C">
        <w:t xml:space="preserve"> </w:t>
      </w:r>
    </w:p>
    <w:p w14:paraId="335EA3E9" w14:textId="77777777" w:rsidR="00030274" w:rsidRPr="00F76A6C" w:rsidRDefault="00561157" w:rsidP="00DA2C47">
      <w:pPr>
        <w:keepNext/>
        <w:spacing w:after="0"/>
      </w:pPr>
      <w:r w:rsidRPr="00F76A6C">
        <w:lastRenderedPageBreak/>
        <w:t xml:space="preserve"> </w:t>
      </w:r>
      <w:r w:rsidR="00030274" w:rsidRPr="00F76A6C">
        <w:rPr>
          <w:noProof/>
          <w:lang w:eastAsia="en-GB"/>
        </w:rPr>
        <w:drawing>
          <wp:inline distT="0" distB="0" distL="0" distR="0" wp14:anchorId="327B48BA" wp14:editId="5F2DFA2E">
            <wp:extent cx="5671225" cy="2341029"/>
            <wp:effectExtent l="0" t="0" r="0" b="0"/>
            <wp:docPr id="37" name="Picture 3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shot 2020-02-23 at 14.48.14.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83098" cy="2345930"/>
                    </a:xfrm>
                    <a:prstGeom prst="rect">
                      <a:avLst/>
                    </a:prstGeom>
                  </pic:spPr>
                </pic:pic>
              </a:graphicData>
            </a:graphic>
          </wp:inline>
        </w:drawing>
      </w:r>
    </w:p>
    <w:p w14:paraId="15ED57B4" w14:textId="163662B1" w:rsidR="00030274" w:rsidRPr="00F76A6C" w:rsidRDefault="00030274" w:rsidP="00030274">
      <w:pPr>
        <w:pStyle w:val="Caption"/>
        <w:jc w:val="both"/>
      </w:pPr>
      <w:bookmarkStart w:id="71" w:name="_Ref33361875"/>
      <w:bookmarkStart w:id="72" w:name="_Toc38811645"/>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5</w:t>
      </w:r>
      <w:r w:rsidRPr="00F76A6C">
        <w:rPr>
          <w:b/>
          <w:bCs/>
        </w:rPr>
        <w:fldChar w:fldCharType="end"/>
      </w:r>
      <w:bookmarkEnd w:id="71"/>
      <w:r w:rsidRPr="00F76A6C">
        <w:rPr>
          <w:b/>
          <w:bCs/>
        </w:rPr>
        <w:t>.</w:t>
      </w:r>
      <w:r w:rsidRPr="00F76A6C">
        <w:t xml:space="preserve">  </w:t>
      </w:r>
      <w:commentRangeStart w:id="73"/>
      <w:r w:rsidR="00005C20" w:rsidRPr="00F76A6C">
        <w:t>A</w:t>
      </w:r>
      <w:r w:rsidR="002A11A1">
        <w:t xml:space="preserve">n illustration by </w:t>
      </w:r>
      <w:r w:rsidR="00005C20" w:rsidRPr="00F76A6C">
        <w:fldChar w:fldCharType="begin"/>
      </w:r>
      <w:r w:rsidR="00DB6673" w:rsidRPr="00F76A6C">
        <w:instrText xml:space="preserve"> ADDIN ZOTERO_ITEM CSL_CITATION {"citationID":"ZeBgmeP8","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5C20" w:rsidRPr="00F76A6C">
        <w:fldChar w:fldCharType="separate"/>
      </w:r>
      <w:r w:rsidR="00005C20" w:rsidRPr="00F76A6C">
        <w:t>Veenendaal et al. (2017)</w:t>
      </w:r>
      <w:r w:rsidR="00005C20" w:rsidRPr="00F76A6C">
        <w:fldChar w:fldCharType="end"/>
      </w:r>
      <w:r w:rsidR="002A11A1">
        <w:t xml:space="preserve"> on i</w:t>
      </w:r>
      <w:r w:rsidRPr="00F76A6C">
        <w:t xml:space="preserve">nteracting web services </w:t>
      </w:r>
      <w:r w:rsidR="002A11A1">
        <w:t xml:space="preserve">that </w:t>
      </w:r>
      <w:r w:rsidRPr="00F76A6C">
        <w:t>feed into apps within application workflows.</w:t>
      </w:r>
      <w:bookmarkEnd w:id="72"/>
      <w:commentRangeEnd w:id="73"/>
      <w:r w:rsidR="002A11A1">
        <w:rPr>
          <w:rStyle w:val="CommentReference"/>
          <w:iCs w:val="0"/>
          <w:color w:val="auto"/>
        </w:rPr>
        <w:t xml:space="preserve"> </w:t>
      </w:r>
      <w:r w:rsidR="005D672B">
        <w:rPr>
          <w:rStyle w:val="CommentReference"/>
          <w:iCs w:val="0"/>
          <w:color w:val="auto"/>
        </w:rPr>
        <w:commentReference w:id="73"/>
      </w:r>
    </w:p>
    <w:p w14:paraId="25A319F6" w14:textId="0C26A29A" w:rsidR="009D31B6" w:rsidRPr="00F76A6C" w:rsidRDefault="00803869" w:rsidP="005C459E">
      <w:r w:rsidRPr="00F76A6C">
        <w:t xml:space="preserve">The advantages of </w:t>
      </w:r>
      <w:r w:rsidR="001D442C" w:rsidRPr="00F76A6C">
        <w:t>SOA</w:t>
      </w:r>
      <w:r w:rsidR="00F01FD6" w:rsidRPr="00F76A6C">
        <w:t xml:space="preserve"> </w:t>
      </w:r>
      <w:r w:rsidR="0039586A" w:rsidRPr="00F76A6C">
        <w:t xml:space="preserve">for </w:t>
      </w:r>
      <w:r w:rsidR="00A90B1D" w:rsidRPr="00F76A6C">
        <w:t>Web GIS</w:t>
      </w:r>
      <w:r w:rsidRPr="00F76A6C">
        <w:t xml:space="preserve"> </w:t>
      </w:r>
      <w:r w:rsidR="0039586A" w:rsidRPr="00F76A6C">
        <w:t>system</w:t>
      </w:r>
      <w:r w:rsidR="00951CF3" w:rsidRPr="00F76A6C">
        <w:t>s</w:t>
      </w:r>
      <w:r w:rsidR="0039586A" w:rsidRPr="00F76A6C">
        <w:t xml:space="preserve"> </w:t>
      </w:r>
      <w:r w:rsidRPr="00F76A6C">
        <w:t xml:space="preserve">also </w:t>
      </w:r>
      <w:proofErr w:type="gramStart"/>
      <w:r w:rsidRPr="00F76A6C">
        <w:t>include</w:t>
      </w:r>
      <w:r w:rsidR="002D014E" w:rsidRPr="00F76A6C">
        <w:t>s</w:t>
      </w:r>
      <w:proofErr w:type="gramEnd"/>
      <w:r w:rsidRPr="00F76A6C">
        <w:t xml:space="preserve"> the ability to utilize services provided by public </w:t>
      </w:r>
      <w:r w:rsidR="000336DE" w:rsidRPr="00F76A6C">
        <w:t>authoritie</w:t>
      </w:r>
      <w:r w:rsidR="002513CD" w:rsidRPr="00F76A6C">
        <w:t>s</w:t>
      </w:r>
      <w:r w:rsidR="007C1327" w:rsidRPr="00F76A6C">
        <w:t xml:space="preserve"> and governments</w:t>
      </w:r>
      <w:r w:rsidR="00C535D9" w:rsidRPr="00F76A6C">
        <w:t>.</w:t>
      </w:r>
      <w:r w:rsidR="00005C20" w:rsidRPr="00F76A6C">
        <w:t xml:space="preserve"> </w:t>
      </w:r>
      <w:r w:rsidR="00C535D9" w:rsidRPr="00F76A6C">
        <w:t>V</w:t>
      </w:r>
      <w:r w:rsidR="00005C20" w:rsidRPr="00F76A6C">
        <w:t xml:space="preserve">irtually </w:t>
      </w:r>
      <w:r w:rsidR="00C535D9" w:rsidRPr="00F76A6C">
        <w:t xml:space="preserve">any service that can be accessed through </w:t>
      </w:r>
      <w:r w:rsidR="0039586A" w:rsidRPr="00F76A6C">
        <w:t>APIs</w:t>
      </w:r>
      <w:r w:rsidR="00C535D9" w:rsidRPr="00F76A6C">
        <w:t xml:space="preserve"> can be integrated into Web GIS system using SOA</w:t>
      </w:r>
      <w:r w:rsidRPr="00F76A6C">
        <w:t>.</w:t>
      </w:r>
      <w:r w:rsidR="00F6482D" w:rsidRPr="00F76A6C">
        <w:t xml:space="preserve"> </w:t>
      </w:r>
      <w:r w:rsidR="00DE2F2D" w:rsidRPr="00F76A6C">
        <w:t>Integration of geospatial services has been facilitated with s</w:t>
      </w:r>
      <w:r w:rsidR="0029617B" w:rsidRPr="00F76A6C">
        <w:t xml:space="preserve">tandardized geographical data </w:t>
      </w:r>
      <w:r w:rsidR="00115289" w:rsidRPr="00F76A6C">
        <w:t xml:space="preserve">formats and </w:t>
      </w:r>
      <w:r w:rsidR="0029617B" w:rsidRPr="00F76A6C">
        <w:t>protocols such as web map service (WMS)</w:t>
      </w:r>
      <w:r w:rsidR="006B758C" w:rsidRPr="00F76A6C">
        <w:t xml:space="preserve"> and </w:t>
      </w:r>
      <w:r w:rsidR="0029617B" w:rsidRPr="00F76A6C">
        <w:t>web feature service (WFS)</w:t>
      </w:r>
      <w:r w:rsidR="006B758C" w:rsidRPr="00F76A6C">
        <w:t xml:space="preserve">. </w:t>
      </w:r>
      <w:r w:rsidR="00F569CF" w:rsidRPr="00F76A6C">
        <w:t xml:space="preserve">Encouraged by SOA, the </w:t>
      </w:r>
      <w:r w:rsidR="006A3E2D" w:rsidRPr="00F76A6C">
        <w:t>user interface</w:t>
      </w:r>
      <w:r w:rsidR="00FE5F90" w:rsidRPr="00F76A6C">
        <w:t xml:space="preserve"> </w:t>
      </w:r>
      <w:r w:rsidR="00F569CF" w:rsidRPr="00F76A6C">
        <w:t xml:space="preserve">of a Web GIS system </w:t>
      </w:r>
      <w:r w:rsidR="00296EBC" w:rsidRPr="00F76A6C">
        <w:t xml:space="preserve">can </w:t>
      </w:r>
      <w:r w:rsidR="00FE5F90" w:rsidRPr="00F76A6C">
        <w:t>communicate</w:t>
      </w:r>
      <w:r w:rsidR="00296EBC" w:rsidRPr="00F76A6C">
        <w:t xml:space="preserve"> </w:t>
      </w:r>
      <w:r w:rsidR="00FE5F90" w:rsidRPr="00F76A6C">
        <w:t xml:space="preserve">with </w:t>
      </w:r>
      <w:r w:rsidR="00D35F30" w:rsidRPr="00F76A6C">
        <w:t xml:space="preserve">the supporting </w:t>
      </w:r>
      <w:r w:rsidR="00FE5F90" w:rsidRPr="00F76A6C">
        <w:t xml:space="preserve">GIS services asynchronously </w:t>
      </w:r>
      <w:r w:rsidR="00FE5F90" w:rsidRPr="00F76A6C">
        <w:fldChar w:fldCharType="begin"/>
      </w:r>
      <w:r w:rsidR="00DB6673" w:rsidRPr="00F76A6C">
        <w:instrText xml:space="preserve"> ADDIN ZOTERO_ITEM CSL_CITATION {"citationID":"xNMrT8qq","properties":{"formattedCitation":"(Neis &amp; Zipf, 2017; Su et al., 2010)","plainCitation":"(Neis &amp; Zipf, 2017; Su et al., 2010)","dontUpdate":true,"noteIndex":0},"citationItems":[{"id":881,"uris":["http://zotero.org/users/5467145/items/5YAGPMQR"],"uri":["http://zotero.org/users/5467145/items/5YAGPMQR"],"itemData":{"id":881,"type":"article-journal","container-title":"Dostupné z: http://www. openrouteservice. org","source":"Google Scholar","title":"OpenRouteService","author":[{"family":"Neis","given":"P."},{"family":"Zipf","given":"A."}],"issued":{"date-parts":[["2017"]]}}},{"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FE5F90" w:rsidRPr="00F76A6C">
        <w:fldChar w:fldCharType="separate"/>
      </w:r>
      <w:r w:rsidR="00F569CF" w:rsidRPr="00F76A6C">
        <w:t>(e.g. Neis &amp; Zipf, 2017; Su et al., 2010)</w:t>
      </w:r>
      <w:r w:rsidR="00FE5F90" w:rsidRPr="00F76A6C">
        <w:fldChar w:fldCharType="end"/>
      </w:r>
      <w:r w:rsidR="00E75AAE" w:rsidRPr="00F76A6C">
        <w:t>,</w:t>
      </w:r>
      <w:r w:rsidR="00FE5F90" w:rsidRPr="00F76A6C">
        <w:t xml:space="preserve"> leaving </w:t>
      </w:r>
      <w:r w:rsidR="00F569CF" w:rsidRPr="00F76A6C">
        <w:t xml:space="preserve">the </w:t>
      </w:r>
      <w:r w:rsidR="006A3E2D" w:rsidRPr="00F76A6C">
        <w:t>user interface</w:t>
      </w:r>
      <w:r w:rsidR="00FE5F90" w:rsidRPr="00F76A6C">
        <w:t xml:space="preserve"> layer always reactive to </w:t>
      </w:r>
      <w:r w:rsidR="00F569CF" w:rsidRPr="00F76A6C">
        <w:t>user’s actions</w:t>
      </w:r>
      <w:r w:rsidR="00FE5F90" w:rsidRPr="00F76A6C">
        <w:t>.</w:t>
      </w:r>
      <w:r w:rsidR="00584455" w:rsidRPr="00F76A6C">
        <w:t xml:space="preserve"> This is a major difference </w:t>
      </w:r>
      <w:r w:rsidR="00420B22" w:rsidRPr="00F76A6C">
        <w:t xml:space="preserve">(and improvement) </w:t>
      </w:r>
      <w:r w:rsidR="00584455" w:rsidRPr="00F76A6C">
        <w:t xml:space="preserve">compared to </w:t>
      </w:r>
      <w:r w:rsidR="00740415" w:rsidRPr="00F76A6C">
        <w:t xml:space="preserve">e.g. </w:t>
      </w:r>
      <w:r w:rsidR="00584455" w:rsidRPr="00F76A6C">
        <w:t xml:space="preserve">traditional desktop GIS software, </w:t>
      </w:r>
      <w:r w:rsidR="00405A44" w:rsidRPr="00F76A6C">
        <w:t>which</w:t>
      </w:r>
      <w:r w:rsidR="00584455" w:rsidRPr="00F76A6C">
        <w:t xml:space="preserve"> still </w:t>
      </w:r>
      <w:r w:rsidR="00405A44" w:rsidRPr="00F76A6C">
        <w:t xml:space="preserve">often </w:t>
      </w:r>
      <w:r w:rsidR="00584455" w:rsidRPr="00F76A6C">
        <w:t>struggle</w:t>
      </w:r>
      <w:r w:rsidR="00820DFC" w:rsidRPr="00F76A6C">
        <w:t xml:space="preserve"> </w:t>
      </w:r>
      <w:r w:rsidR="00584455" w:rsidRPr="00F76A6C">
        <w:t xml:space="preserve">to provide smooth user experience while executing geospatial analysis. </w:t>
      </w:r>
    </w:p>
    <w:p w14:paraId="33BE288E" w14:textId="77777777" w:rsidR="00FE0FF9" w:rsidRPr="00F76A6C" w:rsidRDefault="00FC2967" w:rsidP="0068671F">
      <w:r w:rsidRPr="00F76A6C">
        <w:t>Some of the advancements in Web GIS technologies are enabled by the increased computational capabilities of users’ devices and servers. Today, web browsers of personal computers and smart phones have access to increased computing power and graphics processing capabilities. Thus, modern web browsers enable running ever more vivid and interactive web map applications and also executing simple geospatial analysis right in the user’s device (i.e. “client-side”).</w:t>
      </w:r>
      <w:r w:rsidR="00F8426C" w:rsidRPr="00F76A6C">
        <w:t xml:space="preserve"> The limitations for running Web GIS</w:t>
      </w:r>
      <w:r w:rsidR="00643674" w:rsidRPr="00F76A6C">
        <w:t xml:space="preserve"> applications</w:t>
      </w:r>
      <w:r w:rsidR="00F8426C" w:rsidRPr="00F76A6C">
        <w:t xml:space="preserve"> in the browser are ever less </w:t>
      </w:r>
      <w:r w:rsidR="0099468D" w:rsidRPr="00F76A6C">
        <w:t>set</w:t>
      </w:r>
      <w:r w:rsidR="00F8426C" w:rsidRPr="00F76A6C">
        <w:t xml:space="preserve"> by the capabilities of the users’ devices but</w:t>
      </w:r>
      <w:r w:rsidR="0047092C" w:rsidRPr="00F76A6C">
        <w:t xml:space="preserve"> then</w:t>
      </w:r>
      <w:r w:rsidR="00C10D80" w:rsidRPr="00F76A6C">
        <w:t xml:space="preserve"> more</w:t>
      </w:r>
      <w:r w:rsidR="00F8426C" w:rsidRPr="00F76A6C">
        <w:t xml:space="preserve"> by the available software that can utilize them. </w:t>
      </w:r>
    </w:p>
    <w:p w14:paraId="6B9A29AC" w14:textId="04FFFF05" w:rsidR="008A22A9" w:rsidRPr="00F76A6C" w:rsidRDefault="00030A6F" w:rsidP="0068671F">
      <w:r w:rsidRPr="00F76A6C">
        <w:t>A</w:t>
      </w:r>
      <w:r w:rsidR="00FE0FF9" w:rsidRPr="00F76A6C">
        <w:t xml:space="preserve">nother </w:t>
      </w:r>
      <w:r w:rsidR="009D31B6" w:rsidRPr="00F76A6C">
        <w:t>aspect</w:t>
      </w:r>
      <w:r w:rsidR="003A5014" w:rsidRPr="00F76A6C">
        <w:t xml:space="preserve"> that has</w:t>
      </w:r>
      <w:r w:rsidR="009D31B6" w:rsidRPr="00F76A6C">
        <w:t xml:space="preserve"> </w:t>
      </w:r>
      <w:r w:rsidR="00747AC6" w:rsidRPr="00F76A6C">
        <w:t>facilitated</w:t>
      </w:r>
      <w:r w:rsidR="003A5014" w:rsidRPr="00F76A6C">
        <w:t xml:space="preserve"> </w:t>
      </w:r>
      <w:r w:rsidR="009F7EBA" w:rsidRPr="00F76A6C">
        <w:t xml:space="preserve">the </w:t>
      </w:r>
      <w:r w:rsidR="00E97860" w:rsidRPr="00F76A6C">
        <w:t xml:space="preserve">advancing </w:t>
      </w:r>
      <w:r w:rsidR="009E1A69" w:rsidRPr="00F76A6C">
        <w:t xml:space="preserve">of </w:t>
      </w:r>
      <w:r w:rsidR="00A90B1D" w:rsidRPr="00F76A6C">
        <w:t>Web GIS</w:t>
      </w:r>
      <w:r w:rsidR="009D31B6" w:rsidRPr="00F76A6C">
        <w:t xml:space="preserve"> is </w:t>
      </w:r>
      <w:r w:rsidR="008C3F88" w:rsidRPr="00F76A6C">
        <w:t xml:space="preserve">the </w:t>
      </w:r>
      <w:r w:rsidR="00D267F0" w:rsidRPr="00F76A6C">
        <w:t>development</w:t>
      </w:r>
      <w:r w:rsidR="009D31B6" w:rsidRPr="00F76A6C">
        <w:t xml:space="preserve"> of open source</w:t>
      </w:r>
      <w:r w:rsidR="00F20DB8" w:rsidRPr="00F76A6C">
        <w:t xml:space="preserve"> data formats and </w:t>
      </w:r>
      <w:r w:rsidR="00DD36A1" w:rsidRPr="00F76A6C">
        <w:t xml:space="preserve">code </w:t>
      </w:r>
      <w:r w:rsidR="00D267F0" w:rsidRPr="00F76A6C">
        <w:t>for geospatial analysis and web-based visualization</w:t>
      </w:r>
      <w:r w:rsidR="00986930" w:rsidRPr="00F76A6C">
        <w:t>s</w:t>
      </w:r>
      <w:r w:rsidR="00D209B8" w:rsidRPr="00F76A6C">
        <w:t xml:space="preserve"> (e.g. web map libraries, spatial databases and </w:t>
      </w:r>
      <w:r w:rsidR="00EA5D43" w:rsidRPr="00F76A6C">
        <w:t xml:space="preserve">libraries for </w:t>
      </w:r>
      <w:r w:rsidR="00D209B8" w:rsidRPr="00F76A6C">
        <w:t>geospatial analysis)</w:t>
      </w:r>
      <w:r w:rsidR="009D31B6" w:rsidRPr="00F76A6C">
        <w:t xml:space="preserve">. </w:t>
      </w:r>
      <w:r w:rsidR="00DD36A1" w:rsidRPr="00F76A6C">
        <w:t>Many of these formats and software</w:t>
      </w:r>
      <w:r w:rsidR="003E17AD" w:rsidRPr="00F76A6C">
        <w:t xml:space="preserve"> (e.g. </w:t>
      </w:r>
      <w:r w:rsidR="003E17AD" w:rsidRPr="00F76A6C">
        <w:fldChar w:fldCharType="begin"/>
      </w:r>
      <w:r w:rsidR="00DB6673" w:rsidRPr="00F76A6C">
        <w:instrText xml:space="preserve"> ADDIN ZOTERO_ITEM CSL_CITATION {"citationID":"5r1msczb","properties":{"formattedCitation":"({\\i{}Leaflet}, n.d.; {\\i{}OpenLayers}, n.d.; {\\i{}PostGIS}, n.d.)","plainCitation":"(Leaflet, n.d.; OpenLayers, n.d.; PostGIS, n.d.)","dontUpdate":true,"noteIndex":0},"citationItems":[{"id":838,"uris":["http://zotero.org/users/5467145/items/RSQRH2AK"],"uri":["http://zotero.org/users/5467145/items/RSQRH2AK"],"itemData":{"id":838,"type":"book","title":"Leaflet","URL":"https://leafletjs.com/ (accessed on 23 February 2020)"}},{"id":839,"uris":["http://zotero.org/users/5467145/items/Y62PEE3H"],"uri":["http://zotero.org/users/5467145/items/Y62PEE3H"],"itemData":{"id":839,"type":"book","title":"OpenLayers","URL":"https://openlayers.org/ (accessed on 23 February 2020)"}},{"id":841,"uris":["http://zotero.org/users/5467145/items/LIFJSP6K"],"uri":["http://zotero.org/users/5467145/items/LIFJSP6K"],"itemData":{"id":841,"type":"book","title":"PostGIS","URL":"https://postgis.net/ (accessed on 23 February 2020)"}}],"schema":"https://github.com/citation-style-language/schema/raw/master/csl-citation.json"} </w:instrText>
      </w:r>
      <w:r w:rsidR="003E17AD" w:rsidRPr="00F76A6C">
        <w:fldChar w:fldCharType="separate"/>
      </w:r>
      <w:r w:rsidR="003E17AD" w:rsidRPr="00F76A6C">
        <w:t>Leaflet; OpenLayers &amp; PostGIS)</w:t>
      </w:r>
      <w:r w:rsidR="003E17AD" w:rsidRPr="00F76A6C">
        <w:fldChar w:fldCharType="end"/>
      </w:r>
      <w:r w:rsidR="00DD36A1" w:rsidRPr="00F76A6C">
        <w:t xml:space="preserve"> are </w:t>
      </w:r>
      <w:r w:rsidR="00986930" w:rsidRPr="00F76A6C">
        <w:t xml:space="preserve">actively </w:t>
      </w:r>
      <w:r w:rsidR="00DD36A1" w:rsidRPr="00F76A6C">
        <w:t>developed by open source communit</w:t>
      </w:r>
      <w:r w:rsidR="003A5014" w:rsidRPr="00F76A6C">
        <w:t>ies</w:t>
      </w:r>
      <w:r w:rsidR="00DD36A1" w:rsidRPr="00F76A6C">
        <w:t xml:space="preserve"> and some </w:t>
      </w:r>
      <w:r w:rsidR="00751DD7" w:rsidRPr="00F76A6C">
        <w:t xml:space="preserve">of them </w:t>
      </w:r>
      <w:r w:rsidR="00826703" w:rsidRPr="00F76A6C">
        <w:t xml:space="preserve">also </w:t>
      </w:r>
      <w:r w:rsidR="00F32F03" w:rsidRPr="00F76A6C">
        <w:t xml:space="preserve">financially </w:t>
      </w:r>
      <w:r w:rsidR="00DD36A1" w:rsidRPr="00F76A6C">
        <w:t xml:space="preserve">supported by </w:t>
      </w:r>
      <w:r w:rsidR="00751DD7" w:rsidRPr="00F76A6C">
        <w:t xml:space="preserve">authorities of </w:t>
      </w:r>
      <w:r w:rsidR="00DD36A1" w:rsidRPr="00F76A6C">
        <w:t>private companies</w:t>
      </w:r>
      <w:r w:rsidR="003E17AD" w:rsidRPr="00F76A6C">
        <w:t>.</w:t>
      </w:r>
      <w:r w:rsidR="00862E16" w:rsidRPr="00F76A6C">
        <w:t xml:space="preserve"> </w:t>
      </w:r>
    </w:p>
    <w:p w14:paraId="0054D690" w14:textId="6277F503" w:rsidR="00F3042B" w:rsidRPr="00F76A6C" w:rsidRDefault="003A53DF" w:rsidP="0068671F">
      <w:r w:rsidRPr="00F76A6C">
        <w:lastRenderedPageBreak/>
        <w:t xml:space="preserve">A critical component of </w:t>
      </w:r>
      <w:r w:rsidR="00AD7F36" w:rsidRPr="00F76A6C">
        <w:t xml:space="preserve">a </w:t>
      </w:r>
      <w:r w:rsidR="00A90B1D" w:rsidRPr="00F76A6C">
        <w:t>Web GIS</w:t>
      </w:r>
      <w:r w:rsidRPr="00F76A6C">
        <w:t xml:space="preserve"> system</w:t>
      </w:r>
      <w:r w:rsidR="00AD7F36" w:rsidRPr="00F76A6C">
        <w:t xml:space="preserve"> </w:t>
      </w:r>
      <w:r w:rsidRPr="00F76A6C">
        <w:t xml:space="preserve">is </w:t>
      </w:r>
      <w:r w:rsidR="00EF2AED" w:rsidRPr="00F76A6C">
        <w:t>its</w:t>
      </w:r>
      <w:r w:rsidRPr="00F76A6C">
        <w:t xml:space="preserve"> user interface,</w:t>
      </w:r>
      <w:r w:rsidR="00AD7F36" w:rsidRPr="00F76A6C">
        <w:t xml:space="preserve"> which</w:t>
      </w:r>
      <w:r w:rsidRPr="00F76A6C">
        <w:t xml:space="preserve"> </w:t>
      </w:r>
      <w:r w:rsidR="00F81D43" w:rsidRPr="00F76A6C">
        <w:t xml:space="preserve">often </w:t>
      </w:r>
      <w:r w:rsidR="00AD7F36" w:rsidRPr="00F76A6C">
        <w:t xml:space="preserve">is </w:t>
      </w:r>
      <w:r w:rsidRPr="00F76A6C">
        <w:t>a web map</w:t>
      </w:r>
      <w:r w:rsidR="00EF2AED" w:rsidRPr="00F76A6C">
        <w:t xml:space="preserve"> application</w:t>
      </w:r>
      <w:r w:rsidR="00F81D43" w:rsidRPr="00F76A6C">
        <w:t xml:space="preserve"> </w:t>
      </w:r>
      <w:r w:rsidR="002B06BE" w:rsidRPr="00F76A6C">
        <w:t xml:space="preserve">- </w:t>
      </w:r>
      <w:r w:rsidR="00F81D43" w:rsidRPr="00F76A6C">
        <w:t xml:space="preserve">if </w:t>
      </w:r>
      <w:r w:rsidR="00594001" w:rsidRPr="00F76A6C">
        <w:t>excluding</w:t>
      </w:r>
      <w:r w:rsidR="0031789D" w:rsidRPr="00F76A6C">
        <w:t xml:space="preserve"> pure</w:t>
      </w:r>
      <w:r w:rsidR="00F81D43" w:rsidRPr="00F76A6C">
        <w:t xml:space="preserve"> Web GIS </w:t>
      </w:r>
      <w:r w:rsidR="00F81D43" w:rsidRPr="00F76A6C">
        <w:rPr>
          <w:i/>
          <w:iCs/>
        </w:rPr>
        <w:t>services</w:t>
      </w:r>
      <w:r w:rsidR="00F81D43" w:rsidRPr="00F76A6C">
        <w:t xml:space="preserve"> such as geocoding</w:t>
      </w:r>
      <w:r w:rsidR="002F1D20" w:rsidRPr="00F76A6C">
        <w:t xml:space="preserve"> and routing</w:t>
      </w:r>
      <w:r w:rsidR="00F81D43" w:rsidRPr="00F76A6C">
        <w:t xml:space="preserve"> APIs</w:t>
      </w:r>
      <w:r w:rsidRPr="00F76A6C">
        <w:t xml:space="preserve">. </w:t>
      </w:r>
      <w:r w:rsidR="00FA081A" w:rsidRPr="00F76A6C">
        <w:t>Many w</w:t>
      </w:r>
      <w:r w:rsidR="004F686D" w:rsidRPr="00F76A6C">
        <w:t xml:space="preserve">eb map libraries </w:t>
      </w:r>
      <w:r w:rsidR="00FA081A" w:rsidRPr="00F76A6C">
        <w:t xml:space="preserve">are available for </w:t>
      </w:r>
      <w:r w:rsidR="004F686D" w:rsidRPr="00F76A6C">
        <w:t>building customized interactive web map applications.</w:t>
      </w:r>
      <w:r w:rsidR="00234DF4" w:rsidRPr="00F76A6C">
        <w:t xml:space="preserve"> </w:t>
      </w:r>
      <w:r w:rsidR="00F6213B" w:rsidRPr="00F76A6C">
        <w:t xml:space="preserve">They are usually implemented with </w:t>
      </w:r>
      <w:r w:rsidR="009B699F" w:rsidRPr="00F76A6C">
        <w:t xml:space="preserve">JavaScript </w:t>
      </w:r>
      <w:r w:rsidR="00137D50" w:rsidRPr="00F76A6C">
        <w:t xml:space="preserve">(JS) </w:t>
      </w:r>
      <w:r w:rsidR="00F6213B" w:rsidRPr="00F76A6C">
        <w:t xml:space="preserve">programming language </w:t>
      </w:r>
      <w:r w:rsidR="00137D50" w:rsidRPr="00F76A6C">
        <w:t xml:space="preserve">as that is one of the </w:t>
      </w:r>
      <w:r w:rsidR="004F367B" w:rsidRPr="00F76A6C">
        <w:t xml:space="preserve">few programming languages that </w:t>
      </w:r>
      <w:r w:rsidR="00665B5F" w:rsidRPr="00F76A6C">
        <w:t xml:space="preserve">is </w:t>
      </w:r>
      <w:r w:rsidR="004F367B" w:rsidRPr="00F76A6C">
        <w:t xml:space="preserve">natively </w:t>
      </w:r>
      <w:r w:rsidR="00757845" w:rsidRPr="00F76A6C">
        <w:t xml:space="preserve">supported by </w:t>
      </w:r>
      <w:r w:rsidR="00D4473D" w:rsidRPr="00F76A6C">
        <w:t>most web browsers.</w:t>
      </w:r>
      <w:r w:rsidR="00643666" w:rsidRPr="00F76A6C">
        <w:t xml:space="preserve"> </w:t>
      </w:r>
      <w:r w:rsidR="00E9657B" w:rsidRPr="00F76A6C">
        <w:t xml:space="preserve">While most web maps </w:t>
      </w:r>
      <w:r w:rsidR="00B711B1" w:rsidRPr="00F76A6C">
        <w:t>used to be</w:t>
      </w:r>
      <w:r w:rsidR="00137D50" w:rsidRPr="00F76A6C">
        <w:t xml:space="preserve"> (and probably still are)</w:t>
      </w:r>
      <w:r w:rsidR="00B711B1" w:rsidRPr="00F76A6C">
        <w:t xml:space="preserve"> </w:t>
      </w:r>
      <w:r w:rsidR="00E9657B" w:rsidRPr="00F76A6C">
        <w:t>based on</w:t>
      </w:r>
      <w:r w:rsidR="009C3052" w:rsidRPr="00F76A6C">
        <w:t xml:space="preserve"> </w:t>
      </w:r>
      <w:r w:rsidR="00E9657B" w:rsidRPr="00F76A6C">
        <w:t>tiled raster maps</w:t>
      </w:r>
      <w:r w:rsidR="00094CBB" w:rsidRPr="00F76A6C">
        <w:t xml:space="preserve"> (often called as basemap)</w:t>
      </w:r>
      <w:r w:rsidR="00E9657B" w:rsidRPr="00F76A6C">
        <w:t xml:space="preserve">, </w:t>
      </w:r>
      <w:r w:rsidR="00DE4450" w:rsidRPr="00F76A6C">
        <w:t xml:space="preserve">some </w:t>
      </w:r>
      <w:r w:rsidR="00094CBB" w:rsidRPr="00F76A6C">
        <w:t xml:space="preserve">novel </w:t>
      </w:r>
      <w:r w:rsidR="00E9657B" w:rsidRPr="00F76A6C">
        <w:t xml:space="preserve">web map technologies </w:t>
      </w:r>
      <w:r w:rsidR="00094CBB" w:rsidRPr="00F76A6C">
        <w:t>have been introduced</w:t>
      </w:r>
      <w:r w:rsidR="0051608E" w:rsidRPr="00F76A6C">
        <w:t xml:space="preserve"> </w:t>
      </w:r>
      <w:r w:rsidR="0051608E" w:rsidRPr="00F76A6C">
        <w:fldChar w:fldCharType="begin"/>
      </w:r>
      <w:r w:rsidR="0051608E" w:rsidRPr="00F76A6C">
        <w:instrText xml:space="preserve"> ADDIN ZOTERO_ITEM CSL_CITATION {"citationID":"K5ePVPoe","properties":{"formattedCitation":"(Gaffuri, 2012; Lienert et al., 2012)","plainCitation":"(Gaffuri, 2012; Lienert et al., 2012)","noteIndex":0},"citationItems":[{"id":821,"uris":["http://zotero.org/users/5467145/items/6YBJDBUD"],"uri":["http://zotero.org/users/5467145/items/6YBJDBUD"],"itemData":{"id":821,"type":"paper-conference","container-title":"International Conference on Geographic Information Science","page":"87–101","publisher":"Springer","source":"Google Scholar","title":"Toward web mapping with vector data","author":[{"family":"Gaffuri","given":"Julien"}],"issued":{"date-parts":[["2012"]]}}},{"id":824,"uris":["http://zotero.org/users/5467145/items/AAIY7QLX"],"uri":["http://zotero.org/users/5467145/items/AAIY7QLX"],"itemData":{"id":824,"type":"chapter","container-title":"Online maps with APIs and WebServices","page":"23–36","publisher":"Springer","source":"Google Scholar","title":"Current trends in vector-based Internet mapping: A technical review","title-short":"Current trends in vector-based Internet mapping","author":[{"family":"Lienert","given":"Christophe"},{"family":"Jenny","given":"Bernhard"},{"family":"Schnabel","given":"Olaf"},{"family":"Hurni","given":"Lorenz"}],"issued":{"date-parts":[["2012"]]}}}],"schema":"https://github.com/citation-style-language/schema/raw/master/csl-citation.json"} </w:instrText>
      </w:r>
      <w:r w:rsidR="0051608E" w:rsidRPr="00F76A6C">
        <w:fldChar w:fldCharType="separate"/>
      </w:r>
      <w:r w:rsidR="0051608E" w:rsidRPr="00F76A6C">
        <w:t>(Gaffuri, 2012; Lienert et al., 2012)</w:t>
      </w:r>
      <w:r w:rsidR="0051608E" w:rsidRPr="00F76A6C">
        <w:fldChar w:fldCharType="end"/>
      </w:r>
      <w:r w:rsidR="00E9657B" w:rsidRPr="00F76A6C">
        <w:t xml:space="preserve">. </w:t>
      </w:r>
      <w:r w:rsidR="00474095" w:rsidRPr="00F76A6C">
        <w:t>T</w:t>
      </w:r>
      <w:r w:rsidR="006F57B9" w:rsidRPr="00F76A6C">
        <w:t xml:space="preserve">he latest major revision of HTML (hypertext markup language), </w:t>
      </w:r>
      <w:r w:rsidR="00474095" w:rsidRPr="00F76A6C">
        <w:t xml:space="preserve">HTML5, </w:t>
      </w:r>
      <w:r w:rsidR="0075754C" w:rsidRPr="00F76A6C">
        <w:t xml:space="preserve">added prominent </w:t>
      </w:r>
      <w:r w:rsidR="006F57B9" w:rsidRPr="00F76A6C">
        <w:t xml:space="preserve">capabilities for drawing increasingly rich </w:t>
      </w:r>
      <w:r w:rsidR="0075754C" w:rsidRPr="00F76A6C">
        <w:t xml:space="preserve">and interactive vector-based </w:t>
      </w:r>
      <w:r w:rsidR="006F57B9" w:rsidRPr="00F76A6C">
        <w:t>visualizations. It has been demonstrated that HTML5-</w:t>
      </w:r>
      <w:r w:rsidR="0075754C" w:rsidRPr="00F76A6C">
        <w:t xml:space="preserve">enabled </w:t>
      </w:r>
      <w:r w:rsidR="006F57B9" w:rsidRPr="00F76A6C">
        <w:t xml:space="preserve">technologies can be used </w:t>
      </w:r>
      <w:r w:rsidR="00C203FD" w:rsidRPr="00F76A6C">
        <w:t>in</w:t>
      </w:r>
      <w:r w:rsidR="006F57B9" w:rsidRPr="00F76A6C">
        <w:t xml:space="preserve"> implement</w:t>
      </w:r>
      <w:r w:rsidR="00C203FD" w:rsidRPr="00F76A6C">
        <w:t xml:space="preserve">ing </w:t>
      </w:r>
      <w:r w:rsidR="006F57B9" w:rsidRPr="00F76A6C">
        <w:t xml:space="preserve">web map applications with vivid vector graphics </w:t>
      </w:r>
      <w:r w:rsidR="006F57B9" w:rsidRPr="00F76A6C">
        <w:fldChar w:fldCharType="begin"/>
      </w:r>
      <w:r w:rsidR="00DB6673" w:rsidRPr="00F76A6C">
        <w:instrText xml:space="preserve"> ADDIN ZOTERO_ITEM CSL_CITATION {"citationID":"tCIqj4qI","properties":{"formattedCitation":"(Boulos et al., 2010; Farkas, 2019; Qiu &amp; Chen, 2018)","plainCitation":"(Boulos et al., 2010; Farkas, 2019; Qiu &amp; Chen, 2018)","dontUpdate":true,"noteIndex":0},"citationItems":[{"id":827,"uris":["http://zotero.org/users/5467145/items/I8Z8HT4H"],"uri":["http://zotero.org/users/5467145/items/I8Z8HT4H"],"itemData":{"id":827,"type":"book","publisher":"Springer","source":"Google Scholar","title":"Web GIS in practice VIII: HTML5 and the canvas element for interactive online mapping","title-short":"Web GIS in practice VIII","author":[{"family":"Boulos","given":"Maged N. Kamel"},{"family":"Warren","given":"Jeffrey"},{"family":"Gong","given":"Jianya"},{"family":"Yue","given":"Peng"}],"issued":{"date-parts":[["2010"]]}}},{"id":882,"uris":["http://zotero.org/users/5467145/items/5R6SR433"],"uri":["http://zotero.org/users/5467145/items/5R6SR433"],"itemData":{"id":882,"type":"article-journal","container-title":"Cartographica: The International Journal for Geographic Information and Geovisualization","issue":"4","note":"publisher: University of Toronto Press","page":"245–260","source":"Google Scholar","title":"Hardware-Accelerating 2D Web Maps: A Case Study","title-short":"Hardware-Accelerating 2D Web Maps","volume":"54","author":[{"family":"Farkas","given":"Gábor"}],"issued":{"date-parts":[["2019"]]}}},{"id":842,"uris":["http://zotero.org/users/5467145/items/BMCG3NMX"],"uri":["http://zotero.org/users/5467145/items/BMCG3NMX"],"itemData":{"id":842,"type":"paper-conference","container-title":"2018 13th IEEE Conference on Industrial Electronics and Applications (ICIEA)","page":"759–763","publisher":"IEEE","source":"Google Scholar","title":"Web-based 3D map visualization using WebGL","author":[{"family":"Qiu","given":"Gongjin"},{"family":"Chen","given":"Jianxun"}],"issued":{"date-parts":[["2018"]]}}}],"schema":"https://github.com/citation-style-language/schema/raw/master/csl-citation.json"} </w:instrText>
      </w:r>
      <w:r w:rsidR="006F57B9" w:rsidRPr="00F76A6C">
        <w:fldChar w:fldCharType="separate"/>
      </w:r>
      <w:r w:rsidR="00A54ACD" w:rsidRPr="00F76A6C">
        <w:t>(e.g. Boulos et al., 2010; Farkas, 2019; Qiu &amp; Chen, 2018)</w:t>
      </w:r>
      <w:r w:rsidR="006F57B9" w:rsidRPr="00F76A6C">
        <w:fldChar w:fldCharType="end"/>
      </w:r>
      <w:r w:rsidR="006F57B9" w:rsidRPr="00F76A6C">
        <w:t>.</w:t>
      </w:r>
      <w:r w:rsidR="00A54ACD" w:rsidRPr="00F76A6C">
        <w:t xml:space="preserve"> Also, </w:t>
      </w:r>
      <w:r w:rsidR="00AE1C44" w:rsidRPr="00F76A6C">
        <w:t>HTML5 reduces the need for additional plugins (e.g. Adobe Flash Player) when dealing with interactive graphics</w:t>
      </w:r>
      <w:r w:rsidR="006F57B9" w:rsidRPr="00F76A6C">
        <w:t xml:space="preserve">. </w:t>
      </w:r>
      <w:r w:rsidR="006E6AAE" w:rsidRPr="00F76A6C">
        <w:t>For example, o</w:t>
      </w:r>
      <w:r w:rsidR="002B06BE" w:rsidRPr="00F76A6C">
        <w:t xml:space="preserve">ne of the promising (HTML5-enabled) technologies for vector-based interactive web mapping, </w:t>
      </w:r>
      <w:r w:rsidR="00D85BE4" w:rsidRPr="00F76A6C">
        <w:t>among other</w:t>
      </w:r>
      <w:r w:rsidR="002B06BE" w:rsidRPr="00F76A6C">
        <w:t xml:space="preserve"> use cases</w:t>
      </w:r>
      <w:r w:rsidR="00D85BE4" w:rsidRPr="00F76A6C">
        <w:t xml:space="preserve">, is </w:t>
      </w:r>
      <w:r w:rsidR="00E454C9" w:rsidRPr="00F76A6C">
        <w:t>WebGL</w:t>
      </w:r>
      <w:r w:rsidR="006E6AAE" w:rsidRPr="00F76A6C">
        <w:t xml:space="preserve">. For example, one of the web map libraries that heavily utilize WebGL is </w:t>
      </w:r>
      <w:r w:rsidR="006E6AAE" w:rsidRPr="00F76A6C">
        <w:fldChar w:fldCharType="begin"/>
      </w:r>
      <w:r w:rsidR="00DB6673" w:rsidRPr="00F76A6C">
        <w:instrText xml:space="preserve"> ADDIN ZOTERO_ITEM CSL_CITATION {"citationID":"g1ADQugK","properties":{"formattedCitation":"({\\i{}Mapbox GL JS}, n.d.)","plainCitation":"(Mapbox GL JS, n.d.)","dontUpdate":true,"noteIndex":0},"citationItems":[{"id":884,"uris":["http://zotero.org/users/5467145/items/ILQZ6P79"],"uri":["http://zotero.org/users/5467145/items/ILQZ6P79"],"itemData":{"id":884,"type":"book","title":"Mapbox GL JS","URL":"https://docs.mapbox.com/mapbox-gl-js/ (accessed on 4 April 2020)"}}],"schema":"https://github.com/citation-style-language/schema/raw/master/csl-citation.json"} </w:instrText>
      </w:r>
      <w:r w:rsidR="006E6AAE" w:rsidRPr="00F76A6C">
        <w:fldChar w:fldCharType="separate"/>
      </w:r>
      <w:r w:rsidR="006E6AAE" w:rsidRPr="00F76A6C">
        <w:t>Mapbox GL JS</w:t>
      </w:r>
      <w:r w:rsidR="006E6AAE" w:rsidRPr="00F76A6C">
        <w:fldChar w:fldCharType="end"/>
      </w:r>
      <w:r w:rsidR="00303603" w:rsidRPr="00F76A6C">
        <w:t>.</w:t>
      </w:r>
      <w:r w:rsidR="003D1568" w:rsidRPr="00F76A6C">
        <w:t xml:space="preserve"> </w:t>
      </w:r>
    </w:p>
    <w:p w14:paraId="1FAE9106" w14:textId="23FDCD19" w:rsidR="00EB4DC8" w:rsidRPr="00F76A6C" w:rsidRDefault="00EB4DC8" w:rsidP="0068671F">
      <w:r w:rsidRPr="00F76A6C">
        <w:t xml:space="preserve">Apart from the technical </w:t>
      </w:r>
      <w:r w:rsidR="00E529D3" w:rsidRPr="00F76A6C">
        <w:t>advancements</w:t>
      </w:r>
      <w:r w:rsidRPr="00F76A6C">
        <w:t xml:space="preserve"> of </w:t>
      </w:r>
      <w:r w:rsidR="00977299" w:rsidRPr="00F76A6C">
        <w:t xml:space="preserve">the </w:t>
      </w:r>
      <w:r w:rsidR="000A4C94" w:rsidRPr="00F76A6C">
        <w:t>components of Web GIS</w:t>
      </w:r>
      <w:r w:rsidRPr="00F76A6C">
        <w:t xml:space="preserve">, </w:t>
      </w:r>
      <w:r w:rsidR="002670DF" w:rsidRPr="00F76A6C">
        <w:t>the</w:t>
      </w:r>
      <w:r w:rsidR="000A4C94" w:rsidRPr="00F76A6C">
        <w:t xml:space="preserve"> broader</w:t>
      </w:r>
      <w:r w:rsidRPr="00F76A6C">
        <w:t xml:space="preserve"> picture </w:t>
      </w:r>
      <w:r w:rsidR="005828A3" w:rsidRPr="00F76A6C">
        <w:t xml:space="preserve">of </w:t>
      </w:r>
      <w:r w:rsidR="00960CBA" w:rsidRPr="00F76A6C">
        <w:t xml:space="preserve">contemporary </w:t>
      </w:r>
      <w:r w:rsidR="00A90B1D" w:rsidRPr="00F76A6C">
        <w:t>Web GIS</w:t>
      </w:r>
      <w:r w:rsidR="005828A3" w:rsidRPr="00F76A6C">
        <w:t xml:space="preserve"> </w:t>
      </w:r>
      <w:r w:rsidR="00602136" w:rsidRPr="00F76A6C">
        <w:t>has</w:t>
      </w:r>
      <w:r w:rsidR="00487863" w:rsidRPr="00F76A6C">
        <w:t xml:space="preserve"> been</w:t>
      </w:r>
      <w:r w:rsidR="00602136" w:rsidRPr="00F76A6C">
        <w:t xml:space="preserve"> </w:t>
      </w:r>
      <w:r w:rsidR="002A7526" w:rsidRPr="00F76A6C">
        <w:t>studied</w:t>
      </w:r>
      <w:r w:rsidR="008E7441" w:rsidRPr="00F76A6C">
        <w:t xml:space="preserve"> with respect to various</w:t>
      </w:r>
      <w:r w:rsidR="005C2D1F" w:rsidRPr="00F76A6C">
        <w:t xml:space="preserve"> parallel developments</w:t>
      </w:r>
      <w:r w:rsidR="00047EFA" w:rsidRPr="00F76A6C">
        <w:t xml:space="preserve">, </w:t>
      </w:r>
      <w:r w:rsidR="005C2D1F" w:rsidRPr="00F76A6C">
        <w:t>trends</w:t>
      </w:r>
      <w:r w:rsidR="00047EFA" w:rsidRPr="00F76A6C">
        <w:t xml:space="preserve"> and opportunities</w:t>
      </w:r>
      <w:r w:rsidR="008E7441" w:rsidRPr="00F76A6C">
        <w:t>.</w:t>
      </w:r>
      <w:r w:rsidR="00A25A27" w:rsidRPr="00F76A6C">
        <w:t xml:space="preserve"> </w:t>
      </w:r>
      <w:r w:rsidR="004C0819" w:rsidRPr="00F76A6C">
        <w:fldChar w:fldCharType="begin"/>
      </w:r>
      <w:r w:rsidR="00DB6673" w:rsidRPr="00F76A6C">
        <w:instrText xml:space="preserve"> ADDIN ZOTERO_ITEM CSL_CITATION {"citationID":"ubJdYJzt","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4C0819" w:rsidRPr="00F76A6C">
        <w:fldChar w:fldCharType="separate"/>
      </w:r>
      <w:r w:rsidR="004C0819" w:rsidRPr="00F76A6C">
        <w:t>Veenendaal et al.</w:t>
      </w:r>
      <w:r w:rsidR="00722BA5" w:rsidRPr="00F76A6C">
        <w:t xml:space="preserve"> (</w:t>
      </w:r>
      <w:r w:rsidR="004C0819" w:rsidRPr="00F76A6C">
        <w:t>2017)</w:t>
      </w:r>
      <w:r w:rsidR="004C0819" w:rsidRPr="00F76A6C">
        <w:fldChar w:fldCharType="end"/>
      </w:r>
      <w:r w:rsidR="004C0819" w:rsidRPr="00F76A6C">
        <w:t xml:space="preserve"> illustrated </w:t>
      </w:r>
      <w:r w:rsidR="009A28FA" w:rsidRPr="00F76A6C">
        <w:t xml:space="preserve">this </w:t>
      </w:r>
      <w:r w:rsidR="004C0819" w:rsidRPr="00F76A6C">
        <w:t xml:space="preserve">larger conceptual and technical framework </w:t>
      </w:r>
      <w:r w:rsidR="009A28FA" w:rsidRPr="00F76A6C">
        <w:t>(</w:t>
      </w:r>
      <w:r w:rsidR="004C0819" w:rsidRPr="00F76A6C">
        <w:t xml:space="preserve">around </w:t>
      </w:r>
      <w:r w:rsidR="00A90B1D" w:rsidRPr="00F76A6C">
        <w:t>Web GIS</w:t>
      </w:r>
      <w:r w:rsidR="009A28FA" w:rsidRPr="00F76A6C">
        <w:t>)</w:t>
      </w:r>
      <w:r w:rsidR="004C0819" w:rsidRPr="00F76A6C">
        <w:t xml:space="preserve"> with a </w:t>
      </w:r>
      <w:r w:rsidR="00DF3DFB" w:rsidRPr="00F76A6C">
        <w:t xml:space="preserve">pyramid of </w:t>
      </w:r>
      <w:r w:rsidR="004C0819" w:rsidRPr="00F76A6C">
        <w:t>labelled Data, Information, Knowledge, Intelligence and Wisdom (DIKIW</w:t>
      </w:r>
      <w:r w:rsidR="00801C91">
        <w:t xml:space="preserve">; </w:t>
      </w:r>
      <w:r w:rsidR="0035395F" w:rsidRPr="00F76A6C">
        <w:fldChar w:fldCharType="begin"/>
      </w:r>
      <w:r w:rsidR="0035395F" w:rsidRPr="00F76A6C">
        <w:instrText xml:space="preserve"> REF _Ref33351304 \h </w:instrText>
      </w:r>
      <w:r w:rsidR="00AA5519" w:rsidRPr="00F76A6C">
        <w:instrText xml:space="preserve"> \* MERGEFORMAT </w:instrText>
      </w:r>
      <w:r w:rsidR="0035395F" w:rsidRPr="00F76A6C">
        <w:fldChar w:fldCharType="separate"/>
      </w:r>
      <w:r w:rsidR="00033997" w:rsidRPr="00F76A6C">
        <w:t>Figure 6</w:t>
      </w:r>
      <w:r w:rsidR="0035395F" w:rsidRPr="00F76A6C">
        <w:fldChar w:fldCharType="end"/>
      </w:r>
      <w:r w:rsidR="0035395F" w:rsidRPr="00F76A6C">
        <w:t>)</w:t>
      </w:r>
      <w:r w:rsidR="004C0819" w:rsidRPr="00F76A6C">
        <w:t xml:space="preserve">. </w:t>
      </w:r>
      <w:r w:rsidR="00ED1F1C" w:rsidRPr="00F76A6C">
        <w:t xml:space="preserve">According to </w:t>
      </w:r>
      <w:r w:rsidR="00DF3DFB" w:rsidRPr="00F76A6C">
        <w:t xml:space="preserve">the </w:t>
      </w:r>
      <w:r w:rsidR="00ED1F1C" w:rsidRPr="00F76A6C">
        <w:t xml:space="preserve">review by </w:t>
      </w:r>
      <w:r w:rsidR="00ED1F1C" w:rsidRPr="00F76A6C">
        <w:fldChar w:fldCharType="begin"/>
      </w:r>
      <w:r w:rsidR="00DB6673" w:rsidRPr="00F76A6C">
        <w:instrText xml:space="preserve"> ADDIN ZOTERO_ITEM CSL_CITATION {"citationID":"WrH6oiZ4","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ED1F1C" w:rsidRPr="00F76A6C">
        <w:fldChar w:fldCharType="separate"/>
      </w:r>
      <w:r w:rsidR="00ED1F1C" w:rsidRPr="00F76A6C">
        <w:t>Veenendaal et al.</w:t>
      </w:r>
      <w:r w:rsidR="00DF3DFB" w:rsidRPr="00F76A6C">
        <w:t xml:space="preserve"> (</w:t>
      </w:r>
      <w:r w:rsidR="00ED1F1C" w:rsidRPr="00F76A6C">
        <w:t>2017)</w:t>
      </w:r>
      <w:r w:rsidR="00ED1F1C" w:rsidRPr="00F76A6C">
        <w:fldChar w:fldCharType="end"/>
      </w:r>
      <w:r w:rsidR="00ED1F1C" w:rsidRPr="00F76A6C">
        <w:t xml:space="preserve">, </w:t>
      </w:r>
      <w:r w:rsidR="00460AAE" w:rsidRPr="00F76A6C">
        <w:t xml:space="preserve">the </w:t>
      </w:r>
      <w:r w:rsidR="00ED1F1C" w:rsidRPr="00F76A6C">
        <w:t xml:space="preserve">advanced technical frameworks </w:t>
      </w:r>
      <w:r w:rsidR="001F25EB" w:rsidRPr="00F76A6C">
        <w:t xml:space="preserve">within and </w:t>
      </w:r>
      <w:r w:rsidR="00EC44DD" w:rsidRPr="00F76A6C">
        <w:t xml:space="preserve">around </w:t>
      </w:r>
      <w:r w:rsidR="00A90B1D" w:rsidRPr="00F76A6C">
        <w:t>Web GIS</w:t>
      </w:r>
      <w:r w:rsidR="00ED1F1C" w:rsidRPr="00F76A6C">
        <w:t xml:space="preserve"> can </w:t>
      </w:r>
      <w:r w:rsidR="00EA6118" w:rsidRPr="00F76A6C">
        <w:t>facilitate</w:t>
      </w:r>
      <w:r w:rsidR="00ED1F1C" w:rsidRPr="00F76A6C">
        <w:t xml:space="preserve"> providing users with</w:t>
      </w:r>
      <w:r w:rsidR="005551FB" w:rsidRPr="00F76A6C">
        <w:t xml:space="preserve"> both</w:t>
      </w:r>
      <w:r w:rsidR="00ED1F1C" w:rsidRPr="00F76A6C">
        <w:t xml:space="preserve"> more personal and </w:t>
      </w:r>
      <w:r w:rsidR="00AE7AD5" w:rsidRPr="00F76A6C">
        <w:t>richer</w:t>
      </w:r>
      <w:r w:rsidR="00ED1F1C" w:rsidRPr="00F76A6C">
        <w:t xml:space="preserve"> geospatial </w:t>
      </w:r>
      <w:r w:rsidR="007A5F1E" w:rsidRPr="00F76A6C">
        <w:t>information</w:t>
      </w:r>
      <w:r w:rsidR="00ED1F1C" w:rsidRPr="00F76A6C">
        <w:t xml:space="preserve">. </w:t>
      </w:r>
    </w:p>
    <w:p w14:paraId="76F0E801" w14:textId="77777777" w:rsidR="00F3042B" w:rsidRPr="00F76A6C" w:rsidRDefault="00F3042B" w:rsidP="00DA2C47">
      <w:pPr>
        <w:keepNext/>
        <w:spacing w:after="0"/>
      </w:pPr>
      <w:r w:rsidRPr="00F76A6C">
        <w:rPr>
          <w:noProof/>
          <w:lang w:eastAsia="en-GB"/>
        </w:rPr>
        <w:lastRenderedPageBreak/>
        <w:drawing>
          <wp:inline distT="0" distB="0" distL="0" distR="0" wp14:anchorId="11BED234" wp14:editId="1BD18980">
            <wp:extent cx="5408342" cy="3053984"/>
            <wp:effectExtent l="0" t="0" r="1905" b="0"/>
            <wp:docPr id="36" name="Picture 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shot 2020-02-23 at 11.35.08.png"/>
                    <pic:cNvPicPr/>
                  </pic:nvPicPr>
                  <pic:blipFill>
                    <a:blip r:embed="rId21">
                      <a:extLst>
                        <a:ext uri="{28A0092B-C50C-407E-A947-70E740481C1C}">
                          <a14:useLocalDpi xmlns:a14="http://schemas.microsoft.com/office/drawing/2010/main" val="0"/>
                        </a:ext>
                      </a:extLst>
                    </a:blip>
                    <a:stretch>
                      <a:fillRect/>
                    </a:stretch>
                  </pic:blipFill>
                  <pic:spPr>
                    <a:xfrm>
                      <a:off x="0" y="0"/>
                      <a:ext cx="5414328" cy="3057364"/>
                    </a:xfrm>
                    <a:prstGeom prst="rect">
                      <a:avLst/>
                    </a:prstGeom>
                  </pic:spPr>
                </pic:pic>
              </a:graphicData>
            </a:graphic>
          </wp:inline>
        </w:drawing>
      </w:r>
    </w:p>
    <w:p w14:paraId="13017683" w14:textId="2F3D754F" w:rsidR="00F3042B" w:rsidRPr="00F76A6C" w:rsidRDefault="00F3042B" w:rsidP="00F3042B">
      <w:pPr>
        <w:pStyle w:val="Caption"/>
        <w:jc w:val="both"/>
      </w:pPr>
      <w:bookmarkStart w:id="74" w:name="_Ref33351304"/>
      <w:bookmarkStart w:id="75" w:name="_Toc38811646"/>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6</w:t>
      </w:r>
      <w:r w:rsidRPr="00F76A6C">
        <w:rPr>
          <w:b/>
          <w:bCs/>
        </w:rPr>
        <w:fldChar w:fldCharType="end"/>
      </w:r>
      <w:bookmarkEnd w:id="74"/>
      <w:r w:rsidRPr="00F76A6C">
        <w:rPr>
          <w:b/>
          <w:bCs/>
        </w:rPr>
        <w:t>.</w:t>
      </w:r>
      <w:r w:rsidRPr="00F76A6C">
        <w:t xml:space="preserve"> </w:t>
      </w:r>
      <w:r w:rsidR="003B74FE" w:rsidRPr="00F76A6C">
        <w:t xml:space="preserve">Illustration by </w:t>
      </w:r>
      <w:r w:rsidR="003B74FE" w:rsidRPr="00F76A6C">
        <w:fldChar w:fldCharType="begin"/>
      </w:r>
      <w:r w:rsidR="00DB6673" w:rsidRPr="00F76A6C">
        <w:instrText xml:space="preserve"> ADDIN ZOTERO_ITEM CSL_CITATION {"citationID":"G2GhHtVH","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3B74FE" w:rsidRPr="00F76A6C">
        <w:fldChar w:fldCharType="separate"/>
      </w:r>
      <w:r w:rsidR="003B74FE" w:rsidRPr="00F76A6C">
        <w:t>Veenendaal et al. (2017)</w:t>
      </w:r>
      <w:r w:rsidR="003B74FE" w:rsidRPr="00F76A6C">
        <w:fldChar w:fldCharType="end"/>
      </w:r>
      <w:r w:rsidR="003B74FE" w:rsidRPr="00F76A6C">
        <w:t xml:space="preserve">: </w:t>
      </w:r>
      <w:r w:rsidRPr="00F76A6C">
        <w:t>"Focus and trends in increasing web mapping functionality"</w:t>
      </w:r>
      <w:r w:rsidR="003B74FE" w:rsidRPr="00F76A6C">
        <w:t>.</w:t>
      </w:r>
      <w:bookmarkEnd w:id="75"/>
    </w:p>
    <w:p w14:paraId="1CBF7A6A" w14:textId="3E8106DB" w:rsidR="00806663" w:rsidRPr="00F76A6C" w:rsidRDefault="00806663" w:rsidP="0068671F">
      <w:r w:rsidRPr="00F76A6C">
        <w:br w:type="page"/>
      </w:r>
    </w:p>
    <w:p w14:paraId="4CA47931" w14:textId="1D14042F" w:rsidR="00806215" w:rsidRPr="00F76A6C" w:rsidRDefault="004C58A1" w:rsidP="00B31DAC">
      <w:pPr>
        <w:pStyle w:val="Heading1"/>
      </w:pPr>
      <w:bookmarkStart w:id="76" w:name="_Toc39589982"/>
      <w:r w:rsidRPr="00F76A6C">
        <w:lastRenderedPageBreak/>
        <w:t>DATA</w:t>
      </w:r>
      <w:r w:rsidR="004C51E8" w:rsidRPr="00F76A6C">
        <w:t xml:space="preserve"> &amp; METHODS</w:t>
      </w:r>
      <w:bookmarkEnd w:id="76"/>
    </w:p>
    <w:p w14:paraId="1FE77852" w14:textId="54E548E6" w:rsidR="00201374" w:rsidRPr="00F76A6C" w:rsidRDefault="00201374" w:rsidP="00201374">
      <w:pPr>
        <w:pStyle w:val="Heading2"/>
      </w:pPr>
      <w:bookmarkStart w:id="77" w:name="_Toc39589983"/>
      <w:r w:rsidRPr="00F76A6C">
        <w:t>Overview of the methods</w:t>
      </w:r>
      <w:bookmarkEnd w:id="77"/>
    </w:p>
    <w:p w14:paraId="3D2D0341" w14:textId="49DF4B46" w:rsidR="000037A5" w:rsidRPr="00F76A6C" w:rsidRDefault="009421F5" w:rsidP="009421F5">
      <w:r w:rsidRPr="00F76A6C">
        <w:t xml:space="preserve">Overview of the methods and their </w:t>
      </w:r>
      <w:r w:rsidR="00DF734D" w:rsidRPr="00F76A6C">
        <w:t xml:space="preserve">internal dependencies </w:t>
      </w:r>
      <w:r w:rsidRPr="00F76A6C">
        <w:t xml:space="preserve">is illustrated in </w:t>
      </w:r>
      <w:r w:rsidR="00D30372" w:rsidRPr="00F76A6C">
        <w:fldChar w:fldCharType="begin"/>
      </w:r>
      <w:r w:rsidR="00D30372" w:rsidRPr="00F76A6C">
        <w:instrText xml:space="preserve"> REF _Ref8899586 \h </w:instrText>
      </w:r>
      <w:r w:rsidR="00884236" w:rsidRPr="00F76A6C">
        <w:instrText xml:space="preserve"> \* MERGEFORMAT </w:instrText>
      </w:r>
      <w:r w:rsidR="00D30372" w:rsidRPr="00F76A6C">
        <w:fldChar w:fldCharType="separate"/>
      </w:r>
      <w:r w:rsidR="000006B8" w:rsidRPr="00F76A6C">
        <w:t>Figure 7</w:t>
      </w:r>
      <w:r w:rsidR="00D30372" w:rsidRPr="00F76A6C">
        <w:fldChar w:fldCharType="end"/>
      </w:r>
      <w:r w:rsidRPr="00F76A6C">
        <w:t>.</w:t>
      </w:r>
      <w:r w:rsidR="000037A5" w:rsidRPr="00F76A6C">
        <w:t xml:space="preserve"> As shown in the figure, </w:t>
      </w:r>
      <w:r w:rsidR="00345528" w:rsidRPr="00F76A6C">
        <w:t xml:space="preserve">the three </w:t>
      </w:r>
      <w:r w:rsidR="000037A5" w:rsidRPr="00F76A6C">
        <w:t xml:space="preserve">outcomes of the thesis depend on the </w:t>
      </w:r>
      <w:r w:rsidR="00A41C09" w:rsidRPr="00F76A6C">
        <w:t>routing</w:t>
      </w:r>
      <w:r w:rsidR="000037A5" w:rsidRPr="00F76A6C">
        <w:t xml:space="preserve"> application</w:t>
      </w:r>
      <w:r w:rsidR="00EF6C80" w:rsidRPr="00F76A6C">
        <w:t xml:space="preserve"> </w:t>
      </w:r>
      <w:r w:rsidR="000037A5" w:rsidRPr="00F76A6C">
        <w:t xml:space="preserve">that optimizes </w:t>
      </w:r>
      <w:r w:rsidR="00B83B81" w:rsidRPr="00F76A6C">
        <w:t xml:space="preserve">both </w:t>
      </w:r>
      <w:r w:rsidR="000037A5" w:rsidRPr="00F76A6C">
        <w:t xml:space="preserve">shortest </w:t>
      </w:r>
      <w:r w:rsidR="00B83B81" w:rsidRPr="00F76A6C">
        <w:t>and quiet paths</w:t>
      </w:r>
      <w:r w:rsidR="000037A5" w:rsidRPr="00F76A6C">
        <w:t>.</w:t>
      </w:r>
      <w:r w:rsidR="000D5570" w:rsidRPr="00F76A6C">
        <w:t xml:space="preserve"> Assessment</w:t>
      </w:r>
      <w:r w:rsidR="00F933F8" w:rsidRPr="00F76A6C">
        <w:t>s</w:t>
      </w:r>
      <w:r w:rsidR="000D5570" w:rsidRPr="00F76A6C">
        <w:t xml:space="preserve"> of pedestrians’ exposure to traffic noise </w:t>
      </w:r>
      <w:r w:rsidR="00345528" w:rsidRPr="00F76A6C">
        <w:t xml:space="preserve">(1) </w:t>
      </w:r>
      <w:r w:rsidR="000D5570" w:rsidRPr="00F76A6C">
        <w:t xml:space="preserve">and potential to reduce exposure to traffic noise </w:t>
      </w:r>
      <w:r w:rsidR="00345528" w:rsidRPr="00F76A6C">
        <w:t xml:space="preserve">(2) </w:t>
      </w:r>
      <w:r w:rsidR="000D5570" w:rsidRPr="00F76A6C">
        <w:t xml:space="preserve">are linked to each other, as the achievable reductions are calculated </w:t>
      </w:r>
      <w:r w:rsidR="00345528" w:rsidRPr="00F76A6C">
        <w:t>using the same set of origin-destination walks determined in the first assessment</w:t>
      </w:r>
      <w:r w:rsidR="000D5570" w:rsidRPr="00F76A6C">
        <w:t xml:space="preserve">. </w:t>
      </w:r>
      <w:r w:rsidR="00052691" w:rsidRPr="00F76A6C">
        <w:t xml:space="preserve">The web-based quiet path route planner (3) is a detached outcome from the first two and has additional dependencies to several Web GIS technologies. </w:t>
      </w:r>
    </w:p>
    <w:p w14:paraId="6EB45EB7" w14:textId="77777777" w:rsidR="00D30372" w:rsidRPr="00F76A6C" w:rsidRDefault="00D30372" w:rsidP="008E3A25">
      <w:pPr>
        <w:keepNext/>
        <w:spacing w:before="360" w:after="0"/>
      </w:pPr>
      <w:r w:rsidRPr="00F76A6C">
        <w:rPr>
          <w:noProof/>
          <w:lang w:eastAsia="en-GB"/>
        </w:rPr>
        <w:drawing>
          <wp:inline distT="0" distB="0" distL="0" distR="0" wp14:anchorId="4DFBBDE5" wp14:editId="5560D9A2">
            <wp:extent cx="6070906" cy="3665715"/>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070906" cy="3665715"/>
                    </a:xfrm>
                    <a:prstGeom prst="rect">
                      <a:avLst/>
                    </a:prstGeom>
                    <a:ln>
                      <a:noFill/>
                    </a:ln>
                  </pic:spPr>
                </pic:pic>
              </a:graphicData>
            </a:graphic>
          </wp:inline>
        </w:drawing>
      </w:r>
    </w:p>
    <w:p w14:paraId="5C4C8E29" w14:textId="684A9110" w:rsidR="000037A5" w:rsidRPr="00F76A6C" w:rsidRDefault="00D30372" w:rsidP="000037A5">
      <w:pPr>
        <w:pStyle w:val="Caption"/>
      </w:pPr>
      <w:bookmarkStart w:id="78" w:name="_Ref8899586"/>
      <w:bookmarkStart w:id="79" w:name="_Toc38811647"/>
      <w:r w:rsidRPr="00F76A6C">
        <w:rPr>
          <w:b/>
          <w:bCs/>
        </w:rPr>
        <w:t xml:space="preserve">Figure </w:t>
      </w:r>
      <w:r w:rsidR="004F023F" w:rsidRPr="00F76A6C">
        <w:rPr>
          <w:b/>
          <w:bCs/>
        </w:rPr>
        <w:fldChar w:fldCharType="begin"/>
      </w:r>
      <w:r w:rsidR="004F023F" w:rsidRPr="00F76A6C">
        <w:rPr>
          <w:b/>
          <w:bCs/>
        </w:rPr>
        <w:instrText xml:space="preserve"> SEQ Figure \* ARABIC </w:instrText>
      </w:r>
      <w:r w:rsidR="004F023F" w:rsidRPr="00F76A6C">
        <w:rPr>
          <w:b/>
          <w:bCs/>
        </w:rPr>
        <w:fldChar w:fldCharType="separate"/>
      </w:r>
      <w:r w:rsidR="00DD51F5">
        <w:rPr>
          <w:b/>
          <w:bCs/>
          <w:noProof/>
        </w:rPr>
        <w:t>7</w:t>
      </w:r>
      <w:r w:rsidR="004F023F" w:rsidRPr="00F76A6C">
        <w:rPr>
          <w:b/>
          <w:bCs/>
        </w:rPr>
        <w:fldChar w:fldCharType="end"/>
      </w:r>
      <w:bookmarkEnd w:id="78"/>
      <w:r w:rsidRPr="00F76A6C">
        <w:rPr>
          <w:b/>
          <w:bCs/>
        </w:rPr>
        <w:t>.</w:t>
      </w:r>
      <w:r w:rsidRPr="00F76A6C">
        <w:t xml:space="preserve"> </w:t>
      </w:r>
      <w:r w:rsidR="00E35356" w:rsidRPr="00F76A6C">
        <w:t xml:space="preserve">Illustration </w:t>
      </w:r>
      <w:r w:rsidRPr="00F76A6C">
        <w:t xml:space="preserve">of the </w:t>
      </w:r>
      <w:r w:rsidR="00142353" w:rsidRPr="00F76A6C">
        <w:t>internal</w:t>
      </w:r>
      <w:r w:rsidR="0016603E" w:rsidRPr="00F76A6C">
        <w:t xml:space="preserve"> </w:t>
      </w:r>
      <w:r w:rsidR="007125FB" w:rsidRPr="00F76A6C">
        <w:t xml:space="preserve">dependencies </w:t>
      </w:r>
      <w:r w:rsidR="00F46F98" w:rsidRPr="00F76A6C">
        <w:t>of</w:t>
      </w:r>
      <w:r w:rsidR="007125FB" w:rsidRPr="00F76A6C">
        <w:t xml:space="preserve"> </w:t>
      </w:r>
      <w:r w:rsidR="00F615B5">
        <w:t>applied</w:t>
      </w:r>
      <w:r w:rsidR="007125FB" w:rsidRPr="00F76A6C">
        <w:t xml:space="preserve"> </w:t>
      </w:r>
      <w:r w:rsidR="0098251B" w:rsidRPr="00F76A6C">
        <w:t xml:space="preserve">methods and </w:t>
      </w:r>
      <w:r w:rsidR="00F615B5">
        <w:t xml:space="preserve">the </w:t>
      </w:r>
      <w:r w:rsidR="006820AB" w:rsidRPr="00F76A6C">
        <w:t>results</w:t>
      </w:r>
      <w:r w:rsidR="0098251B" w:rsidRPr="00F76A6C">
        <w:t xml:space="preserve"> of the </w:t>
      </w:r>
      <w:r w:rsidR="007125FB" w:rsidRPr="00F76A6C">
        <w:t>study</w:t>
      </w:r>
      <w:r w:rsidRPr="00F76A6C">
        <w:t>.</w:t>
      </w:r>
      <w:bookmarkEnd w:id="79"/>
    </w:p>
    <w:p w14:paraId="40D1B59C" w14:textId="580A6B9F" w:rsidR="00D30372" w:rsidRPr="00F76A6C" w:rsidRDefault="00CE6078" w:rsidP="00CE6078">
      <w:pPr>
        <w:pStyle w:val="Heading2"/>
      </w:pPr>
      <w:bookmarkStart w:id="80" w:name="_Toc39589984"/>
      <w:r w:rsidRPr="00F76A6C">
        <w:t>Study area</w:t>
      </w:r>
      <w:bookmarkEnd w:id="80"/>
    </w:p>
    <w:p w14:paraId="1B981830" w14:textId="78ABFCE3" w:rsidR="008E236C" w:rsidRPr="00F76A6C" w:rsidRDefault="0039147D" w:rsidP="0031122F">
      <w:r w:rsidRPr="00F76A6C">
        <w:t xml:space="preserve">The study area of </w:t>
      </w:r>
      <w:r w:rsidR="00532194" w:rsidRPr="00F76A6C">
        <w:t xml:space="preserve">the case study of this thesis </w:t>
      </w:r>
      <w:r w:rsidR="006E4AA8" w:rsidRPr="00F76A6C">
        <w:t xml:space="preserve">is Helsinki, as defined </w:t>
      </w:r>
      <w:r w:rsidRPr="00F76A6C">
        <w:t xml:space="preserve">by the extent of the </w:t>
      </w:r>
      <w:commentRangeStart w:id="81"/>
      <w:r w:rsidR="006E4AA8" w:rsidRPr="00F76A6C">
        <w:t>modeled t</w:t>
      </w:r>
      <w:r w:rsidRPr="00F76A6C">
        <w:t xml:space="preserve">raffic noise zones </w:t>
      </w:r>
      <w:commentRangeEnd w:id="81"/>
      <w:r w:rsidR="00D02A52">
        <w:rPr>
          <w:rStyle w:val="CommentReference"/>
        </w:rPr>
        <w:commentReference w:id="81"/>
      </w:r>
      <w:r w:rsidRPr="00F76A6C">
        <w:t>in Helsinki</w:t>
      </w:r>
      <w:r w:rsidR="006E4AA8" w:rsidRPr="00F76A6C">
        <w:t xml:space="preserve"> </w:t>
      </w:r>
      <w:r w:rsidR="00846370" w:rsidRPr="00F76A6C">
        <w:t>(</w:t>
      </w:r>
      <w:r w:rsidR="00846370" w:rsidRPr="00F76A6C">
        <w:fldChar w:fldCharType="begin"/>
      </w:r>
      <w:r w:rsidR="00846370" w:rsidRPr="00F76A6C">
        <w:instrText xml:space="preserve"> REF _Ref9677781 \h </w:instrText>
      </w:r>
      <w:r w:rsidR="00B24067" w:rsidRPr="00F76A6C">
        <w:instrText xml:space="preserve"> \* MERGEFORMAT </w:instrText>
      </w:r>
      <w:r w:rsidR="00846370" w:rsidRPr="00F76A6C">
        <w:fldChar w:fldCharType="separate"/>
      </w:r>
      <w:r w:rsidR="000006B8" w:rsidRPr="00F76A6C">
        <w:t>Figure 8</w:t>
      </w:r>
      <w:r w:rsidR="00846370" w:rsidRPr="00F76A6C">
        <w:fldChar w:fldCharType="end"/>
      </w:r>
      <w:r w:rsidR="00846370" w:rsidRPr="00F76A6C">
        <w:t>)</w:t>
      </w:r>
      <w:r w:rsidRPr="00F76A6C">
        <w:t xml:space="preserve">. </w:t>
      </w:r>
      <w:r w:rsidR="00200930" w:rsidRPr="00F76A6C">
        <w:t xml:space="preserve">Some of the islands in </w:t>
      </w:r>
      <w:r w:rsidR="0076167D" w:rsidRPr="00F76A6C">
        <w:t xml:space="preserve">the very </w:t>
      </w:r>
      <w:r w:rsidR="00200930" w:rsidRPr="00F76A6C">
        <w:t xml:space="preserve">southern Helsinki were excluded </w:t>
      </w:r>
      <w:r w:rsidR="006E160B" w:rsidRPr="00F76A6C">
        <w:t xml:space="preserve">from the study area as </w:t>
      </w:r>
      <w:r w:rsidR="00200930" w:rsidRPr="00F76A6C">
        <w:t xml:space="preserve">the traffic noise data </w:t>
      </w:r>
      <w:r w:rsidR="00F13A80" w:rsidRPr="00F76A6C">
        <w:t>does</w:t>
      </w:r>
      <w:r w:rsidR="00200930" w:rsidRPr="00F76A6C">
        <w:t xml:space="preserve"> not cover the</w:t>
      </w:r>
      <w:r w:rsidR="0076167D" w:rsidRPr="00F76A6C">
        <w:t>m</w:t>
      </w:r>
      <w:r w:rsidR="00301C2D" w:rsidRPr="00F76A6C">
        <w:t xml:space="preserve"> and they feature only </w:t>
      </w:r>
      <w:r w:rsidR="003118EF">
        <w:t xml:space="preserve">minor and </w:t>
      </w:r>
      <w:r w:rsidR="007C710E">
        <w:t>isolated</w:t>
      </w:r>
      <w:commentRangeStart w:id="82"/>
      <w:commentRangeEnd w:id="82"/>
      <w:r w:rsidR="00D02A52">
        <w:rPr>
          <w:rStyle w:val="CommentReference"/>
        </w:rPr>
        <w:commentReference w:id="82"/>
      </w:r>
      <w:r w:rsidR="00301C2D" w:rsidRPr="00F76A6C">
        <w:t xml:space="preserve"> street networks</w:t>
      </w:r>
      <w:r w:rsidR="00200930" w:rsidRPr="00F76A6C">
        <w:t xml:space="preserve">. </w:t>
      </w:r>
    </w:p>
    <w:p w14:paraId="12A616E0" w14:textId="51A133E9" w:rsidR="00BB7024" w:rsidRPr="00F76A6C" w:rsidRDefault="00BB7024" w:rsidP="0031122F">
      <w:r w:rsidRPr="00F76A6C">
        <w:lastRenderedPageBreak/>
        <w:t xml:space="preserve">Helsinki is the capital of Finland and also one of the most important workplace hubs of the country. </w:t>
      </w:r>
      <w:r w:rsidR="003B58A7" w:rsidRPr="00F76A6C">
        <w:t>I</w:t>
      </w:r>
      <w:r w:rsidR="00300AFE" w:rsidRPr="00F76A6C">
        <w:t xml:space="preserve">ts </w:t>
      </w:r>
      <w:r w:rsidR="003B58A7" w:rsidRPr="00F76A6C">
        <w:t>653 835 inhabitants</w:t>
      </w:r>
      <w:r w:rsidR="004C03DE" w:rsidRPr="00F76A6C">
        <w:t xml:space="preserve"> and 397 346 workplaces</w:t>
      </w:r>
      <w:r w:rsidR="00710FA1" w:rsidRPr="00F76A6C">
        <w:t xml:space="preserve"> </w:t>
      </w:r>
      <w:r w:rsidR="00710FA1" w:rsidRPr="00F76A6C">
        <w:fldChar w:fldCharType="begin"/>
      </w:r>
      <w:r w:rsidR="00DB6673" w:rsidRPr="00F76A6C">
        <w:instrText xml:space="preserve"> ADDIN ZOTERO_ITEM CSL_CITATION {"citationID":"43TYFLf8","properties":{"formattedCitation":"({\\i{}Statistics Finland}, 2020)","plainCitation":"(Statistics Finland, 2020)","noteIndex":0},"citationItems":[{"id":885,"uris":["http://zotero.org/users/5467145/items/3JJZCNZX"],"uri":["http://zotero.org/users/5467145/items/3JJZCNZX"],"itemData":{"id":885,"type":"webpage","container-title":"Kuntien avainluvut","title":"Statistics Finland","URL":"https://www.stat.fi/tup/alue/kuntienavainluvut.html (accessed on 4 April 2020)","issued":{"date-parts":[["2020"]]}}}],"schema":"https://github.com/citation-style-language/schema/raw/master/csl-citation.json"} </w:instrText>
      </w:r>
      <w:r w:rsidR="00710FA1" w:rsidRPr="00F76A6C">
        <w:fldChar w:fldCharType="separate"/>
      </w:r>
      <w:r w:rsidR="00710FA1" w:rsidRPr="00F76A6C">
        <w:t>(Statistics Finland, 2020)</w:t>
      </w:r>
      <w:r w:rsidR="00710FA1" w:rsidRPr="00F76A6C">
        <w:fldChar w:fldCharType="end"/>
      </w:r>
      <w:r w:rsidR="003B58A7" w:rsidRPr="00F76A6C">
        <w:t xml:space="preserve"> make it a vibrant city with high flows of daily commuters. </w:t>
      </w:r>
      <w:r w:rsidR="00D02A52">
        <w:t>The m</w:t>
      </w:r>
      <w:r w:rsidR="00DF56FA" w:rsidRPr="00F76A6C">
        <w:t>ajority</w:t>
      </w:r>
      <w:r w:rsidR="007F3D7C" w:rsidRPr="00F76A6C">
        <w:t xml:space="preserve"> </w:t>
      </w:r>
      <w:r w:rsidR="00254D83" w:rsidRPr="00F76A6C">
        <w:t xml:space="preserve">of the trips in Helsinki are made </w:t>
      </w:r>
      <w:r w:rsidR="00DB2917" w:rsidRPr="00F76A6C">
        <w:t>by walking, cycling</w:t>
      </w:r>
      <w:r w:rsidR="00FB7237" w:rsidRPr="00F76A6C">
        <w:t xml:space="preserve"> </w:t>
      </w:r>
      <w:commentRangeStart w:id="83"/>
      <w:r w:rsidR="00FB7237" w:rsidRPr="00F76A6C">
        <w:t>(</w:t>
      </w:r>
      <w:r w:rsidR="00462B96" w:rsidRPr="00462B96">
        <w:t>Brandt et al., 2018</w:t>
      </w:r>
      <w:r w:rsidR="00FB7237" w:rsidRPr="00F76A6C">
        <w:t>)</w:t>
      </w:r>
      <w:r w:rsidR="00DB2917" w:rsidRPr="00F76A6C">
        <w:t xml:space="preserve"> </w:t>
      </w:r>
      <w:commentRangeEnd w:id="83"/>
      <w:r w:rsidR="00670C89">
        <w:rPr>
          <w:rStyle w:val="CommentReference"/>
        </w:rPr>
        <w:commentReference w:id="83"/>
      </w:r>
      <w:r w:rsidR="00DB2917" w:rsidRPr="00F76A6C">
        <w:t xml:space="preserve">or </w:t>
      </w:r>
      <w:r w:rsidR="00254D83" w:rsidRPr="00F76A6C">
        <w:t>with public transport organized by Helsinki Region Transport</w:t>
      </w:r>
      <w:r w:rsidR="007F3D7C" w:rsidRPr="00F76A6C">
        <w:t xml:space="preserve"> </w:t>
      </w:r>
      <w:r w:rsidR="007F3D7C" w:rsidRPr="00F76A6C">
        <w:fldChar w:fldCharType="begin"/>
      </w:r>
      <w:r w:rsidR="00DB6673" w:rsidRPr="00F76A6C">
        <w:instrText xml:space="preserve"> ADDIN ZOTERO_ITEM CSL_CITATION {"citationID":"hIuRKRQK","properties":{"formattedCitation":"({\\i{}City of Helsinki}, 2020)","plainCitation":"(City of Helsinki, 2020)","noteIndex":0},"citationItems":[{"id":886,"uris":["http://zotero.org/users/5467145/items/H39QZW33"],"uri":["http://zotero.org/users/5467145/items/H39QZW33"],"itemData":{"id":886,"type":"webpage","container-title":"Liikennetutkimus ja -tilastot","title":"City of Helsinki","URL":"https://www.hel.fi/helsinki/fi/kartat-ja-liikenne/kadut-ja-liikennesuunnittelu/tutkimus-ja-tilastot (accessed on 4 April 2020)","issued":{"date-parts":[["2020"]]}}}],"schema":"https://github.com/citation-style-language/schema/raw/master/csl-citation.json"} </w:instrText>
      </w:r>
      <w:r w:rsidR="007F3D7C" w:rsidRPr="00F76A6C">
        <w:fldChar w:fldCharType="separate"/>
      </w:r>
      <w:r w:rsidR="007F3D7C" w:rsidRPr="00F76A6C">
        <w:t>(City of Helsinki, 2020)</w:t>
      </w:r>
      <w:r w:rsidR="007F3D7C" w:rsidRPr="00F76A6C">
        <w:fldChar w:fldCharType="end"/>
      </w:r>
      <w:r w:rsidR="00254D83" w:rsidRPr="00F76A6C">
        <w:t>.</w:t>
      </w:r>
      <w:r w:rsidR="00DB2917" w:rsidRPr="00F76A6C">
        <w:t xml:space="preserve"> </w:t>
      </w:r>
    </w:p>
    <w:p w14:paraId="63A57AE0" w14:textId="77777777" w:rsidR="00BF28AE" w:rsidRPr="00F76A6C" w:rsidRDefault="00BF28AE" w:rsidP="008E3493">
      <w:pPr>
        <w:keepNext/>
        <w:spacing w:after="120"/>
      </w:pPr>
      <w:r w:rsidRPr="00F76A6C">
        <w:rPr>
          <w:noProof/>
          <w:lang w:eastAsia="en-GB"/>
        </w:rPr>
        <w:drawing>
          <wp:inline distT="0" distB="0" distL="0" distR="0" wp14:anchorId="024900B4" wp14:editId="4BDF0AE7">
            <wp:extent cx="6116042" cy="5401944"/>
            <wp:effectExtent l="12700" t="12700" r="1841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3FC8DD0C" w14:textId="14236593" w:rsidR="00BF28AE" w:rsidRPr="00F76A6C" w:rsidRDefault="00BF28AE" w:rsidP="00BF28AE">
      <w:pPr>
        <w:pStyle w:val="Caption"/>
        <w:jc w:val="both"/>
      </w:pPr>
      <w:bookmarkStart w:id="84" w:name="_Ref9677781"/>
      <w:bookmarkStart w:id="85" w:name="_Toc38811648"/>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8</w:t>
      </w:r>
      <w:r w:rsidRPr="00F76A6C">
        <w:rPr>
          <w:b/>
          <w:bCs/>
        </w:rPr>
        <w:fldChar w:fldCharType="end"/>
      </w:r>
      <w:bookmarkEnd w:id="84"/>
      <w:r w:rsidRPr="00F76A6C">
        <w:rPr>
          <w:b/>
          <w:bCs/>
        </w:rPr>
        <w:t>.</w:t>
      </w:r>
      <w:r w:rsidRPr="00F76A6C">
        <w:t xml:space="preserve"> </w:t>
      </w:r>
      <w:r w:rsidR="00F91255" w:rsidRPr="00F76A6C">
        <w:t>The study area</w:t>
      </w:r>
      <w:r w:rsidR="00733F44" w:rsidRPr="00F76A6C">
        <w:t xml:space="preserve"> and its </w:t>
      </w:r>
      <w:r w:rsidR="0093607E" w:rsidRPr="00F76A6C">
        <w:t>key</w:t>
      </w:r>
      <w:r w:rsidR="00733F44" w:rsidRPr="00F76A6C">
        <w:t xml:space="preserve"> transportation networks</w:t>
      </w:r>
      <w:r w:rsidRPr="00F76A6C">
        <w:t>.</w:t>
      </w:r>
      <w:bookmarkEnd w:id="85"/>
      <w:r w:rsidR="00380174" w:rsidRPr="00F76A6C">
        <w:t xml:space="preserve"> </w:t>
      </w:r>
    </w:p>
    <w:p w14:paraId="39B20394" w14:textId="74DB6D89" w:rsidR="00ED0F8F" w:rsidRPr="00F76A6C" w:rsidRDefault="00465B2E" w:rsidP="00ED0F8F">
      <w:pPr>
        <w:pStyle w:val="Heading2"/>
      </w:pPr>
      <w:bookmarkStart w:id="86" w:name="_Toc39589985"/>
      <w:r w:rsidRPr="00F76A6C">
        <w:t>Data</w:t>
      </w:r>
      <w:bookmarkEnd w:id="86"/>
    </w:p>
    <w:p w14:paraId="21061F07" w14:textId="73ADB2DB" w:rsidR="00CA0820" w:rsidRPr="00F76A6C" w:rsidRDefault="00CA0820" w:rsidP="00CA0820">
      <w:r w:rsidRPr="00F76A6C">
        <w:t>Several datasets were used in the study</w:t>
      </w:r>
      <w:r w:rsidR="00A22680" w:rsidRPr="00F76A6C">
        <w:t xml:space="preserve"> (</w:t>
      </w:r>
      <w:r w:rsidR="00A22680" w:rsidRPr="00F76A6C">
        <w:fldChar w:fldCharType="begin"/>
      </w:r>
      <w:r w:rsidR="00A22680" w:rsidRPr="00F76A6C">
        <w:instrText xml:space="preserve"> REF _Ref37688120 \h </w:instrText>
      </w:r>
      <w:r w:rsidR="000006B8" w:rsidRPr="00F76A6C">
        <w:instrText xml:space="preserve"> \* MERGEFORMAT </w:instrText>
      </w:r>
      <w:r w:rsidR="00A22680" w:rsidRPr="00F76A6C">
        <w:fldChar w:fldCharType="separate"/>
      </w:r>
      <w:r w:rsidR="004A4362" w:rsidRPr="00F76A6C">
        <w:t>Table 1</w:t>
      </w:r>
      <w:r w:rsidR="00A22680" w:rsidRPr="00F76A6C">
        <w:fldChar w:fldCharType="end"/>
      </w:r>
      <w:r w:rsidR="00A22680" w:rsidRPr="00F76A6C">
        <w:t>)</w:t>
      </w:r>
      <w:r w:rsidRPr="00F76A6C">
        <w:t xml:space="preserve">. </w:t>
      </w:r>
      <w:r w:rsidR="001F2B2B" w:rsidRPr="00F76A6C">
        <w:t>T</w:t>
      </w:r>
      <w:r w:rsidR="002C0AE6" w:rsidRPr="00F76A6C">
        <w:t>he</w:t>
      </w:r>
      <w:r w:rsidR="00DC5A85" w:rsidRPr="00F76A6C">
        <w:t xml:space="preserve"> d</w:t>
      </w:r>
      <w:r w:rsidR="009933A0" w:rsidRPr="00F76A6C">
        <w:t xml:space="preserve">eveloped </w:t>
      </w:r>
      <w:r w:rsidRPr="00F76A6C">
        <w:t>routing application required only two input data</w:t>
      </w:r>
      <w:r w:rsidR="000D5BB8" w:rsidRPr="00F76A6C">
        <w:t xml:space="preserve">, </w:t>
      </w:r>
      <w:r w:rsidRPr="00F76A6C">
        <w:t>street network data from OpenStreetMap and modeled traffic noise zones</w:t>
      </w:r>
      <w:r w:rsidR="001F2B2B" w:rsidRPr="00F76A6C">
        <w:t>,</w:t>
      </w:r>
      <w:r w:rsidR="002C0AE6" w:rsidRPr="00F76A6C">
        <w:t xml:space="preserve"> of which both were available as open data</w:t>
      </w:r>
      <w:r w:rsidR="001F2B2B" w:rsidRPr="00F76A6C">
        <w:t xml:space="preserve">. On the other hand, </w:t>
      </w:r>
      <w:r w:rsidR="002C0AE6" w:rsidRPr="00F76A6C">
        <w:t xml:space="preserve">the assessment of pedestrians’ exposure to traffic </w:t>
      </w:r>
      <w:r w:rsidR="002C0AE6" w:rsidRPr="00F76A6C">
        <w:lastRenderedPageBreak/>
        <w:t xml:space="preserve">noise required a set of additional datasets of which the </w:t>
      </w:r>
      <w:r w:rsidR="00054684" w:rsidRPr="00F76A6C">
        <w:t>census</w:t>
      </w:r>
      <w:r w:rsidR="004409E1" w:rsidRPr="00F76A6C">
        <w:t xml:space="preserve">-based </w:t>
      </w:r>
      <w:r w:rsidR="002C0AE6" w:rsidRPr="00F76A6C">
        <w:t xml:space="preserve">commuting flow data was not openly available. </w:t>
      </w:r>
    </w:p>
    <w:p w14:paraId="78016C46" w14:textId="5E7C3365" w:rsidR="004E3E0F" w:rsidRPr="00F76A6C" w:rsidRDefault="002E0C59" w:rsidP="00020EA1">
      <w:pPr>
        <w:pStyle w:val="TableCaption"/>
      </w:pPr>
      <w:bookmarkStart w:id="87" w:name="_Ref37688120"/>
      <w:bookmarkStart w:id="88" w:name="_Toc38811901"/>
      <w:r w:rsidRPr="00F76A6C">
        <w:rPr>
          <w:b/>
          <w:bCs/>
        </w:rPr>
        <w:t xml:space="preserve">Table </w:t>
      </w:r>
      <w:r w:rsidR="004F023F" w:rsidRPr="00F76A6C">
        <w:rPr>
          <w:b/>
          <w:bCs/>
        </w:rPr>
        <w:fldChar w:fldCharType="begin"/>
      </w:r>
      <w:r w:rsidR="004F023F" w:rsidRPr="00F76A6C">
        <w:rPr>
          <w:b/>
          <w:bCs/>
        </w:rPr>
        <w:instrText xml:space="preserve"> SEQ Table \* ARABIC </w:instrText>
      </w:r>
      <w:r w:rsidR="004F023F" w:rsidRPr="00F76A6C">
        <w:rPr>
          <w:b/>
          <w:bCs/>
        </w:rPr>
        <w:fldChar w:fldCharType="separate"/>
      </w:r>
      <w:r w:rsidR="004A4362" w:rsidRPr="00F76A6C">
        <w:rPr>
          <w:b/>
          <w:bCs/>
        </w:rPr>
        <w:t>1</w:t>
      </w:r>
      <w:r w:rsidR="004F023F" w:rsidRPr="00F76A6C">
        <w:rPr>
          <w:b/>
          <w:bCs/>
        </w:rPr>
        <w:fldChar w:fldCharType="end"/>
      </w:r>
      <w:bookmarkEnd w:id="87"/>
      <w:r w:rsidR="00132115" w:rsidRPr="00F76A6C">
        <w:rPr>
          <w:b/>
          <w:bCs/>
        </w:rPr>
        <w:t>.</w:t>
      </w:r>
      <w:r w:rsidR="00132115" w:rsidRPr="00F76A6C">
        <w:t xml:space="preserve"> </w:t>
      </w:r>
      <w:r w:rsidR="00465B2E" w:rsidRPr="00F76A6C">
        <w:t>Data</w:t>
      </w:r>
      <w:r w:rsidR="00132115" w:rsidRPr="00F76A6C">
        <w:t xml:space="preserve"> that </w:t>
      </w:r>
      <w:r w:rsidR="00A21BFE" w:rsidRPr="00F76A6C">
        <w:t>were</w:t>
      </w:r>
      <w:r w:rsidR="00132115" w:rsidRPr="00F76A6C">
        <w:t xml:space="preserve"> used in the study</w:t>
      </w:r>
      <w:commentRangeStart w:id="89"/>
      <w:r w:rsidR="00132115" w:rsidRPr="00F76A6C">
        <w:t>.</w:t>
      </w:r>
      <w:bookmarkEnd w:id="88"/>
      <w:r w:rsidR="00132115" w:rsidRPr="00F76A6C">
        <w:t xml:space="preserve"> </w:t>
      </w:r>
      <w:commentRangeEnd w:id="89"/>
      <w:r w:rsidR="00670C89">
        <w:rPr>
          <w:rStyle w:val="CommentReference"/>
          <w:iCs w:val="0"/>
          <w:color w:val="auto"/>
        </w:rPr>
        <w:commentReference w:id="89"/>
      </w:r>
    </w:p>
    <w:tbl>
      <w:tblPr>
        <w:tblStyle w:val="TableGrid"/>
        <w:tblW w:w="0" w:type="auto"/>
        <w:tblLook w:val="04A0" w:firstRow="1" w:lastRow="0" w:firstColumn="1" w:lastColumn="0" w:noHBand="0" w:noVBand="1"/>
      </w:tblPr>
      <w:tblGrid>
        <w:gridCol w:w="1739"/>
        <w:gridCol w:w="2099"/>
        <w:gridCol w:w="2596"/>
        <w:gridCol w:w="2363"/>
        <w:gridCol w:w="835"/>
      </w:tblGrid>
      <w:tr w:rsidR="0038386E" w:rsidRPr="00F76A6C" w14:paraId="3290B717" w14:textId="61ACF37E" w:rsidTr="00890B9E">
        <w:trPr>
          <w:trHeight w:val="567"/>
        </w:trPr>
        <w:tc>
          <w:tcPr>
            <w:tcW w:w="1739" w:type="dxa"/>
            <w:tcBorders>
              <w:top w:val="single" w:sz="4" w:space="0" w:color="auto"/>
              <w:left w:val="nil"/>
              <w:bottom w:val="single" w:sz="4" w:space="0" w:color="auto"/>
              <w:right w:val="nil"/>
            </w:tcBorders>
            <w:vAlign w:val="center"/>
          </w:tcPr>
          <w:p w14:paraId="755962E8" w14:textId="77777777" w:rsidR="00E654A1" w:rsidRPr="00F76A6C" w:rsidRDefault="00E654A1" w:rsidP="00E654A1">
            <w:pPr>
              <w:spacing w:before="60" w:after="60" w:line="276" w:lineRule="auto"/>
              <w:jc w:val="left"/>
              <w:rPr>
                <w:b/>
                <w:bCs/>
                <w:sz w:val="18"/>
                <w:szCs w:val="18"/>
              </w:rPr>
            </w:pPr>
            <w:r w:rsidRPr="00F76A6C">
              <w:rPr>
                <w:b/>
                <w:bCs/>
                <w:sz w:val="18"/>
                <w:szCs w:val="18"/>
              </w:rPr>
              <w:t>Name</w:t>
            </w:r>
          </w:p>
        </w:tc>
        <w:tc>
          <w:tcPr>
            <w:tcW w:w="2099" w:type="dxa"/>
            <w:tcBorders>
              <w:top w:val="single" w:sz="4" w:space="0" w:color="auto"/>
              <w:left w:val="nil"/>
              <w:bottom w:val="single" w:sz="4" w:space="0" w:color="auto"/>
              <w:right w:val="nil"/>
            </w:tcBorders>
            <w:vAlign w:val="center"/>
          </w:tcPr>
          <w:p w14:paraId="01344BE8" w14:textId="77777777" w:rsidR="00E654A1" w:rsidRPr="00F76A6C" w:rsidRDefault="00E654A1" w:rsidP="00E654A1">
            <w:pPr>
              <w:spacing w:before="60" w:after="60" w:line="276" w:lineRule="auto"/>
              <w:jc w:val="left"/>
              <w:rPr>
                <w:b/>
                <w:bCs/>
                <w:sz w:val="18"/>
                <w:szCs w:val="18"/>
              </w:rPr>
            </w:pPr>
            <w:r w:rsidRPr="00F76A6C">
              <w:rPr>
                <w:b/>
                <w:bCs/>
                <w:sz w:val="18"/>
                <w:szCs w:val="18"/>
              </w:rPr>
              <w:t>Source</w:t>
            </w:r>
          </w:p>
        </w:tc>
        <w:tc>
          <w:tcPr>
            <w:tcW w:w="2596" w:type="dxa"/>
            <w:tcBorders>
              <w:top w:val="single" w:sz="4" w:space="0" w:color="auto"/>
              <w:left w:val="nil"/>
              <w:bottom w:val="single" w:sz="4" w:space="0" w:color="auto"/>
              <w:right w:val="nil"/>
            </w:tcBorders>
            <w:vAlign w:val="center"/>
          </w:tcPr>
          <w:p w14:paraId="4E50ACDE" w14:textId="77777777" w:rsidR="00E654A1" w:rsidRPr="00F76A6C" w:rsidRDefault="00E654A1" w:rsidP="00E654A1">
            <w:pPr>
              <w:spacing w:before="60" w:after="60" w:line="276" w:lineRule="auto"/>
              <w:jc w:val="left"/>
              <w:rPr>
                <w:b/>
                <w:bCs/>
                <w:sz w:val="18"/>
                <w:szCs w:val="18"/>
              </w:rPr>
            </w:pPr>
            <w:r w:rsidRPr="00F76A6C">
              <w:rPr>
                <w:b/>
                <w:bCs/>
                <w:sz w:val="18"/>
                <w:szCs w:val="18"/>
              </w:rPr>
              <w:t>Description</w:t>
            </w:r>
          </w:p>
        </w:tc>
        <w:tc>
          <w:tcPr>
            <w:tcW w:w="2363" w:type="dxa"/>
            <w:tcBorders>
              <w:top w:val="single" w:sz="4" w:space="0" w:color="auto"/>
              <w:left w:val="nil"/>
              <w:bottom w:val="single" w:sz="4" w:space="0" w:color="auto"/>
              <w:right w:val="nil"/>
            </w:tcBorders>
            <w:vAlign w:val="center"/>
          </w:tcPr>
          <w:p w14:paraId="08049339" w14:textId="77777777" w:rsidR="00E654A1" w:rsidRPr="00F76A6C" w:rsidRDefault="00E654A1" w:rsidP="00E654A1">
            <w:pPr>
              <w:spacing w:before="60" w:after="60" w:line="276" w:lineRule="auto"/>
              <w:jc w:val="left"/>
              <w:rPr>
                <w:b/>
                <w:bCs/>
                <w:sz w:val="18"/>
                <w:szCs w:val="18"/>
              </w:rPr>
            </w:pPr>
            <w:r w:rsidRPr="00F76A6C">
              <w:rPr>
                <w:b/>
                <w:bCs/>
                <w:sz w:val="18"/>
                <w:szCs w:val="18"/>
              </w:rPr>
              <w:t>Use in the study</w:t>
            </w:r>
          </w:p>
        </w:tc>
        <w:tc>
          <w:tcPr>
            <w:tcW w:w="835" w:type="dxa"/>
            <w:tcBorders>
              <w:top w:val="single" w:sz="4" w:space="0" w:color="auto"/>
              <w:left w:val="nil"/>
              <w:bottom w:val="single" w:sz="4" w:space="0" w:color="auto"/>
              <w:right w:val="nil"/>
            </w:tcBorders>
            <w:vAlign w:val="center"/>
          </w:tcPr>
          <w:p w14:paraId="43060263" w14:textId="6A478C8B" w:rsidR="00E654A1" w:rsidRPr="00F76A6C" w:rsidRDefault="00E654A1" w:rsidP="00E654A1">
            <w:pPr>
              <w:spacing w:before="60" w:after="60" w:line="276" w:lineRule="auto"/>
              <w:jc w:val="left"/>
              <w:rPr>
                <w:b/>
                <w:bCs/>
                <w:sz w:val="18"/>
                <w:szCs w:val="18"/>
              </w:rPr>
            </w:pPr>
            <w:r w:rsidRPr="00F76A6C">
              <w:rPr>
                <w:b/>
                <w:bCs/>
                <w:sz w:val="18"/>
                <w:szCs w:val="18"/>
              </w:rPr>
              <w:t>Open</w:t>
            </w:r>
            <w:r w:rsidRPr="00F76A6C">
              <w:rPr>
                <w:b/>
                <w:bCs/>
                <w:sz w:val="18"/>
                <w:szCs w:val="18"/>
              </w:rPr>
              <w:br/>
              <w:t>data</w:t>
            </w:r>
          </w:p>
        </w:tc>
      </w:tr>
      <w:tr w:rsidR="0038386E" w:rsidRPr="00F76A6C" w14:paraId="3300BC07" w14:textId="58967318" w:rsidTr="00890B9E">
        <w:trPr>
          <w:trHeight w:val="702"/>
        </w:trPr>
        <w:tc>
          <w:tcPr>
            <w:tcW w:w="1739" w:type="dxa"/>
            <w:tcBorders>
              <w:top w:val="single" w:sz="4" w:space="0" w:color="auto"/>
              <w:left w:val="nil"/>
              <w:bottom w:val="nil"/>
              <w:right w:val="nil"/>
            </w:tcBorders>
          </w:tcPr>
          <w:p w14:paraId="74CCCED6" w14:textId="77777777" w:rsidR="00E654A1" w:rsidRPr="00F76A6C" w:rsidRDefault="00E654A1" w:rsidP="0039343E">
            <w:pPr>
              <w:spacing w:before="120" w:after="120" w:line="276" w:lineRule="auto"/>
              <w:jc w:val="left"/>
              <w:rPr>
                <w:sz w:val="18"/>
                <w:szCs w:val="18"/>
              </w:rPr>
            </w:pPr>
            <w:r w:rsidRPr="00F76A6C">
              <w:rPr>
                <w:sz w:val="18"/>
                <w:szCs w:val="18"/>
              </w:rPr>
              <w:t>Traffic noise zones in Helsinki 2017</w:t>
            </w:r>
          </w:p>
        </w:tc>
        <w:tc>
          <w:tcPr>
            <w:tcW w:w="2099" w:type="dxa"/>
            <w:tcBorders>
              <w:top w:val="single" w:sz="4" w:space="0" w:color="auto"/>
              <w:left w:val="nil"/>
              <w:bottom w:val="nil"/>
              <w:right w:val="nil"/>
            </w:tcBorders>
          </w:tcPr>
          <w:p w14:paraId="7027CDA4" w14:textId="77777777" w:rsidR="00E654A1" w:rsidRPr="00276B66" w:rsidRDefault="00E654A1" w:rsidP="0039343E">
            <w:pPr>
              <w:spacing w:before="120" w:after="120" w:line="276" w:lineRule="auto"/>
              <w:jc w:val="left"/>
              <w:rPr>
                <w:sz w:val="18"/>
                <w:szCs w:val="18"/>
              </w:rPr>
            </w:pPr>
            <w:r w:rsidRPr="00276B66">
              <w:rPr>
                <w:sz w:val="18"/>
                <w:szCs w:val="18"/>
              </w:rPr>
              <w:t xml:space="preserve">Urban Environment Division of city of Helsinki </w:t>
            </w:r>
            <w:r w:rsidRPr="00276B66">
              <w:rPr>
                <w:sz w:val="18"/>
                <w:szCs w:val="18"/>
              </w:rPr>
              <w:br/>
              <w:t>(</w:t>
            </w:r>
            <w:proofErr w:type="spellStart"/>
            <w:r w:rsidRPr="00276B66">
              <w:rPr>
                <w:sz w:val="18"/>
                <w:szCs w:val="18"/>
              </w:rPr>
              <w:t>Helsingin</w:t>
            </w:r>
            <w:proofErr w:type="spellEnd"/>
            <w:r w:rsidRPr="00276B66">
              <w:rPr>
                <w:sz w:val="18"/>
                <w:szCs w:val="18"/>
              </w:rPr>
              <w:t xml:space="preserve"> </w:t>
            </w:r>
            <w:proofErr w:type="spellStart"/>
            <w:r w:rsidRPr="00276B66">
              <w:rPr>
                <w:sz w:val="18"/>
                <w:szCs w:val="18"/>
              </w:rPr>
              <w:t>kaupunkiympäristön</w:t>
            </w:r>
            <w:proofErr w:type="spellEnd"/>
            <w:r w:rsidRPr="00276B66">
              <w:rPr>
                <w:sz w:val="18"/>
                <w:szCs w:val="18"/>
              </w:rPr>
              <w:t xml:space="preserve"> </w:t>
            </w:r>
            <w:proofErr w:type="spellStart"/>
            <w:r w:rsidRPr="00276B66">
              <w:rPr>
                <w:sz w:val="18"/>
                <w:szCs w:val="18"/>
              </w:rPr>
              <w:t>toimiala</w:t>
            </w:r>
            <w:proofErr w:type="spellEnd"/>
            <w:r w:rsidRPr="00276B66">
              <w:rPr>
                <w:sz w:val="18"/>
                <w:szCs w:val="18"/>
              </w:rPr>
              <w:t>)</w:t>
            </w:r>
          </w:p>
        </w:tc>
        <w:tc>
          <w:tcPr>
            <w:tcW w:w="2596" w:type="dxa"/>
            <w:tcBorders>
              <w:top w:val="single" w:sz="4" w:space="0" w:color="auto"/>
              <w:left w:val="nil"/>
              <w:bottom w:val="nil"/>
              <w:right w:val="nil"/>
            </w:tcBorders>
          </w:tcPr>
          <w:p w14:paraId="42090DFB" w14:textId="69B374CA" w:rsidR="00E654A1" w:rsidRPr="00F76A6C" w:rsidRDefault="00E654A1" w:rsidP="0039343E">
            <w:pPr>
              <w:spacing w:before="120" w:after="120" w:line="276" w:lineRule="auto"/>
              <w:jc w:val="left"/>
              <w:rPr>
                <w:sz w:val="18"/>
                <w:szCs w:val="18"/>
              </w:rPr>
            </w:pPr>
            <w:r w:rsidRPr="00F76A6C">
              <w:rPr>
                <w:sz w:val="18"/>
                <w:szCs w:val="18"/>
              </w:rPr>
              <w:t xml:space="preserve">Modeled traffic noise surfaces </w:t>
            </w:r>
            <w:r w:rsidR="00A639A5" w:rsidRPr="00F76A6C">
              <w:rPr>
                <w:sz w:val="18"/>
                <w:szCs w:val="18"/>
              </w:rPr>
              <w:t xml:space="preserve">by different noise sources, e.g. A-weighted equivalent continuous sound pressure levels </w:t>
            </w:r>
            <w:r w:rsidR="000A2DBA" w:rsidRPr="00F76A6C">
              <w:rPr>
                <w:sz w:val="18"/>
                <w:szCs w:val="18"/>
              </w:rPr>
              <w:t xml:space="preserve">from traffic noise </w:t>
            </w:r>
            <w:r w:rsidR="00A639A5" w:rsidRPr="00F76A6C">
              <w:rPr>
                <w:sz w:val="18"/>
                <w:szCs w:val="18"/>
              </w:rPr>
              <w:t>(L</w:t>
            </w:r>
            <w:r w:rsidR="00A639A5" w:rsidRPr="00F76A6C">
              <w:rPr>
                <w:sz w:val="18"/>
                <w:szCs w:val="18"/>
                <w:vertAlign w:val="subscript"/>
              </w:rPr>
              <w:t>Aeq</w:t>
            </w:r>
            <w:r w:rsidR="00A639A5" w:rsidRPr="00F76A6C">
              <w:rPr>
                <w:sz w:val="18"/>
                <w:szCs w:val="18"/>
              </w:rPr>
              <w:t>).</w:t>
            </w:r>
          </w:p>
        </w:tc>
        <w:tc>
          <w:tcPr>
            <w:tcW w:w="2363" w:type="dxa"/>
            <w:tcBorders>
              <w:top w:val="single" w:sz="4" w:space="0" w:color="auto"/>
              <w:left w:val="nil"/>
              <w:bottom w:val="nil"/>
              <w:right w:val="nil"/>
            </w:tcBorders>
          </w:tcPr>
          <w:p w14:paraId="706A2455" w14:textId="375E064C" w:rsidR="00E654A1" w:rsidRPr="00F76A6C" w:rsidRDefault="00A639A5" w:rsidP="0039343E">
            <w:pPr>
              <w:spacing w:before="120" w:after="120" w:line="276" w:lineRule="auto"/>
              <w:jc w:val="left"/>
              <w:rPr>
                <w:sz w:val="18"/>
                <w:szCs w:val="18"/>
              </w:rPr>
            </w:pPr>
            <w:r w:rsidRPr="00F76A6C">
              <w:rPr>
                <w:sz w:val="18"/>
                <w:szCs w:val="18"/>
              </w:rPr>
              <w:t xml:space="preserve">Dynamic exposures to noise pollution are assessed </w:t>
            </w:r>
            <w:r w:rsidR="000152E2" w:rsidRPr="00F76A6C">
              <w:rPr>
                <w:sz w:val="18"/>
                <w:szCs w:val="18"/>
              </w:rPr>
              <w:t>by</w:t>
            </w:r>
            <w:r w:rsidR="00BF14C6" w:rsidRPr="00F76A6C">
              <w:rPr>
                <w:sz w:val="18"/>
                <w:szCs w:val="18"/>
              </w:rPr>
              <w:t xml:space="preserve"> the noise zones of</w:t>
            </w:r>
            <w:r w:rsidR="000152E2" w:rsidRPr="00F76A6C">
              <w:rPr>
                <w:sz w:val="18"/>
                <w:szCs w:val="18"/>
              </w:rPr>
              <w:t xml:space="preserve"> </w:t>
            </w:r>
            <w:r w:rsidRPr="00F76A6C">
              <w:rPr>
                <w:sz w:val="18"/>
                <w:szCs w:val="18"/>
              </w:rPr>
              <w:t>this data</w:t>
            </w:r>
            <w:r w:rsidR="000152E2" w:rsidRPr="00F76A6C">
              <w:rPr>
                <w:sz w:val="18"/>
                <w:szCs w:val="18"/>
              </w:rPr>
              <w:t xml:space="preserve">. </w:t>
            </w:r>
            <w:r w:rsidR="003D5851" w:rsidRPr="00F76A6C">
              <w:rPr>
                <w:sz w:val="18"/>
                <w:szCs w:val="18"/>
              </w:rPr>
              <w:t xml:space="preserve"> </w:t>
            </w:r>
          </w:p>
        </w:tc>
        <w:tc>
          <w:tcPr>
            <w:tcW w:w="835" w:type="dxa"/>
            <w:tcBorders>
              <w:top w:val="single" w:sz="4" w:space="0" w:color="auto"/>
              <w:left w:val="nil"/>
              <w:bottom w:val="nil"/>
              <w:right w:val="nil"/>
            </w:tcBorders>
          </w:tcPr>
          <w:p w14:paraId="1ECA4579" w14:textId="1683A10F" w:rsidR="00E654A1" w:rsidRPr="00F76A6C" w:rsidRDefault="00E654A1" w:rsidP="0039343E">
            <w:pPr>
              <w:spacing w:before="120" w:after="120" w:line="276" w:lineRule="auto"/>
              <w:jc w:val="left"/>
              <w:rPr>
                <w:sz w:val="18"/>
                <w:szCs w:val="18"/>
              </w:rPr>
            </w:pPr>
            <w:r w:rsidRPr="00F76A6C">
              <w:rPr>
                <w:sz w:val="18"/>
                <w:szCs w:val="18"/>
              </w:rPr>
              <w:t>Yes</w:t>
            </w:r>
          </w:p>
        </w:tc>
      </w:tr>
      <w:tr w:rsidR="0038386E" w:rsidRPr="00F76A6C" w14:paraId="7CE3B90A" w14:textId="50D8000F" w:rsidTr="00890B9E">
        <w:trPr>
          <w:trHeight w:val="727"/>
        </w:trPr>
        <w:tc>
          <w:tcPr>
            <w:tcW w:w="1739" w:type="dxa"/>
            <w:tcBorders>
              <w:top w:val="nil"/>
              <w:left w:val="nil"/>
              <w:bottom w:val="nil"/>
              <w:right w:val="nil"/>
            </w:tcBorders>
          </w:tcPr>
          <w:p w14:paraId="23B71DC9" w14:textId="18051AE7" w:rsidR="00E654A1" w:rsidRPr="00F76A6C" w:rsidRDefault="00E654A1" w:rsidP="0039343E">
            <w:pPr>
              <w:spacing w:before="120" w:after="120" w:line="276" w:lineRule="auto"/>
              <w:jc w:val="left"/>
              <w:rPr>
                <w:sz w:val="18"/>
                <w:szCs w:val="18"/>
              </w:rPr>
            </w:pPr>
            <w:r w:rsidRPr="00F76A6C">
              <w:rPr>
                <w:sz w:val="18"/>
                <w:szCs w:val="18"/>
              </w:rPr>
              <w:t>250m statistical grid</w:t>
            </w:r>
          </w:p>
        </w:tc>
        <w:tc>
          <w:tcPr>
            <w:tcW w:w="2099" w:type="dxa"/>
            <w:tcBorders>
              <w:top w:val="nil"/>
              <w:left w:val="nil"/>
              <w:bottom w:val="nil"/>
              <w:right w:val="nil"/>
            </w:tcBorders>
          </w:tcPr>
          <w:p w14:paraId="42FE5FEB" w14:textId="55323048" w:rsidR="00E654A1" w:rsidRPr="00F76A6C" w:rsidRDefault="00E654A1" w:rsidP="0039343E">
            <w:pPr>
              <w:spacing w:before="120" w:after="120" w:line="276" w:lineRule="auto"/>
              <w:jc w:val="left"/>
              <w:rPr>
                <w:sz w:val="18"/>
                <w:szCs w:val="18"/>
              </w:rPr>
            </w:pPr>
            <w:r w:rsidRPr="00F76A6C">
              <w:rPr>
                <w:sz w:val="18"/>
                <w:szCs w:val="18"/>
              </w:rPr>
              <w:t>Statistics Finland</w:t>
            </w:r>
          </w:p>
        </w:tc>
        <w:tc>
          <w:tcPr>
            <w:tcW w:w="2596" w:type="dxa"/>
            <w:tcBorders>
              <w:top w:val="nil"/>
              <w:left w:val="nil"/>
              <w:bottom w:val="nil"/>
              <w:right w:val="nil"/>
            </w:tcBorders>
          </w:tcPr>
          <w:p w14:paraId="33B2812E" w14:textId="22DAD752" w:rsidR="00E654A1" w:rsidRPr="00F76A6C" w:rsidRDefault="00E654A1" w:rsidP="0039343E">
            <w:pPr>
              <w:spacing w:before="120" w:after="120" w:line="276" w:lineRule="auto"/>
              <w:jc w:val="left"/>
              <w:rPr>
                <w:sz w:val="18"/>
                <w:szCs w:val="18"/>
              </w:rPr>
            </w:pPr>
            <w:r w:rsidRPr="00F76A6C">
              <w:rPr>
                <w:sz w:val="18"/>
                <w:szCs w:val="18"/>
              </w:rPr>
              <w:t xml:space="preserve">250m * 250m polygon grid layer that is </w:t>
            </w:r>
            <w:r w:rsidR="00BF14C6" w:rsidRPr="00F76A6C">
              <w:rPr>
                <w:sz w:val="18"/>
                <w:szCs w:val="18"/>
              </w:rPr>
              <w:t>linked</w:t>
            </w:r>
            <w:r w:rsidRPr="00F76A6C">
              <w:rPr>
                <w:sz w:val="18"/>
                <w:szCs w:val="18"/>
              </w:rPr>
              <w:t xml:space="preserve"> to YKR-commuting data.</w:t>
            </w:r>
            <w:r w:rsidR="006641FF" w:rsidRPr="00F76A6C">
              <w:rPr>
                <w:sz w:val="18"/>
                <w:szCs w:val="18"/>
              </w:rPr>
              <w:t xml:space="preserve"> </w:t>
            </w:r>
          </w:p>
        </w:tc>
        <w:tc>
          <w:tcPr>
            <w:tcW w:w="2363" w:type="dxa"/>
            <w:tcBorders>
              <w:top w:val="nil"/>
              <w:left w:val="nil"/>
              <w:bottom w:val="nil"/>
              <w:right w:val="nil"/>
            </w:tcBorders>
          </w:tcPr>
          <w:p w14:paraId="62128E23" w14:textId="13636D6F" w:rsidR="00E654A1" w:rsidRPr="00F76A6C" w:rsidRDefault="00E654A1" w:rsidP="0039343E">
            <w:pPr>
              <w:spacing w:before="120" w:after="120" w:line="276" w:lineRule="auto"/>
              <w:jc w:val="left"/>
              <w:rPr>
                <w:sz w:val="18"/>
                <w:szCs w:val="18"/>
              </w:rPr>
            </w:pPr>
            <w:r w:rsidRPr="00F76A6C">
              <w:rPr>
                <w:sz w:val="18"/>
                <w:szCs w:val="18"/>
              </w:rPr>
              <w:t>Grid cell</w:t>
            </w:r>
            <w:r w:rsidR="00D17D5E" w:rsidRPr="00F76A6C">
              <w:rPr>
                <w:sz w:val="18"/>
                <w:szCs w:val="18"/>
              </w:rPr>
              <w:t xml:space="preserve">s </w:t>
            </w:r>
            <w:r w:rsidR="009A6E37" w:rsidRPr="00F76A6C">
              <w:rPr>
                <w:sz w:val="18"/>
                <w:szCs w:val="18"/>
              </w:rPr>
              <w:t xml:space="preserve">are </w:t>
            </w:r>
            <w:r w:rsidR="00D17D5E" w:rsidRPr="00F76A6C">
              <w:rPr>
                <w:sz w:val="18"/>
                <w:szCs w:val="18"/>
              </w:rPr>
              <w:t>used as origins and destinations in the analysis of pedestrians’ dynamic exposure to traffic noise and in visualization of the results.</w:t>
            </w:r>
          </w:p>
        </w:tc>
        <w:tc>
          <w:tcPr>
            <w:tcW w:w="835" w:type="dxa"/>
            <w:tcBorders>
              <w:top w:val="nil"/>
              <w:left w:val="nil"/>
              <w:bottom w:val="nil"/>
              <w:right w:val="nil"/>
            </w:tcBorders>
          </w:tcPr>
          <w:p w14:paraId="098715C5" w14:textId="24F3E3EA" w:rsidR="00E654A1" w:rsidRPr="00F76A6C" w:rsidRDefault="00E654A1" w:rsidP="0039343E">
            <w:pPr>
              <w:spacing w:before="120" w:after="120" w:line="276" w:lineRule="auto"/>
              <w:jc w:val="left"/>
              <w:rPr>
                <w:sz w:val="18"/>
                <w:szCs w:val="18"/>
              </w:rPr>
            </w:pPr>
            <w:r w:rsidRPr="00F76A6C">
              <w:rPr>
                <w:sz w:val="18"/>
                <w:szCs w:val="18"/>
              </w:rPr>
              <w:t>No</w:t>
            </w:r>
          </w:p>
        </w:tc>
      </w:tr>
      <w:tr w:rsidR="0038386E" w:rsidRPr="00F76A6C" w14:paraId="015E0DDA" w14:textId="1E5AE3A3" w:rsidTr="00890B9E">
        <w:trPr>
          <w:trHeight w:val="727"/>
        </w:trPr>
        <w:tc>
          <w:tcPr>
            <w:tcW w:w="1739" w:type="dxa"/>
            <w:tcBorders>
              <w:top w:val="nil"/>
              <w:left w:val="nil"/>
              <w:bottom w:val="nil"/>
              <w:right w:val="nil"/>
            </w:tcBorders>
          </w:tcPr>
          <w:p w14:paraId="473EBD27" w14:textId="6FDF5B43" w:rsidR="00E654A1" w:rsidRPr="00F76A6C" w:rsidRDefault="00E654A1" w:rsidP="0039343E">
            <w:pPr>
              <w:spacing w:before="120" w:after="120" w:line="276" w:lineRule="auto"/>
              <w:jc w:val="left"/>
              <w:rPr>
                <w:sz w:val="18"/>
                <w:szCs w:val="18"/>
              </w:rPr>
            </w:pPr>
            <w:r w:rsidRPr="00F76A6C">
              <w:rPr>
                <w:sz w:val="18"/>
                <w:szCs w:val="18"/>
              </w:rPr>
              <w:t>YKR-commuting data</w:t>
            </w:r>
          </w:p>
        </w:tc>
        <w:tc>
          <w:tcPr>
            <w:tcW w:w="2099" w:type="dxa"/>
            <w:tcBorders>
              <w:top w:val="nil"/>
              <w:left w:val="nil"/>
              <w:bottom w:val="nil"/>
              <w:right w:val="nil"/>
            </w:tcBorders>
          </w:tcPr>
          <w:p w14:paraId="4CEB5935" w14:textId="3A4B72C4" w:rsidR="00E654A1" w:rsidRPr="00F76A6C" w:rsidRDefault="00E654A1" w:rsidP="0039343E">
            <w:pPr>
              <w:spacing w:before="120" w:after="120" w:line="276" w:lineRule="auto"/>
              <w:jc w:val="left"/>
              <w:rPr>
                <w:sz w:val="18"/>
                <w:szCs w:val="18"/>
              </w:rPr>
            </w:pPr>
            <w:r w:rsidRPr="00F76A6C">
              <w:rPr>
                <w:sz w:val="18"/>
                <w:szCs w:val="18"/>
              </w:rPr>
              <w:t>Finnish Environment Institute (SYKE) / Statistics Finland</w:t>
            </w:r>
          </w:p>
        </w:tc>
        <w:tc>
          <w:tcPr>
            <w:tcW w:w="2596" w:type="dxa"/>
            <w:tcBorders>
              <w:top w:val="nil"/>
              <w:left w:val="nil"/>
              <w:bottom w:val="nil"/>
              <w:right w:val="nil"/>
            </w:tcBorders>
          </w:tcPr>
          <w:p w14:paraId="7BCA3080" w14:textId="6D18DC21" w:rsidR="00E654A1" w:rsidRPr="00F76A6C" w:rsidRDefault="0038386E" w:rsidP="0039343E">
            <w:pPr>
              <w:spacing w:before="120" w:after="120" w:line="276" w:lineRule="auto"/>
              <w:jc w:val="left"/>
              <w:rPr>
                <w:sz w:val="18"/>
                <w:szCs w:val="18"/>
              </w:rPr>
            </w:pPr>
            <w:r w:rsidRPr="00F76A6C">
              <w:rPr>
                <w:sz w:val="18"/>
                <w:szCs w:val="18"/>
              </w:rPr>
              <w:t xml:space="preserve">T06_tma_e_TOL2008_2016_hel </w:t>
            </w:r>
            <w:r w:rsidR="00C221A1" w:rsidRPr="00F76A6C">
              <w:rPr>
                <w:sz w:val="18"/>
                <w:szCs w:val="18"/>
              </w:rPr>
              <w:t>–</w:t>
            </w:r>
            <w:r w:rsidRPr="00F76A6C">
              <w:rPr>
                <w:sz w:val="18"/>
                <w:szCs w:val="18"/>
              </w:rPr>
              <w:t xml:space="preserve"> </w:t>
            </w:r>
            <w:r w:rsidR="00C221A1" w:rsidRPr="00F76A6C">
              <w:rPr>
                <w:sz w:val="18"/>
                <w:szCs w:val="18"/>
              </w:rPr>
              <w:t xml:space="preserve">census-based commuting flows between </w:t>
            </w:r>
            <w:r w:rsidR="00E654A1" w:rsidRPr="00F76A6C">
              <w:rPr>
                <w:sz w:val="18"/>
                <w:szCs w:val="18"/>
              </w:rPr>
              <w:t xml:space="preserve">250m statistical grid cells. One row in the </w:t>
            </w:r>
            <w:r w:rsidR="00F877F0" w:rsidRPr="00F76A6C">
              <w:rPr>
                <w:sz w:val="18"/>
                <w:szCs w:val="18"/>
              </w:rPr>
              <w:t>data</w:t>
            </w:r>
            <w:r w:rsidR="00E654A1" w:rsidRPr="00F76A6C">
              <w:rPr>
                <w:sz w:val="18"/>
                <w:szCs w:val="18"/>
              </w:rPr>
              <w:t xml:space="preserve"> </w:t>
            </w:r>
            <w:r w:rsidR="00D134CA" w:rsidRPr="00F76A6C">
              <w:rPr>
                <w:sz w:val="18"/>
                <w:szCs w:val="18"/>
              </w:rPr>
              <w:t xml:space="preserve">reports </w:t>
            </w:r>
            <w:r w:rsidR="00E654A1" w:rsidRPr="00F76A6C">
              <w:rPr>
                <w:sz w:val="18"/>
                <w:szCs w:val="18"/>
              </w:rPr>
              <w:t xml:space="preserve">the total number of commutes between </w:t>
            </w:r>
            <w:r w:rsidR="0010122F" w:rsidRPr="00F76A6C">
              <w:rPr>
                <w:sz w:val="18"/>
                <w:szCs w:val="18"/>
              </w:rPr>
              <w:t xml:space="preserve">a pair of </w:t>
            </w:r>
            <w:r w:rsidR="00E654A1" w:rsidRPr="00F76A6C">
              <w:rPr>
                <w:sz w:val="18"/>
                <w:szCs w:val="18"/>
              </w:rPr>
              <w:t>grid cells.</w:t>
            </w:r>
          </w:p>
        </w:tc>
        <w:tc>
          <w:tcPr>
            <w:tcW w:w="2363" w:type="dxa"/>
            <w:tcBorders>
              <w:top w:val="nil"/>
              <w:left w:val="nil"/>
              <w:bottom w:val="nil"/>
              <w:right w:val="nil"/>
            </w:tcBorders>
          </w:tcPr>
          <w:p w14:paraId="16B38E12" w14:textId="249465B1" w:rsidR="00E654A1" w:rsidRPr="00F76A6C" w:rsidRDefault="009A6E37" w:rsidP="0039343E">
            <w:pPr>
              <w:spacing w:before="120" w:after="120" w:line="276" w:lineRule="auto"/>
              <w:jc w:val="left"/>
              <w:rPr>
                <w:sz w:val="18"/>
                <w:szCs w:val="18"/>
              </w:rPr>
            </w:pPr>
            <w:r w:rsidRPr="00F76A6C">
              <w:rPr>
                <w:sz w:val="18"/>
                <w:szCs w:val="18"/>
              </w:rPr>
              <w:t xml:space="preserve">Commuting-related walks are modeled by planning public transport itineraries </w:t>
            </w:r>
            <w:r w:rsidR="007C4CD1" w:rsidRPr="00F76A6C">
              <w:rPr>
                <w:sz w:val="18"/>
                <w:szCs w:val="18"/>
              </w:rPr>
              <w:t>for</w:t>
            </w:r>
            <w:r w:rsidRPr="00F76A6C">
              <w:rPr>
                <w:sz w:val="18"/>
                <w:szCs w:val="18"/>
              </w:rPr>
              <w:t xml:space="preserve"> the commuting flows. </w:t>
            </w:r>
          </w:p>
        </w:tc>
        <w:tc>
          <w:tcPr>
            <w:tcW w:w="835" w:type="dxa"/>
            <w:tcBorders>
              <w:top w:val="nil"/>
              <w:left w:val="nil"/>
              <w:bottom w:val="nil"/>
              <w:right w:val="nil"/>
            </w:tcBorders>
          </w:tcPr>
          <w:p w14:paraId="1FDB991E" w14:textId="045F726A" w:rsidR="00E654A1" w:rsidRPr="00F76A6C" w:rsidRDefault="00E654A1" w:rsidP="0039343E">
            <w:pPr>
              <w:spacing w:before="120" w:after="120" w:line="276" w:lineRule="auto"/>
              <w:jc w:val="left"/>
              <w:rPr>
                <w:sz w:val="18"/>
                <w:szCs w:val="18"/>
              </w:rPr>
            </w:pPr>
            <w:r w:rsidRPr="00F76A6C">
              <w:rPr>
                <w:sz w:val="18"/>
                <w:szCs w:val="18"/>
              </w:rPr>
              <w:t>No</w:t>
            </w:r>
          </w:p>
        </w:tc>
      </w:tr>
      <w:tr w:rsidR="0038386E" w:rsidRPr="00F76A6C" w14:paraId="0DE206AC" w14:textId="468DD084" w:rsidTr="00890B9E">
        <w:trPr>
          <w:trHeight w:val="727"/>
        </w:trPr>
        <w:tc>
          <w:tcPr>
            <w:tcW w:w="1739" w:type="dxa"/>
            <w:tcBorders>
              <w:top w:val="nil"/>
              <w:left w:val="nil"/>
              <w:bottom w:val="nil"/>
              <w:right w:val="nil"/>
            </w:tcBorders>
          </w:tcPr>
          <w:p w14:paraId="0DA161B8" w14:textId="5CE1C66A" w:rsidR="00E654A1" w:rsidRPr="00F76A6C" w:rsidRDefault="00E654A1" w:rsidP="004D21F1">
            <w:pPr>
              <w:spacing w:before="120" w:after="120" w:line="276" w:lineRule="auto"/>
              <w:jc w:val="left"/>
              <w:rPr>
                <w:sz w:val="18"/>
                <w:szCs w:val="18"/>
              </w:rPr>
            </w:pPr>
            <w:r w:rsidRPr="00F76A6C">
              <w:rPr>
                <w:sz w:val="18"/>
                <w:szCs w:val="18"/>
              </w:rPr>
              <w:t>City districts in the Helsinki Metropolitan Area</w:t>
            </w:r>
          </w:p>
        </w:tc>
        <w:tc>
          <w:tcPr>
            <w:tcW w:w="2099" w:type="dxa"/>
            <w:tcBorders>
              <w:top w:val="nil"/>
              <w:left w:val="nil"/>
              <w:bottom w:val="nil"/>
              <w:right w:val="nil"/>
            </w:tcBorders>
          </w:tcPr>
          <w:p w14:paraId="032E8A84" w14:textId="5C85B459" w:rsidR="00E654A1" w:rsidRPr="00F76A6C" w:rsidRDefault="00E654A1" w:rsidP="004D21F1">
            <w:pPr>
              <w:spacing w:before="120" w:after="120" w:line="276" w:lineRule="auto"/>
              <w:jc w:val="left"/>
              <w:rPr>
                <w:sz w:val="18"/>
                <w:szCs w:val="18"/>
              </w:rPr>
            </w:pPr>
            <w:r w:rsidRPr="00F76A6C">
              <w:rPr>
                <w:sz w:val="18"/>
                <w:szCs w:val="18"/>
              </w:rPr>
              <w:t>Helsinki Region Environmental Services Authority HSY</w:t>
            </w:r>
          </w:p>
        </w:tc>
        <w:tc>
          <w:tcPr>
            <w:tcW w:w="2596" w:type="dxa"/>
            <w:tcBorders>
              <w:top w:val="nil"/>
              <w:left w:val="nil"/>
              <w:bottom w:val="nil"/>
              <w:right w:val="nil"/>
            </w:tcBorders>
          </w:tcPr>
          <w:p w14:paraId="2B84A60C" w14:textId="1064A8C8" w:rsidR="00E654A1" w:rsidRPr="00F76A6C" w:rsidRDefault="00E654A1" w:rsidP="004D21F1">
            <w:pPr>
              <w:spacing w:before="120" w:after="120" w:line="276" w:lineRule="auto"/>
              <w:jc w:val="left"/>
              <w:rPr>
                <w:sz w:val="18"/>
                <w:szCs w:val="18"/>
              </w:rPr>
            </w:pPr>
            <w:r w:rsidRPr="00F76A6C">
              <w:rPr>
                <w:sz w:val="18"/>
                <w:szCs w:val="18"/>
              </w:rPr>
              <w:t>City districts as polygons.</w:t>
            </w:r>
          </w:p>
        </w:tc>
        <w:tc>
          <w:tcPr>
            <w:tcW w:w="2363" w:type="dxa"/>
            <w:tcBorders>
              <w:top w:val="nil"/>
              <w:left w:val="nil"/>
              <w:bottom w:val="nil"/>
              <w:right w:val="nil"/>
            </w:tcBorders>
          </w:tcPr>
          <w:p w14:paraId="1AE2E7C4" w14:textId="66F063FC" w:rsidR="00E654A1" w:rsidRPr="00F76A6C" w:rsidRDefault="00E654A1" w:rsidP="004D21F1">
            <w:pPr>
              <w:spacing w:before="120" w:after="120" w:line="276" w:lineRule="auto"/>
              <w:jc w:val="left"/>
              <w:rPr>
                <w:sz w:val="18"/>
                <w:szCs w:val="18"/>
              </w:rPr>
            </w:pPr>
            <w:r w:rsidRPr="00F76A6C">
              <w:rPr>
                <w:sz w:val="18"/>
                <w:szCs w:val="18"/>
              </w:rPr>
              <w:t xml:space="preserve">Centers of the city districts </w:t>
            </w:r>
            <w:r w:rsidR="002333EA" w:rsidRPr="00F76A6C">
              <w:rPr>
                <w:sz w:val="18"/>
                <w:szCs w:val="18"/>
              </w:rPr>
              <w:t xml:space="preserve">are </w:t>
            </w:r>
            <w:r w:rsidRPr="00F76A6C">
              <w:rPr>
                <w:sz w:val="18"/>
                <w:szCs w:val="18"/>
              </w:rPr>
              <w:t xml:space="preserve">used as destinations </w:t>
            </w:r>
            <w:r w:rsidR="002333EA" w:rsidRPr="00F76A6C">
              <w:rPr>
                <w:sz w:val="18"/>
                <w:szCs w:val="18"/>
              </w:rPr>
              <w:t xml:space="preserve">for </w:t>
            </w:r>
            <w:r w:rsidRPr="00F76A6C">
              <w:rPr>
                <w:sz w:val="18"/>
                <w:szCs w:val="18"/>
              </w:rPr>
              <w:t xml:space="preserve">distant workplaces in </w:t>
            </w:r>
            <w:r w:rsidR="002333EA" w:rsidRPr="00F76A6C">
              <w:rPr>
                <w:sz w:val="18"/>
                <w:szCs w:val="18"/>
              </w:rPr>
              <w:t>the itinerary planning analysis</w:t>
            </w:r>
            <w:r w:rsidRPr="00F76A6C">
              <w:rPr>
                <w:sz w:val="18"/>
                <w:szCs w:val="18"/>
              </w:rPr>
              <w:t xml:space="preserve">. </w:t>
            </w:r>
          </w:p>
        </w:tc>
        <w:tc>
          <w:tcPr>
            <w:tcW w:w="835" w:type="dxa"/>
            <w:tcBorders>
              <w:top w:val="nil"/>
              <w:left w:val="nil"/>
              <w:bottom w:val="nil"/>
              <w:right w:val="nil"/>
            </w:tcBorders>
          </w:tcPr>
          <w:p w14:paraId="49852FC5" w14:textId="5D1956E4" w:rsidR="00E654A1" w:rsidRPr="00F76A6C" w:rsidRDefault="00E654A1" w:rsidP="004D21F1">
            <w:pPr>
              <w:spacing w:before="120" w:after="120" w:line="276" w:lineRule="auto"/>
              <w:jc w:val="left"/>
              <w:rPr>
                <w:sz w:val="18"/>
                <w:szCs w:val="18"/>
              </w:rPr>
            </w:pPr>
            <w:r w:rsidRPr="00F76A6C">
              <w:rPr>
                <w:sz w:val="18"/>
                <w:szCs w:val="18"/>
              </w:rPr>
              <w:t>Yes</w:t>
            </w:r>
          </w:p>
        </w:tc>
      </w:tr>
      <w:tr w:rsidR="0038386E" w:rsidRPr="00F76A6C" w14:paraId="11F4C3B7" w14:textId="15866DEA" w:rsidTr="00890B9E">
        <w:tc>
          <w:tcPr>
            <w:tcW w:w="1739" w:type="dxa"/>
            <w:tcBorders>
              <w:top w:val="nil"/>
              <w:left w:val="nil"/>
              <w:bottom w:val="nil"/>
              <w:right w:val="nil"/>
            </w:tcBorders>
          </w:tcPr>
          <w:p w14:paraId="2787D578" w14:textId="3AA12F96" w:rsidR="00E654A1" w:rsidRPr="00F76A6C" w:rsidRDefault="00E654A1" w:rsidP="004D21F1">
            <w:pPr>
              <w:spacing w:before="120" w:after="120" w:line="276" w:lineRule="auto"/>
              <w:jc w:val="left"/>
              <w:rPr>
                <w:sz w:val="18"/>
                <w:szCs w:val="18"/>
              </w:rPr>
            </w:pPr>
            <w:r w:rsidRPr="00F76A6C">
              <w:rPr>
                <w:sz w:val="18"/>
                <w:szCs w:val="18"/>
              </w:rPr>
              <w:t>OpenStreetMap</w:t>
            </w:r>
          </w:p>
        </w:tc>
        <w:tc>
          <w:tcPr>
            <w:tcW w:w="2099" w:type="dxa"/>
            <w:tcBorders>
              <w:top w:val="nil"/>
              <w:left w:val="nil"/>
              <w:bottom w:val="nil"/>
              <w:right w:val="nil"/>
            </w:tcBorders>
          </w:tcPr>
          <w:p w14:paraId="211524AD" w14:textId="77777777" w:rsidR="00E654A1" w:rsidRPr="00F76A6C" w:rsidRDefault="00E654A1" w:rsidP="004D21F1">
            <w:pPr>
              <w:spacing w:before="120" w:after="120" w:line="276" w:lineRule="auto"/>
              <w:jc w:val="left"/>
              <w:rPr>
                <w:sz w:val="18"/>
                <w:szCs w:val="18"/>
              </w:rPr>
            </w:pPr>
            <w:r w:rsidRPr="00F76A6C">
              <w:rPr>
                <w:sz w:val="18"/>
                <w:szCs w:val="18"/>
              </w:rPr>
              <w:t>© OpenStreetMap contributors</w:t>
            </w:r>
          </w:p>
        </w:tc>
        <w:tc>
          <w:tcPr>
            <w:tcW w:w="2596" w:type="dxa"/>
            <w:tcBorders>
              <w:top w:val="nil"/>
              <w:left w:val="nil"/>
              <w:bottom w:val="nil"/>
              <w:right w:val="nil"/>
            </w:tcBorders>
          </w:tcPr>
          <w:p w14:paraId="432CD0A5" w14:textId="15D8CB5A" w:rsidR="00E654A1" w:rsidRPr="00F76A6C" w:rsidRDefault="00E654A1" w:rsidP="004D21F1">
            <w:pPr>
              <w:spacing w:before="120" w:after="120" w:line="276" w:lineRule="auto"/>
              <w:jc w:val="left"/>
              <w:rPr>
                <w:sz w:val="18"/>
                <w:szCs w:val="18"/>
              </w:rPr>
            </w:pPr>
            <w:r w:rsidRPr="00F76A6C">
              <w:rPr>
                <w:sz w:val="18"/>
                <w:szCs w:val="18"/>
              </w:rPr>
              <w:t xml:space="preserve">All walkable highways and paths as </w:t>
            </w:r>
            <w:r w:rsidR="00B306B0" w:rsidRPr="00F76A6C">
              <w:rPr>
                <w:sz w:val="18"/>
                <w:szCs w:val="18"/>
              </w:rPr>
              <w:t xml:space="preserve">features of the </w:t>
            </w:r>
            <w:r w:rsidR="001D6134" w:rsidRPr="00F76A6C">
              <w:rPr>
                <w:sz w:val="18"/>
                <w:szCs w:val="18"/>
              </w:rPr>
              <w:t>street network</w:t>
            </w:r>
            <w:r w:rsidRPr="00F76A6C">
              <w:rPr>
                <w:sz w:val="18"/>
                <w:szCs w:val="18"/>
              </w:rPr>
              <w:t>.</w:t>
            </w:r>
          </w:p>
        </w:tc>
        <w:tc>
          <w:tcPr>
            <w:tcW w:w="2363" w:type="dxa"/>
            <w:tcBorders>
              <w:top w:val="nil"/>
              <w:left w:val="nil"/>
              <w:bottom w:val="nil"/>
              <w:right w:val="nil"/>
            </w:tcBorders>
          </w:tcPr>
          <w:p w14:paraId="294D34F1" w14:textId="6CFA51A6" w:rsidR="00E654A1" w:rsidRPr="00F76A6C" w:rsidRDefault="00E654A1" w:rsidP="004D21F1">
            <w:pPr>
              <w:spacing w:before="120" w:after="120" w:line="276" w:lineRule="auto"/>
              <w:jc w:val="left"/>
              <w:rPr>
                <w:sz w:val="18"/>
                <w:szCs w:val="18"/>
              </w:rPr>
            </w:pPr>
            <w:r w:rsidRPr="00F76A6C">
              <w:rPr>
                <w:sz w:val="18"/>
                <w:szCs w:val="18"/>
              </w:rPr>
              <w:t xml:space="preserve">A </w:t>
            </w:r>
            <w:r w:rsidR="00B306B0" w:rsidRPr="00F76A6C">
              <w:rPr>
                <w:sz w:val="18"/>
                <w:szCs w:val="18"/>
              </w:rPr>
              <w:t xml:space="preserve">street </w:t>
            </w:r>
            <w:r w:rsidRPr="00F76A6C">
              <w:rPr>
                <w:sz w:val="18"/>
                <w:szCs w:val="18"/>
              </w:rPr>
              <w:t xml:space="preserve">network graph suitable for routing </w:t>
            </w:r>
            <w:r w:rsidR="00B306B0" w:rsidRPr="00F76A6C">
              <w:rPr>
                <w:sz w:val="18"/>
                <w:szCs w:val="18"/>
              </w:rPr>
              <w:t>is</w:t>
            </w:r>
            <w:r w:rsidRPr="00F76A6C">
              <w:rPr>
                <w:sz w:val="18"/>
                <w:szCs w:val="18"/>
              </w:rPr>
              <w:t xml:space="preserve"> constructed from the data.</w:t>
            </w:r>
          </w:p>
        </w:tc>
        <w:tc>
          <w:tcPr>
            <w:tcW w:w="835" w:type="dxa"/>
            <w:tcBorders>
              <w:top w:val="nil"/>
              <w:left w:val="nil"/>
              <w:bottom w:val="nil"/>
              <w:right w:val="nil"/>
            </w:tcBorders>
          </w:tcPr>
          <w:p w14:paraId="61335936" w14:textId="7094CCDE" w:rsidR="00E654A1" w:rsidRPr="00F76A6C" w:rsidRDefault="00E654A1" w:rsidP="004D21F1">
            <w:pPr>
              <w:spacing w:before="120" w:after="120" w:line="276" w:lineRule="auto"/>
              <w:jc w:val="left"/>
              <w:rPr>
                <w:sz w:val="18"/>
                <w:szCs w:val="18"/>
              </w:rPr>
            </w:pPr>
            <w:r w:rsidRPr="00F76A6C">
              <w:rPr>
                <w:sz w:val="18"/>
                <w:szCs w:val="18"/>
              </w:rPr>
              <w:t>Yes</w:t>
            </w:r>
          </w:p>
        </w:tc>
      </w:tr>
      <w:tr w:rsidR="0038386E" w:rsidRPr="00F76A6C" w14:paraId="602C5409" w14:textId="09F25718" w:rsidTr="00890B9E">
        <w:trPr>
          <w:trHeight w:val="1430"/>
        </w:trPr>
        <w:tc>
          <w:tcPr>
            <w:tcW w:w="1739" w:type="dxa"/>
            <w:tcBorders>
              <w:top w:val="nil"/>
              <w:left w:val="nil"/>
              <w:bottom w:val="single" w:sz="4" w:space="0" w:color="auto"/>
              <w:right w:val="nil"/>
            </w:tcBorders>
          </w:tcPr>
          <w:p w14:paraId="760505DD" w14:textId="77777777" w:rsidR="00E654A1" w:rsidRPr="00F76A6C" w:rsidRDefault="00E654A1" w:rsidP="004D21F1">
            <w:pPr>
              <w:spacing w:before="120" w:after="120" w:line="276" w:lineRule="auto"/>
              <w:jc w:val="left"/>
              <w:rPr>
                <w:sz w:val="18"/>
                <w:szCs w:val="18"/>
              </w:rPr>
            </w:pPr>
            <w:r w:rsidRPr="00F76A6C">
              <w:rPr>
                <w:sz w:val="18"/>
                <w:szCs w:val="18"/>
              </w:rPr>
              <w:t>Digitransit Routing API</w:t>
            </w:r>
          </w:p>
        </w:tc>
        <w:tc>
          <w:tcPr>
            <w:tcW w:w="2099" w:type="dxa"/>
            <w:tcBorders>
              <w:top w:val="nil"/>
              <w:left w:val="nil"/>
              <w:bottom w:val="single" w:sz="4" w:space="0" w:color="auto"/>
              <w:right w:val="nil"/>
            </w:tcBorders>
          </w:tcPr>
          <w:p w14:paraId="39BEECF1" w14:textId="77777777" w:rsidR="00E654A1" w:rsidRPr="00F76A6C" w:rsidRDefault="00E654A1" w:rsidP="004D21F1">
            <w:pPr>
              <w:spacing w:before="120" w:after="120" w:line="276" w:lineRule="auto"/>
              <w:jc w:val="left"/>
              <w:rPr>
                <w:sz w:val="18"/>
                <w:szCs w:val="18"/>
              </w:rPr>
            </w:pPr>
            <w:r w:rsidRPr="00F76A6C">
              <w:rPr>
                <w:sz w:val="18"/>
                <w:szCs w:val="18"/>
              </w:rPr>
              <w:t>Helsinki Region Transport (HRT)</w:t>
            </w:r>
          </w:p>
        </w:tc>
        <w:tc>
          <w:tcPr>
            <w:tcW w:w="2596" w:type="dxa"/>
            <w:tcBorders>
              <w:top w:val="nil"/>
              <w:left w:val="nil"/>
              <w:bottom w:val="single" w:sz="4" w:space="0" w:color="auto"/>
              <w:right w:val="nil"/>
            </w:tcBorders>
          </w:tcPr>
          <w:p w14:paraId="6C94A48D" w14:textId="067C4E80" w:rsidR="00E654A1" w:rsidRPr="00F76A6C" w:rsidRDefault="00042C42" w:rsidP="004D21F1">
            <w:pPr>
              <w:spacing w:before="120" w:after="120" w:line="276" w:lineRule="auto"/>
              <w:jc w:val="left"/>
              <w:rPr>
                <w:sz w:val="18"/>
                <w:szCs w:val="18"/>
              </w:rPr>
            </w:pPr>
            <w:r w:rsidRPr="00F76A6C">
              <w:rPr>
                <w:sz w:val="18"/>
                <w:szCs w:val="18"/>
              </w:rPr>
              <w:t>A r</w:t>
            </w:r>
            <w:r w:rsidR="00E654A1" w:rsidRPr="00F76A6C">
              <w:rPr>
                <w:sz w:val="18"/>
                <w:szCs w:val="18"/>
              </w:rPr>
              <w:t xml:space="preserve">outing service for planning public transport itineraries </w:t>
            </w:r>
            <w:r w:rsidRPr="00F76A6C">
              <w:rPr>
                <w:sz w:val="18"/>
                <w:szCs w:val="18"/>
              </w:rPr>
              <w:t xml:space="preserve">via </w:t>
            </w:r>
            <w:r w:rsidR="00E654A1" w:rsidRPr="00F76A6C">
              <w:rPr>
                <w:sz w:val="18"/>
                <w:szCs w:val="18"/>
              </w:rPr>
              <w:t xml:space="preserve">an application programming interface (API). </w:t>
            </w:r>
          </w:p>
        </w:tc>
        <w:tc>
          <w:tcPr>
            <w:tcW w:w="2363" w:type="dxa"/>
            <w:tcBorders>
              <w:top w:val="nil"/>
              <w:left w:val="nil"/>
              <w:bottom w:val="single" w:sz="4" w:space="0" w:color="auto"/>
              <w:right w:val="nil"/>
            </w:tcBorders>
          </w:tcPr>
          <w:p w14:paraId="1D79AE9C" w14:textId="1ECB6745" w:rsidR="00E654A1" w:rsidRPr="00F76A6C" w:rsidRDefault="00132E17" w:rsidP="004D21F1">
            <w:pPr>
              <w:spacing w:before="120" w:after="120" w:line="276" w:lineRule="auto"/>
              <w:jc w:val="left"/>
              <w:rPr>
                <w:sz w:val="18"/>
                <w:szCs w:val="18"/>
              </w:rPr>
            </w:pPr>
            <w:r w:rsidRPr="00F76A6C">
              <w:rPr>
                <w:sz w:val="18"/>
                <w:szCs w:val="18"/>
              </w:rPr>
              <w:t xml:space="preserve">Itinerary planning for commuting flows was carried out using the </w:t>
            </w:r>
            <w:r w:rsidR="00E654A1" w:rsidRPr="00F76A6C">
              <w:rPr>
                <w:sz w:val="18"/>
                <w:szCs w:val="18"/>
              </w:rPr>
              <w:t xml:space="preserve">routing API. </w:t>
            </w:r>
          </w:p>
        </w:tc>
        <w:tc>
          <w:tcPr>
            <w:tcW w:w="835" w:type="dxa"/>
            <w:tcBorders>
              <w:top w:val="nil"/>
              <w:left w:val="nil"/>
              <w:bottom w:val="single" w:sz="4" w:space="0" w:color="auto"/>
              <w:right w:val="nil"/>
            </w:tcBorders>
          </w:tcPr>
          <w:p w14:paraId="3103EB77" w14:textId="6FEA9885" w:rsidR="00E654A1" w:rsidRPr="00F76A6C" w:rsidRDefault="00E654A1" w:rsidP="004D21F1">
            <w:pPr>
              <w:spacing w:before="120" w:after="120" w:line="276" w:lineRule="auto"/>
              <w:jc w:val="left"/>
              <w:rPr>
                <w:sz w:val="18"/>
                <w:szCs w:val="18"/>
              </w:rPr>
            </w:pPr>
            <w:r w:rsidRPr="00F76A6C">
              <w:rPr>
                <w:sz w:val="18"/>
                <w:szCs w:val="18"/>
              </w:rPr>
              <w:t>Yes</w:t>
            </w:r>
          </w:p>
        </w:tc>
      </w:tr>
    </w:tbl>
    <w:p w14:paraId="6E4C0499" w14:textId="77777777" w:rsidR="004E3E0F" w:rsidRPr="00F76A6C" w:rsidRDefault="004E3E0F" w:rsidP="004E3E0F"/>
    <w:p w14:paraId="4A8D1E99" w14:textId="6C0DF7E3" w:rsidR="00774BB1" w:rsidRPr="00F76A6C" w:rsidRDefault="007A6F11" w:rsidP="00774BB1">
      <w:pPr>
        <w:pStyle w:val="Heading3"/>
      </w:pPr>
      <w:bookmarkStart w:id="90" w:name="_Toc39589986"/>
      <w:r w:rsidRPr="00F76A6C">
        <w:t>Modeled traffic noise data</w:t>
      </w:r>
      <w:bookmarkEnd w:id="90"/>
    </w:p>
    <w:p w14:paraId="27F8BBDF" w14:textId="0CAA4315" w:rsidR="00FB151A" w:rsidRDefault="00E255D9" w:rsidP="005D5EE1">
      <w:r>
        <w:t xml:space="preserve">As per </w:t>
      </w:r>
      <w:proofErr w:type="spellStart"/>
      <w:r w:rsidRPr="00E255D9">
        <w:t>Kephalopoulos</w:t>
      </w:r>
      <w:proofErr w:type="spellEnd"/>
      <w:r w:rsidRPr="00E255D9">
        <w:t xml:space="preserve"> et al.</w:t>
      </w:r>
      <w:r>
        <w:t xml:space="preserve"> (</w:t>
      </w:r>
      <w:r w:rsidRPr="00E255D9">
        <w:t>2012</w:t>
      </w:r>
      <w:r>
        <w:t>: 11</w:t>
      </w:r>
      <w:r w:rsidR="00974A75">
        <w:t xml:space="preserve">; </w:t>
      </w:r>
      <w:r w:rsidRPr="00F76A6C">
        <w:t>CNOSSOS-EU</w:t>
      </w:r>
      <w:r>
        <w:t xml:space="preserve">): </w:t>
      </w:r>
      <w:r w:rsidR="00FB151A">
        <w:t>“</w:t>
      </w:r>
      <w:r w:rsidR="00FB151A" w:rsidRPr="00FB151A">
        <w:t>Since June 2007, EU countries are obliged to produce strategic noise maps for all major roads, railways, airports and agglomerations, on a five‐year basis.</w:t>
      </w:r>
      <w:r w:rsidR="00FB151A">
        <w:t>”</w:t>
      </w:r>
    </w:p>
    <w:p w14:paraId="3B0B00E4" w14:textId="11A53208" w:rsidR="00CC18AB" w:rsidRPr="00F76A6C" w:rsidRDefault="00D43AFD" w:rsidP="005D5EE1">
      <w:r w:rsidRPr="00F76A6C">
        <w:lastRenderedPageBreak/>
        <w:t>I assessed d</w:t>
      </w:r>
      <w:r w:rsidR="00A1496E" w:rsidRPr="00F76A6C">
        <w:t>ynamic</w:t>
      </w:r>
      <w:r w:rsidR="00A02FE3" w:rsidRPr="00F76A6C">
        <w:t xml:space="preserve"> exposure</w:t>
      </w:r>
      <w:r w:rsidR="00A1496E" w:rsidRPr="00F76A6C">
        <w:t>s</w:t>
      </w:r>
      <w:r w:rsidR="00A02FE3" w:rsidRPr="00F76A6C">
        <w:t xml:space="preserve"> to traffic noise with respect to </w:t>
      </w:r>
      <w:r w:rsidR="00744B30">
        <w:t xml:space="preserve">latest </w:t>
      </w:r>
      <w:r w:rsidR="004A2EF3" w:rsidRPr="00F76A6C">
        <w:t xml:space="preserve">modeled traffic noise zones </w:t>
      </w:r>
      <w:r w:rsidR="008A251E" w:rsidRPr="00F76A6C">
        <w:t xml:space="preserve">for </w:t>
      </w:r>
      <w:r w:rsidR="004A2EF3" w:rsidRPr="00F76A6C">
        <w:t xml:space="preserve">Helsinki </w:t>
      </w:r>
      <w:commentRangeStart w:id="91"/>
      <w:commentRangeStart w:id="92"/>
      <w:r w:rsidR="004F69BE" w:rsidRPr="00F76A6C">
        <w:fldChar w:fldCharType="begin"/>
      </w:r>
      <w:r w:rsidR="00F9754F" w:rsidRPr="00F76A6C">
        <w:instrText xml:space="preserve"> ADDIN ZOTERO_ITEM CSL_CITATION {"citationID":"EOSmsNuN","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4F69BE" w:rsidRPr="00F76A6C">
        <w:fldChar w:fldCharType="separate"/>
      </w:r>
      <w:r w:rsidR="004F69BE" w:rsidRPr="00F76A6C">
        <w:t>(</w:t>
      </w:r>
      <w:r w:rsidR="004F69BE" w:rsidRPr="00AB059A">
        <w:t>City of Helsinki: strategic noise mapping</w:t>
      </w:r>
      <w:r w:rsidR="004F69BE" w:rsidRPr="00F76A6C">
        <w:t>, 2017)</w:t>
      </w:r>
      <w:r w:rsidR="004F69BE" w:rsidRPr="00F76A6C">
        <w:fldChar w:fldCharType="end"/>
      </w:r>
      <w:commentRangeEnd w:id="91"/>
      <w:r w:rsidR="000F4255">
        <w:rPr>
          <w:rStyle w:val="CommentReference"/>
        </w:rPr>
        <w:commentReference w:id="91"/>
      </w:r>
      <w:commentRangeEnd w:id="92"/>
      <w:r w:rsidR="00462B96">
        <w:rPr>
          <w:rStyle w:val="CommentReference"/>
        </w:rPr>
        <w:commentReference w:id="92"/>
      </w:r>
      <w:r w:rsidR="004A2EF3" w:rsidRPr="00F76A6C">
        <w:t xml:space="preserve">. </w:t>
      </w:r>
      <w:commentRangeStart w:id="93"/>
      <w:commentRangeStart w:id="94"/>
      <w:r w:rsidR="007D698C" w:rsidRPr="00F76A6C">
        <w:t xml:space="preserve">The noise modeling was carried out with a special software for the purpose </w:t>
      </w:r>
      <w:r w:rsidR="00DB6673" w:rsidRPr="00F76A6C">
        <w:fldChar w:fldCharType="begin"/>
      </w:r>
      <w:r w:rsidR="00F25FE5" w:rsidRPr="00F76A6C">
        <w:instrText xml:space="preserve"> ADDIN ZOTERO_ITEM CSL_CITATION {"citationID":"ImEVxmMV","properties":{"formattedCitation":"({\\i{}Datakustik CadnaA 2017}, n.d.)","plainCitation":"(Datakustik CadnaA 2017, n.d.)","dontUpdate":true,"noteIndex":0},"citationItems":[{"id":887,"uris":["http://zotero.org/users/5467145/items/N8SF389P"],"uri":["http://zotero.org/users/5467145/items/N8SF389P"],"itemData":{"id":887,"type":"book","title":"Datakustik CadnaA 2017","URL":"https://www.datakustik.com/products/cadnaa/cadnaa/ (accessed on 4 April 2020)"}}],"schema":"https://github.com/citation-style-language/schema/raw/master/csl-citation.json"} </w:instrText>
      </w:r>
      <w:r w:rsidR="00DB6673" w:rsidRPr="00F76A6C">
        <w:fldChar w:fldCharType="separate"/>
      </w:r>
      <w:r w:rsidR="00DB6673" w:rsidRPr="00F76A6C">
        <w:t>(Datakustik CadnaA 2017)</w:t>
      </w:r>
      <w:r w:rsidR="00DB6673" w:rsidRPr="00F76A6C">
        <w:fldChar w:fldCharType="end"/>
      </w:r>
      <w:r w:rsidR="007D698C" w:rsidRPr="00F76A6C">
        <w:t xml:space="preserve"> by </w:t>
      </w:r>
      <w:proofErr w:type="spellStart"/>
      <w:r w:rsidR="007D698C" w:rsidRPr="00F76A6C">
        <w:t>Sito</w:t>
      </w:r>
      <w:proofErr w:type="spellEnd"/>
      <w:r w:rsidR="007D698C" w:rsidRPr="00F76A6C">
        <w:t xml:space="preserve"> Oy as a commission from the city of Helsinki </w:t>
      </w:r>
      <w:r w:rsidR="007D698C" w:rsidRPr="00F76A6C">
        <w:fldChar w:fldCharType="begin"/>
      </w:r>
      <w:r w:rsidR="007D698C" w:rsidRPr="00F76A6C">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7D698C" w:rsidRPr="00F76A6C">
        <w:fldChar w:fldCharType="separate"/>
      </w:r>
      <w:r w:rsidR="007D698C" w:rsidRPr="00F76A6C">
        <w:t>(</w:t>
      </w:r>
      <w:r w:rsidR="007D698C" w:rsidRPr="007E6434">
        <w:t>City of Helsinki: strategic noise mapping,</w:t>
      </w:r>
      <w:r w:rsidR="007D698C" w:rsidRPr="00F76A6C">
        <w:t xml:space="preserve"> 2017)</w:t>
      </w:r>
      <w:r w:rsidR="007D698C" w:rsidRPr="00F76A6C">
        <w:fldChar w:fldCharType="end"/>
      </w:r>
      <w:r w:rsidR="007D698C" w:rsidRPr="00F76A6C">
        <w:t xml:space="preserve">. </w:t>
      </w:r>
      <w:commentRangeEnd w:id="93"/>
      <w:r w:rsidR="000F4255">
        <w:rPr>
          <w:rStyle w:val="CommentReference"/>
        </w:rPr>
        <w:commentReference w:id="93"/>
      </w:r>
      <w:commentRangeEnd w:id="94"/>
      <w:r w:rsidR="00CF30BE">
        <w:rPr>
          <w:rStyle w:val="CommentReference"/>
        </w:rPr>
        <w:commentReference w:id="94"/>
      </w:r>
      <w:r w:rsidR="005D5EE1" w:rsidRPr="00F76A6C">
        <w:t xml:space="preserve">As per the documentation of the data, a wide range of factors affecting the ways and levels of noise were taken into account in the modeling. For example, these included noise source data of modeled traffic flows and speeds on different roads, the three-dimensional surface model of the city, buildings, sound barriers and acoustic properties of different surfaces </w:t>
      </w:r>
      <w:r w:rsidR="005D5EE1" w:rsidRPr="00F76A6C">
        <w:fldChar w:fldCharType="begin"/>
      </w:r>
      <w:r w:rsidR="005D5EE1" w:rsidRPr="00F76A6C">
        <w:instrText xml:space="preserve"> ADDIN ZOTERO_ITEM CSL_CITATION {"citationID":"JBTglrn3","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5D5EE1" w:rsidRPr="00F76A6C">
        <w:fldChar w:fldCharType="separate"/>
      </w:r>
      <w:r w:rsidR="005D5EE1" w:rsidRPr="00F76A6C">
        <w:t>(</w:t>
      </w:r>
      <w:r w:rsidR="005D5EE1" w:rsidRPr="00801A2F">
        <w:t>City of Helsinki: strategic noise mapping,</w:t>
      </w:r>
      <w:r w:rsidR="005D5EE1" w:rsidRPr="00F76A6C">
        <w:t xml:space="preserve"> 2017)</w:t>
      </w:r>
      <w:r w:rsidR="005D5EE1" w:rsidRPr="00F76A6C">
        <w:fldChar w:fldCharType="end"/>
      </w:r>
      <w:r w:rsidR="005D5EE1" w:rsidRPr="00F76A6C">
        <w:t xml:space="preserve">. </w:t>
      </w:r>
    </w:p>
    <w:p w14:paraId="4B7B34A0" w14:textId="77777777" w:rsidR="0047480A" w:rsidRPr="00F76A6C" w:rsidRDefault="0047480A" w:rsidP="0047480A">
      <w:r w:rsidRPr="00F76A6C">
        <w:t xml:space="preserve">Prior to pre-processing the noise surface data, I inspected two parallel noise surface layers for vehicular traffic, one produced with CNOSSOS-EU modeling </w:t>
      </w:r>
      <w:r w:rsidRPr="00F76A6C">
        <w:fldChar w:fldCharType="begin"/>
      </w:r>
      <w:r w:rsidRPr="00F76A6C">
        <w:instrText xml:space="preserve"> ADDIN ZOTERO_ITEM CSL_CITATION {"citationID":"EI5TqlvQ","properties":{"formattedCitation":"(Jarno Kokkonen et al., 2016; Kephalopoulos et al., 2012)","plainCitation":"(Jarno Kokkonen et al., 2016; Kephalopoulos et al., 2012)","noteIndex":0},"citationItems":[{"id":625,"uris":["http://zotero.org/users/5467145/items/QNPSV23C"],"uri":["http://zotero.org/users/5467145/items/QNPSV23C"],"itemData":{"id":625,"type":"paper-conference","abstract":"ResearchGate is a network dedicated to science and research. Connect, collaborate and discover scientific publications, jobs and conferences. All for free.","container-title":"ResearchGate","event":"Baltic-Nordic Acoustic Meeting 2016, Stockholm, Sweden, June 19–22 (BNAM 2016)","language":"en","title":"CNOSSOS-EU Noise Model Implementation in Finland","URL":"https://www.researchgate.net/publication/307907554_CNOSSOS-EU_Noise_Model_Implementation_in_Finland","volume":"38","author":[{"literal":"Jarno Kokkonen"},{"family":"Kontkanen","given":"Olli"},{"family":"Maijala","given":"Panu"}],"accessed":{"date-parts":[["2019",11,20]]},"issued":{"date-parts":[["2016",6]]}}},{"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Pr="00F76A6C">
        <w:fldChar w:fldCharType="separate"/>
      </w:r>
      <w:r w:rsidRPr="00F76A6C">
        <w:t>(Jarno Kokkonen et al., 2016; Kephalopoulos et al., 2012)</w:t>
      </w:r>
      <w:r w:rsidRPr="00F76A6C">
        <w:fldChar w:fldCharType="end"/>
      </w:r>
      <w:r w:rsidRPr="00F76A6C">
        <w:t xml:space="preserve"> and the other with joint-Nordic traffic noise estimation model </w:t>
      </w:r>
      <w:r w:rsidRPr="00F76A6C">
        <w:fldChar w:fldCharType="begin"/>
      </w:r>
      <w:r w:rsidRPr="00F76A6C">
        <w:instrText xml:space="preserve"> ADDIN ZOTERO_ITEM CSL_CITATION {"citationID":"UeEdetZA","properties":{"formattedCitation":"(Jonasson &amp; Storeheier, 2001; Nielsen, 1997)","plainCitation":"(Jonasson &amp; Storeheier, 2001; Nielsen, 1997)","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id":849,"uris":["http://zotero.org/users/5467145/items/J7V9SXIW"],"uri":["http://zotero.org/users/5467145/items/J7V9SXIW"],"itemData":{"id":849,"type":"book","collection-number":"525","publisher":"Nordic Council of Ministers","source":"Google Scholar","title":"Road traffic noise: Nordic prediction method","title-short":"Road traffic noise","author":[{"family":"Nielsen","given":"Hugo Lyse"}],"issued":{"date-parts":[["1997"]]}}}],"schema":"https://github.com/citation-style-language/schema/raw/master/csl-citation.json"} </w:instrText>
      </w:r>
      <w:r w:rsidRPr="00F76A6C">
        <w:fldChar w:fldCharType="separate"/>
      </w:r>
      <w:r w:rsidRPr="00F76A6C">
        <w:t>(Jonasson &amp; Storeheier, 2001; Nielsen, 1997)</w:t>
      </w:r>
      <w:r w:rsidRPr="00F76A6C">
        <w:fldChar w:fldCharType="end"/>
      </w:r>
      <w:r w:rsidRPr="00F76A6C">
        <w:t xml:space="preserve">. The latter was chosen for the study since its modeling height of 2 meters was closer to the typical walking altitude of pedestrians than the 4 meters from the ground used in CNOSSOS-EU model. However, since CNOSSOS-EU model has been described to have higher level of detail in both noise source and noise diffusion modeling </w:t>
      </w:r>
      <w:r w:rsidRPr="00F76A6C">
        <w:fldChar w:fldCharType="begin"/>
      </w:r>
      <w:r w:rsidRPr="00F76A6C">
        <w:instrText xml:space="preserve"> ADDIN ZOTERO_ITEM CSL_CITATION {"citationID":"ne9J9MJp","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Pr="00F76A6C">
        <w:fldChar w:fldCharType="separate"/>
      </w:r>
      <w:r w:rsidRPr="00F76A6C">
        <w:t>(</w:t>
      </w:r>
      <w:r w:rsidRPr="00801A2F">
        <w:t>City of Helsinki: strategic noise mapping</w:t>
      </w:r>
      <w:r w:rsidRPr="00F76A6C">
        <w:t>, 2017)</w:t>
      </w:r>
      <w:r w:rsidRPr="00F76A6C">
        <w:fldChar w:fldCharType="end"/>
      </w:r>
      <w:r w:rsidRPr="00F76A6C">
        <w:t xml:space="preserve">, </w:t>
      </w:r>
      <w:commentRangeStart w:id="95"/>
      <w:r w:rsidRPr="00F76A6C">
        <w:t>choosing it could have been justified as well.</w:t>
      </w:r>
      <w:commentRangeEnd w:id="95"/>
      <w:r>
        <w:rPr>
          <w:rStyle w:val="CommentReference"/>
        </w:rPr>
        <w:commentReference w:id="95"/>
      </w:r>
      <w:r w:rsidRPr="00F76A6C">
        <w:t xml:space="preserve"> Nonetheless, a visual comparison of the two noise layers did not reveal major differences between the two. </w:t>
      </w:r>
    </w:p>
    <w:p w14:paraId="69E8482A" w14:textId="037AAA31" w:rsidR="00DD2BE5" w:rsidRPr="00F76A6C" w:rsidRDefault="00DD2BE5" w:rsidP="00DD2BE5">
      <w:r w:rsidRPr="00F76A6C">
        <w:t xml:space="preserve">The noise surface data contained a few alternative noise indices. For this study, I chose the A-weighted equivalent continuous sound pressure level </w:t>
      </w:r>
      <w:r w:rsidR="00E71448">
        <w:t xml:space="preserve">from vehicular traffic noise </w:t>
      </w:r>
      <w:r w:rsidRPr="00F76A6C">
        <w:t>(L</w:t>
      </w:r>
      <w:r w:rsidRPr="00F76A6C">
        <w:rPr>
          <w:vertAlign w:val="subscript"/>
        </w:rPr>
        <w:t>Aeq</w:t>
      </w:r>
      <w:r w:rsidRPr="00F76A6C">
        <w:t xml:space="preserve">) for daytime (7am –22pm) as the primary noise index (layer: </w:t>
      </w:r>
      <w:r w:rsidRPr="00F76A6C">
        <w:rPr>
          <w:i/>
          <w:iCs/>
        </w:rPr>
        <w:t>2017_alue_01_tieliikenne_L_Aeq_paiva</w:t>
      </w:r>
      <w:r w:rsidRPr="00F76A6C">
        <w:t xml:space="preserve">). A-weighting is used to consider the human ear’s sensitivity to sounds of different </w:t>
      </w:r>
      <w:commentRangeStart w:id="96"/>
      <w:r w:rsidRPr="00F76A6C">
        <w:t>frequencies</w:t>
      </w:r>
      <w:commentRangeEnd w:id="96"/>
      <w:r>
        <w:rPr>
          <w:rStyle w:val="CommentReference"/>
        </w:rPr>
        <w:commentReference w:id="96"/>
      </w:r>
      <w:r>
        <w:t xml:space="preserve"> (see 2.1)</w:t>
      </w:r>
      <w:r w:rsidRPr="00F76A6C">
        <w:t xml:space="preserve">. Then equivalent continuous sound pressure level is an averaging method for calculating a single sound pressure level from a time-varying sound pressure level during a defined time period (see chapters 2.1–2.3 for more information). As per </w:t>
      </w:r>
      <w:r w:rsidRPr="00F76A6C">
        <w:fldChar w:fldCharType="begin"/>
      </w:r>
      <w:r w:rsidRPr="00F76A6C">
        <w:instrText xml:space="preserve"> ADDIN ZOTERO_ITEM CSL_CITATION {"citationID":"JA7878f5","properties":{"formattedCitation":"(Guski et al., 2017; Van Kempen et al., 2018)","plainCitation":"(Guski et al., 2017; Van Kempen et al., 2018)","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Pr="00F76A6C">
        <w:fldChar w:fldCharType="separate"/>
      </w:r>
      <w:r w:rsidRPr="00F76A6C">
        <w:t>Guski et al. (2017) and Van Kempen et al. (2018)</w:t>
      </w:r>
      <w:r w:rsidRPr="00F76A6C">
        <w:fldChar w:fldCharType="end"/>
      </w:r>
      <w:r w:rsidRPr="00F76A6C">
        <w:t xml:space="preserve">, both of these metrics (A-weighting and equivalent continuous sound pressure level) have been widely utilized in the studies on traffic noise and annoyance. </w:t>
      </w:r>
    </w:p>
    <w:p w14:paraId="55D420CB" w14:textId="2359B944" w:rsidR="00263F06" w:rsidRDefault="002132F7" w:rsidP="00B627E0">
      <w:r w:rsidRPr="00F76A6C">
        <w:t xml:space="preserve">The </w:t>
      </w:r>
      <w:r w:rsidR="009D3071" w:rsidRPr="00F76A6C">
        <w:t xml:space="preserve">data included </w:t>
      </w:r>
      <w:r w:rsidRPr="00F76A6C">
        <w:t xml:space="preserve">modeled traffic noise </w:t>
      </w:r>
      <w:r w:rsidR="00305DBF" w:rsidRPr="00F76A6C">
        <w:t>surfaces attached with attribute data on the</w:t>
      </w:r>
      <w:r w:rsidRPr="00F76A6C">
        <w:t xml:space="preserve"> minimum and maximum traffic noise level</w:t>
      </w:r>
      <w:r w:rsidR="00305DBF" w:rsidRPr="00F76A6C">
        <w:t>s</w:t>
      </w:r>
      <w:r w:rsidRPr="00F76A6C">
        <w:t xml:space="preserve"> (L</w:t>
      </w:r>
      <w:r w:rsidRPr="00F76A6C">
        <w:rPr>
          <w:vertAlign w:val="subscript"/>
        </w:rPr>
        <w:t>Aeq</w:t>
      </w:r>
      <w:r w:rsidRPr="00F76A6C">
        <w:t>)</w:t>
      </w:r>
      <w:r w:rsidR="00305DBF" w:rsidRPr="00F76A6C">
        <w:t xml:space="preserve"> as per a pre-defined set of </w:t>
      </w:r>
      <w:r w:rsidR="00A73D75" w:rsidRPr="00F76A6C">
        <w:t>5-d</w:t>
      </w:r>
      <w:r w:rsidR="00305DBF" w:rsidRPr="00F76A6C">
        <w:t>ecibel</w:t>
      </w:r>
      <w:r w:rsidRPr="00F76A6C">
        <w:t xml:space="preserve"> range</w:t>
      </w:r>
      <w:r w:rsidR="00305DBF" w:rsidRPr="00F76A6C">
        <w:t>s</w:t>
      </w:r>
      <w:r w:rsidRPr="00F76A6C">
        <w:t xml:space="preserve">. The </w:t>
      </w:r>
      <w:r w:rsidR="00A72A54" w:rsidRPr="00F76A6C">
        <w:t xml:space="preserve">modeled </w:t>
      </w:r>
      <w:r w:rsidR="007C65DD" w:rsidRPr="00F76A6C">
        <w:t>traffic noise levels range</w:t>
      </w:r>
      <w:r w:rsidR="00856539" w:rsidRPr="00F76A6C">
        <w:t>d</w:t>
      </w:r>
      <w:r w:rsidR="007C65DD" w:rsidRPr="00F76A6C">
        <w:t xml:space="preserve"> </w:t>
      </w:r>
      <w:r w:rsidRPr="00F76A6C">
        <w:t>from 45 dB</w:t>
      </w:r>
      <w:r w:rsidR="00A72A54" w:rsidRPr="00F76A6C">
        <w:t>(A)</w:t>
      </w:r>
      <w:r w:rsidRPr="00F76A6C">
        <w:t xml:space="preserve"> to 80 dB</w:t>
      </w:r>
      <w:r w:rsidR="00A72A54" w:rsidRPr="00F76A6C">
        <w:t>(A)</w:t>
      </w:r>
      <w:r w:rsidRPr="00F76A6C">
        <w:t xml:space="preserve">. </w:t>
      </w:r>
      <w:r w:rsidR="007C63F3" w:rsidRPr="00F76A6C">
        <w:t>I made t</w:t>
      </w:r>
      <w:r w:rsidR="0025272A" w:rsidRPr="00F76A6C">
        <w:t>hree map</w:t>
      </w:r>
      <w:r w:rsidR="00D002F5" w:rsidRPr="00F76A6C">
        <w:t xml:space="preserve"> visualizations</w:t>
      </w:r>
      <w:r w:rsidR="00132961" w:rsidRPr="00F76A6C">
        <w:t xml:space="preserve"> of </w:t>
      </w:r>
      <w:r w:rsidR="00D002F5" w:rsidRPr="00F76A6C">
        <w:t xml:space="preserve">the noise surfaces </w:t>
      </w:r>
      <w:r w:rsidR="0025272A" w:rsidRPr="00F76A6C">
        <w:t>to illustrate the high spatial precision of the modeling (</w:t>
      </w:r>
      <w:r w:rsidR="0025272A" w:rsidRPr="00F76A6C">
        <w:fldChar w:fldCharType="begin"/>
      </w:r>
      <w:r w:rsidR="0025272A" w:rsidRPr="00F76A6C">
        <w:instrText xml:space="preserve"> REF _Ref33475320 \h </w:instrText>
      </w:r>
      <w:r w:rsidR="00AC3C44" w:rsidRPr="00F76A6C">
        <w:instrText xml:space="preserve"> \* MERGEFORMAT </w:instrText>
      </w:r>
      <w:r w:rsidR="0025272A" w:rsidRPr="00F76A6C">
        <w:fldChar w:fldCharType="separate"/>
      </w:r>
      <w:r w:rsidR="009E252D" w:rsidRPr="00F76A6C">
        <w:t>Figure 9</w:t>
      </w:r>
      <w:r w:rsidR="0025272A" w:rsidRPr="00F76A6C">
        <w:fldChar w:fldCharType="end"/>
      </w:r>
      <w:r w:rsidR="0025272A" w:rsidRPr="00F76A6C">
        <w:t xml:space="preserve">, </w:t>
      </w:r>
      <w:r w:rsidR="0025272A" w:rsidRPr="00F76A6C">
        <w:fldChar w:fldCharType="begin"/>
      </w:r>
      <w:r w:rsidR="0025272A" w:rsidRPr="00F76A6C">
        <w:instrText xml:space="preserve"> REF _Ref33475323 \h </w:instrText>
      </w:r>
      <w:r w:rsidR="009E252D" w:rsidRPr="00F76A6C">
        <w:instrText xml:space="preserve"> \* MERGEFORMAT </w:instrText>
      </w:r>
      <w:r w:rsidR="0025272A" w:rsidRPr="00F76A6C">
        <w:fldChar w:fldCharType="separate"/>
      </w:r>
      <w:r w:rsidR="004A4362" w:rsidRPr="00F76A6C">
        <w:t>Figure 10</w:t>
      </w:r>
      <w:r w:rsidR="0025272A" w:rsidRPr="00F76A6C">
        <w:fldChar w:fldCharType="end"/>
      </w:r>
      <w:r w:rsidR="0025272A" w:rsidRPr="00F76A6C">
        <w:t xml:space="preserve"> &amp; </w:t>
      </w:r>
      <w:r w:rsidR="0025272A" w:rsidRPr="00F76A6C">
        <w:fldChar w:fldCharType="begin"/>
      </w:r>
      <w:r w:rsidR="0025272A" w:rsidRPr="00F76A6C">
        <w:instrText xml:space="preserve"> REF _Ref33475326 \h </w:instrText>
      </w:r>
      <w:r w:rsidR="009E252D" w:rsidRPr="00F76A6C">
        <w:instrText xml:space="preserve"> \* MERGEFORMAT </w:instrText>
      </w:r>
      <w:r w:rsidR="0025272A" w:rsidRPr="00F76A6C">
        <w:fldChar w:fldCharType="separate"/>
      </w:r>
      <w:r w:rsidR="009E252D" w:rsidRPr="00F76A6C">
        <w:t>Figure 11</w:t>
      </w:r>
      <w:r w:rsidR="0025272A" w:rsidRPr="00F76A6C">
        <w:fldChar w:fldCharType="end"/>
      </w:r>
      <w:r w:rsidR="0025272A" w:rsidRPr="00F76A6C">
        <w:t xml:space="preserve">). </w:t>
      </w:r>
      <w:r w:rsidR="007C71F7" w:rsidRPr="00F76A6C">
        <w:t>For example</w:t>
      </w:r>
      <w:r w:rsidR="007D49DB" w:rsidRPr="00F76A6C">
        <w:t xml:space="preserve">, the effect of buildings as </w:t>
      </w:r>
      <w:r w:rsidR="00242CD6" w:rsidRPr="00F76A6C">
        <w:t>effective</w:t>
      </w:r>
      <w:r w:rsidR="007D49DB" w:rsidRPr="00F76A6C">
        <w:t xml:space="preserve"> noise barriers can be seen when comparing the noise surfaces </w:t>
      </w:r>
      <w:r w:rsidR="007D49DB" w:rsidRPr="00F76A6C">
        <w:lastRenderedPageBreak/>
        <w:t xml:space="preserve">between </w:t>
      </w:r>
      <w:r w:rsidR="007D49DB" w:rsidRPr="00F76A6C">
        <w:fldChar w:fldCharType="begin"/>
      </w:r>
      <w:r w:rsidR="007D49DB" w:rsidRPr="00F76A6C">
        <w:instrText xml:space="preserve"> REF _Ref33475323 \h </w:instrText>
      </w:r>
      <w:r w:rsidR="009E252D" w:rsidRPr="00F76A6C">
        <w:instrText xml:space="preserve"> \* MERGEFORMAT </w:instrText>
      </w:r>
      <w:r w:rsidR="007D49DB" w:rsidRPr="00F76A6C">
        <w:fldChar w:fldCharType="separate"/>
      </w:r>
      <w:r w:rsidR="004A4362" w:rsidRPr="00F76A6C">
        <w:t>Figure 10</w:t>
      </w:r>
      <w:r w:rsidR="007D49DB" w:rsidRPr="00F76A6C">
        <w:fldChar w:fldCharType="end"/>
      </w:r>
      <w:r w:rsidR="007D49DB" w:rsidRPr="00F76A6C">
        <w:t xml:space="preserve"> and </w:t>
      </w:r>
      <w:r w:rsidR="007D49DB" w:rsidRPr="00F76A6C">
        <w:fldChar w:fldCharType="begin"/>
      </w:r>
      <w:r w:rsidR="007D49DB" w:rsidRPr="00F76A6C">
        <w:instrText xml:space="preserve"> REF _Ref33475326 \h </w:instrText>
      </w:r>
      <w:r w:rsidR="009E252D" w:rsidRPr="00F76A6C">
        <w:instrText xml:space="preserve"> \* MERGEFORMAT </w:instrText>
      </w:r>
      <w:r w:rsidR="007D49DB" w:rsidRPr="00F76A6C">
        <w:fldChar w:fldCharType="separate"/>
      </w:r>
      <w:r w:rsidR="004A4362" w:rsidRPr="00F76A6C">
        <w:t>Figure 11</w:t>
      </w:r>
      <w:r w:rsidR="007D49DB" w:rsidRPr="00F76A6C">
        <w:fldChar w:fldCharType="end"/>
      </w:r>
      <w:r w:rsidR="007D49DB" w:rsidRPr="00F76A6C">
        <w:t>; in the first</w:t>
      </w:r>
      <w:r w:rsidR="00BA2DC2" w:rsidRPr="00F76A6C">
        <w:t xml:space="preserve"> map</w:t>
      </w:r>
      <w:r w:rsidR="007D49DB" w:rsidRPr="00F76A6C">
        <w:t xml:space="preserve"> the +60 dB</w:t>
      </w:r>
      <w:r w:rsidR="001D492D" w:rsidRPr="00F76A6C">
        <w:t>(A)</w:t>
      </w:r>
      <w:r w:rsidR="007D49DB" w:rsidRPr="00F76A6C">
        <w:t xml:space="preserve"> noise surfaces </w:t>
      </w:r>
      <w:r w:rsidR="001D492D" w:rsidRPr="00F76A6C">
        <w:t xml:space="preserve">spread </w:t>
      </w:r>
      <w:r w:rsidR="007D49DB" w:rsidRPr="00F76A6C">
        <w:t xml:space="preserve">hundreds of meters from the highways whereas in the latter they are more </w:t>
      </w:r>
      <w:r w:rsidR="0046402A" w:rsidRPr="00F76A6C">
        <w:t xml:space="preserve">restricted </w:t>
      </w:r>
      <w:r w:rsidR="007D49DB" w:rsidRPr="00F76A6C">
        <w:t>between the buildings.</w:t>
      </w:r>
      <w:r w:rsidR="0041209A" w:rsidRPr="00F76A6C">
        <w:t xml:space="preserve"> </w:t>
      </w:r>
    </w:p>
    <w:p w14:paraId="616B870A" w14:textId="77777777" w:rsidR="00E961F1" w:rsidRPr="00F76A6C" w:rsidRDefault="00E961F1" w:rsidP="00E961F1">
      <w:pPr>
        <w:keepNext/>
        <w:spacing w:after="0"/>
      </w:pPr>
      <w:commentRangeStart w:id="97"/>
      <w:r w:rsidRPr="00F76A6C">
        <w:rPr>
          <w:noProof/>
          <w:lang w:eastAsia="en-GB"/>
        </w:rPr>
        <w:drawing>
          <wp:inline distT="0" distB="0" distL="0" distR="0" wp14:anchorId="2E40B27A" wp14:editId="030BC605">
            <wp:extent cx="6116043" cy="5401945"/>
            <wp:effectExtent l="0" t="0" r="5715" b="0"/>
            <wp:docPr id="18" name="Picture 18"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commentRangeEnd w:id="97"/>
      <w:r>
        <w:rPr>
          <w:rStyle w:val="CommentReference"/>
        </w:rPr>
        <w:commentReference w:id="97"/>
      </w:r>
    </w:p>
    <w:p w14:paraId="44252E3C" w14:textId="3AB75BF5" w:rsidR="00E961F1" w:rsidRPr="00F76A6C" w:rsidRDefault="00E961F1" w:rsidP="00E961F1">
      <w:pPr>
        <w:pStyle w:val="Caption"/>
        <w:jc w:val="both"/>
      </w:pPr>
      <w:bookmarkStart w:id="98" w:name="_Ref33475320"/>
      <w:bookmarkStart w:id="99" w:name="_Toc38811649"/>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9</w:t>
      </w:r>
      <w:r w:rsidRPr="00F76A6C">
        <w:rPr>
          <w:b/>
          <w:bCs/>
        </w:rPr>
        <w:fldChar w:fldCharType="end"/>
      </w:r>
      <w:bookmarkEnd w:id="98"/>
      <w:r w:rsidRPr="00F76A6C">
        <w:rPr>
          <w:b/>
          <w:bCs/>
        </w:rPr>
        <w:t>.</w:t>
      </w:r>
      <w:r w:rsidRPr="00F76A6C">
        <w:t xml:space="preserve"> Modeled daytime traffic noise levels (dB(A)) in Helsinki</w:t>
      </w:r>
      <w:r>
        <w:t xml:space="preserve"> </w:t>
      </w:r>
      <w:r w:rsidRPr="00E961F1">
        <w:t>(City of Helsinki: strategic noise mapping, 2017</w:t>
      </w:r>
      <w:r>
        <w:t>; visualization by the author</w:t>
      </w:r>
      <w:r w:rsidRPr="00E961F1">
        <w:t>)</w:t>
      </w:r>
      <w:commentRangeStart w:id="100"/>
      <w:r w:rsidRPr="00F76A6C">
        <w:t>.</w:t>
      </w:r>
      <w:bookmarkEnd w:id="99"/>
      <w:r w:rsidRPr="00F76A6C">
        <w:t xml:space="preserve"> </w:t>
      </w:r>
      <w:commentRangeEnd w:id="100"/>
      <w:r>
        <w:rPr>
          <w:rStyle w:val="CommentReference"/>
          <w:iCs w:val="0"/>
          <w:color w:val="auto"/>
        </w:rPr>
        <w:commentReference w:id="100"/>
      </w:r>
    </w:p>
    <w:p w14:paraId="27957BD3" w14:textId="093F2F8B" w:rsidR="0047480A" w:rsidRDefault="00FE0CAD" w:rsidP="0047480A">
      <w:r w:rsidRPr="00F76A6C">
        <w:t xml:space="preserve">Only small amount of pre-processing was needed prior to utilizing the noise surface data </w:t>
      </w:r>
      <w:r w:rsidR="00F722C8" w:rsidRPr="00F76A6C">
        <w:t>in the study</w:t>
      </w:r>
      <w:r w:rsidRPr="00F76A6C">
        <w:t>.</w:t>
      </w:r>
      <w:r w:rsidR="00704D89" w:rsidRPr="00F76A6C">
        <w:t xml:space="preserve"> </w:t>
      </w:r>
      <w:r w:rsidR="005B738E" w:rsidRPr="00F76A6C">
        <w:t xml:space="preserve">I found a </w:t>
      </w:r>
      <w:r w:rsidR="003F3484" w:rsidRPr="00F76A6C">
        <w:t xml:space="preserve">few topological errors </w:t>
      </w:r>
      <w:r w:rsidR="00864392" w:rsidRPr="00F76A6C">
        <w:t>in</w:t>
      </w:r>
      <w:r w:rsidR="003F3484" w:rsidRPr="00F76A6C">
        <w:t xml:space="preserve"> the data (revealed </w:t>
      </w:r>
      <w:r w:rsidR="00A43192" w:rsidRPr="00F76A6C">
        <w:t xml:space="preserve">first </w:t>
      </w:r>
      <w:r w:rsidR="003F3484" w:rsidRPr="00F76A6C">
        <w:t>in the assessment of pedestrians’ dynamic exposure to traffic noise</w:t>
      </w:r>
      <w:r w:rsidR="00A43192" w:rsidRPr="00F76A6C">
        <w:t xml:space="preserve"> and then in the validation of the spatial join</w:t>
      </w:r>
      <w:r w:rsidR="003F3484" w:rsidRPr="00F76A6C">
        <w:t>)</w:t>
      </w:r>
      <w:r w:rsidR="00F722C8" w:rsidRPr="00F76A6C">
        <w:t xml:space="preserve">; in some cases, two or more noise surfaces intersected with each other, resulting areas with </w:t>
      </w:r>
      <w:r w:rsidR="00C10918" w:rsidRPr="00F76A6C">
        <w:t>multiple (</w:t>
      </w:r>
      <w:r w:rsidR="00834FD5" w:rsidRPr="00F76A6C">
        <w:t>parallel</w:t>
      </w:r>
      <w:r w:rsidR="00C10918" w:rsidRPr="00F76A6C">
        <w:t>)</w:t>
      </w:r>
      <w:r w:rsidR="00F722C8" w:rsidRPr="00F76A6C">
        <w:t xml:space="preserve"> noise index values. </w:t>
      </w:r>
      <w:r w:rsidR="007C360A" w:rsidRPr="00F76A6C">
        <w:t xml:space="preserve">These topological anomalies were not fixed, but instead considered </w:t>
      </w:r>
      <w:r w:rsidR="0029779A" w:rsidRPr="00F76A6C">
        <w:t xml:space="preserve">when </w:t>
      </w:r>
      <w:r w:rsidR="007E25BF" w:rsidRPr="00F76A6C">
        <w:t>spatially joining the noise values</w:t>
      </w:r>
      <w:r w:rsidR="001F266E" w:rsidRPr="00F76A6C">
        <w:t xml:space="preserve"> to street network data</w:t>
      </w:r>
      <w:r w:rsidR="007C360A" w:rsidRPr="00F76A6C">
        <w:t xml:space="preserve">. </w:t>
      </w:r>
      <w:r w:rsidR="001F266E" w:rsidRPr="00F76A6C">
        <w:t>When two or more competing noise values were found in the spatial join, only the maximum value was extracted</w:t>
      </w:r>
      <w:r w:rsidR="0029779A" w:rsidRPr="00F76A6C">
        <w:t xml:space="preserve"> (see 3.5.</w:t>
      </w:r>
      <w:r w:rsidR="00356EF2" w:rsidRPr="00F76A6C">
        <w:t>1</w:t>
      </w:r>
      <w:r w:rsidR="0029779A" w:rsidRPr="00F76A6C">
        <w:t>)</w:t>
      </w:r>
      <w:r w:rsidR="001F266E" w:rsidRPr="00F76A6C">
        <w:t xml:space="preserve">. </w:t>
      </w:r>
      <w:r w:rsidR="00600E52" w:rsidRPr="00F76A6C">
        <w:t>I validated this</w:t>
      </w:r>
      <w:r w:rsidR="005E397A" w:rsidRPr="00F76A6C">
        <w:t xml:space="preserve"> </w:t>
      </w:r>
      <w:r w:rsidR="00316307" w:rsidRPr="00F76A6C">
        <w:t>practice</w:t>
      </w:r>
      <w:r w:rsidR="005E397A" w:rsidRPr="00F76A6C">
        <w:t xml:space="preserve"> </w:t>
      </w:r>
      <w:r w:rsidR="00153E4F" w:rsidRPr="00F76A6C">
        <w:t>through</w:t>
      </w:r>
      <w:r w:rsidR="005E397A" w:rsidRPr="00F76A6C">
        <w:t xml:space="preserve"> </w:t>
      </w:r>
      <w:r w:rsidR="009B2FA3" w:rsidRPr="00F76A6C">
        <w:t xml:space="preserve">a </w:t>
      </w:r>
      <w:r w:rsidR="005E397A" w:rsidRPr="00F76A6C">
        <w:t xml:space="preserve">visual inspection of the noise </w:t>
      </w:r>
      <w:r w:rsidR="009B2FA3" w:rsidRPr="00F76A6C">
        <w:t xml:space="preserve">surface data: </w:t>
      </w:r>
      <w:r w:rsidR="00316307" w:rsidRPr="00F76A6C">
        <w:t xml:space="preserve">the surfaces representing higher noise levels appeared </w:t>
      </w:r>
      <w:r w:rsidR="00153E4F" w:rsidRPr="00F76A6C">
        <w:lastRenderedPageBreak/>
        <w:t xml:space="preserve">considerably </w:t>
      </w:r>
      <w:r w:rsidR="00316307" w:rsidRPr="00F76A6C">
        <w:t xml:space="preserve">more logically with respect to </w:t>
      </w:r>
      <w:r w:rsidR="000534EC" w:rsidRPr="00F76A6C">
        <w:t xml:space="preserve">the presumed </w:t>
      </w:r>
      <w:r w:rsidR="00316307" w:rsidRPr="00F76A6C">
        <w:t xml:space="preserve">noise sources than the </w:t>
      </w:r>
      <w:r w:rsidR="00A42826" w:rsidRPr="00F76A6C">
        <w:t>intersecting (</w:t>
      </w:r>
      <w:r w:rsidR="00316307" w:rsidRPr="00F76A6C">
        <w:t>underlying</w:t>
      </w:r>
      <w:r w:rsidR="00A42826" w:rsidRPr="00F76A6C">
        <w:t>)</w:t>
      </w:r>
      <w:r w:rsidR="00316307" w:rsidRPr="00F76A6C">
        <w:t xml:space="preserve"> ones of lower noise levels. </w:t>
      </w:r>
    </w:p>
    <w:p w14:paraId="1F1C011E" w14:textId="13C3A112" w:rsidR="00FE0CAD" w:rsidRPr="00F76A6C" w:rsidRDefault="0047480A" w:rsidP="00B627E0">
      <w:r w:rsidRPr="00F76A6C">
        <w:t xml:space="preserve">It should be noted that the decision to use noise data of </w:t>
      </w:r>
      <w:commentRangeStart w:id="101"/>
      <w:r w:rsidRPr="00F76A6C">
        <w:t xml:space="preserve">only noise source </w:t>
      </w:r>
      <w:commentRangeEnd w:id="101"/>
      <w:r>
        <w:t xml:space="preserve">(vehicular traffic) </w:t>
      </w:r>
      <w:r>
        <w:rPr>
          <w:rStyle w:val="CommentReference"/>
        </w:rPr>
        <w:commentReference w:id="101"/>
      </w:r>
      <w:r w:rsidRPr="00F76A6C">
        <w:t xml:space="preserve">in the dynamic exposure assessment is arguably in line with the </w:t>
      </w:r>
      <w:r w:rsidRPr="00E255D9">
        <w:rPr>
          <w:i/>
          <w:iCs/>
        </w:rPr>
        <w:t>Environmental noise guidelines for the European Region</w:t>
      </w:r>
      <w:r w:rsidRPr="00F76A6C">
        <w:t xml:space="preserve"> </w:t>
      </w:r>
      <w:r w:rsidRPr="00F76A6C">
        <w:fldChar w:fldCharType="begin"/>
      </w:r>
      <w:r w:rsidRPr="00F76A6C">
        <w:instrText xml:space="preserve"> ADDIN ZOTERO_ITEM CSL_CITATION {"citationID":"76SOgHHB","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Pr="00F76A6C">
        <w:fldChar w:fldCharType="separate"/>
      </w:r>
      <w:r w:rsidRPr="00F76A6C">
        <w:t>(Kephalopoulos et al., 2012)</w:t>
      </w:r>
      <w:r w:rsidRPr="00F76A6C">
        <w:fldChar w:fldCharType="end"/>
      </w:r>
      <w:r w:rsidRPr="00F76A6C">
        <w:t xml:space="preserve">. The guidelines and the supplementary literature state that the thresholds for harmful noise levels vary between different noise sources. Also, the mitigation actions for dealing with different types of community noises vary, making the results of separate exposure assessments more valuable for planning purposes. In this study, the main focus is on dynamic exposure to vehicular traffic noise, excluding exposure to noise from rail and air traffic and industrial sites. Despite that this approach may be appropriate for the dynamic noise exposure assessment, the noise exposure-based routing application could benefit from integration of also other noise sources in the routing analysis. The prospects for integrating multiple environmental exposures (including different noise sources) in exposure-based routing are discussed further in chapter 5.8. </w:t>
      </w:r>
    </w:p>
    <w:p w14:paraId="39708B0F" w14:textId="77777777" w:rsidR="004659A0" w:rsidRPr="00F76A6C" w:rsidRDefault="007925B0" w:rsidP="00C839AF">
      <w:pPr>
        <w:keepNext/>
        <w:spacing w:after="0"/>
      </w:pPr>
      <w:r w:rsidRPr="00F76A6C">
        <w:rPr>
          <w:noProof/>
          <w:lang w:eastAsia="en-GB"/>
        </w:rPr>
        <w:drawing>
          <wp:inline distT="0" distB="0" distL="0" distR="0" wp14:anchorId="3D3ED81A" wp14:editId="040B3842">
            <wp:extent cx="4626244" cy="4697327"/>
            <wp:effectExtent l="0" t="0" r="0" b="1905"/>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70965" cy="4742735"/>
                    </a:xfrm>
                    <a:prstGeom prst="rect">
                      <a:avLst/>
                    </a:prstGeom>
                  </pic:spPr>
                </pic:pic>
              </a:graphicData>
            </a:graphic>
          </wp:inline>
        </w:drawing>
      </w:r>
    </w:p>
    <w:p w14:paraId="628C3275" w14:textId="43396C9B" w:rsidR="007925B0" w:rsidRPr="00F76A6C" w:rsidRDefault="004659A0" w:rsidP="004659A0">
      <w:pPr>
        <w:pStyle w:val="Caption"/>
        <w:jc w:val="both"/>
      </w:pPr>
      <w:bookmarkStart w:id="102" w:name="_Ref33475323"/>
      <w:bookmarkStart w:id="103" w:name="_Toc38811650"/>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10</w:t>
      </w:r>
      <w:r w:rsidRPr="00F76A6C">
        <w:rPr>
          <w:b/>
          <w:bCs/>
        </w:rPr>
        <w:fldChar w:fldCharType="end"/>
      </w:r>
      <w:bookmarkEnd w:id="102"/>
      <w:r w:rsidRPr="00F76A6C">
        <w:rPr>
          <w:b/>
          <w:bCs/>
        </w:rPr>
        <w:t>.</w:t>
      </w:r>
      <w:r w:rsidRPr="00F76A6C">
        <w:t xml:space="preserve"> Modeled daytime traffic noise levels (dB</w:t>
      </w:r>
      <w:r w:rsidR="0036498D" w:rsidRPr="00F76A6C">
        <w:t>(A)</w:t>
      </w:r>
      <w:r w:rsidRPr="00F76A6C">
        <w:t xml:space="preserve">) in </w:t>
      </w:r>
      <w:proofErr w:type="spellStart"/>
      <w:r w:rsidRPr="00F76A6C">
        <w:t>Viikki</w:t>
      </w:r>
      <w:proofErr w:type="spellEnd"/>
      <w:r w:rsidR="00E961F1">
        <w:t xml:space="preserve"> </w:t>
      </w:r>
      <w:r w:rsidR="00E961F1" w:rsidRPr="00E961F1">
        <w:t>(City of Helsinki: strategic noise mapping, 2017</w:t>
      </w:r>
      <w:r w:rsidR="00E961F1">
        <w:t>; visualization by the author</w:t>
      </w:r>
      <w:r w:rsidR="00E961F1" w:rsidRPr="00E961F1">
        <w:t>)</w:t>
      </w:r>
      <w:r w:rsidRPr="00F76A6C">
        <w:t>.</w:t>
      </w:r>
      <w:bookmarkEnd w:id="103"/>
      <w:commentRangeStart w:id="104"/>
      <w:r w:rsidR="00604BBE" w:rsidRPr="00F76A6C">
        <w:t xml:space="preserve"> </w:t>
      </w:r>
      <w:commentRangeEnd w:id="104"/>
      <w:r w:rsidR="00486768">
        <w:rPr>
          <w:rStyle w:val="CommentReference"/>
          <w:iCs w:val="0"/>
          <w:color w:val="auto"/>
        </w:rPr>
        <w:commentReference w:id="104"/>
      </w:r>
    </w:p>
    <w:p w14:paraId="6C529602" w14:textId="77777777" w:rsidR="00992FC4" w:rsidRPr="00F76A6C" w:rsidRDefault="007925B0" w:rsidP="00C839AF">
      <w:pPr>
        <w:keepNext/>
        <w:spacing w:after="0"/>
      </w:pPr>
      <w:r w:rsidRPr="00F76A6C">
        <w:rPr>
          <w:noProof/>
          <w:lang w:eastAsia="en-GB"/>
        </w:rPr>
        <w:lastRenderedPageBreak/>
        <w:drawing>
          <wp:inline distT="0" distB="0" distL="0" distR="0" wp14:anchorId="0BD8BF6C" wp14:editId="7344CC7A">
            <wp:extent cx="4324027" cy="4239242"/>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388981" cy="4302922"/>
                    </a:xfrm>
                    <a:prstGeom prst="rect">
                      <a:avLst/>
                    </a:prstGeom>
                  </pic:spPr>
                </pic:pic>
              </a:graphicData>
            </a:graphic>
          </wp:inline>
        </w:drawing>
      </w:r>
    </w:p>
    <w:p w14:paraId="5279115E" w14:textId="383F4872" w:rsidR="00524730" w:rsidRPr="00F76A6C" w:rsidRDefault="00992FC4" w:rsidP="00B96814">
      <w:pPr>
        <w:pStyle w:val="Caption"/>
        <w:jc w:val="both"/>
      </w:pPr>
      <w:bookmarkStart w:id="105" w:name="_Ref33475326"/>
      <w:bookmarkStart w:id="106" w:name="_Toc38811651"/>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11</w:t>
      </w:r>
      <w:r w:rsidRPr="00F76A6C">
        <w:rPr>
          <w:b/>
          <w:bCs/>
        </w:rPr>
        <w:fldChar w:fldCharType="end"/>
      </w:r>
      <w:bookmarkEnd w:id="105"/>
      <w:r w:rsidRPr="00F76A6C">
        <w:rPr>
          <w:b/>
          <w:bCs/>
        </w:rPr>
        <w:t>.</w:t>
      </w:r>
      <w:r w:rsidRPr="00F76A6C">
        <w:t xml:space="preserve"> Modeled daytime traffic noise levels (dB</w:t>
      </w:r>
      <w:r w:rsidR="006518C5" w:rsidRPr="00F76A6C">
        <w:t>(A)</w:t>
      </w:r>
      <w:r w:rsidRPr="00F76A6C">
        <w:t xml:space="preserve">) </w:t>
      </w:r>
      <w:r w:rsidR="00A27E18" w:rsidRPr="00F76A6C">
        <w:t xml:space="preserve">in Kallio and </w:t>
      </w:r>
      <w:proofErr w:type="spellStart"/>
      <w:r w:rsidR="00A27E18" w:rsidRPr="00F76A6C">
        <w:t>Vallila</w:t>
      </w:r>
      <w:proofErr w:type="spellEnd"/>
      <w:r w:rsidR="00A27E18" w:rsidRPr="00F76A6C">
        <w:t xml:space="preserve"> (</w:t>
      </w:r>
      <w:r w:rsidR="00E961F1" w:rsidRPr="00E961F1">
        <w:t>City of Helsinki: strategic noise mapping, 2017</w:t>
      </w:r>
      <w:r w:rsidR="00E961F1">
        <w:t>; visualization by the author</w:t>
      </w:r>
      <w:r w:rsidR="00E961F1" w:rsidRPr="00E961F1">
        <w:t>)</w:t>
      </w:r>
      <w:r w:rsidRPr="00F76A6C">
        <w:t>.</w:t>
      </w:r>
      <w:bookmarkEnd w:id="106"/>
      <w:r w:rsidR="00A34344" w:rsidRPr="00F76A6C">
        <w:t xml:space="preserve"> </w:t>
      </w:r>
    </w:p>
    <w:p w14:paraId="7157ED05" w14:textId="33D8A17D" w:rsidR="007A6F11" w:rsidRPr="00F76A6C" w:rsidRDefault="007A6F11" w:rsidP="007A6F11">
      <w:pPr>
        <w:pStyle w:val="Heading3"/>
      </w:pPr>
      <w:bookmarkStart w:id="107" w:name="_Toc39589987"/>
      <w:r w:rsidRPr="00F76A6C">
        <w:t>OpenStreetMap data</w:t>
      </w:r>
      <w:bookmarkEnd w:id="107"/>
    </w:p>
    <w:p w14:paraId="0F6BF7DB" w14:textId="68A64036" w:rsidR="00116119" w:rsidRPr="00F76A6C" w:rsidRDefault="00E14503" w:rsidP="00873115">
      <w:r w:rsidRPr="00F76A6C">
        <w:t>I downloaded a</w:t>
      </w:r>
      <w:r w:rsidR="00056A97" w:rsidRPr="00F76A6C">
        <w:t xml:space="preserve"> large </w:t>
      </w:r>
      <w:r w:rsidR="003946FD" w:rsidRPr="00F76A6C">
        <w:t>dataset</w:t>
      </w:r>
      <w:r w:rsidR="00056A97" w:rsidRPr="00F76A6C">
        <w:t xml:space="preserve"> of </w:t>
      </w:r>
      <w:r w:rsidR="00AB4993" w:rsidRPr="00F76A6C">
        <w:t xml:space="preserve">street </w:t>
      </w:r>
      <w:r w:rsidR="0038739D" w:rsidRPr="00F76A6C">
        <w:t xml:space="preserve">network </w:t>
      </w:r>
      <w:r w:rsidR="000A5E9E" w:rsidRPr="00F76A6C">
        <w:t>feature</w:t>
      </w:r>
      <w:r w:rsidR="003946FD" w:rsidRPr="00F76A6C">
        <w:t>s</w:t>
      </w:r>
      <w:r w:rsidR="00962C97" w:rsidRPr="00F76A6C">
        <w:t xml:space="preserve"> </w:t>
      </w:r>
      <w:r w:rsidR="00056A97" w:rsidRPr="00F76A6C">
        <w:t xml:space="preserve">from OpenStreetMap (OSM) for </w:t>
      </w:r>
      <w:r w:rsidR="008B61E7" w:rsidRPr="00F76A6C">
        <w:t xml:space="preserve">walkable </w:t>
      </w:r>
      <w:r w:rsidR="001F07BA" w:rsidRPr="00F76A6C">
        <w:t xml:space="preserve">street </w:t>
      </w:r>
      <w:r w:rsidR="008B61E7" w:rsidRPr="00F76A6C">
        <w:t xml:space="preserve">network </w:t>
      </w:r>
      <w:r w:rsidR="001F07BA" w:rsidRPr="00F76A6C">
        <w:t xml:space="preserve">graph </w:t>
      </w:r>
      <w:r w:rsidR="008B61E7" w:rsidRPr="00F76A6C">
        <w:t>construction.</w:t>
      </w:r>
      <w:r w:rsidR="00873115" w:rsidRPr="00F76A6C">
        <w:t xml:space="preserve"> The </w:t>
      </w:r>
      <w:r w:rsidR="009629FE" w:rsidRPr="00F76A6C">
        <w:t>data</w:t>
      </w:r>
      <w:r w:rsidR="00B14C32" w:rsidRPr="00F76A6C">
        <w:t xml:space="preserve"> </w:t>
      </w:r>
      <w:r w:rsidR="009629FE" w:rsidRPr="00F76A6C">
        <w:t>was</w:t>
      </w:r>
      <w:r w:rsidR="00FE288E" w:rsidRPr="00F76A6C">
        <w:t xml:space="preserve"> </w:t>
      </w:r>
      <w:r w:rsidR="00C85E93" w:rsidRPr="00F76A6C">
        <w:t>queried</w:t>
      </w:r>
      <w:r w:rsidR="00873115" w:rsidRPr="00F76A6C">
        <w:t xml:space="preserve"> </w:t>
      </w:r>
      <w:r w:rsidR="000C5B6A" w:rsidRPr="00F76A6C">
        <w:t>from</w:t>
      </w:r>
      <w:r w:rsidR="00FE288E" w:rsidRPr="00F76A6C">
        <w:t xml:space="preserve"> </w:t>
      </w:r>
      <w:r w:rsidR="00817794" w:rsidRPr="00F76A6C">
        <w:fldChar w:fldCharType="begin"/>
      </w:r>
      <w:r w:rsidR="00F25FE5" w:rsidRPr="00F76A6C">
        <w:instrText xml:space="preserve"> ADDIN ZOTERO_ITEM CSL_CITATION {"citationID":"P1ShH89b","properties":{"formattedCitation":"({\\i{}Overpass API}, 2020)","plainCitation":"(Overpass API, 2020)","dontUpdate":true,"noteIndex":0},"citationItems":[{"id":888,"uris":["http://zotero.org/users/5467145/items/E9UYVTSU"],"uri":["http://zotero.org/users/5467145/items/E9UYVTSU"],"itemData":{"id":888,"type":"webpage","title":"Overpass API","URL":"https://wiki.openstreetmap.org/wiki/Overpass_API (accessed on 10 April 2019)","issued":{"date-parts":[["2019"]]}}}],"schema":"https://github.com/citation-style-language/schema/raw/master/csl-citation.json"} </w:instrText>
      </w:r>
      <w:r w:rsidR="00817794" w:rsidRPr="00F76A6C">
        <w:fldChar w:fldCharType="separate"/>
      </w:r>
      <w:r w:rsidR="00817794" w:rsidRPr="00F76A6C">
        <w:t>Overpass API (2019)</w:t>
      </w:r>
      <w:r w:rsidR="00817794" w:rsidRPr="00F76A6C">
        <w:fldChar w:fldCharType="end"/>
      </w:r>
      <w:r w:rsidR="00873115" w:rsidRPr="00F76A6C">
        <w:t xml:space="preserve"> which allowed using </w:t>
      </w:r>
      <w:r w:rsidR="00266FA7" w:rsidRPr="00F76A6C">
        <w:t xml:space="preserve">a custom query </w:t>
      </w:r>
      <w:r w:rsidR="002A37D0" w:rsidRPr="00F76A6C">
        <w:t xml:space="preserve">string </w:t>
      </w:r>
      <w:r w:rsidR="00873115" w:rsidRPr="00F76A6C">
        <w:t xml:space="preserve">to </w:t>
      </w:r>
      <w:r w:rsidR="005C2BF4" w:rsidRPr="00F76A6C">
        <w:t>request only</w:t>
      </w:r>
      <w:r w:rsidR="00873115" w:rsidRPr="00F76A6C">
        <w:t xml:space="preserve"> the </w:t>
      </w:r>
      <w:r w:rsidR="0054173D" w:rsidRPr="00F76A6C">
        <w:t>appropriate</w:t>
      </w:r>
      <w:r w:rsidR="001A5555" w:rsidRPr="00F76A6C">
        <w:t xml:space="preserve"> </w:t>
      </w:r>
      <w:r w:rsidR="00873115" w:rsidRPr="00F76A6C">
        <w:t>features</w:t>
      </w:r>
      <w:r w:rsidR="00DC3C22" w:rsidRPr="00F76A6C">
        <w:t xml:space="preserve"> based</w:t>
      </w:r>
      <w:r w:rsidR="00F25A3A" w:rsidRPr="00F76A6C">
        <w:t xml:space="preserve"> on their attributes</w:t>
      </w:r>
      <w:r w:rsidR="00873115" w:rsidRPr="00F76A6C">
        <w:t>.</w:t>
      </w:r>
      <w:r w:rsidR="000C5B6A" w:rsidRPr="00F76A6C">
        <w:t xml:space="preserve"> </w:t>
      </w:r>
      <w:r w:rsidR="003147A4" w:rsidRPr="00F76A6C">
        <w:t xml:space="preserve">The python library </w:t>
      </w:r>
      <w:r w:rsidR="000C5B6A" w:rsidRPr="00F76A6C">
        <w:t xml:space="preserve">OSMnx </w:t>
      </w:r>
      <w:r w:rsidR="00E47102" w:rsidRPr="00F76A6C">
        <w:fldChar w:fldCharType="begin"/>
      </w:r>
      <w:r w:rsidR="00E47102" w:rsidRPr="00F76A6C">
        <w:instrText xml:space="preserve"> ADDIN ZOTERO_ITEM CSL_CITATION {"citationID":"VBRjmN6b","properties":{"formattedCitation":"(Boeing, 2017)","plainCitation":"(Boeing, 2017)","noteIndex":0},"citationItems":[{"id":301,"uris":["http://zotero.org/users/5467145/items/DYUJRUIH"],"uri":["http://zotero.org/users/5467145/items/DYUJRUIH"],"itemData":{"id":301,"type":"article-journal","container-title":"Computers, Environment and Urban Systems","page":"126–139","source":"Google Scholar","title":"OSMnx: New methods for acquiring, constructing, analyzing, and visualizing complex street networks","title-short":"OSMnx","volume":"65","author":[{"family":"Boeing","given":"Geoff"}],"issued":{"date-parts":[["2017"]]}}}],"schema":"https://github.com/citation-style-language/schema/raw/master/csl-citation.json"} </w:instrText>
      </w:r>
      <w:r w:rsidR="00E47102" w:rsidRPr="00F76A6C">
        <w:fldChar w:fldCharType="separate"/>
      </w:r>
      <w:r w:rsidR="00E47102" w:rsidRPr="00F76A6C">
        <w:t>(Boeing, 2017)</w:t>
      </w:r>
      <w:r w:rsidR="00E47102" w:rsidRPr="00F76A6C">
        <w:fldChar w:fldCharType="end"/>
      </w:r>
      <w:r w:rsidR="0089653A" w:rsidRPr="00F76A6C">
        <w:t xml:space="preserve"> </w:t>
      </w:r>
      <w:r w:rsidR="000C5B6A" w:rsidRPr="00F76A6C">
        <w:t xml:space="preserve">provided a practical way </w:t>
      </w:r>
      <w:r w:rsidR="00AB2649" w:rsidRPr="00F76A6C">
        <w:t xml:space="preserve">for </w:t>
      </w:r>
      <w:r w:rsidR="000C5B6A" w:rsidRPr="00F76A6C">
        <w:t>accessing the API</w:t>
      </w:r>
      <w:r w:rsidR="00A126CC" w:rsidRPr="00F76A6C">
        <w:t xml:space="preserve"> </w:t>
      </w:r>
      <w:r w:rsidR="00067ED1" w:rsidRPr="00F76A6C">
        <w:t>and</w:t>
      </w:r>
      <w:r w:rsidR="00A126CC" w:rsidRPr="00F76A6C">
        <w:t xml:space="preserve"> </w:t>
      </w:r>
      <w:r w:rsidR="005B0821" w:rsidRPr="00F76A6C">
        <w:t>using</w:t>
      </w:r>
      <w:r w:rsidR="0089653A" w:rsidRPr="00F76A6C">
        <w:t xml:space="preserve"> </w:t>
      </w:r>
      <w:r w:rsidR="005B0821" w:rsidRPr="00F76A6C">
        <w:t>a</w:t>
      </w:r>
      <w:r w:rsidR="0089653A" w:rsidRPr="00F76A6C">
        <w:t xml:space="preserve"> </w:t>
      </w:r>
      <w:r w:rsidR="00A126CC" w:rsidRPr="00F76A6C">
        <w:t>customized query string.</w:t>
      </w:r>
      <w:r w:rsidR="000C5B6A" w:rsidRPr="00F76A6C">
        <w:t xml:space="preserve"> </w:t>
      </w:r>
      <w:r w:rsidR="00B4498A" w:rsidRPr="00F76A6C">
        <w:t xml:space="preserve">The query string was </w:t>
      </w:r>
      <w:r w:rsidR="002A37D0" w:rsidRPr="00F76A6C">
        <w:t>based on the</w:t>
      </w:r>
      <w:r w:rsidR="00B4498A" w:rsidRPr="00F76A6C">
        <w:t xml:space="preserve"> default query string of OSMnx for walkable </w:t>
      </w:r>
      <w:r w:rsidR="00473EBE" w:rsidRPr="00F76A6C">
        <w:t>street feature</w:t>
      </w:r>
      <w:r w:rsidR="00E43FF0" w:rsidRPr="00F76A6C">
        <w:t>s</w:t>
      </w:r>
      <w:r w:rsidR="00BA5793" w:rsidRPr="00F76A6C">
        <w:t xml:space="preserve"> </w:t>
      </w:r>
      <w:r w:rsidR="00EB4C55" w:rsidRPr="00F76A6C">
        <w:t>but</w:t>
      </w:r>
      <w:r w:rsidR="00BA5793" w:rsidRPr="00F76A6C">
        <w:t xml:space="preserve"> adjusted to exclude </w:t>
      </w:r>
      <w:r w:rsidR="00D94628" w:rsidRPr="00F76A6C">
        <w:t>several</w:t>
      </w:r>
      <w:r w:rsidR="00BA5793" w:rsidRPr="00F76A6C">
        <w:t xml:space="preserve"> unwalkable features</w:t>
      </w:r>
      <w:r w:rsidR="00E43FF0" w:rsidRPr="00F76A6C">
        <w:t xml:space="preserve"> </w:t>
      </w:r>
      <w:r w:rsidR="00AE5A2A" w:rsidRPr="00F76A6C">
        <w:t>(</w:t>
      </w:r>
      <w:r w:rsidR="00AE5A2A" w:rsidRPr="00F76A6C">
        <w:fldChar w:fldCharType="begin"/>
      </w:r>
      <w:r w:rsidR="00AE5A2A" w:rsidRPr="00F76A6C">
        <w:instrText xml:space="preserve"> REF _Ref33792283 \h </w:instrText>
      </w:r>
      <w:r w:rsidR="002B4482" w:rsidRPr="00F76A6C">
        <w:instrText xml:space="preserve"> \* MERGEFORMAT </w:instrText>
      </w:r>
      <w:r w:rsidR="00AE5A2A" w:rsidRPr="00F76A6C">
        <w:fldChar w:fldCharType="separate"/>
      </w:r>
      <w:r w:rsidR="004A4362" w:rsidRPr="00F76A6C">
        <w:t>Table 2</w:t>
      </w:r>
      <w:r w:rsidR="00AE5A2A" w:rsidRPr="00F76A6C">
        <w:fldChar w:fldCharType="end"/>
      </w:r>
      <w:r w:rsidR="00AE5A2A" w:rsidRPr="00F76A6C">
        <w:t>)</w:t>
      </w:r>
      <w:r w:rsidR="00B4498A" w:rsidRPr="00F76A6C">
        <w:t>.</w:t>
      </w:r>
      <w:r w:rsidR="00AF128E" w:rsidRPr="00F76A6C">
        <w:t xml:space="preserve"> </w:t>
      </w:r>
    </w:p>
    <w:p w14:paraId="7BB65F2C" w14:textId="1CA3E6C9" w:rsidR="00083040" w:rsidRPr="00F76A6C" w:rsidRDefault="00784111" w:rsidP="00873115">
      <w:r w:rsidRPr="00F76A6C">
        <w:t>Yet, s</w:t>
      </w:r>
      <w:r w:rsidR="00116119" w:rsidRPr="00F76A6C">
        <w:t xml:space="preserve">ome unwalkable street features were needed to be filtered out from the graph only after creating </w:t>
      </w:r>
      <w:r w:rsidR="007C6FF4" w:rsidRPr="00F76A6C">
        <w:t>it</w:t>
      </w:r>
      <w:r w:rsidR="00116119" w:rsidRPr="00F76A6C">
        <w:t xml:space="preserve"> due to limitations in the querying capabilities of OSMnx. Hence, a subsequent download of unwalkable street network data was require</w:t>
      </w:r>
      <w:r w:rsidR="008E08B3" w:rsidRPr="00F76A6C">
        <w:t>d</w:t>
      </w:r>
      <w:r w:rsidR="00116119" w:rsidRPr="00F76A6C">
        <w:t xml:space="preserve">. </w:t>
      </w:r>
    </w:p>
    <w:p w14:paraId="2729F386" w14:textId="4B74AB20" w:rsidR="00AE5A2A" w:rsidRPr="00F76A6C" w:rsidRDefault="00577308" w:rsidP="00F906ED">
      <w:r w:rsidRPr="00F76A6C">
        <w:t xml:space="preserve">Choosing OSM data as the basis of the walkable street network graph </w:t>
      </w:r>
      <w:r w:rsidR="00BD6692" w:rsidRPr="00F76A6C">
        <w:t>can</w:t>
      </w:r>
      <w:r w:rsidRPr="00F76A6C">
        <w:t xml:space="preserve"> be justified </w:t>
      </w:r>
      <w:r w:rsidR="004753CE" w:rsidRPr="00F76A6C">
        <w:t>with</w:t>
      </w:r>
      <w:r w:rsidR="00187779" w:rsidRPr="00F76A6C">
        <w:t xml:space="preserve"> at least three</w:t>
      </w:r>
      <w:r w:rsidRPr="00F76A6C">
        <w:t xml:space="preserve"> arguments</w:t>
      </w:r>
      <w:r w:rsidR="00F906ED" w:rsidRPr="00F76A6C">
        <w:t xml:space="preserve">. </w:t>
      </w:r>
      <w:r w:rsidR="007F7870" w:rsidRPr="00F76A6C">
        <w:t xml:space="preserve">As demonstrated </w:t>
      </w:r>
      <w:r w:rsidR="001C4E7C" w:rsidRPr="00F76A6C">
        <w:t>by</w:t>
      </w:r>
      <w:r w:rsidR="007F7870" w:rsidRPr="00F76A6C">
        <w:t xml:space="preserve"> a number of studies, e.g. </w:t>
      </w:r>
      <w:r w:rsidR="007F7870" w:rsidRPr="00F76A6C">
        <w:fldChar w:fldCharType="begin"/>
      </w:r>
      <w:r w:rsidR="00F25FE5" w:rsidRPr="00F76A6C">
        <w:instrText xml:space="preserve"> ADDIN ZOTERO_ITEM CSL_CITATION {"citationID":"JzT7wPAa","properties":{"formattedCitation":"(Zielstra &amp; Hochmair, 2011, 2012)","plainCitation":"(Zielstra &amp; Hochmair, 2011, 2012)","dontUpdate":true,"noteIndex":0},"citationItems":[{"id":893,"uris":["http://zotero.org/users/5467145/items/63DICPHN"],"uri":["http://zotero.org/users/5467145/items/63DICPHN"],"itemData":{"id":893,"type":"article-journal","container-title":"Transportation Research Record","issue":"1","note":"publisher: SAGE Publications Sage CA: Los Angeles, CA","page":"145–152","source":"Google Scholar","title":"Comparative study of pedestrian accessibility to transit stations using free and proprietary network data","volume":"2217","author":[{"family":"Zielstra","given":"Dennis"},{"family":"Hochmair","given":"Hartwig H."}],"issued":{"date-parts":[["2011"]]}}},{"id":889,"uris":["http://zotero.org/users/5467145/items/N7GG2HGJ"],"uri":["http://zotero.org/users/5467145/items/N7GG2HGJ"],"itemData":{"id":889,"type":"article-journal","container-title":"Transportation Research Record","issue":"1","note":"publisher: SAGE Publications Sage CA: Los Angeles, CA","page":"41–47","source":"Google Scholar","title":"Using free and proprietary data to compare shortest-path lengths for effective pedestrian routing in street networks","volume":"2299","author":[{"family":"Zielstra","given":"Dennis"},{"family":"Hochmair","given":"Hartwig H."}],"issued":{"date-parts":[["2012"]]}}}],"schema":"https://github.com/citation-style-language/schema/raw/master/csl-citation.json"} </w:instrText>
      </w:r>
      <w:r w:rsidR="007F7870" w:rsidRPr="00F76A6C">
        <w:fldChar w:fldCharType="separate"/>
      </w:r>
      <w:r w:rsidR="007F7870" w:rsidRPr="00F76A6C">
        <w:t>Zielstra &amp; Hochmair (2011, 2012)</w:t>
      </w:r>
      <w:r w:rsidR="007F7870" w:rsidRPr="00F76A6C">
        <w:fldChar w:fldCharType="end"/>
      </w:r>
      <w:r w:rsidR="007F7870" w:rsidRPr="00F76A6C">
        <w:t xml:space="preserve">, </w:t>
      </w:r>
      <w:r w:rsidR="00BB2AB3" w:rsidRPr="00F76A6C">
        <w:t xml:space="preserve">OSM often </w:t>
      </w:r>
      <w:r w:rsidR="00187779" w:rsidRPr="00F76A6C">
        <w:t xml:space="preserve">contains a comprehensive set of </w:t>
      </w:r>
      <w:r w:rsidR="00BB2AB3" w:rsidRPr="00F76A6C">
        <w:t>walkable street features</w:t>
      </w:r>
      <w:r w:rsidR="00FD0537" w:rsidRPr="00F76A6C">
        <w:t xml:space="preserve"> </w:t>
      </w:r>
      <w:r w:rsidR="00187779" w:rsidRPr="00F76A6C">
        <w:t>of</w:t>
      </w:r>
      <w:r w:rsidR="00FD0537" w:rsidRPr="00F76A6C">
        <w:t xml:space="preserve"> </w:t>
      </w:r>
      <w:r w:rsidR="00187779" w:rsidRPr="00F76A6C">
        <w:t>major cities</w:t>
      </w:r>
      <w:r w:rsidR="00110D0F" w:rsidRPr="00F76A6C">
        <w:t xml:space="preserve">, </w:t>
      </w:r>
      <w:r w:rsidR="00FD0537" w:rsidRPr="00F76A6C">
        <w:t xml:space="preserve">since </w:t>
      </w:r>
      <w:r w:rsidR="00187779" w:rsidRPr="00F76A6C">
        <w:t xml:space="preserve">the data is </w:t>
      </w:r>
      <w:r w:rsidR="00110D0F" w:rsidRPr="00F76A6C">
        <w:lastRenderedPageBreak/>
        <w:t xml:space="preserve">updated by </w:t>
      </w:r>
      <w:r w:rsidR="008436E3" w:rsidRPr="00F76A6C">
        <w:t xml:space="preserve">active </w:t>
      </w:r>
      <w:r w:rsidR="00110D0F" w:rsidRPr="00F76A6C">
        <w:t>local OSM</w:t>
      </w:r>
      <w:r w:rsidR="00187779" w:rsidRPr="00F76A6C">
        <w:t xml:space="preserve"> communities</w:t>
      </w:r>
      <w:r w:rsidR="00F906ED" w:rsidRPr="00F76A6C">
        <w:t xml:space="preserve"> (1)</w:t>
      </w:r>
      <w:r w:rsidR="00BB2AB3" w:rsidRPr="00F76A6C">
        <w:t xml:space="preserve">. </w:t>
      </w:r>
      <w:r w:rsidR="006235B3" w:rsidRPr="00F76A6C">
        <w:t>The street network data used in the official route planner</w:t>
      </w:r>
      <w:r w:rsidRPr="00F76A6C">
        <w:t xml:space="preserve"> application of Helsinki Region Transport (</w:t>
      </w:r>
      <w:r w:rsidR="00DA6917" w:rsidRPr="00F76A6C">
        <w:t>HRT/</w:t>
      </w:r>
      <w:r w:rsidRPr="00F76A6C">
        <w:t>HSL)</w:t>
      </w:r>
      <w:r w:rsidR="00E53486" w:rsidRPr="00F76A6C">
        <w:t xml:space="preserve"> authority</w:t>
      </w:r>
      <w:r w:rsidRPr="00F76A6C">
        <w:t xml:space="preserve"> </w:t>
      </w:r>
      <w:r w:rsidR="006235B3" w:rsidRPr="00F76A6C">
        <w:t>is solely based on OSM data</w:t>
      </w:r>
      <w:r w:rsidR="00402020" w:rsidRPr="00F76A6C">
        <w:t>. Therefore,</w:t>
      </w:r>
      <w:r w:rsidR="006235B3" w:rsidRPr="00F76A6C">
        <w:t xml:space="preserve"> OSM </w:t>
      </w:r>
      <w:r w:rsidR="00D228BE" w:rsidRPr="00F76A6C">
        <w:t xml:space="preserve">data </w:t>
      </w:r>
      <w:r w:rsidR="006235B3" w:rsidRPr="00F76A6C">
        <w:t>of the area is</w:t>
      </w:r>
      <w:r w:rsidRPr="00F76A6C">
        <w:t xml:space="preserve"> </w:t>
      </w:r>
      <w:r w:rsidR="00CB5386" w:rsidRPr="00F76A6C">
        <w:t xml:space="preserve">kept up to date </w:t>
      </w:r>
      <w:r w:rsidRPr="00F76A6C">
        <w:t>by also professional</w:t>
      </w:r>
      <w:r w:rsidR="00F906ED" w:rsidRPr="00F76A6C">
        <w:t xml:space="preserve"> mappers (2)</w:t>
      </w:r>
      <w:r w:rsidR="0033563C" w:rsidRPr="00F76A6C">
        <w:t>.</w:t>
      </w:r>
      <w:r w:rsidR="00F906ED" w:rsidRPr="00F76A6C">
        <w:t xml:space="preserve"> </w:t>
      </w:r>
      <w:r w:rsidR="000703AD" w:rsidRPr="00F76A6C">
        <w:t>Moreover, the u</w:t>
      </w:r>
      <w:r w:rsidR="00536763" w:rsidRPr="00F76A6C">
        <w:t>se of</w:t>
      </w:r>
      <w:r w:rsidR="002F0B17" w:rsidRPr="00F76A6C">
        <w:t xml:space="preserve"> OSM</w:t>
      </w:r>
      <w:r w:rsidR="00CD27C7" w:rsidRPr="00F76A6C">
        <w:t xml:space="preserve"> data</w:t>
      </w:r>
      <w:r w:rsidR="002F0B17" w:rsidRPr="00F76A6C">
        <w:t xml:space="preserve"> allows easier adopting of the methodology in other study </w:t>
      </w:r>
      <w:r w:rsidR="00575D5C" w:rsidRPr="00F76A6C">
        <w:t xml:space="preserve">settings and </w:t>
      </w:r>
      <w:r w:rsidR="002F0B17" w:rsidRPr="00F76A6C">
        <w:t>areas</w:t>
      </w:r>
      <w:r w:rsidR="00F906ED" w:rsidRPr="00F76A6C">
        <w:t xml:space="preserve"> (3)</w:t>
      </w:r>
      <w:r w:rsidR="002F0B17" w:rsidRPr="00F76A6C">
        <w:t>.</w:t>
      </w:r>
      <w:r w:rsidR="006B0A8B" w:rsidRPr="00F76A6C">
        <w:t xml:space="preserve"> </w:t>
      </w:r>
    </w:p>
    <w:p w14:paraId="2C504A55" w14:textId="5609302C" w:rsidR="00AE5A2A" w:rsidRPr="00F76A6C" w:rsidRDefault="00AE5A2A" w:rsidP="00AE5A2A">
      <w:pPr>
        <w:pStyle w:val="TableCaption"/>
      </w:pPr>
      <w:bookmarkStart w:id="108" w:name="_Ref33792283"/>
      <w:bookmarkStart w:id="109" w:name="_Toc38811902"/>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4A4362" w:rsidRPr="00F76A6C">
        <w:rPr>
          <w:b/>
          <w:bCs/>
        </w:rPr>
        <w:t>2</w:t>
      </w:r>
      <w:r w:rsidRPr="00F76A6C">
        <w:rPr>
          <w:b/>
          <w:bCs/>
        </w:rPr>
        <w:fldChar w:fldCharType="end"/>
      </w:r>
      <w:bookmarkEnd w:id="108"/>
      <w:r w:rsidRPr="00F76A6C">
        <w:rPr>
          <w:b/>
          <w:bCs/>
        </w:rPr>
        <w:t>.</w:t>
      </w:r>
      <w:r w:rsidRPr="00F76A6C">
        <w:t xml:space="preserve"> Query strings for street network data downloads </w:t>
      </w:r>
      <w:r w:rsidR="00F64E9B" w:rsidRPr="00F76A6C">
        <w:t>to be used with</w:t>
      </w:r>
      <w:r w:rsidRPr="00F76A6C">
        <w:t xml:space="preserve"> Overpass API </w:t>
      </w:r>
      <w:r w:rsidR="00F64E9B" w:rsidRPr="00F76A6C">
        <w:t>and</w:t>
      </w:r>
      <w:r w:rsidRPr="00F76A6C">
        <w:t xml:space="preserve"> OSMnx python library.</w:t>
      </w:r>
      <w:bookmarkEnd w:id="109"/>
      <w:r w:rsidR="00082F87" w:rsidRPr="00F76A6C">
        <w:t xml:space="preserve"> </w:t>
      </w:r>
    </w:p>
    <w:tbl>
      <w:tblPr>
        <w:tblStyle w:val="TableGrid"/>
        <w:tblW w:w="920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47"/>
        <w:gridCol w:w="6662"/>
      </w:tblGrid>
      <w:tr w:rsidR="00AE5A2A" w:rsidRPr="00F76A6C" w14:paraId="67571624" w14:textId="77777777" w:rsidTr="0000314F">
        <w:trPr>
          <w:trHeight w:val="561"/>
        </w:trPr>
        <w:tc>
          <w:tcPr>
            <w:tcW w:w="2547" w:type="dxa"/>
            <w:tcBorders>
              <w:left w:val="single" w:sz="4" w:space="0" w:color="FFFFFF"/>
              <w:right w:val="single" w:sz="4" w:space="0" w:color="FFFFFF"/>
            </w:tcBorders>
          </w:tcPr>
          <w:p w14:paraId="1F40623E" w14:textId="1D3F35FA" w:rsidR="00AE5A2A" w:rsidRPr="00F76A6C" w:rsidRDefault="00AE5A2A" w:rsidP="0000314F">
            <w:pPr>
              <w:pStyle w:val="TableText"/>
              <w:spacing w:before="240" w:after="160"/>
              <w:jc w:val="left"/>
            </w:pPr>
            <w:r w:rsidRPr="00F76A6C">
              <w:t>Graph</w:t>
            </w:r>
            <w:r w:rsidR="00624855" w:rsidRPr="00F76A6C">
              <w:t xml:space="preserve"> description</w:t>
            </w:r>
          </w:p>
        </w:tc>
        <w:tc>
          <w:tcPr>
            <w:tcW w:w="6662" w:type="dxa"/>
            <w:tcBorders>
              <w:left w:val="single" w:sz="4" w:space="0" w:color="FFFFFF"/>
              <w:right w:val="single" w:sz="4" w:space="0" w:color="FFFFFF"/>
            </w:tcBorders>
          </w:tcPr>
          <w:p w14:paraId="0405A351" w14:textId="77777777" w:rsidR="00AE5A2A" w:rsidRPr="00F76A6C" w:rsidRDefault="00AE5A2A" w:rsidP="0000314F">
            <w:pPr>
              <w:pStyle w:val="TableText"/>
              <w:spacing w:before="240" w:after="160"/>
              <w:jc w:val="left"/>
            </w:pPr>
            <w:r w:rsidRPr="00F76A6C">
              <w:t>Query string</w:t>
            </w:r>
          </w:p>
        </w:tc>
      </w:tr>
      <w:tr w:rsidR="00AE5A2A" w:rsidRPr="00F76A6C" w14:paraId="11EC6F6B" w14:textId="77777777" w:rsidTr="003C1318">
        <w:trPr>
          <w:trHeight w:val="1261"/>
        </w:trPr>
        <w:tc>
          <w:tcPr>
            <w:tcW w:w="2547" w:type="dxa"/>
            <w:tcBorders>
              <w:top w:val="single" w:sz="4" w:space="0" w:color="FFFFFF"/>
              <w:left w:val="single" w:sz="4" w:space="0" w:color="FFFFFF"/>
              <w:bottom w:val="single" w:sz="4" w:space="0" w:color="FFFFFF" w:themeColor="background1"/>
              <w:right w:val="single" w:sz="4" w:space="0" w:color="FFFFFF"/>
            </w:tcBorders>
          </w:tcPr>
          <w:p w14:paraId="12F95A5E" w14:textId="77777777" w:rsidR="00AE5A2A" w:rsidRPr="00F76A6C" w:rsidRDefault="00AE5A2A" w:rsidP="0000314F">
            <w:pPr>
              <w:pStyle w:val="TableText"/>
              <w:spacing w:before="360" w:after="200" w:line="240" w:lineRule="auto"/>
              <w:jc w:val="left"/>
              <w:rPr>
                <w:sz w:val="20"/>
                <w:szCs w:val="22"/>
              </w:rPr>
            </w:pPr>
            <w:r w:rsidRPr="00F76A6C">
              <w:rPr>
                <w:sz w:val="20"/>
                <w:szCs w:val="22"/>
              </w:rPr>
              <w:t>Walkable street network graph</w:t>
            </w:r>
          </w:p>
        </w:tc>
        <w:tc>
          <w:tcPr>
            <w:tcW w:w="6662" w:type="dxa"/>
            <w:tcBorders>
              <w:top w:val="single" w:sz="4" w:space="0" w:color="FFFFFF"/>
              <w:left w:val="single" w:sz="4" w:space="0" w:color="FFFFFF"/>
              <w:bottom w:val="single" w:sz="4" w:space="0" w:color="FFFFFF" w:themeColor="background1"/>
              <w:right w:val="single" w:sz="4" w:space="0" w:color="FFFFFF"/>
            </w:tcBorders>
          </w:tcPr>
          <w:p w14:paraId="030C8239" w14:textId="77777777" w:rsidR="00AE5A2A" w:rsidRPr="00F76A6C" w:rsidRDefault="00AE5A2A" w:rsidP="0000314F">
            <w:pPr>
              <w:pStyle w:val="TableText"/>
              <w:spacing w:before="360" w:after="200" w:line="240" w:lineRule="auto"/>
              <w:jc w:val="left"/>
              <w:rPr>
                <w:sz w:val="20"/>
                <w:szCs w:val="22"/>
              </w:rPr>
            </w:pPr>
            <w:r w:rsidRPr="00F76A6C">
              <w:rPr>
                <w:sz w:val="20"/>
                <w:szCs w:val="22"/>
              </w:rPr>
              <w:t>["area</w:t>
            </w:r>
            <w:proofErr w:type="gramStart"/>
            <w:r w:rsidRPr="00F76A6C">
              <w:rPr>
                <w:sz w:val="20"/>
                <w:szCs w:val="22"/>
              </w:rPr>
              <w:t>"!~</w:t>
            </w:r>
            <w:proofErr w:type="gramEnd"/>
            <w:r w:rsidRPr="00F76A6C">
              <w:rPr>
                <w:sz w:val="20"/>
                <w:szCs w:val="22"/>
              </w:rPr>
              <w:t>"yes"]["highway"!~"trunk_link|motor|proposed|construction|abandoned|platform|raceway"]["foot"!~"no"]["service"!~"private"]["access"!~"private"]</w:t>
            </w:r>
          </w:p>
        </w:tc>
      </w:tr>
      <w:tr w:rsidR="00AE5A2A" w:rsidRPr="00F76A6C" w14:paraId="31FF1D18" w14:textId="77777777" w:rsidTr="003C1318">
        <w:trPr>
          <w:trHeight w:val="1246"/>
        </w:trPr>
        <w:tc>
          <w:tcPr>
            <w:tcW w:w="2547" w:type="dxa"/>
            <w:tcBorders>
              <w:top w:val="single" w:sz="4" w:space="0" w:color="FFFFFF" w:themeColor="background1"/>
              <w:left w:val="single" w:sz="4" w:space="0" w:color="FFFFFF"/>
              <w:bottom w:val="single" w:sz="4" w:space="0" w:color="auto"/>
              <w:right w:val="single" w:sz="4" w:space="0" w:color="FFFFFF"/>
            </w:tcBorders>
          </w:tcPr>
          <w:p w14:paraId="367B23E1" w14:textId="24A7A389" w:rsidR="00AE5A2A" w:rsidRPr="00F76A6C" w:rsidRDefault="008B26DB" w:rsidP="0000314F">
            <w:pPr>
              <w:pStyle w:val="TableText"/>
              <w:spacing w:after="200" w:line="240" w:lineRule="auto"/>
              <w:jc w:val="left"/>
              <w:rPr>
                <w:sz w:val="20"/>
                <w:szCs w:val="22"/>
              </w:rPr>
            </w:pPr>
            <w:r w:rsidRPr="00F76A6C">
              <w:rPr>
                <w:sz w:val="20"/>
                <w:szCs w:val="22"/>
              </w:rPr>
              <w:t>Additional g</w:t>
            </w:r>
            <w:r w:rsidR="00AE5A2A" w:rsidRPr="00F76A6C">
              <w:rPr>
                <w:sz w:val="20"/>
                <w:szCs w:val="22"/>
              </w:rPr>
              <w:t>raph of unwalkable street segments (e.g. service tunnels)</w:t>
            </w:r>
          </w:p>
        </w:tc>
        <w:tc>
          <w:tcPr>
            <w:tcW w:w="6662" w:type="dxa"/>
            <w:tcBorders>
              <w:top w:val="single" w:sz="4" w:space="0" w:color="FFFFFF" w:themeColor="background1"/>
              <w:left w:val="single" w:sz="4" w:space="0" w:color="FFFFFF"/>
              <w:bottom w:val="single" w:sz="4" w:space="0" w:color="auto"/>
              <w:right w:val="single" w:sz="4" w:space="0" w:color="FFFFFF"/>
            </w:tcBorders>
          </w:tcPr>
          <w:p w14:paraId="2D1C4E93" w14:textId="77777777" w:rsidR="00AE5A2A" w:rsidRPr="00F76A6C" w:rsidRDefault="00AE5A2A" w:rsidP="0000314F">
            <w:pPr>
              <w:pStyle w:val="TableText"/>
              <w:spacing w:after="200" w:line="240" w:lineRule="auto"/>
              <w:jc w:val="left"/>
              <w:rPr>
                <w:sz w:val="20"/>
                <w:szCs w:val="22"/>
              </w:rPr>
            </w:pPr>
            <w:r w:rsidRPr="00F76A6C">
              <w:rPr>
                <w:sz w:val="20"/>
                <w:szCs w:val="22"/>
              </w:rPr>
              <w:t>["area"!~"yes"]["highway"!~"trunk_link|motor|proposed|construction|abandoned|platform|raceway"]["foot"!~"no"]["service"!~"private"]["access"!~"private"]["highway"~"service"]["layer"~"-1|-2|-3|-4|-5|-6|-7"]</w:t>
            </w:r>
          </w:p>
        </w:tc>
      </w:tr>
    </w:tbl>
    <w:p w14:paraId="5F81C049" w14:textId="77777777" w:rsidR="00AE5A2A" w:rsidRPr="00F76A6C" w:rsidRDefault="00AE5A2A" w:rsidP="00AE5A2A"/>
    <w:p w14:paraId="2DD3675B" w14:textId="15C8262E" w:rsidR="007A6F11" w:rsidRPr="00F76A6C" w:rsidRDefault="0027702A" w:rsidP="00ED0F8F">
      <w:pPr>
        <w:pStyle w:val="Heading3"/>
      </w:pPr>
      <w:bookmarkStart w:id="110" w:name="_Toc39589988"/>
      <w:r w:rsidRPr="00F76A6C">
        <w:t xml:space="preserve">Register based origin-destination (OD) </w:t>
      </w:r>
      <w:r w:rsidR="007375B8" w:rsidRPr="00F76A6C">
        <w:t xml:space="preserve">commuting </w:t>
      </w:r>
      <w:commentRangeStart w:id="111"/>
      <w:r w:rsidRPr="00F76A6C">
        <w:t>data</w:t>
      </w:r>
      <w:commentRangeEnd w:id="111"/>
      <w:r w:rsidR="001D021C">
        <w:rPr>
          <w:rStyle w:val="CommentReference"/>
          <w:rFonts w:eastAsiaTheme="minorHAnsi" w:cs="Times New Roman"/>
          <w:b w:val="0"/>
          <w:color w:val="auto"/>
          <w:spacing w:val="0"/>
        </w:rPr>
        <w:commentReference w:id="111"/>
      </w:r>
      <w:bookmarkEnd w:id="110"/>
    </w:p>
    <w:p w14:paraId="52424509" w14:textId="291D11DC" w:rsidR="00E10691" w:rsidRPr="00F76A6C" w:rsidRDefault="00B70D8E" w:rsidP="000D3FE9">
      <w:r>
        <w:t xml:space="preserve">I </w:t>
      </w:r>
      <w:r w:rsidRPr="00F76A6C">
        <w:t xml:space="preserve">acquired </w:t>
      </w:r>
      <w:r>
        <w:t>c</w:t>
      </w:r>
      <w:r w:rsidR="007F0870" w:rsidRPr="00F76A6C">
        <w:t>ensus</w:t>
      </w:r>
      <w:r w:rsidR="000D3FE9" w:rsidRPr="00F76A6C">
        <w:t>-based commuting data</w:t>
      </w:r>
      <w:r w:rsidR="00411F74" w:rsidRPr="00F76A6C">
        <w:t xml:space="preserve"> (T06_tma_e_TOL2008_2016_hel)</w:t>
      </w:r>
      <w:r w:rsidR="000D3FE9" w:rsidRPr="00F76A6C">
        <w:t xml:space="preserve"> </w:t>
      </w:r>
      <w:commentRangeStart w:id="112"/>
      <w:commentRangeEnd w:id="112"/>
      <w:r w:rsidR="00AF6DBD">
        <w:rPr>
          <w:rStyle w:val="CommentReference"/>
        </w:rPr>
        <w:commentReference w:id="112"/>
      </w:r>
      <w:r w:rsidR="000D3FE9" w:rsidRPr="00F76A6C">
        <w:t xml:space="preserve">for the study </w:t>
      </w:r>
      <w:r w:rsidR="00C9540F" w:rsidRPr="00F76A6C">
        <w:t xml:space="preserve">to </w:t>
      </w:r>
      <w:r w:rsidR="003E54D0" w:rsidRPr="00F76A6C">
        <w:t>enable</w:t>
      </w:r>
      <w:r w:rsidR="00C9540F" w:rsidRPr="00F76A6C">
        <w:t xml:space="preserve"> </w:t>
      </w:r>
      <w:r w:rsidR="003E54D0" w:rsidRPr="00F76A6C">
        <w:t>public transport itinerary planning</w:t>
      </w:r>
      <w:r w:rsidR="000D3FE9" w:rsidRPr="00F76A6C">
        <w:t xml:space="preserve"> from homes to workplaces</w:t>
      </w:r>
      <w:r w:rsidR="003E54D0" w:rsidRPr="00F76A6C">
        <w:t>. The planned itineraries were needed</w:t>
      </w:r>
      <w:r w:rsidR="001A2068" w:rsidRPr="00F76A6C">
        <w:t xml:space="preserve"> for</w:t>
      </w:r>
      <w:r w:rsidR="00A464DD" w:rsidRPr="00F76A6C">
        <w:t xml:space="preserve"> </w:t>
      </w:r>
      <w:r w:rsidR="003E54D0" w:rsidRPr="00F76A6C">
        <w:t>the</w:t>
      </w:r>
      <w:r w:rsidR="000D3FE9" w:rsidRPr="00F76A6C">
        <w:t xml:space="preserve"> assessment</w:t>
      </w:r>
      <w:r w:rsidR="003E54D0" w:rsidRPr="00F76A6C">
        <w:t xml:space="preserve"> of pedestrians’ exposure to traffic noise</w:t>
      </w:r>
      <w:r w:rsidR="000D3FE9" w:rsidRPr="00F76A6C">
        <w:t xml:space="preserve">. </w:t>
      </w:r>
      <w:r w:rsidR="003C17F1" w:rsidRPr="00F76A6C">
        <w:t xml:space="preserve">The </w:t>
      </w:r>
      <w:r w:rsidR="00A464DD" w:rsidRPr="00F76A6C">
        <w:t xml:space="preserve">commuting </w:t>
      </w:r>
      <w:r w:rsidR="003C17F1" w:rsidRPr="00F76A6C">
        <w:t xml:space="preserve">data was produced by Statistics Finland and </w:t>
      </w:r>
      <w:r w:rsidR="00111F84" w:rsidRPr="00F76A6C">
        <w:t xml:space="preserve">provided </w:t>
      </w:r>
      <w:r w:rsidR="003C17F1" w:rsidRPr="00F76A6C">
        <w:t>by the Finnish Environment Institute.</w:t>
      </w:r>
      <w:r w:rsidR="00933117" w:rsidRPr="00F76A6C">
        <w:t xml:space="preserve"> It is commonly referred to as YKR-commuting data (“</w:t>
      </w:r>
      <w:proofErr w:type="spellStart"/>
      <w:r w:rsidR="00933117" w:rsidRPr="00F76A6C">
        <w:t>Yhdyskuntarakenteen</w:t>
      </w:r>
      <w:proofErr w:type="spellEnd"/>
      <w:r w:rsidR="00933117" w:rsidRPr="00F76A6C">
        <w:t xml:space="preserve"> </w:t>
      </w:r>
      <w:proofErr w:type="spellStart"/>
      <w:r w:rsidR="00933117" w:rsidRPr="00F76A6C">
        <w:t>seurannan</w:t>
      </w:r>
      <w:proofErr w:type="spellEnd"/>
      <w:r w:rsidR="00933117" w:rsidRPr="00F76A6C">
        <w:t xml:space="preserve"> </w:t>
      </w:r>
      <w:proofErr w:type="spellStart"/>
      <w:r w:rsidR="00933117" w:rsidRPr="00F76A6C">
        <w:t>aineistot</w:t>
      </w:r>
      <w:proofErr w:type="spellEnd"/>
      <w:r w:rsidR="00933117" w:rsidRPr="00F76A6C">
        <w:t>”).</w:t>
      </w:r>
      <w:r w:rsidR="003C17F1" w:rsidRPr="00F76A6C">
        <w:t xml:space="preserve"> </w:t>
      </w:r>
      <w:commentRangeStart w:id="113"/>
      <w:r w:rsidR="006D57A4" w:rsidRPr="00F76A6C">
        <w:t xml:space="preserve">In the data, </w:t>
      </w:r>
      <w:r w:rsidR="00FA19EF">
        <w:t xml:space="preserve">daily </w:t>
      </w:r>
      <w:r w:rsidR="006D57A4" w:rsidRPr="00F76A6C">
        <w:t xml:space="preserve">commutes are reported by aggregated origin-destination (OD) flows between 250 m statistical grid cells covering the whole country. </w:t>
      </w:r>
      <w:commentRangeEnd w:id="113"/>
      <w:r w:rsidR="006A35FA">
        <w:rPr>
          <w:rStyle w:val="CommentReference"/>
        </w:rPr>
        <w:commentReference w:id="113"/>
      </w:r>
      <w:r w:rsidR="006D57A4" w:rsidRPr="00F76A6C">
        <w:t xml:space="preserve">Essentially, </w:t>
      </w:r>
      <w:r w:rsidR="00B33199" w:rsidRPr="00F76A6C">
        <w:t>a</w:t>
      </w:r>
      <w:r w:rsidR="005B2D64" w:rsidRPr="00F76A6C">
        <w:t xml:space="preserve"> commuting </w:t>
      </w:r>
      <w:r w:rsidR="006D57A4" w:rsidRPr="00F76A6C">
        <w:t>flow</w:t>
      </w:r>
      <w:r w:rsidR="005B2D64" w:rsidRPr="00F76A6C">
        <w:t xml:space="preserve"> for one OD (cell) pair is</w:t>
      </w:r>
      <w:r w:rsidR="006D57A4" w:rsidRPr="00F76A6C">
        <w:t xml:space="preserve"> </w:t>
      </w:r>
      <w:r w:rsidR="005B2D64" w:rsidRPr="00F76A6C">
        <w:t xml:space="preserve">reported </w:t>
      </w:r>
      <w:r w:rsidR="00B33199" w:rsidRPr="00F76A6C">
        <w:t>with</w:t>
      </w:r>
      <w:r w:rsidR="006D57A4" w:rsidRPr="00F76A6C">
        <w:t xml:space="preserve"> one row </w:t>
      </w:r>
      <w:r w:rsidR="00B33199" w:rsidRPr="00F76A6C">
        <w:t>in the data</w:t>
      </w:r>
      <w:r w:rsidR="006D57A4" w:rsidRPr="00F76A6C">
        <w:t xml:space="preserve">. </w:t>
      </w:r>
      <w:r w:rsidR="0009663A">
        <w:t xml:space="preserve">The data only includes commutes for which the coordinates of </w:t>
      </w:r>
      <w:r w:rsidR="00CB57D6">
        <w:t>both</w:t>
      </w:r>
      <w:r w:rsidR="0009663A">
        <w:t xml:space="preserve"> origin and destination are known</w:t>
      </w:r>
      <w:r w:rsidR="00C147DE">
        <w:t>. T</w:t>
      </w:r>
      <w:r w:rsidR="00604A08">
        <w:t>hus</w:t>
      </w:r>
      <w:r w:rsidR="00C147DE">
        <w:t>,</w:t>
      </w:r>
      <w:r w:rsidR="00604A08">
        <w:t xml:space="preserve"> </w:t>
      </w:r>
      <w:r w:rsidR="009734A5">
        <w:t xml:space="preserve">presumably </w:t>
      </w:r>
      <w:r w:rsidR="00604A08">
        <w:t xml:space="preserve">small share of all commutes </w:t>
      </w:r>
      <w:r w:rsidR="005B61F2">
        <w:t>was</w:t>
      </w:r>
      <w:r w:rsidR="00604A08">
        <w:t xml:space="preserve"> omitted in the analysis</w:t>
      </w:r>
      <w:r w:rsidR="0009663A">
        <w:t xml:space="preserve">. </w:t>
      </w:r>
      <w:r w:rsidR="00604A08">
        <w:t xml:space="preserve">Assessing the accuracy and quality of the commuting data were left outside the scope of the thesis. </w:t>
      </w:r>
      <w:r w:rsidR="0043327B" w:rsidRPr="00F76A6C">
        <w:t>Th</w:t>
      </w:r>
      <w:r w:rsidR="0009663A">
        <w:t>e</w:t>
      </w:r>
      <w:r w:rsidR="0043327B" w:rsidRPr="00F76A6C">
        <w:t xml:space="preserve"> only pre-processing </w:t>
      </w:r>
      <w:r w:rsidR="005078D5" w:rsidRPr="00F76A6C">
        <w:t xml:space="preserve">that </w:t>
      </w:r>
      <w:r w:rsidR="00383D60" w:rsidRPr="00F76A6C">
        <w:t xml:space="preserve">I did </w:t>
      </w:r>
      <w:r w:rsidR="0043327B" w:rsidRPr="00F76A6C">
        <w:t xml:space="preserve">for the data was </w:t>
      </w:r>
      <w:commentRangeStart w:id="114"/>
      <w:r w:rsidR="00383D60" w:rsidRPr="00F76A6C">
        <w:t>extraction</w:t>
      </w:r>
      <w:commentRangeEnd w:id="114"/>
      <w:r w:rsidR="006A35FA">
        <w:rPr>
          <w:rStyle w:val="CommentReference"/>
        </w:rPr>
        <w:commentReference w:id="114"/>
      </w:r>
      <w:r w:rsidR="00383D60" w:rsidRPr="00F76A6C">
        <w:t xml:space="preserve"> of </w:t>
      </w:r>
      <w:r w:rsidR="0043327B" w:rsidRPr="00F76A6C">
        <w:t xml:space="preserve">commuting flows that </w:t>
      </w:r>
      <w:commentRangeStart w:id="115"/>
      <w:r w:rsidR="0043327B" w:rsidRPr="00F76A6C">
        <w:t>originated in the study area</w:t>
      </w:r>
      <w:commentRangeEnd w:id="115"/>
      <w:r w:rsidR="006A35FA">
        <w:rPr>
          <w:rStyle w:val="CommentReference"/>
        </w:rPr>
        <w:commentReference w:id="115"/>
      </w:r>
      <w:r w:rsidR="00E10691" w:rsidRPr="00F76A6C">
        <w:t>.</w:t>
      </w:r>
      <w:r w:rsidR="005A25B1" w:rsidRPr="00F76A6C">
        <w:t xml:space="preserve"> </w:t>
      </w:r>
    </w:p>
    <w:p w14:paraId="501684F5" w14:textId="5BD0AA40" w:rsidR="00B41CC9" w:rsidRPr="00F76A6C" w:rsidRDefault="00871A0F" w:rsidP="00ED0F8F">
      <w:pPr>
        <w:pStyle w:val="Heading3"/>
      </w:pPr>
      <w:bookmarkStart w:id="116" w:name="_Toc39589989"/>
      <w:r w:rsidRPr="00F76A6C">
        <w:t>Online r</w:t>
      </w:r>
      <w:r w:rsidR="00DF5206" w:rsidRPr="00F76A6C">
        <w:t>outing service of the local public transport authority</w:t>
      </w:r>
      <w:bookmarkEnd w:id="116"/>
    </w:p>
    <w:p w14:paraId="2767BCBE" w14:textId="3BE18093" w:rsidR="00CC62B1" w:rsidRPr="00F76A6C" w:rsidRDefault="00A82018" w:rsidP="00E613F5">
      <w:r w:rsidRPr="00F76A6C">
        <w:t>I used t</w:t>
      </w:r>
      <w:r w:rsidR="009219A7" w:rsidRPr="00F76A6C">
        <w:t>he</w:t>
      </w:r>
      <w:r w:rsidR="00CC62B1" w:rsidRPr="00F76A6C">
        <w:t xml:space="preserve"> </w:t>
      </w:r>
      <w:r w:rsidR="00871A0F" w:rsidRPr="00F76A6C">
        <w:t>online route planner</w:t>
      </w:r>
      <w:r w:rsidR="00CC62B1" w:rsidRPr="00F76A6C">
        <w:t xml:space="preserve"> service of Helsinki Region Transport (HSL)</w:t>
      </w:r>
      <w:r w:rsidR="00E53486" w:rsidRPr="00F76A6C">
        <w:t xml:space="preserve"> authority</w:t>
      </w:r>
      <w:r w:rsidR="00CC62B1" w:rsidRPr="00F76A6C">
        <w:t xml:space="preserve"> </w:t>
      </w:r>
      <w:r w:rsidR="00A118B0" w:rsidRPr="00F76A6C">
        <w:t xml:space="preserve">in </w:t>
      </w:r>
      <w:r w:rsidR="008C042F" w:rsidRPr="00F76A6C">
        <w:t>plan</w:t>
      </w:r>
      <w:r w:rsidR="00A118B0" w:rsidRPr="00F76A6C">
        <w:t>ning</w:t>
      </w:r>
      <w:r w:rsidR="00CC62B1" w:rsidRPr="00F76A6C">
        <w:t xml:space="preserve"> </w:t>
      </w:r>
      <w:r w:rsidR="008C042F" w:rsidRPr="00F76A6C">
        <w:t xml:space="preserve">public transport </w:t>
      </w:r>
      <w:r w:rsidR="00CC62B1" w:rsidRPr="00F76A6C">
        <w:t>itineraries</w:t>
      </w:r>
      <w:r w:rsidR="00A118B0" w:rsidRPr="00F76A6C">
        <w:t xml:space="preserve"> for the </w:t>
      </w:r>
      <w:commentRangeStart w:id="117"/>
      <w:r w:rsidR="00A118B0" w:rsidRPr="00F76A6C">
        <w:t>commutes</w:t>
      </w:r>
      <w:commentRangeEnd w:id="117"/>
      <w:r w:rsidR="00415A88">
        <w:rPr>
          <w:rStyle w:val="CommentReference"/>
        </w:rPr>
        <w:commentReference w:id="117"/>
      </w:r>
      <w:r w:rsidR="00BB1EED">
        <w:t xml:space="preserve"> (Digitransit Routing API - </w:t>
      </w:r>
      <w:r w:rsidR="00BB1EED" w:rsidRPr="00A50901">
        <w:lastRenderedPageBreak/>
        <w:t>https://digitransit.fi/en/developers/apis/1-routing-api/</w:t>
      </w:r>
      <w:r w:rsidR="00BB1EED">
        <w:t>)</w:t>
      </w:r>
      <w:r w:rsidR="00CC62B1" w:rsidRPr="00F76A6C">
        <w:t xml:space="preserve">. </w:t>
      </w:r>
      <w:r w:rsidR="00D4244E" w:rsidRPr="00F76A6C">
        <w:t>The service was accessed via its application programming interface</w:t>
      </w:r>
      <w:r w:rsidR="00A617C1" w:rsidRPr="00F76A6C">
        <w:t xml:space="preserve"> (API)</w:t>
      </w:r>
      <w:r w:rsidR="00D4244E" w:rsidRPr="00F76A6C">
        <w:t xml:space="preserve"> to </w:t>
      </w:r>
      <w:r w:rsidR="002942E6" w:rsidRPr="00F76A6C">
        <w:t>allow</w:t>
      </w:r>
      <w:r w:rsidR="00D4244E" w:rsidRPr="00F76A6C">
        <w:t xml:space="preserve"> </w:t>
      </w:r>
      <w:r w:rsidR="008908DE" w:rsidRPr="00F76A6C">
        <w:t>efficient</w:t>
      </w:r>
      <w:r w:rsidR="00D4244E" w:rsidRPr="00F76A6C">
        <w:t xml:space="preserve"> and reproducible </w:t>
      </w:r>
      <w:r w:rsidR="002942E6" w:rsidRPr="00F76A6C">
        <w:t>itinerary planning</w:t>
      </w:r>
      <w:r w:rsidR="00D4244E" w:rsidRPr="00F76A6C">
        <w:t xml:space="preserve">. </w:t>
      </w:r>
      <w:r w:rsidR="00E613F5" w:rsidRPr="00F76A6C">
        <w:t>The planned itineraries were</w:t>
      </w:r>
      <w:r w:rsidR="00E338D8" w:rsidRPr="00F76A6C">
        <w:t xml:space="preserve"> needed </w:t>
      </w:r>
      <w:r w:rsidR="008908DE" w:rsidRPr="00F76A6C">
        <w:t>in</w:t>
      </w:r>
      <w:r w:rsidR="008B3B31" w:rsidRPr="00F76A6C">
        <w:t xml:space="preserve"> two </w:t>
      </w:r>
      <w:r w:rsidR="00E613F5" w:rsidRPr="00F76A6C">
        <w:t>phases of the study</w:t>
      </w:r>
      <w:r w:rsidR="008B3B31" w:rsidRPr="00F76A6C">
        <w:t>:</w:t>
      </w:r>
      <w:r w:rsidR="00E613F5" w:rsidRPr="00F76A6C">
        <w:t xml:space="preserve"> 1) in finding local </w:t>
      </w:r>
      <w:r w:rsidR="0078795B" w:rsidRPr="00F76A6C">
        <w:t xml:space="preserve">(commuting-related) </w:t>
      </w:r>
      <w:r w:rsidR="00B85D17" w:rsidRPr="00F76A6C">
        <w:t>walk</w:t>
      </w:r>
      <w:r w:rsidR="007D5BC0" w:rsidRPr="00F76A6C">
        <w:t>ing routes</w:t>
      </w:r>
      <w:r w:rsidR="00E613F5" w:rsidRPr="00F76A6C">
        <w:t xml:space="preserve"> for the assessment of pedestrians’ exposure to traffic noise</w:t>
      </w:r>
      <w:r w:rsidR="00B67DAE" w:rsidRPr="00F76A6C">
        <w:t xml:space="preserve"> (see 3.7.2)</w:t>
      </w:r>
      <w:r w:rsidR="000F6D2B">
        <w:t xml:space="preserve">, </w:t>
      </w:r>
      <w:r w:rsidR="00E613F5" w:rsidRPr="00F76A6C">
        <w:t xml:space="preserve">and 2) </w:t>
      </w:r>
      <w:r w:rsidR="008908DE" w:rsidRPr="00F76A6C">
        <w:t>in assessing</w:t>
      </w:r>
      <w:r w:rsidR="008B3B31" w:rsidRPr="00F76A6C">
        <w:t xml:space="preserve"> the quality of the </w:t>
      </w:r>
      <w:r w:rsidR="00224343" w:rsidRPr="00F76A6C">
        <w:t xml:space="preserve">shortest </w:t>
      </w:r>
      <w:r w:rsidR="008B3B31" w:rsidRPr="00F76A6C">
        <w:t xml:space="preserve">paths calculated with the </w:t>
      </w:r>
      <w:r w:rsidR="00A41C09" w:rsidRPr="00F76A6C">
        <w:t>quiet path routing</w:t>
      </w:r>
      <w:r w:rsidR="008B3B31" w:rsidRPr="00F76A6C">
        <w:t xml:space="preserve"> method </w:t>
      </w:r>
      <w:r w:rsidR="00004926" w:rsidRPr="00F76A6C">
        <w:t>in comparison to the</w:t>
      </w:r>
      <w:r w:rsidR="008B3B31" w:rsidRPr="00F76A6C">
        <w:t xml:space="preserve"> reference paths returned from the API</w:t>
      </w:r>
      <w:r w:rsidR="00B67DAE" w:rsidRPr="00F76A6C">
        <w:t xml:space="preserve"> (see 5.5)</w:t>
      </w:r>
      <w:r w:rsidR="008B3B31" w:rsidRPr="00F76A6C">
        <w:t xml:space="preserve">. </w:t>
      </w:r>
    </w:p>
    <w:p w14:paraId="07AA9ABF" w14:textId="31F08DDC" w:rsidR="004C33F2" w:rsidRPr="00F76A6C" w:rsidRDefault="004C33F2" w:rsidP="004C33F2">
      <w:pPr>
        <w:pStyle w:val="Heading2"/>
      </w:pPr>
      <w:bookmarkStart w:id="118" w:name="_Toc39589990"/>
      <w:r w:rsidRPr="00F76A6C">
        <w:t>Technical framework</w:t>
      </w:r>
      <w:r w:rsidR="00406DEB" w:rsidRPr="00F76A6C">
        <w:t xml:space="preserve"> and architecture</w:t>
      </w:r>
      <w:bookmarkEnd w:id="118"/>
    </w:p>
    <w:p w14:paraId="4562EB86" w14:textId="3B816483" w:rsidR="007B3A32" w:rsidRPr="00F76A6C" w:rsidRDefault="009A36BC" w:rsidP="009A36BC">
      <w:r w:rsidRPr="00F76A6C">
        <w:t xml:space="preserve">The technical framework of the study </w:t>
      </w:r>
      <w:r w:rsidR="00045C7D" w:rsidRPr="00F76A6C">
        <w:t>is composed</w:t>
      </w:r>
      <w:r w:rsidRPr="00F76A6C">
        <w:t xml:space="preserve"> of several internal and external dependencies</w:t>
      </w:r>
      <w:r w:rsidR="007B3A32" w:rsidRPr="00F76A6C">
        <w:t xml:space="preserve"> (</w:t>
      </w:r>
      <w:r w:rsidR="007B3A32" w:rsidRPr="00F76A6C">
        <w:fldChar w:fldCharType="begin"/>
      </w:r>
      <w:r w:rsidR="007B3A32" w:rsidRPr="00F76A6C">
        <w:instrText xml:space="preserve"> REF _Ref33707421 \h </w:instrText>
      </w:r>
      <w:r w:rsidR="00B503E2" w:rsidRPr="00F76A6C">
        <w:instrText xml:space="preserve"> \* MERGEFORMAT </w:instrText>
      </w:r>
      <w:r w:rsidR="007B3A32" w:rsidRPr="00F76A6C">
        <w:fldChar w:fldCharType="separate"/>
      </w:r>
      <w:r w:rsidR="004A4362" w:rsidRPr="00F76A6C">
        <w:t>Figure 12</w:t>
      </w:r>
      <w:r w:rsidR="007B3A32" w:rsidRPr="00F76A6C">
        <w:fldChar w:fldCharType="end"/>
      </w:r>
      <w:r w:rsidR="007B3A32" w:rsidRPr="00F76A6C">
        <w:t>)</w:t>
      </w:r>
      <w:r w:rsidRPr="00F76A6C">
        <w:t xml:space="preserve">. </w:t>
      </w:r>
      <w:r w:rsidR="00BA2BEE" w:rsidRPr="00F76A6C">
        <w:t xml:space="preserve">I implemented </w:t>
      </w:r>
      <w:r w:rsidR="00415A88">
        <w:t xml:space="preserve">the </w:t>
      </w:r>
      <w:r w:rsidR="00BA2BEE" w:rsidRPr="00F76A6C">
        <w:t>m</w:t>
      </w:r>
      <w:r w:rsidR="00D54209" w:rsidRPr="00F76A6C">
        <w:t>ajority</w:t>
      </w:r>
      <w:r w:rsidR="00B62C72" w:rsidRPr="00F76A6C">
        <w:t xml:space="preserve"> of </w:t>
      </w:r>
      <w:r w:rsidR="00045C7D" w:rsidRPr="00F76A6C">
        <w:t xml:space="preserve">the </w:t>
      </w:r>
      <w:r w:rsidR="00B62C72" w:rsidRPr="00F76A6C">
        <w:t xml:space="preserve">data analysis and </w:t>
      </w:r>
      <w:r w:rsidR="000E0877" w:rsidRPr="00F76A6C">
        <w:t xml:space="preserve">the </w:t>
      </w:r>
      <w:r w:rsidR="00A41C09" w:rsidRPr="00F76A6C">
        <w:t>quiet path routing</w:t>
      </w:r>
      <w:r w:rsidR="00B62C72" w:rsidRPr="00F76A6C">
        <w:t xml:space="preserve"> method in Python programming language. </w:t>
      </w:r>
      <w:r w:rsidR="001E6C93" w:rsidRPr="00F76A6C">
        <w:t>Thus, the main external dependencies</w:t>
      </w:r>
      <w:r w:rsidR="004D4F48" w:rsidRPr="00F76A6C">
        <w:t xml:space="preserve"> of the study</w:t>
      </w:r>
      <w:r w:rsidR="001E6C93" w:rsidRPr="00F76A6C">
        <w:t xml:space="preserve"> </w:t>
      </w:r>
      <w:r w:rsidR="003C0137" w:rsidRPr="00F76A6C">
        <w:t>cover several</w:t>
      </w:r>
      <w:r w:rsidR="007B3A32" w:rsidRPr="00F76A6C">
        <w:t xml:space="preserve"> </w:t>
      </w:r>
      <w:r w:rsidR="00EF12D4" w:rsidRPr="00F76A6C">
        <w:t xml:space="preserve">Python libraries </w:t>
      </w:r>
      <w:r w:rsidR="00A045C4" w:rsidRPr="00F76A6C">
        <w:t xml:space="preserve">that </w:t>
      </w:r>
      <w:r w:rsidR="00F8692F" w:rsidRPr="00F76A6C">
        <w:t>I</w:t>
      </w:r>
      <w:r w:rsidR="00A045C4" w:rsidRPr="00F76A6C">
        <w:t xml:space="preserve"> used in</w:t>
      </w:r>
      <w:r w:rsidR="00EF12D4" w:rsidRPr="00F76A6C">
        <w:t xml:space="preserve"> </w:t>
      </w:r>
      <w:r w:rsidR="00004DC3" w:rsidRPr="00F76A6C">
        <w:t>processing</w:t>
      </w:r>
      <w:r w:rsidR="007B3A32" w:rsidRPr="00F76A6C">
        <w:t xml:space="preserve"> and analyzing </w:t>
      </w:r>
      <w:r w:rsidR="00EF6C71" w:rsidRPr="00F76A6C">
        <w:t xml:space="preserve">statistical, </w:t>
      </w:r>
      <w:r w:rsidR="001E6C93" w:rsidRPr="00F76A6C">
        <w:t xml:space="preserve">geospatial and </w:t>
      </w:r>
      <w:r w:rsidR="004768AA" w:rsidRPr="00F76A6C">
        <w:t xml:space="preserve">graph </w:t>
      </w:r>
      <w:r w:rsidR="007B3A32" w:rsidRPr="00F76A6C">
        <w:t xml:space="preserve">data </w:t>
      </w:r>
      <w:r w:rsidR="00EF12D4" w:rsidRPr="00F76A6C">
        <w:t>(e.g.</w:t>
      </w:r>
      <w:r w:rsidR="001E6C93" w:rsidRPr="00F76A6C">
        <w:t xml:space="preserve"> </w:t>
      </w:r>
      <w:r w:rsidR="008A2E21" w:rsidRPr="00F76A6C">
        <w:t>Pandas, GeoPandas, NetworkX and OSMnx</w:t>
      </w:r>
      <w:r w:rsidR="00EF12D4" w:rsidRPr="00F76A6C">
        <w:t>)</w:t>
      </w:r>
      <w:r w:rsidR="008A2E21" w:rsidRPr="00F76A6C">
        <w:t>.</w:t>
      </w:r>
      <w:r w:rsidR="007B3A32" w:rsidRPr="00F76A6C">
        <w:t xml:space="preserve"> </w:t>
      </w:r>
      <w:r w:rsidR="00A045C4" w:rsidRPr="00F76A6C">
        <w:t>T</w:t>
      </w:r>
      <w:r w:rsidR="007B3A32" w:rsidRPr="00F76A6C">
        <w:t xml:space="preserve">he used libraries and packages have </w:t>
      </w:r>
      <w:r w:rsidR="00A045C4" w:rsidRPr="00F76A6C">
        <w:t>also their own</w:t>
      </w:r>
      <w:r w:rsidR="007B3A32" w:rsidRPr="00F76A6C">
        <w:t xml:space="preserve"> external dependencies which are now shown in the figure. </w:t>
      </w:r>
    </w:p>
    <w:p w14:paraId="0D60E98E" w14:textId="5EA07FDB" w:rsidR="009A36BC" w:rsidRPr="00F76A6C" w:rsidRDefault="005210D5" w:rsidP="009A36BC">
      <w:r w:rsidRPr="00F76A6C">
        <w:t>I favored m</w:t>
      </w:r>
      <w:r w:rsidR="00144D15" w:rsidRPr="00F76A6C">
        <w:t xml:space="preserve">odular design </w:t>
      </w:r>
      <w:r w:rsidRPr="00F76A6C">
        <w:t>pattern</w:t>
      </w:r>
      <w:r w:rsidR="00CF6B44" w:rsidRPr="00F76A6C">
        <w:t xml:space="preserve"> </w:t>
      </w:r>
      <w:r w:rsidR="00144D15" w:rsidRPr="00F76A6C">
        <w:t xml:space="preserve">in </w:t>
      </w:r>
      <w:r w:rsidR="001B13E0" w:rsidRPr="00F76A6C">
        <w:t>developing</w:t>
      </w:r>
      <w:r w:rsidR="00144D15" w:rsidRPr="00F76A6C">
        <w:t xml:space="preserve"> the methods</w:t>
      </w:r>
      <w:r w:rsidR="001B13E0" w:rsidRPr="00F76A6C">
        <w:t xml:space="preserve"> </w:t>
      </w:r>
      <w:r w:rsidR="00591543" w:rsidRPr="00F76A6C">
        <w:t xml:space="preserve">as a </w:t>
      </w:r>
      <w:r w:rsidR="001B13E0" w:rsidRPr="00F76A6C">
        <w:t>Python</w:t>
      </w:r>
      <w:r w:rsidR="00591543" w:rsidRPr="00F76A6C">
        <w:t xml:space="preserve"> project</w:t>
      </w:r>
      <w:r w:rsidR="00C70ECC" w:rsidRPr="00F76A6C">
        <w:t>. This meant establishing</w:t>
      </w:r>
      <w:r w:rsidR="00144D15" w:rsidRPr="00F76A6C">
        <w:t xml:space="preserve"> common utilities </w:t>
      </w:r>
      <w:r w:rsidR="00C70ECC" w:rsidRPr="00F76A6C">
        <w:t xml:space="preserve">to be used in </w:t>
      </w:r>
      <w:r w:rsidR="00144D15" w:rsidRPr="00F76A6C">
        <w:t xml:space="preserve">different </w:t>
      </w:r>
      <w:r w:rsidR="00C70ECC" w:rsidRPr="00F76A6C">
        <w:t>phases</w:t>
      </w:r>
      <w:r w:rsidR="00144D15" w:rsidRPr="00F76A6C">
        <w:t xml:space="preserve"> of the analysis </w:t>
      </w:r>
      <w:r w:rsidR="00BC2F42" w:rsidRPr="00F76A6C">
        <w:t xml:space="preserve">as well as </w:t>
      </w:r>
      <w:r w:rsidR="007B3A32" w:rsidRPr="00F76A6C">
        <w:t xml:space="preserve">by the </w:t>
      </w:r>
      <w:r w:rsidR="00A41C09" w:rsidRPr="00F76A6C">
        <w:t>quiet path routing</w:t>
      </w:r>
      <w:r w:rsidR="00144D15" w:rsidRPr="00F76A6C">
        <w:t xml:space="preserve"> application. </w:t>
      </w:r>
      <w:r w:rsidR="00CF6B44" w:rsidRPr="00F76A6C">
        <w:t>I distributed f</w:t>
      </w:r>
      <w:r w:rsidR="00406DEB" w:rsidRPr="00F76A6C">
        <w:t xml:space="preserve">unctions </w:t>
      </w:r>
      <w:r w:rsidR="00CF6B44" w:rsidRPr="00F76A6C">
        <w:t xml:space="preserve">to </w:t>
      </w:r>
      <w:r w:rsidR="00EB4936" w:rsidRPr="00F76A6C">
        <w:t>separate</w:t>
      </w:r>
      <w:r w:rsidR="00406DEB" w:rsidRPr="00F76A6C">
        <w:t xml:space="preserve"> </w:t>
      </w:r>
      <w:r w:rsidR="009F6060" w:rsidRPr="00F76A6C">
        <w:t>Python</w:t>
      </w:r>
      <w:r w:rsidR="00C27E14" w:rsidRPr="00F76A6C">
        <w:t xml:space="preserve"> </w:t>
      </w:r>
      <w:r w:rsidR="00406DEB" w:rsidRPr="00F76A6C">
        <w:t>modules</w:t>
      </w:r>
      <w:r w:rsidR="00BB2F20" w:rsidRPr="00F76A6C">
        <w:t xml:space="preserve"> with distinct responsibilities</w:t>
      </w:r>
      <w:r w:rsidR="00AE27CA" w:rsidRPr="00F76A6C">
        <w:t xml:space="preserve"> </w:t>
      </w:r>
      <w:r w:rsidR="00406DEB" w:rsidRPr="00F76A6C">
        <w:t>to make finding</w:t>
      </w:r>
      <w:r w:rsidR="00081B38" w:rsidRPr="00F76A6C">
        <w:t xml:space="preserve"> </w:t>
      </w:r>
      <w:r w:rsidR="00406DEB" w:rsidRPr="00F76A6C">
        <w:t xml:space="preserve">and </w:t>
      </w:r>
      <w:r w:rsidR="007B3A32" w:rsidRPr="00F76A6C">
        <w:t xml:space="preserve">using </w:t>
      </w:r>
      <w:r w:rsidR="00406DEB" w:rsidRPr="00F76A6C">
        <w:t xml:space="preserve">them practical. </w:t>
      </w:r>
      <w:r w:rsidR="00B27066" w:rsidRPr="00F76A6C">
        <w:t>The</w:t>
      </w:r>
      <w:r w:rsidR="00D12088" w:rsidRPr="00F76A6C">
        <w:t xml:space="preserve"> </w:t>
      </w:r>
      <w:r w:rsidR="00C61D0B" w:rsidRPr="00F76A6C">
        <w:t xml:space="preserve">detailed technical description of the </w:t>
      </w:r>
      <w:r w:rsidR="00BD021D" w:rsidRPr="00F76A6C">
        <w:t xml:space="preserve">external dependencies (i.e. libraries) of the </w:t>
      </w:r>
      <w:r w:rsidR="00075F23" w:rsidRPr="00F76A6C">
        <w:t xml:space="preserve">Python </w:t>
      </w:r>
      <w:r w:rsidR="00C61D0B" w:rsidRPr="00F76A6C">
        <w:t>environment</w:t>
      </w:r>
      <w:r w:rsidR="00B27066" w:rsidRPr="00F76A6C">
        <w:t xml:space="preserve"> is attached as </w:t>
      </w:r>
      <w:r w:rsidR="00C61D0B" w:rsidRPr="00F76A6C">
        <w:fldChar w:fldCharType="begin"/>
      </w:r>
      <w:r w:rsidR="00C61D0B" w:rsidRPr="00F76A6C">
        <w:instrText xml:space="preserve"> REF _Ref33706590 \h  \* MERGEFORMAT </w:instrText>
      </w:r>
      <w:r w:rsidR="00C61D0B" w:rsidRPr="00F76A6C">
        <w:fldChar w:fldCharType="separate"/>
      </w:r>
      <w:r w:rsidR="004A4362" w:rsidRPr="00F76A6C">
        <w:t>Appendix 1</w:t>
      </w:r>
      <w:r w:rsidR="00C61D0B" w:rsidRPr="00F76A6C">
        <w:fldChar w:fldCharType="end"/>
      </w:r>
      <w:r w:rsidR="006061C2" w:rsidRPr="00F76A6C">
        <w:t>.</w:t>
      </w:r>
      <w:r w:rsidR="00550E54" w:rsidRPr="00F76A6C">
        <w:t xml:space="preserve"> </w:t>
      </w:r>
      <w:r w:rsidR="00E02705" w:rsidRPr="00F76A6C">
        <w:t>Sharing of the methods as openly available source code</w:t>
      </w:r>
      <w:r w:rsidR="003D5344" w:rsidRPr="00F76A6C">
        <w:t>s</w:t>
      </w:r>
      <w:r w:rsidR="00E02705" w:rsidRPr="00F76A6C">
        <w:t xml:space="preserve"> is described in chapter 4.5.</w:t>
      </w:r>
    </w:p>
    <w:p w14:paraId="48FB4E60" w14:textId="77777777" w:rsidR="00153745" w:rsidRPr="00F76A6C" w:rsidRDefault="00153745" w:rsidP="00D04D26">
      <w:pPr>
        <w:keepNext/>
        <w:spacing w:after="120"/>
      </w:pPr>
      <w:r w:rsidRPr="00F76A6C">
        <w:rPr>
          <w:noProof/>
          <w:lang w:eastAsia="en-GB"/>
        </w:rPr>
        <w:lastRenderedPageBreak/>
        <w:drawing>
          <wp:inline distT="0" distB="0" distL="0" distR="0" wp14:anchorId="535591D4" wp14:editId="0D464D9E">
            <wp:extent cx="5581601" cy="7555826"/>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81601" cy="7555826"/>
                    </a:xfrm>
                    <a:prstGeom prst="rect">
                      <a:avLst/>
                    </a:prstGeom>
                  </pic:spPr>
                </pic:pic>
              </a:graphicData>
            </a:graphic>
          </wp:inline>
        </w:drawing>
      </w:r>
    </w:p>
    <w:p w14:paraId="4D9BCD36" w14:textId="20A3B514" w:rsidR="00153745" w:rsidRPr="00F76A6C" w:rsidRDefault="00153745" w:rsidP="00020EA1">
      <w:pPr>
        <w:pStyle w:val="Caption"/>
      </w:pPr>
      <w:bookmarkStart w:id="119" w:name="_Ref33707421"/>
      <w:bookmarkStart w:id="120" w:name="_Toc38811652"/>
      <w:r w:rsidRPr="00F76A6C">
        <w:rPr>
          <w:b/>
          <w:bCs/>
        </w:rPr>
        <w:t xml:space="preserve">Figure </w:t>
      </w:r>
      <w:r w:rsidR="004F023F" w:rsidRPr="00F76A6C">
        <w:rPr>
          <w:b/>
          <w:bCs/>
        </w:rPr>
        <w:fldChar w:fldCharType="begin"/>
      </w:r>
      <w:r w:rsidR="004F023F" w:rsidRPr="00F76A6C">
        <w:rPr>
          <w:b/>
          <w:bCs/>
        </w:rPr>
        <w:instrText xml:space="preserve"> SEQ Figure \* ARABIC </w:instrText>
      </w:r>
      <w:r w:rsidR="004F023F" w:rsidRPr="00F76A6C">
        <w:rPr>
          <w:b/>
          <w:bCs/>
        </w:rPr>
        <w:fldChar w:fldCharType="separate"/>
      </w:r>
      <w:r w:rsidR="00DD51F5">
        <w:rPr>
          <w:b/>
          <w:bCs/>
          <w:noProof/>
        </w:rPr>
        <w:t>12</w:t>
      </w:r>
      <w:r w:rsidR="004F023F" w:rsidRPr="00F76A6C">
        <w:rPr>
          <w:b/>
          <w:bCs/>
        </w:rPr>
        <w:fldChar w:fldCharType="end"/>
      </w:r>
      <w:bookmarkEnd w:id="119"/>
      <w:r w:rsidRPr="00F76A6C">
        <w:rPr>
          <w:b/>
          <w:bCs/>
        </w:rPr>
        <w:t>.</w:t>
      </w:r>
      <w:r w:rsidRPr="00F76A6C">
        <w:t xml:space="preserve"> Technical framework of the study: internal</w:t>
      </w:r>
      <w:r w:rsidR="005D286E" w:rsidRPr="00F76A6C">
        <w:t xml:space="preserve"> (blue)</w:t>
      </w:r>
      <w:r w:rsidRPr="00F76A6C">
        <w:t xml:space="preserve"> and external </w:t>
      </w:r>
      <w:r w:rsidR="005D286E" w:rsidRPr="00F76A6C">
        <w:t xml:space="preserve">(grey) </w:t>
      </w:r>
      <w:r w:rsidRPr="00F76A6C">
        <w:t>technical dependencies</w:t>
      </w:r>
      <w:r w:rsidR="00A35643" w:rsidRPr="00F76A6C">
        <w:t xml:space="preserve"> (* </w:t>
      </w:r>
      <w:r w:rsidR="0096768B" w:rsidRPr="00F76A6C">
        <w:t xml:space="preserve">= </w:t>
      </w:r>
      <w:r w:rsidR="00A35643" w:rsidRPr="00F76A6C">
        <w:t>Python library)</w:t>
      </w:r>
      <w:r w:rsidRPr="00F76A6C">
        <w:t>.</w:t>
      </w:r>
      <w:r w:rsidR="002D300D" w:rsidRPr="00F76A6C">
        <w:t xml:space="preserve"> </w:t>
      </w:r>
      <w:r w:rsidR="00787455" w:rsidRPr="00F76A6C">
        <w:t xml:space="preserve">The </w:t>
      </w:r>
      <w:r w:rsidR="003C58E0" w:rsidRPr="00F76A6C">
        <w:t>several</w:t>
      </w:r>
      <w:r w:rsidR="003A1C57" w:rsidRPr="00F76A6C">
        <w:t xml:space="preserve"> e</w:t>
      </w:r>
      <w:r w:rsidR="002D300D" w:rsidRPr="00F76A6C">
        <w:t xml:space="preserve">xternal dependencies of the used Python libraries </w:t>
      </w:r>
      <w:r w:rsidR="000974D7" w:rsidRPr="00F76A6C">
        <w:t>are</w:t>
      </w:r>
      <w:r w:rsidR="002D300D" w:rsidRPr="00F76A6C">
        <w:t xml:space="preserve"> not included in the graph.</w:t>
      </w:r>
      <w:bookmarkEnd w:id="120"/>
      <w:r w:rsidR="002D300D" w:rsidRPr="00F76A6C">
        <w:t xml:space="preserve"> </w:t>
      </w:r>
    </w:p>
    <w:p w14:paraId="7051E6B2" w14:textId="72107417" w:rsidR="00A93751" w:rsidRPr="00F76A6C" w:rsidRDefault="00962C8B" w:rsidP="006931F6">
      <w:pPr>
        <w:pStyle w:val="Heading2"/>
      </w:pPr>
      <w:bookmarkStart w:id="121" w:name="_Toc39589991"/>
      <w:r w:rsidRPr="00F76A6C">
        <w:t xml:space="preserve">Quiet path </w:t>
      </w:r>
      <w:r w:rsidR="00A41C09" w:rsidRPr="00F76A6C">
        <w:t>routing</w:t>
      </w:r>
      <w:r w:rsidR="00493AAD" w:rsidRPr="00F76A6C">
        <w:t xml:space="preserve"> </w:t>
      </w:r>
      <w:r w:rsidR="00E60CD2" w:rsidRPr="00F76A6C">
        <w:t>method</w:t>
      </w:r>
      <w:bookmarkEnd w:id="121"/>
    </w:p>
    <w:p w14:paraId="1E41042F" w14:textId="77777777" w:rsidR="00C435F0" w:rsidRPr="00F76A6C" w:rsidRDefault="00C435F0" w:rsidP="00C435F0">
      <w:pPr>
        <w:pStyle w:val="Heading3"/>
      </w:pPr>
      <w:bookmarkStart w:id="122" w:name="_Toc39589992"/>
      <w:r w:rsidRPr="00F76A6C">
        <w:lastRenderedPageBreak/>
        <w:t>Network acquisition and manipulation</w:t>
      </w:r>
      <w:bookmarkEnd w:id="122"/>
    </w:p>
    <w:p w14:paraId="3F4A3C71" w14:textId="08E9093C" w:rsidR="00C435F0" w:rsidRPr="00F76A6C" w:rsidRDefault="001513A0" w:rsidP="00C435F0">
      <w:r>
        <w:t>I included t</w:t>
      </w:r>
      <w:r w:rsidR="00C435F0" w:rsidRPr="00F76A6C">
        <w:t>he following three steps</w:t>
      </w:r>
      <w:commentRangeStart w:id="123"/>
      <w:r w:rsidR="00C435F0" w:rsidRPr="00F76A6C">
        <w:t xml:space="preserve"> in </w:t>
      </w:r>
      <w:commentRangeEnd w:id="123"/>
      <w:r w:rsidR="005360FA">
        <w:rPr>
          <w:rStyle w:val="CommentReference"/>
        </w:rPr>
        <w:commentReference w:id="123"/>
      </w:r>
      <w:r w:rsidR="00C435F0" w:rsidRPr="00F76A6C">
        <w:t xml:space="preserve">acquiring and processing street network data to a graph suitable for </w:t>
      </w:r>
      <w:commentRangeStart w:id="124"/>
      <w:r w:rsidR="00C435F0" w:rsidRPr="00F76A6C">
        <w:t>noise exposure based</w:t>
      </w:r>
      <w:commentRangeEnd w:id="124"/>
      <w:r w:rsidR="001A25DE">
        <w:rPr>
          <w:rStyle w:val="CommentReference"/>
        </w:rPr>
        <w:commentReference w:id="124"/>
      </w:r>
      <w:r w:rsidR="00C435F0" w:rsidRPr="00F76A6C">
        <w:t xml:space="preserve"> routing</w:t>
      </w:r>
      <w:r w:rsidR="002C4EE3" w:rsidRPr="00F76A6C">
        <w:t xml:space="preserve"> analysis</w:t>
      </w:r>
      <w:r w:rsidR="00C435F0" w:rsidRPr="00F76A6C">
        <w:t>:</w:t>
      </w:r>
    </w:p>
    <w:p w14:paraId="1DFD8BD3" w14:textId="41024099" w:rsidR="00C435F0" w:rsidRPr="00F76A6C" w:rsidRDefault="00C435F0" w:rsidP="00C435F0">
      <w:pPr>
        <w:pStyle w:val="ListParagraph"/>
        <w:numPr>
          <w:ilvl w:val="0"/>
          <w:numId w:val="4"/>
        </w:numPr>
      </w:pPr>
      <w:r w:rsidRPr="00F76A6C">
        <w:t>Walkable street network data acquisition and graph construction (</w:t>
      </w:r>
      <w:r w:rsidRPr="00F76A6C">
        <w:fldChar w:fldCharType="begin"/>
      </w:r>
      <w:r w:rsidRPr="00F76A6C">
        <w:instrText xml:space="preserve"> REF _Ref9348163 \h </w:instrText>
      </w:r>
      <w:r w:rsidR="004E7EBE" w:rsidRPr="00F76A6C">
        <w:instrText xml:space="preserve"> \* MERGEFORMAT </w:instrText>
      </w:r>
      <w:r w:rsidRPr="00F76A6C">
        <w:fldChar w:fldCharType="separate"/>
      </w:r>
      <w:r w:rsidR="004A4362" w:rsidRPr="00F76A6C">
        <w:t>Figure 13</w:t>
      </w:r>
      <w:r w:rsidRPr="00F76A6C">
        <w:fldChar w:fldCharType="end"/>
      </w:r>
      <w:r w:rsidRPr="00F76A6C">
        <w:t>)</w:t>
      </w:r>
      <w:r w:rsidR="00F532B7">
        <w:t>;</w:t>
      </w:r>
    </w:p>
    <w:p w14:paraId="22E9F027" w14:textId="0E7508B3" w:rsidR="00C435F0" w:rsidRPr="00F76A6C" w:rsidRDefault="00C435F0" w:rsidP="00C435F0">
      <w:pPr>
        <w:pStyle w:val="ListParagraph"/>
        <w:numPr>
          <w:ilvl w:val="0"/>
          <w:numId w:val="4"/>
        </w:numPr>
      </w:pPr>
      <w:r w:rsidRPr="00F76A6C">
        <w:t>Determining contaminated distances with different noise levels: spatially joining noise surface data to edges (</w:t>
      </w:r>
      <w:r w:rsidRPr="00F76A6C">
        <w:fldChar w:fldCharType="begin"/>
      </w:r>
      <w:r w:rsidRPr="00F76A6C">
        <w:instrText xml:space="preserve"> REF _Ref9348261 \h </w:instrText>
      </w:r>
      <w:r w:rsidR="004E7EBE" w:rsidRPr="00F76A6C">
        <w:instrText xml:space="preserve"> \* MERGEFORMAT </w:instrText>
      </w:r>
      <w:r w:rsidRPr="00F76A6C">
        <w:fldChar w:fldCharType="separate"/>
      </w:r>
      <w:r w:rsidR="004A4362" w:rsidRPr="00F76A6C">
        <w:t>Figure 14</w:t>
      </w:r>
      <w:r w:rsidRPr="00F76A6C">
        <w:fldChar w:fldCharType="end"/>
      </w:r>
      <w:r w:rsidRPr="00F76A6C">
        <w:t>)</w:t>
      </w:r>
      <w:r w:rsidR="00F532B7">
        <w:t>;</w:t>
      </w:r>
    </w:p>
    <w:p w14:paraId="03AEBB20" w14:textId="0E7324D1" w:rsidR="00C435F0" w:rsidRPr="00F76A6C" w:rsidRDefault="00C435F0" w:rsidP="00C435F0">
      <w:pPr>
        <w:pStyle w:val="ListParagraph"/>
        <w:numPr>
          <w:ilvl w:val="0"/>
          <w:numId w:val="4"/>
        </w:numPr>
      </w:pPr>
      <w:r w:rsidRPr="00F76A6C">
        <w:t>Calculating</w:t>
      </w:r>
      <w:r w:rsidR="00DF44D5" w:rsidRPr="00F76A6C">
        <w:t xml:space="preserve"> </w:t>
      </w:r>
      <w:r w:rsidRPr="00F76A6C">
        <w:t xml:space="preserve">noise </w:t>
      </w:r>
      <w:proofErr w:type="gramStart"/>
      <w:r w:rsidR="00AB7D1F" w:rsidRPr="00F76A6C">
        <w:t>exposure based</w:t>
      </w:r>
      <w:proofErr w:type="gramEnd"/>
      <w:r w:rsidR="00AB7D1F" w:rsidRPr="00F76A6C">
        <w:t xml:space="preserve"> </w:t>
      </w:r>
      <w:r w:rsidRPr="00F76A6C">
        <w:t xml:space="preserve">costs </w:t>
      </w:r>
      <w:r w:rsidR="00DF44D5" w:rsidRPr="00F76A6C">
        <w:t>to the graph</w:t>
      </w:r>
      <w:r w:rsidR="001E5C3F" w:rsidRPr="00F76A6C">
        <w:t xml:space="preserve"> with </w:t>
      </w:r>
      <w:r w:rsidR="001527C4" w:rsidRPr="00F76A6C">
        <w:t>an</w:t>
      </w:r>
      <w:r w:rsidRPr="00F76A6C">
        <w:t xml:space="preserve"> environmental impedance function</w:t>
      </w:r>
      <w:r w:rsidR="00AB7D1F" w:rsidRPr="00F76A6C">
        <w:t xml:space="preserve"> </w:t>
      </w:r>
      <w:r w:rsidR="001E5C3F" w:rsidRPr="00F76A6C">
        <w:t xml:space="preserve">for noise </w:t>
      </w:r>
      <w:r w:rsidRPr="00F76A6C">
        <w:t>(</w:t>
      </w:r>
      <w:r w:rsidR="001E5C3F" w:rsidRPr="00F76A6C">
        <w:t>see 3.5.2</w:t>
      </w:r>
      <w:r w:rsidR="000F144A">
        <w:t>,</w:t>
      </w:r>
      <w:r w:rsidR="001E5C3F" w:rsidRPr="00F76A6C">
        <w:t xml:space="preserve"> </w:t>
      </w:r>
      <w:r w:rsidR="00C34A7D" w:rsidRPr="00F76A6C">
        <w:t>3</w:t>
      </w:r>
      <w:r w:rsidR="001E5C3F" w:rsidRPr="00F76A6C">
        <w:t>.5.3</w:t>
      </w:r>
      <w:r w:rsidR="00550365" w:rsidRPr="00F76A6C">
        <w:t xml:space="preserve"> </w:t>
      </w:r>
      <w:r w:rsidR="00333AEF">
        <w:t>&amp;</w:t>
      </w:r>
      <w:r w:rsidR="001E5C3F" w:rsidRPr="00F76A6C">
        <w:t xml:space="preserve"> </w:t>
      </w:r>
      <w:r w:rsidRPr="00F76A6C">
        <w:fldChar w:fldCharType="begin"/>
      </w:r>
      <w:r w:rsidRPr="00F76A6C">
        <w:instrText xml:space="preserve"> REF _Ref9348368 \h </w:instrText>
      </w:r>
      <w:r w:rsidR="004E7EBE" w:rsidRPr="00F76A6C">
        <w:instrText xml:space="preserve"> \* MERGEFORMAT </w:instrText>
      </w:r>
      <w:r w:rsidRPr="00F76A6C">
        <w:fldChar w:fldCharType="separate"/>
      </w:r>
      <w:r w:rsidR="004A4362" w:rsidRPr="00F76A6C">
        <w:t>Figure 16</w:t>
      </w:r>
      <w:r w:rsidRPr="00F76A6C">
        <w:fldChar w:fldCharType="end"/>
      </w:r>
      <w:r w:rsidRPr="00F76A6C">
        <w:t>)</w:t>
      </w:r>
      <w:r w:rsidR="00F532B7">
        <w:t>.</w:t>
      </w:r>
    </w:p>
    <w:p w14:paraId="614D5B84" w14:textId="4FC3E5EC" w:rsidR="00C435F0" w:rsidRPr="00F76A6C" w:rsidRDefault="005A3469" w:rsidP="00C435F0">
      <w:r w:rsidRPr="00F76A6C">
        <w:t>I used the</w:t>
      </w:r>
      <w:r w:rsidR="00C435F0" w:rsidRPr="00F76A6C">
        <w:t xml:space="preserve"> Python library OSMnx to download walkable street network data from OSM and to build a graph from it in NetworkX format (as described in chapter 3.3.2). OSMnx was also used to convert the directed graph to an undirected one, as street segments can be traversed to both directions by walking. Undirected graphs also require less computing power and memory for processing. After initial graph construction, straight line geometries were added to edges that were missing them, based on locations of the origin and destination nodes of the edges. </w:t>
      </w:r>
    </w:p>
    <w:p w14:paraId="6FBCCD30" w14:textId="7EE6D12C" w:rsidR="00C435F0" w:rsidRPr="00F76A6C" w:rsidRDefault="00C435F0" w:rsidP="00C435F0">
      <w:r w:rsidRPr="00F76A6C">
        <w:t xml:space="preserve">A temporary graph of unwalkable edges (e.g. service tunnels) was constructed in similar manner as the main graph but by using an </w:t>
      </w:r>
      <w:r w:rsidR="006A3248" w:rsidRPr="00F76A6C">
        <w:t>altered</w:t>
      </w:r>
      <w:r w:rsidRPr="00F76A6C">
        <w:t xml:space="preserve"> query string (</w:t>
      </w:r>
      <w:r w:rsidRPr="00F76A6C">
        <w:fldChar w:fldCharType="begin"/>
      </w:r>
      <w:r w:rsidRPr="00F76A6C">
        <w:instrText xml:space="preserve"> REF _Ref33792283 \h </w:instrText>
      </w:r>
      <w:r w:rsidR="00157663" w:rsidRPr="00F76A6C">
        <w:instrText xml:space="preserve"> \* MERGEFORMAT </w:instrText>
      </w:r>
      <w:r w:rsidRPr="00F76A6C">
        <w:fldChar w:fldCharType="separate"/>
      </w:r>
      <w:r w:rsidR="004A4362" w:rsidRPr="00F76A6C">
        <w:t>Table 2</w:t>
      </w:r>
      <w:r w:rsidRPr="00F76A6C">
        <w:fldChar w:fldCharType="end"/>
      </w:r>
      <w:r w:rsidRPr="00F76A6C">
        <w:t xml:space="preserve">). The unwalkable edges were matched with the edges of the main graph by both </w:t>
      </w:r>
      <w:r w:rsidRPr="00F76A6C">
        <w:rPr>
          <w:i/>
          <w:iCs/>
        </w:rPr>
        <w:t>osm_id</w:t>
      </w:r>
      <w:r w:rsidRPr="00F76A6C">
        <w:t xml:space="preserve"> and geometrical overlay analysis. Both matching methods were needed since </w:t>
      </w:r>
      <w:r w:rsidRPr="00F76A6C">
        <w:rPr>
          <w:i/>
          <w:iCs/>
        </w:rPr>
        <w:t>osm_id</w:t>
      </w:r>
      <w:r w:rsidRPr="00F76A6C">
        <w:t xml:space="preserve"> is not guaranteed to be unique in all cases. The edges that were matched and identified as unwalkable were then removed from the graph. Finally, </w:t>
      </w:r>
      <w:r w:rsidR="00F3188F" w:rsidRPr="00F76A6C">
        <w:t>I</w:t>
      </w:r>
      <w:r w:rsidRPr="00F76A6C">
        <w:t xml:space="preserve"> made sure that no inaccessible edges or nodes were left in the graph as subgraphs (due to lost connections between nodes). </w:t>
      </w:r>
    </w:p>
    <w:p w14:paraId="39189C67" w14:textId="77777777" w:rsidR="00C435F0" w:rsidRPr="00F76A6C" w:rsidRDefault="00C435F0" w:rsidP="00C435F0"/>
    <w:p w14:paraId="0034FFE7" w14:textId="77777777" w:rsidR="00C435F0" w:rsidRPr="00F76A6C" w:rsidRDefault="00C435F0" w:rsidP="008E3A25">
      <w:pPr>
        <w:keepNext/>
        <w:spacing w:before="240" w:after="0"/>
      </w:pPr>
      <w:r w:rsidRPr="00F76A6C">
        <w:rPr>
          <w:noProof/>
          <w:lang w:eastAsia="en-GB"/>
        </w:rPr>
        <w:lastRenderedPageBreak/>
        <w:drawing>
          <wp:inline distT="0" distB="0" distL="0" distR="0" wp14:anchorId="29E42A84" wp14:editId="4EB94DB0">
            <wp:extent cx="4102725" cy="318967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02725" cy="3189674"/>
                    </a:xfrm>
                    <a:prstGeom prst="rect">
                      <a:avLst/>
                    </a:prstGeom>
                    <a:ln>
                      <a:noFill/>
                    </a:ln>
                  </pic:spPr>
                </pic:pic>
              </a:graphicData>
            </a:graphic>
          </wp:inline>
        </w:drawing>
      </w:r>
    </w:p>
    <w:p w14:paraId="0C49E44A" w14:textId="7CD19C98" w:rsidR="00C435F0" w:rsidRPr="00F76A6C" w:rsidRDefault="00C435F0" w:rsidP="00C435F0">
      <w:pPr>
        <w:pStyle w:val="Caption"/>
      </w:pPr>
      <w:bookmarkStart w:id="125" w:name="_Ref9348163"/>
      <w:bookmarkStart w:id="126" w:name="_Toc38811653"/>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13</w:t>
      </w:r>
      <w:r w:rsidRPr="00F76A6C">
        <w:rPr>
          <w:b/>
          <w:bCs/>
        </w:rPr>
        <w:fldChar w:fldCharType="end"/>
      </w:r>
      <w:bookmarkEnd w:id="125"/>
      <w:r w:rsidRPr="00F76A6C">
        <w:rPr>
          <w:b/>
          <w:bCs/>
        </w:rPr>
        <w:t>.</w:t>
      </w:r>
      <w:r w:rsidRPr="00F76A6C">
        <w:t xml:space="preserve"> Workflow of street network graph acquisition and construction.</w:t>
      </w:r>
      <w:bookmarkEnd w:id="126"/>
      <w:r w:rsidRPr="00F76A6C">
        <w:t xml:space="preserve"> </w:t>
      </w:r>
      <w:r w:rsidR="008E3A25" w:rsidRPr="00F76A6C">
        <w:br/>
      </w:r>
    </w:p>
    <w:p w14:paraId="09C7942C" w14:textId="77777777" w:rsidR="00C435F0" w:rsidRPr="00F76A6C" w:rsidRDefault="00C435F0" w:rsidP="008E3A25">
      <w:pPr>
        <w:keepNext/>
        <w:spacing w:before="360" w:after="0"/>
      </w:pPr>
      <w:r w:rsidRPr="00F76A6C">
        <w:rPr>
          <w:noProof/>
          <w:lang w:eastAsia="en-GB"/>
        </w:rPr>
        <w:drawing>
          <wp:inline distT="0" distB="0" distL="0" distR="0" wp14:anchorId="77D119EB" wp14:editId="4031B015">
            <wp:extent cx="4029606" cy="3757767"/>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29606" cy="3757767"/>
                    </a:xfrm>
                    <a:prstGeom prst="rect">
                      <a:avLst/>
                    </a:prstGeom>
                    <a:ln>
                      <a:noFill/>
                    </a:ln>
                  </pic:spPr>
                </pic:pic>
              </a:graphicData>
            </a:graphic>
          </wp:inline>
        </w:drawing>
      </w:r>
    </w:p>
    <w:p w14:paraId="488C210F" w14:textId="23886763" w:rsidR="00C435F0" w:rsidRPr="00F76A6C" w:rsidRDefault="00C435F0" w:rsidP="00F21397">
      <w:pPr>
        <w:pStyle w:val="Caption"/>
      </w:pPr>
      <w:bookmarkStart w:id="127" w:name="_Ref9348261"/>
      <w:bookmarkStart w:id="128" w:name="_Toc38811654"/>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14</w:t>
      </w:r>
      <w:r w:rsidRPr="00F76A6C">
        <w:rPr>
          <w:b/>
          <w:bCs/>
        </w:rPr>
        <w:fldChar w:fldCharType="end"/>
      </w:r>
      <w:bookmarkEnd w:id="127"/>
      <w:r w:rsidRPr="00F76A6C">
        <w:rPr>
          <w:b/>
          <w:bCs/>
        </w:rPr>
        <w:t>.</w:t>
      </w:r>
      <w:r w:rsidRPr="00F76A6C">
        <w:t xml:space="preserve"> Workflow of extracting exposures to traffic noise (contaminated distances) to the edges of the graph.</w:t>
      </w:r>
      <w:bookmarkEnd w:id="128"/>
      <w:r w:rsidRPr="00F76A6C">
        <w:t xml:space="preserve"> </w:t>
      </w:r>
    </w:p>
    <w:p w14:paraId="42DD192A" w14:textId="2D0BBECE" w:rsidR="00C435F0" w:rsidRPr="00F76A6C" w:rsidRDefault="00C435F0" w:rsidP="00C435F0">
      <w:r w:rsidRPr="00F76A6C">
        <w:t>A lossless spatial join of noise data (L</w:t>
      </w:r>
      <w:r w:rsidRPr="00F76A6C">
        <w:rPr>
          <w:vertAlign w:val="subscript"/>
        </w:rPr>
        <w:t>Aeq</w:t>
      </w:r>
      <w:r w:rsidRPr="00F76A6C">
        <w:t>) to the edges of the graph was carried in three phases (</w:t>
      </w:r>
      <w:r w:rsidRPr="00F76A6C">
        <w:fldChar w:fldCharType="begin"/>
      </w:r>
      <w:r w:rsidRPr="00F76A6C">
        <w:instrText xml:space="preserve"> REF _Ref9348261 \h </w:instrText>
      </w:r>
      <w:r w:rsidR="003B0A20" w:rsidRPr="00F76A6C">
        <w:instrText xml:space="preserve"> \* MERGEFORMAT </w:instrText>
      </w:r>
      <w:r w:rsidRPr="00F76A6C">
        <w:fldChar w:fldCharType="separate"/>
      </w:r>
      <w:r w:rsidR="004A4362" w:rsidRPr="00F76A6C">
        <w:t>Figure 14</w:t>
      </w:r>
      <w:r w:rsidRPr="00F76A6C">
        <w:fldChar w:fldCharType="end"/>
      </w:r>
      <w:r w:rsidRPr="00F76A6C">
        <w:t xml:space="preserve">). First, the edge geometries were split at the boundaries of the traffic noise surfaces by intersection </w:t>
      </w:r>
      <w:r w:rsidRPr="00F76A6C">
        <w:lastRenderedPageBreak/>
        <w:t xml:space="preserve">analysis. Second, underlying traffic noise data was extracted to the split edge geometries by their center point using vector-based point sampling in GeoPandas. Third, the split edges were aggregated by their original edge IDs and contaminated distances with different noise levels were added up for each edge. The result of the spatial join was validated by checking that the sum of the contaminated distances to different noise levels never exceeded the total length of the edge. This validation revealed the few topological inconsistencies in the noise surface data (see 3.3.1) and was fixed by only considering the maximum noise value when multiple values were sampled </w:t>
      </w:r>
      <w:r w:rsidR="00EF064C" w:rsidRPr="00F76A6C">
        <w:t>by</w:t>
      </w:r>
      <w:r w:rsidR="00923E92" w:rsidRPr="00F76A6C">
        <w:t xml:space="preserve"> </w:t>
      </w:r>
      <w:r w:rsidRPr="00F76A6C">
        <w:t xml:space="preserve">a </w:t>
      </w:r>
      <w:r w:rsidR="00923E92" w:rsidRPr="00F76A6C">
        <w:t>single</w:t>
      </w:r>
      <w:r w:rsidRPr="00F76A6C">
        <w:t xml:space="preserve"> sampling point. </w:t>
      </w:r>
    </w:p>
    <w:p w14:paraId="7C42804D" w14:textId="2B96EB38" w:rsidR="00C435F0" w:rsidRPr="00F76A6C" w:rsidRDefault="00C435F0" w:rsidP="00C435F0">
      <w:r w:rsidRPr="00F76A6C">
        <w:t xml:space="preserve">Due to the high number of edges (180647), a challenge of the spatial join was its high demand for computing power and high memory consumption. Hence, </w:t>
      </w:r>
      <w:r w:rsidR="00F96D5A" w:rsidRPr="00F76A6C">
        <w:t>I r</w:t>
      </w:r>
      <w:r w:rsidR="00D50B0A">
        <w:t>a</w:t>
      </w:r>
      <w:r w:rsidR="00F96D5A" w:rsidRPr="00F76A6C">
        <w:t>n the</w:t>
      </w:r>
      <w:r w:rsidRPr="00F76A6C">
        <w:t xml:space="preserve"> first iteration of the analysis in </w:t>
      </w:r>
      <w:r w:rsidR="004C1B5D" w:rsidRPr="00F76A6C">
        <w:t xml:space="preserve">a </w:t>
      </w:r>
      <w:r w:rsidRPr="00F76A6C">
        <w:t>CSC’s (IT Center for Science Ltd.) supercluster</w:t>
      </w:r>
      <w:r w:rsidR="00374EFE" w:rsidRPr="00F76A6C">
        <w:t xml:space="preserve"> Taito</w:t>
      </w:r>
      <w:r w:rsidRPr="00F76A6C">
        <w:t xml:space="preserve">, where 20 processing cores and plenty of memory were reserved for the run. However, the Python implementation of the spatial join could be further optimized which allowed running it also on a normal desktop computer. The more efficient analysis included 1) </w:t>
      </w:r>
      <w:r w:rsidR="00734451" w:rsidRPr="00F76A6C">
        <w:t xml:space="preserve">utilizing </w:t>
      </w:r>
      <w:r w:rsidRPr="00F76A6C">
        <w:t xml:space="preserve">spatial indexing and GeoDataFrames, </w:t>
      </w:r>
      <w:r w:rsidRPr="00B83CEA">
        <w:t>2)</w:t>
      </w:r>
      <w:r w:rsidRPr="00F76A6C">
        <w:t xml:space="preserve"> organizing the edges as lists of edges (i.e. edge-chunks) and 3) processing the edge-chunks in parallel. </w:t>
      </w:r>
      <w:r w:rsidR="002B1183" w:rsidRPr="00F76A6C">
        <w:t xml:space="preserve">I used the </w:t>
      </w:r>
      <w:r w:rsidRPr="00F76A6C">
        <w:t xml:space="preserve">standard multiprocessing library of Python </w:t>
      </w:r>
      <w:r w:rsidR="002B1183" w:rsidRPr="00F76A6C">
        <w:t xml:space="preserve">for </w:t>
      </w:r>
      <w:r w:rsidRPr="00F76A6C">
        <w:t>the parallel processing</w:t>
      </w:r>
      <w:r w:rsidR="00ED1631" w:rsidRPr="00F76A6C">
        <w:t xml:space="preserve"> both on desktop</w:t>
      </w:r>
      <w:r w:rsidR="005C0DFF" w:rsidRPr="00F76A6C">
        <w:t>-</w:t>
      </w:r>
      <w:r w:rsidR="00ED1631" w:rsidRPr="00F76A6C">
        <w:t xml:space="preserve"> and CSC’s computer</w:t>
      </w:r>
      <w:r w:rsidRPr="00F76A6C">
        <w:t>.</w:t>
      </w:r>
      <w:r w:rsidR="00511A33" w:rsidRPr="00F76A6C">
        <w:t xml:space="preserve"> </w:t>
      </w:r>
    </w:p>
    <w:p w14:paraId="23794001" w14:textId="50807D2E" w:rsidR="00896DC2" w:rsidRPr="00F76A6C" w:rsidRDefault="00B86E9C" w:rsidP="00896DC2">
      <w:pPr>
        <w:pStyle w:val="Heading3"/>
      </w:pPr>
      <w:bookmarkStart w:id="129" w:name="_Ref33771037"/>
      <w:bookmarkStart w:id="130" w:name="_Toc39589993"/>
      <w:r w:rsidRPr="00F76A6C">
        <w:t>Environmental impedance function</w:t>
      </w:r>
      <w:bookmarkEnd w:id="129"/>
      <w:bookmarkEnd w:id="130"/>
    </w:p>
    <w:p w14:paraId="7769A740" w14:textId="40E36991" w:rsidR="00CB7FB3" w:rsidRPr="00F76A6C" w:rsidRDefault="008557D9" w:rsidP="00CB7FB3">
      <w:r w:rsidRPr="00F76A6C">
        <w:t>An</w:t>
      </w:r>
      <w:r w:rsidR="00D1194E" w:rsidRPr="00F76A6C">
        <w:t xml:space="preserve"> environmental impedance function </w:t>
      </w:r>
      <w:r w:rsidR="001F6515" w:rsidRPr="00F76A6C">
        <w:t xml:space="preserve">(EIF) </w:t>
      </w:r>
      <w:r w:rsidR="00212A49" w:rsidRPr="00F76A6C">
        <w:t>for</w:t>
      </w:r>
      <w:r w:rsidR="00D1194E" w:rsidRPr="00F76A6C">
        <w:t xml:space="preserve"> noise </w:t>
      </w:r>
      <w:r w:rsidRPr="00F76A6C">
        <w:t xml:space="preserve">was designed </w:t>
      </w:r>
      <w:r w:rsidR="0042363E" w:rsidRPr="00F76A6C">
        <w:t>to enable</w:t>
      </w:r>
      <w:r w:rsidR="00D1194E" w:rsidRPr="00F76A6C">
        <w:t xml:space="preserve"> exposure-based routing analysis. </w:t>
      </w:r>
      <w:r w:rsidR="00646447" w:rsidRPr="00F76A6C">
        <w:t>I defined t</w:t>
      </w:r>
      <w:r w:rsidR="00896DC2" w:rsidRPr="00F76A6C">
        <w:t xml:space="preserve">he </w:t>
      </w:r>
      <w:r w:rsidR="000D32DD" w:rsidRPr="00F76A6C">
        <w:t>equation</w:t>
      </w:r>
      <w:r w:rsidR="00126F12" w:rsidRPr="00F76A6C">
        <w:t xml:space="preserve"> </w:t>
      </w:r>
      <w:r w:rsidR="00896DC2" w:rsidRPr="00F76A6C">
        <w:t xml:space="preserve">for calculating </w:t>
      </w:r>
      <w:r w:rsidR="00745717" w:rsidRPr="00F76A6C">
        <w:t xml:space="preserve">composite </w:t>
      </w:r>
      <w:r w:rsidR="00896DC2" w:rsidRPr="00F76A6C">
        <w:t>edge cost</w:t>
      </w:r>
      <w:r w:rsidR="000D32DD" w:rsidRPr="00F76A6C">
        <w:t>s</w:t>
      </w:r>
      <w:r w:rsidR="00126F12" w:rsidRPr="00F76A6C">
        <w:t xml:space="preserve"> </w:t>
      </w:r>
      <w:r w:rsidR="00745717" w:rsidRPr="00F76A6C">
        <w:t xml:space="preserve">from length and dynamic noise exposure </w:t>
      </w:r>
      <w:r w:rsidR="00896DC2" w:rsidRPr="00F76A6C">
        <w:t>as:</w:t>
      </w:r>
    </w:p>
    <w:tbl>
      <w:tblPr>
        <w:tblStyle w:val="TableGrid"/>
        <w:tblW w:w="9776" w:type="dxa"/>
        <w:tblLook w:val="04A0" w:firstRow="1" w:lastRow="0" w:firstColumn="1" w:lastColumn="0" w:noHBand="0" w:noVBand="1"/>
      </w:tblPr>
      <w:tblGrid>
        <w:gridCol w:w="8500"/>
        <w:gridCol w:w="1276"/>
      </w:tblGrid>
      <w:tr w:rsidR="00CB7FB3" w:rsidRPr="00F76A6C" w14:paraId="4E42C003" w14:textId="77777777" w:rsidTr="0057246A">
        <w:tc>
          <w:tcPr>
            <w:tcW w:w="85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3AE9600E" w:rsidR="00CB7FB3" w:rsidRPr="00F76A6C" w:rsidRDefault="00A9137A" w:rsidP="00F97ACD">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n</m:t>
                    </m:r>
                  </m:sub>
                </m:sSub>
                <m:r>
                  <w:rPr>
                    <w:rFonts w:ascii="Cambria Math" w:hAnsi="Cambria Math"/>
                  </w:rPr>
                  <m:t xml:space="preserve">  </m:t>
                </m:r>
              </m:oMath>
            </m:oMathPara>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26C4C81B" w:rsidR="00CB7FB3" w:rsidRPr="00F76A6C" w:rsidRDefault="00CB7FB3" w:rsidP="0057246A">
            <w:pPr>
              <w:spacing w:before="120" w:after="400"/>
              <w:jc w:val="center"/>
            </w:pPr>
            <w:commentRangeStart w:id="131"/>
            <w:r w:rsidRPr="00F76A6C">
              <w:t>(</w:t>
            </w:r>
            <w:r w:rsidRPr="00F76A6C">
              <w:fldChar w:fldCharType="begin"/>
            </w:r>
            <w:r w:rsidRPr="00F76A6C">
              <w:instrText xml:space="preserve"> SEQ Equation \* ARABIC </w:instrText>
            </w:r>
            <w:r w:rsidRPr="00F76A6C">
              <w:fldChar w:fldCharType="separate"/>
            </w:r>
            <w:r w:rsidR="004A4362" w:rsidRPr="00F76A6C">
              <w:t>1</w:t>
            </w:r>
            <w:r w:rsidRPr="00F76A6C">
              <w:fldChar w:fldCharType="end"/>
            </w:r>
            <w:r w:rsidRPr="00F76A6C">
              <w:t>)</w:t>
            </w:r>
            <w:commentRangeEnd w:id="131"/>
            <w:r w:rsidR="00844FDA">
              <w:rPr>
                <w:rStyle w:val="CommentReference"/>
              </w:rPr>
              <w:commentReference w:id="131"/>
            </w:r>
          </w:p>
        </w:tc>
      </w:tr>
    </w:tbl>
    <w:p w14:paraId="3076F6F7" w14:textId="21B18C90" w:rsidR="00F97ACD" w:rsidRPr="00F76A6C" w:rsidRDefault="009017DF" w:rsidP="00F97ACD">
      <w:pPr>
        <w:rPr>
          <w:rFonts w:eastAsiaTheme="minorEastAsia"/>
          <w:iCs/>
        </w:rPr>
      </w:pPr>
      <w:r w:rsidRPr="00F76A6C">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F76A6C">
        <w:t xml:space="preserve"> </w:t>
      </w:r>
      <w:r w:rsidRPr="00F76A6C">
        <w:t>is the</w:t>
      </w:r>
      <w:r w:rsidR="000675A3" w:rsidRPr="00F76A6C">
        <w:rPr>
          <w:i/>
          <w:iCs/>
        </w:rPr>
        <w:t xml:space="preserve"> </w:t>
      </w:r>
      <w:r w:rsidR="000675A3" w:rsidRPr="00F76A6C">
        <w:t>total</w:t>
      </w:r>
      <w:r w:rsidR="009D1C19" w:rsidRPr="00F76A6C">
        <w:t xml:space="preserve"> composite </w:t>
      </w:r>
      <w:r w:rsidRPr="00F76A6C">
        <w:t>cost of the</w:t>
      </w:r>
      <w:r w:rsidR="000675A3" w:rsidRPr="00F76A6C">
        <w:t xml:space="preserve"> edge</w:t>
      </w:r>
      <w:r w:rsidR="00896DC2" w:rsidRPr="00F76A6C">
        <w:t>;</w:t>
      </w:r>
      <w:r w:rsidRPr="00F76A6C">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F76A6C">
        <w:t xml:space="preserve"> </w:t>
      </w:r>
      <w:r w:rsidRPr="00F76A6C">
        <w:t>is the</w:t>
      </w:r>
      <w:r w:rsidR="000675A3" w:rsidRPr="00F76A6C">
        <w:t xml:space="preserve"> length of the edge</w:t>
      </w:r>
      <w:r w:rsidR="00D1194E" w:rsidRPr="00F76A6C">
        <w:t xml:space="preserve"> (i.e. base cost) </w:t>
      </w:r>
      <w:r w:rsidR="00ED3166" w:rsidRPr="00F76A6C">
        <w:t xml:space="preserve">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F76A6C">
        <w:t xml:space="preserve"> </w:t>
      </w:r>
      <w:r w:rsidR="00ED3166" w:rsidRPr="00F76A6C">
        <w:t xml:space="preserve">is </w:t>
      </w:r>
      <w:r w:rsidR="00E20529" w:rsidRPr="00F76A6C">
        <w:t>an</w:t>
      </w:r>
      <w:r w:rsidR="000675A3" w:rsidRPr="00F76A6C">
        <w:t xml:space="preserve"> additional noise </w:t>
      </w:r>
      <w:r w:rsidR="00D1194E" w:rsidRPr="00F76A6C">
        <w:t xml:space="preserve">exposure -based </w:t>
      </w:r>
      <w:r w:rsidR="000675A3" w:rsidRPr="00F76A6C">
        <w:t>cost</w:t>
      </w:r>
      <w:r w:rsidR="00B62A86" w:rsidRPr="00F76A6C">
        <w:t xml:space="preserve"> (by </w:t>
      </w:r>
      <w:r w:rsidR="0001257B" w:rsidRPr="00F76A6C">
        <w:t xml:space="preserve">an </w:t>
      </w:r>
      <w:r w:rsidR="00B62A86" w:rsidRPr="00F76A6C">
        <w:t>EIF)</w:t>
      </w:r>
      <w:r w:rsidR="00D1194E" w:rsidRPr="00F76A6C">
        <w:t xml:space="preserve">. </w:t>
      </w:r>
      <w:r w:rsidR="00A13F6C" w:rsidRPr="00F76A6C">
        <w:t xml:space="preserve">In </w:t>
      </w:r>
      <w:r w:rsidR="00844FDA">
        <w:t xml:space="preserve">the </w:t>
      </w:r>
      <w:r w:rsidR="00A13F6C" w:rsidRPr="00F76A6C">
        <w:t>later parts of the thesis</w:t>
      </w:r>
      <w:r w:rsidR="00D1194E" w:rsidRPr="00F76A6C">
        <w:t xml:space="preserve">, the noise exposure -based cost </w:t>
      </w:r>
      <w:r w:rsidR="00905972" w:rsidRPr="00F76A6C">
        <w:t xml:space="preserve">is </w:t>
      </w:r>
      <w:r w:rsidR="00D1194E" w:rsidRPr="00F76A6C">
        <w:t xml:space="preserve">referred </w:t>
      </w:r>
      <w:r w:rsidR="00905972" w:rsidRPr="00F76A6C">
        <w:t xml:space="preserve">to </w:t>
      </w:r>
      <w:r w:rsidR="00D1194E" w:rsidRPr="00F76A6C">
        <w:t>as noise cost.</w:t>
      </w:r>
      <w:r w:rsidR="00ED3166" w:rsidRPr="00F76A6C">
        <w:t xml:space="preserve"> </w:t>
      </w:r>
      <w:r w:rsidR="00905972" w:rsidRPr="00F76A6C">
        <w:t xml:space="preserve">The concept of </w:t>
      </w:r>
      <w:r w:rsidR="00D6709B" w:rsidRPr="00F76A6C">
        <w:t>contamination of</w:t>
      </w:r>
      <w:r w:rsidR="00905972" w:rsidRPr="00F76A6C">
        <w:t xml:space="preserve"> distances</w:t>
      </w:r>
      <w:r w:rsidR="00D6709B" w:rsidRPr="00F76A6C">
        <w:t xml:space="preserve"> (</w:t>
      </w:r>
      <w:r w:rsidR="00D6709B" w:rsidRPr="00F76A6C">
        <w:fldChar w:fldCharType="begin"/>
      </w:r>
      <w:r w:rsidR="00F25FE5" w:rsidRPr="00F76A6C">
        <w:instrText xml:space="preserve"> ADDIN ZOTERO_ITEM CSL_CITATION {"citationID":"L9OUF80p","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D6709B" w:rsidRPr="00F76A6C">
        <w:fldChar w:fldCharType="separate"/>
      </w:r>
      <w:r w:rsidR="00D6709B" w:rsidRPr="00F76A6C">
        <w:t>Ribeiro &amp; Mendes, 2013)</w:t>
      </w:r>
      <w:r w:rsidR="00D6709B" w:rsidRPr="00F76A6C">
        <w:fldChar w:fldCharType="end"/>
      </w:r>
      <w:r w:rsidR="00D6709B" w:rsidRPr="00F76A6C">
        <w:t xml:space="preserve"> </w:t>
      </w:r>
      <w:r w:rsidR="00905972" w:rsidRPr="00F76A6C">
        <w:t>was applied in calculating the noise cost</w:t>
      </w:r>
      <w:r w:rsidR="00000667" w:rsidRPr="00F76A6C">
        <w:t>s</w:t>
      </w:r>
      <w:r w:rsidR="00CE57A2" w:rsidRPr="00F76A6C">
        <w:t xml:space="preserve">. </w:t>
      </w:r>
      <w:r w:rsidR="006B2670" w:rsidRPr="00F76A6C">
        <w:t xml:space="preserve">However, instead of using </w:t>
      </w:r>
      <w:r w:rsidR="000C4D69" w:rsidRPr="00F76A6C">
        <w:t xml:space="preserve">a </w:t>
      </w:r>
      <w:r w:rsidR="006B2670" w:rsidRPr="00F76A6C">
        <w:t>few fixed thresholds</w:t>
      </w:r>
      <w:r w:rsidR="000C4D69" w:rsidRPr="00F76A6C">
        <w:t xml:space="preserve"> (dB)</w:t>
      </w:r>
      <w:r w:rsidR="006B2670" w:rsidRPr="00F76A6C">
        <w:t xml:space="preserve"> in assigning the cost</w:t>
      </w:r>
      <w:r w:rsidR="006C3A73" w:rsidRPr="00F76A6C">
        <w:t xml:space="preserve">s </w:t>
      </w:r>
      <w:r w:rsidR="006C3A73" w:rsidRPr="00F76A6C">
        <w:fldChar w:fldCharType="begin"/>
      </w:r>
      <w:r w:rsidR="00F25FE5" w:rsidRPr="00F76A6C">
        <w:instrText xml:space="preserve"> ADDIN ZOTERO_ITEM CSL_CITATION {"citationID":"t2XHPjJh","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C3A73" w:rsidRPr="00F76A6C">
        <w:fldChar w:fldCharType="separate"/>
      </w:r>
      <w:r w:rsidR="006C3A73" w:rsidRPr="00F76A6C">
        <w:t>(</w:t>
      </w:r>
      <w:r w:rsidR="000C4D69" w:rsidRPr="00F76A6C">
        <w:t xml:space="preserve">as in </w:t>
      </w:r>
      <w:r w:rsidR="006C3A73" w:rsidRPr="00F76A6C">
        <w:t>Ribeiro &amp; Mendes, 2013)</w:t>
      </w:r>
      <w:r w:rsidR="006C3A73" w:rsidRPr="00F76A6C">
        <w:fldChar w:fldCharType="end"/>
      </w:r>
      <w:r w:rsidR="006C3A73" w:rsidRPr="00F76A6C">
        <w:t>,</w:t>
      </w:r>
      <w:r w:rsidR="006B2670" w:rsidRPr="00F76A6C">
        <w:t xml:space="preserve"> </w:t>
      </w:r>
      <w:r w:rsidR="00E4611B" w:rsidRPr="00F76A6C">
        <w:t>I developed the</w:t>
      </w:r>
      <w:r w:rsidR="006B2670" w:rsidRPr="00F76A6C">
        <w:t xml:space="preserve"> following </w:t>
      </w:r>
      <w:r w:rsidR="00AE67D6" w:rsidRPr="00F76A6C">
        <w:t>EIF</w:t>
      </w:r>
      <w:r w:rsidR="006B2670" w:rsidRPr="00F76A6C">
        <w:t xml:space="preserve"> </w:t>
      </w:r>
      <w:r w:rsidR="00E643DF" w:rsidRPr="00F76A6C">
        <w:t>to calculate them on a continuous scale</w:t>
      </w:r>
      <w:r w:rsidR="00896DC2" w:rsidRPr="00F76A6C">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rsidRPr="00F76A6C"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1BB24D46" w:rsidR="00F97ACD" w:rsidRPr="00F76A6C" w:rsidRDefault="00A9137A" w:rsidP="00547521">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n</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dB</m:t>
                        </m:r>
                      </m:e>
                      <m:sub>
                        <m:argPr>
                          <m:argSz m:val="-2"/>
                        </m:argPr>
                        <m:r>
                          <w:rPr>
                            <w:rFonts w:ascii="Cambria Math" w:hAnsi="Cambria Math"/>
                          </w:rPr>
                          <m:t>min</m:t>
                        </m:r>
                      </m:sub>
                    </m:sSub>
                  </m:sub>
                  <m:sup>
                    <m:sSub>
                      <m:sSubPr>
                        <m:ctrlPr>
                          <w:rPr>
                            <w:rFonts w:ascii="Cambria Math" w:hAnsi="Cambria Math"/>
                          </w:rPr>
                        </m:ctrlPr>
                      </m:sSubPr>
                      <m:e>
                        <m:r>
                          <w:rPr>
                            <w:rFonts w:ascii="Cambria Math" w:hAnsi="Cambria Math"/>
                          </w:rPr>
                          <m:t>dB</m:t>
                        </m:r>
                      </m:e>
                      <m:sub>
                        <m:r>
                          <w:rPr>
                            <w:rFonts w:ascii="Cambria Math" w:hAnsi="Cambria Math"/>
                          </w:rPr>
                          <m:t>max</m:t>
                        </m:r>
                      </m:sub>
                    </m:sSub>
                  </m:sup>
                  <m:e>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e>
                </m:nary>
                <m:r>
                  <m:rPr>
                    <m:sty m:val="p"/>
                  </m:rPr>
                  <w:rPr>
                    <w:rFonts w:ascii="Cambria Math" w:hAnsi="Cambria Math"/>
                  </w:rPr>
                  <m:t xml:space="preserve"> × </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m:t>
                </m:r>
                <m:r>
                  <w:rPr>
                    <w:rFonts w:ascii="Cambria Math" w:hAnsi="Cambria Math"/>
                  </w:rPr>
                  <m:t>s</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1783EA2B" w:rsidR="00F97ACD" w:rsidRPr="00F76A6C" w:rsidRDefault="00F97ACD" w:rsidP="00B61A9D">
            <w:pPr>
              <w:spacing w:before="460" w:after="400"/>
            </w:pPr>
            <w:bookmarkStart w:id="132" w:name="_Ref9591374"/>
            <w:r w:rsidRPr="00F76A6C">
              <w:t>(</w:t>
            </w:r>
            <w:r w:rsidRPr="00F76A6C">
              <w:fldChar w:fldCharType="begin"/>
            </w:r>
            <w:r w:rsidRPr="00F76A6C">
              <w:instrText xml:space="preserve"> SEQ Equation \* ARABIC </w:instrText>
            </w:r>
            <w:r w:rsidRPr="00F76A6C">
              <w:fldChar w:fldCharType="separate"/>
            </w:r>
            <w:r w:rsidR="004A4362" w:rsidRPr="00F76A6C">
              <w:t>2</w:t>
            </w:r>
            <w:r w:rsidRPr="00F76A6C">
              <w:fldChar w:fldCharType="end"/>
            </w:r>
            <w:r w:rsidRPr="00F76A6C">
              <w:t>)</w:t>
            </w:r>
            <w:bookmarkEnd w:id="132"/>
          </w:p>
        </w:tc>
      </w:tr>
    </w:tbl>
    <w:p w14:paraId="09541333" w14:textId="1D82982E" w:rsidR="00E76948" w:rsidRPr="00F76A6C" w:rsidRDefault="00C36DF3" w:rsidP="00C36DF3">
      <w:pPr>
        <w:rPr>
          <w:rFonts w:eastAsiaTheme="minorEastAsia"/>
          <w:iCs/>
        </w:rPr>
      </w:pPr>
      <w:r w:rsidRPr="00F76A6C">
        <w:lastRenderedPageBreak/>
        <w:t>w</w:t>
      </w:r>
      <w:r w:rsidR="00896DC2" w:rsidRPr="00F76A6C">
        <w:t>here</w:t>
      </w:r>
      <w:r w:rsidRPr="00F76A6C">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F76A6C">
        <w:t xml:space="preserve"> refers to a 5 dB </w:t>
      </w:r>
      <w:r w:rsidR="00935249" w:rsidRPr="00F76A6C">
        <w:t>range</w:t>
      </w:r>
      <w:r w:rsidRPr="00F76A6C">
        <w:t xml:space="preserve"> </w:t>
      </w:r>
      <w:r w:rsidR="001215BF" w:rsidRPr="00F76A6C">
        <w:t>from</w:t>
      </w:r>
      <w:r w:rsidRPr="00F76A6C">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F76A6C">
        <w:t xml:space="preserve"> </w:t>
      </w:r>
      <w:r w:rsidR="001215BF" w:rsidRPr="00F76A6C">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F76A6C">
        <w:t>(e.g. dB</w:t>
      </w:r>
      <w:r w:rsidR="00E82483" w:rsidRPr="00F76A6C">
        <w:rPr>
          <w:vertAlign w:val="subscript"/>
        </w:rPr>
        <w:t>55</w:t>
      </w:r>
      <w:r w:rsidRPr="00F76A6C">
        <w:t xml:space="preserve"> refers to </w:t>
      </w:r>
      <w:r w:rsidR="00E82483" w:rsidRPr="00F76A6C">
        <w:t xml:space="preserve">the </w:t>
      </w:r>
      <w:r w:rsidRPr="00F76A6C">
        <w:t>dB-</w:t>
      </w:r>
      <w:r w:rsidR="00E82483" w:rsidRPr="00F76A6C">
        <w:t>range</w:t>
      </w:r>
      <w:r w:rsidR="0023495B" w:rsidRPr="00F76A6C">
        <w:t xml:space="preserve"> of</w:t>
      </w:r>
      <w:r w:rsidRPr="00F76A6C">
        <w:t xml:space="preserve"> 55</w:t>
      </w:r>
      <w:r w:rsidR="00B7638A" w:rsidRPr="00F76A6C">
        <w:t xml:space="preserve"> dB to </w:t>
      </w:r>
      <w:r w:rsidRPr="00F76A6C">
        <w:t>60 dB),</w:t>
      </w:r>
      <w:r w:rsidR="00896DC2" w:rsidRPr="00F76A6C">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F76A6C">
        <w:t xml:space="preserve"> is the </w:t>
      </w:r>
      <w:r w:rsidR="00E82483" w:rsidRPr="00F76A6C">
        <w:t xml:space="preserve">total </w:t>
      </w:r>
      <w:r w:rsidR="00896DC2" w:rsidRPr="00F76A6C">
        <w:t>contaminated distance</w:t>
      </w:r>
      <w:r w:rsidR="0045589F" w:rsidRPr="00F76A6C">
        <w:t xml:space="preserve"> (m)</w:t>
      </w:r>
      <w:r w:rsidR="00896DC2" w:rsidRPr="00F76A6C">
        <w:t xml:space="preserve"> </w:t>
      </w:r>
      <w:r w:rsidR="00E82483" w:rsidRPr="00F76A6C">
        <w:t xml:space="preserve">with </w:t>
      </w:r>
      <w:r w:rsidRPr="00F76A6C">
        <w:t xml:space="preserve">the </w:t>
      </w:r>
      <w:r w:rsidR="00CF5B53" w:rsidRPr="00F76A6C">
        <w:t>dB</w:t>
      </w:r>
      <w:r w:rsidR="00E82483" w:rsidRPr="00F76A6C">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F76A6C">
        <w:t xml:space="preserve"> (e.g. 14 m of </w:t>
      </w:r>
      <w:r w:rsidR="00B7638A" w:rsidRPr="00F76A6C">
        <w:t>dB</w:t>
      </w:r>
      <w:r w:rsidR="00B7638A" w:rsidRPr="00F76A6C">
        <w:rPr>
          <w:vertAlign w:val="subscript"/>
        </w:rPr>
        <w:t>55</w:t>
      </w:r>
      <w:r w:rsidR="00896DC2" w:rsidRPr="00F76A6C">
        <w:t xml:space="preserve">) </w:t>
      </w:r>
      <w:r w:rsidR="00255970" w:rsidRPr="00F76A6C">
        <w:t>on</w:t>
      </w:r>
      <w:r w:rsidR="00896DC2" w:rsidRPr="00F76A6C">
        <w:t xml:space="preserve"> the edge geometry</w:t>
      </w:r>
      <w:r w:rsidR="00B7638A" w:rsidRPr="00F76A6C">
        <w:t>,</w:t>
      </w:r>
      <w:r w:rsidR="00896DC2" w:rsidRPr="00F76A6C">
        <w:t xml:space="preserve">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F76A6C">
        <w:rPr>
          <w:rFonts w:eastAsiaTheme="minorEastAsia"/>
          <w:iCs/>
        </w:rPr>
        <w:t xml:space="preserve"> is a dB-specific noise cost coefficient and </w:t>
      </w:r>
      <w:r w:rsidR="00452EB2" w:rsidRPr="00F76A6C">
        <w:rPr>
          <w:rFonts w:ascii="Cambria Math" w:eastAsiaTheme="minorEastAsia" w:hAnsi="Cambria Math" w:cs="Cambria Math"/>
          <w:iCs/>
        </w:rPr>
        <w:t>s</w:t>
      </w:r>
      <w:r w:rsidR="00896DC2" w:rsidRPr="00F76A6C">
        <w:rPr>
          <w:rFonts w:eastAsiaTheme="minorEastAsia"/>
          <w:iCs/>
        </w:rPr>
        <w:t xml:space="preserve"> is a</w:t>
      </w:r>
      <w:r w:rsidR="00B91B05" w:rsidRPr="00F76A6C">
        <w:rPr>
          <w:rFonts w:eastAsiaTheme="minorEastAsia"/>
          <w:iCs/>
        </w:rPr>
        <w:t>n arbitrary</w:t>
      </w:r>
      <w:r w:rsidR="00896DC2" w:rsidRPr="00F76A6C">
        <w:rPr>
          <w:rFonts w:eastAsiaTheme="minorEastAsia"/>
          <w:iCs/>
        </w:rPr>
        <w:t xml:space="preserve"> noise </w:t>
      </w:r>
      <w:r w:rsidR="00B91B05" w:rsidRPr="00F76A6C">
        <w:rPr>
          <w:rFonts w:eastAsiaTheme="minorEastAsia"/>
          <w:iCs/>
        </w:rPr>
        <w:t>sensitivity</w:t>
      </w:r>
      <w:r w:rsidR="00896DC2" w:rsidRPr="00F76A6C">
        <w:rPr>
          <w:rFonts w:eastAsiaTheme="minorEastAsia"/>
          <w:iCs/>
        </w:rPr>
        <w:t xml:space="preserve"> coefficient (</w:t>
      </w:r>
      <w:r w:rsidR="00EB58B3" w:rsidRPr="00F76A6C">
        <w:rPr>
          <w:rFonts w:eastAsiaTheme="minorEastAsia"/>
          <w:iCs/>
        </w:rPr>
        <w:t xml:space="preserve">e.g. </w:t>
      </w:r>
      <w:r w:rsidR="00B7638A" w:rsidRPr="00F76A6C">
        <w:rPr>
          <w:rFonts w:eastAsiaTheme="minorEastAsia"/>
          <w:iCs/>
        </w:rPr>
        <w:t xml:space="preserve">on range of </w:t>
      </w:r>
      <w:r w:rsidR="00896DC2" w:rsidRPr="00F76A6C">
        <w:rPr>
          <w:rFonts w:eastAsiaTheme="minorEastAsia"/>
          <w:iCs/>
        </w:rPr>
        <w:t>0.1</w:t>
      </w:r>
      <w:r w:rsidR="00B7638A" w:rsidRPr="00F76A6C">
        <w:rPr>
          <w:rFonts w:eastAsiaTheme="minorEastAsia"/>
          <w:iCs/>
        </w:rPr>
        <w:t xml:space="preserve"> to </w:t>
      </w:r>
      <w:r w:rsidR="00CC4E40" w:rsidRPr="00F76A6C">
        <w:rPr>
          <w:rFonts w:eastAsiaTheme="minorEastAsia"/>
          <w:iCs/>
        </w:rPr>
        <w:t>4</w:t>
      </w:r>
      <w:r w:rsidR="00896DC2" w:rsidRPr="00F76A6C">
        <w:rPr>
          <w:rFonts w:eastAsiaTheme="minorEastAsia"/>
          <w:iCs/>
        </w:rPr>
        <w:t>0).</w:t>
      </w:r>
      <w:r w:rsidR="00C75CBF" w:rsidRPr="00F76A6C">
        <w:rPr>
          <w:rFonts w:eastAsiaTheme="minorEastAsia"/>
          <w:iCs/>
        </w:rPr>
        <w:t xml:space="preserve"> </w:t>
      </w:r>
    </w:p>
    <w:p w14:paraId="2188DA81" w14:textId="074B2010" w:rsidR="000675A3" w:rsidRPr="00F76A6C" w:rsidRDefault="00FF35DD" w:rsidP="00C36DF3">
      <w:pPr>
        <w:rPr>
          <w:rFonts w:eastAsiaTheme="minorEastAsia"/>
          <w:iCs/>
        </w:rPr>
      </w:pPr>
      <w:r w:rsidRPr="00F76A6C">
        <w:rPr>
          <w:rFonts w:eastAsiaTheme="minorEastAsia"/>
          <w:iCs/>
        </w:rPr>
        <w:t>Arguably, t</w:t>
      </w:r>
      <w:r w:rsidR="006A692F" w:rsidRPr="00F76A6C">
        <w:rPr>
          <w:rFonts w:eastAsiaTheme="minorEastAsia"/>
          <w:iCs/>
        </w:rPr>
        <w:t>he critical</w:t>
      </w:r>
      <w:r w:rsidRPr="00F76A6C">
        <w:rPr>
          <w:rFonts w:eastAsiaTheme="minorEastAsia"/>
          <w:iCs/>
        </w:rPr>
        <w:t xml:space="preserve">, yet conceptually </w:t>
      </w:r>
      <w:r w:rsidR="00A44D10" w:rsidRPr="00F76A6C">
        <w:rPr>
          <w:rFonts w:eastAsiaTheme="minorEastAsia"/>
          <w:iCs/>
        </w:rPr>
        <w:t xml:space="preserve">most </w:t>
      </w:r>
      <w:r w:rsidRPr="00F76A6C">
        <w:rPr>
          <w:rFonts w:eastAsiaTheme="minorEastAsia"/>
          <w:iCs/>
        </w:rPr>
        <w:t>challenging,</w:t>
      </w:r>
      <w:r w:rsidR="006A692F" w:rsidRPr="00F76A6C">
        <w:rPr>
          <w:rFonts w:eastAsiaTheme="minorEastAsia"/>
          <w:iCs/>
        </w:rPr>
        <w:t xml:space="preserve"> component of the </w:t>
      </w:r>
      <w:r w:rsidR="002706E0" w:rsidRPr="00F76A6C">
        <w:rPr>
          <w:rFonts w:eastAsiaTheme="minorEastAsia"/>
          <w:iCs/>
        </w:rPr>
        <w:t xml:space="preserve">EIF </w:t>
      </w:r>
      <w:r w:rsidR="006A692F" w:rsidRPr="00F76A6C">
        <w:rPr>
          <w:rFonts w:eastAsiaTheme="minorEastAsia"/>
          <w:iCs/>
        </w:rPr>
        <w:t>is the dB-specific noise cost coefficient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6A692F" w:rsidRPr="00F76A6C">
        <w:rPr>
          <w:rFonts w:eastAsiaTheme="minorEastAsia"/>
          <w:iCs/>
        </w:rPr>
        <w:t xml:space="preserve">). </w:t>
      </w:r>
      <w:r w:rsidR="001E10C5" w:rsidRPr="00F76A6C">
        <w:rPr>
          <w:rFonts w:eastAsiaTheme="minorEastAsia"/>
          <w:iCs/>
        </w:rPr>
        <w:t>Ideally</w:t>
      </w:r>
      <w:r w:rsidR="00194A0E" w:rsidRPr="00F76A6C">
        <w:rPr>
          <w:rFonts w:eastAsiaTheme="minorEastAsia"/>
          <w:iCs/>
        </w:rPr>
        <w:t xml:space="preserve">, the noise cost </w:t>
      </w:r>
      <w:r w:rsidR="00834E76" w:rsidRPr="00F76A6C">
        <w:rPr>
          <w:rFonts w:eastAsiaTheme="minorEastAsia"/>
          <w:iCs/>
        </w:rPr>
        <w:t xml:space="preserve">coefficient </w:t>
      </w:r>
      <w:r w:rsidR="00194A0E" w:rsidRPr="00F76A6C">
        <w:rPr>
          <w:rFonts w:eastAsiaTheme="minorEastAsia"/>
          <w:iCs/>
        </w:rPr>
        <w:t xml:space="preserve">should </w:t>
      </w:r>
      <w:r w:rsidR="001E10C5" w:rsidRPr="00F76A6C">
        <w:rPr>
          <w:rFonts w:eastAsiaTheme="minorEastAsia"/>
          <w:iCs/>
        </w:rPr>
        <w:t xml:space="preserve">reflect </w:t>
      </w:r>
      <w:r w:rsidR="00194A0E" w:rsidRPr="00F76A6C">
        <w:rPr>
          <w:rFonts w:eastAsiaTheme="minorEastAsia"/>
          <w:iCs/>
        </w:rPr>
        <w:t xml:space="preserve">the perceived loudness </w:t>
      </w:r>
      <w:r w:rsidR="008958CC" w:rsidRPr="00F76A6C">
        <w:rPr>
          <w:rFonts w:eastAsiaTheme="minorEastAsia"/>
          <w:iCs/>
        </w:rPr>
        <w:t xml:space="preserve">and annoyance </w:t>
      </w:r>
      <w:r w:rsidR="00194A0E" w:rsidRPr="00F76A6C">
        <w:rPr>
          <w:rFonts w:eastAsiaTheme="minorEastAsia"/>
          <w:iCs/>
        </w:rPr>
        <w:t>of a given</w:t>
      </w:r>
      <w:r w:rsidR="008958CC" w:rsidRPr="00F76A6C">
        <w:rPr>
          <w:rFonts w:eastAsiaTheme="minorEastAsia"/>
          <w:iCs/>
        </w:rPr>
        <w:t xml:space="preserve"> </w:t>
      </w:r>
      <w:r w:rsidR="008958CC" w:rsidRPr="00F76A6C">
        <w:t>L</w:t>
      </w:r>
      <w:r w:rsidR="008958CC" w:rsidRPr="00F76A6C">
        <w:rPr>
          <w:vertAlign w:val="subscript"/>
        </w:rPr>
        <w:t>Aeq</w:t>
      </w:r>
      <w:r w:rsidR="00194A0E" w:rsidRPr="00F76A6C">
        <w:rPr>
          <w:rFonts w:eastAsiaTheme="minorEastAsia"/>
          <w:iCs/>
        </w:rPr>
        <w:t xml:space="preserve">. </w:t>
      </w:r>
      <w:r w:rsidR="006E5F21" w:rsidRPr="00F76A6C">
        <w:rPr>
          <w:rFonts w:eastAsiaTheme="minorEastAsia"/>
          <w:iCs/>
        </w:rPr>
        <w:t>According to</w:t>
      </w:r>
      <w:r w:rsidR="00052254" w:rsidRPr="00F76A6C">
        <w:rPr>
          <w:rFonts w:eastAsiaTheme="minorEastAsia"/>
          <w:iCs/>
        </w:rPr>
        <w:t xml:space="preserve"> </w:t>
      </w:r>
      <w:r w:rsidR="001469EA" w:rsidRPr="00F76A6C">
        <w:rPr>
          <w:rFonts w:eastAsiaTheme="minorEastAsia"/>
          <w:iCs/>
        </w:rPr>
        <w:fldChar w:fldCharType="begin"/>
      </w:r>
      <w:r w:rsidR="00F25FE5" w:rsidRPr="00F76A6C">
        <w:rPr>
          <w:rFonts w:eastAsiaTheme="minorEastAsia"/>
          <w:iCs/>
        </w:rPr>
        <w:instrText xml:space="preserve"> ADDIN ZOTERO_ITEM CSL_CITATION {"citationID":"PzKQByF6","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1469EA" w:rsidRPr="00F76A6C">
        <w:rPr>
          <w:rFonts w:eastAsiaTheme="minorEastAsia"/>
          <w:iCs/>
        </w:rPr>
        <w:fldChar w:fldCharType="separate"/>
      </w:r>
      <w:r w:rsidR="001469EA" w:rsidRPr="00F76A6C">
        <w:rPr>
          <w:rFonts w:eastAsiaTheme="minorEastAsia"/>
          <w:iCs/>
        </w:rPr>
        <w:t>Guski et al.</w:t>
      </w:r>
      <w:r w:rsidR="00052254" w:rsidRPr="00F76A6C">
        <w:rPr>
          <w:rFonts w:eastAsiaTheme="minorEastAsia"/>
          <w:iCs/>
        </w:rPr>
        <w:t xml:space="preserve"> (</w:t>
      </w:r>
      <w:r w:rsidR="001469EA" w:rsidRPr="00F76A6C">
        <w:rPr>
          <w:rFonts w:eastAsiaTheme="minorEastAsia"/>
          <w:iCs/>
        </w:rPr>
        <w:t>2017)</w:t>
      </w:r>
      <w:r w:rsidR="001469EA" w:rsidRPr="00F76A6C">
        <w:rPr>
          <w:rFonts w:eastAsiaTheme="minorEastAsia"/>
          <w:iCs/>
        </w:rPr>
        <w:fldChar w:fldCharType="end"/>
      </w:r>
      <w:r w:rsidR="001469EA" w:rsidRPr="00F76A6C">
        <w:rPr>
          <w:rFonts w:eastAsiaTheme="minorEastAsia"/>
          <w:iCs/>
        </w:rPr>
        <w:t xml:space="preserve">, </w:t>
      </w:r>
      <w:r w:rsidR="00BE7767" w:rsidRPr="00F76A6C">
        <w:rPr>
          <w:rFonts w:eastAsiaTheme="minorEastAsia"/>
          <w:iCs/>
        </w:rPr>
        <w:t xml:space="preserve">assessing exposure to </w:t>
      </w:r>
      <w:r w:rsidR="001469EA" w:rsidRPr="00F76A6C">
        <w:t>A-weighted equivalent continuous sound level (e.g. L</w:t>
      </w:r>
      <w:r w:rsidR="001469EA" w:rsidRPr="00F76A6C">
        <w:rPr>
          <w:vertAlign w:val="subscript"/>
        </w:rPr>
        <w:t>Aeq</w:t>
      </w:r>
      <w:r w:rsidR="001469EA" w:rsidRPr="00F76A6C">
        <w:rPr>
          <w:rFonts w:eastAsiaTheme="minorEastAsia"/>
          <w:iCs/>
        </w:rPr>
        <w:t xml:space="preserve">) has been </w:t>
      </w:r>
      <w:r w:rsidR="00BE7767" w:rsidRPr="00F76A6C">
        <w:rPr>
          <w:rFonts w:eastAsiaTheme="minorEastAsia"/>
          <w:iCs/>
        </w:rPr>
        <w:t xml:space="preserve">the standard </w:t>
      </w:r>
      <w:r w:rsidR="00E86617" w:rsidRPr="00F76A6C">
        <w:rPr>
          <w:rFonts w:eastAsiaTheme="minorEastAsia"/>
          <w:iCs/>
        </w:rPr>
        <w:t>metric</w:t>
      </w:r>
      <w:r w:rsidR="00BE7767" w:rsidRPr="00F76A6C">
        <w:rPr>
          <w:rFonts w:eastAsiaTheme="minorEastAsia"/>
          <w:iCs/>
        </w:rPr>
        <w:t xml:space="preserve"> </w:t>
      </w:r>
      <w:r w:rsidR="001469EA" w:rsidRPr="00F76A6C">
        <w:rPr>
          <w:rFonts w:eastAsiaTheme="minorEastAsia"/>
          <w:iCs/>
        </w:rPr>
        <w:t xml:space="preserve">in the studies on </w:t>
      </w:r>
      <w:r w:rsidR="00F6589C" w:rsidRPr="00F76A6C">
        <w:rPr>
          <w:rFonts w:eastAsiaTheme="minorEastAsia"/>
          <w:iCs/>
        </w:rPr>
        <w:t xml:space="preserve">static </w:t>
      </w:r>
      <w:r w:rsidR="001469EA" w:rsidRPr="00F76A6C">
        <w:rPr>
          <w:rFonts w:eastAsiaTheme="minorEastAsia"/>
          <w:iCs/>
        </w:rPr>
        <w:t>noise</w:t>
      </w:r>
      <w:r w:rsidR="00AA418B" w:rsidRPr="00F76A6C">
        <w:rPr>
          <w:rFonts w:eastAsiaTheme="minorEastAsia"/>
          <w:iCs/>
        </w:rPr>
        <w:t xml:space="preserve"> exposure</w:t>
      </w:r>
      <w:r w:rsidR="001469EA" w:rsidRPr="00F76A6C">
        <w:rPr>
          <w:rFonts w:eastAsiaTheme="minorEastAsia"/>
          <w:iCs/>
        </w:rPr>
        <w:t xml:space="preserve"> and annoyance. </w:t>
      </w:r>
      <w:r w:rsidR="00052254" w:rsidRPr="00F76A6C">
        <w:rPr>
          <w:rFonts w:eastAsiaTheme="minorEastAsia"/>
          <w:iCs/>
        </w:rPr>
        <w:t>However, b</w:t>
      </w:r>
      <w:r w:rsidR="00885D45" w:rsidRPr="00F76A6C">
        <w:rPr>
          <w:rFonts w:eastAsiaTheme="minorEastAsia"/>
          <w:iCs/>
        </w:rPr>
        <w:t xml:space="preserve">ased on </w:t>
      </w:r>
      <w:r w:rsidR="00052254" w:rsidRPr="00F76A6C">
        <w:rPr>
          <w:rFonts w:eastAsiaTheme="minorEastAsia"/>
          <w:iCs/>
        </w:rPr>
        <w:t>their</w:t>
      </w:r>
      <w:r w:rsidR="00885D45" w:rsidRPr="00F76A6C">
        <w:rPr>
          <w:rFonts w:eastAsiaTheme="minorEastAsia"/>
          <w:iCs/>
        </w:rPr>
        <w:t xml:space="preserve"> review</w:t>
      </w:r>
      <w:r w:rsidR="00DC27CB" w:rsidRPr="00F76A6C">
        <w:rPr>
          <w:rFonts w:eastAsiaTheme="minorEastAsia"/>
          <w:iCs/>
        </w:rPr>
        <w:t xml:space="preserve">, no widely </w:t>
      </w:r>
      <w:r w:rsidR="003C09F4" w:rsidRPr="00F76A6C">
        <w:rPr>
          <w:rFonts w:eastAsiaTheme="minorEastAsia"/>
          <w:iCs/>
        </w:rPr>
        <w:t xml:space="preserve">accepted </w:t>
      </w:r>
      <w:r w:rsidR="00093519" w:rsidRPr="00F76A6C">
        <w:rPr>
          <w:rFonts w:eastAsiaTheme="minorEastAsia"/>
          <w:iCs/>
        </w:rPr>
        <w:t>linear or non-linear</w:t>
      </w:r>
      <w:r w:rsidR="00567796" w:rsidRPr="00F76A6C">
        <w:rPr>
          <w:rFonts w:eastAsiaTheme="minorEastAsia"/>
          <w:iCs/>
        </w:rPr>
        <w:t xml:space="preserve"> </w:t>
      </w:r>
      <w:r w:rsidR="00DC27CB" w:rsidRPr="00F76A6C">
        <w:rPr>
          <w:rFonts w:eastAsiaTheme="minorEastAsia"/>
          <w:iCs/>
        </w:rPr>
        <w:t>relationship</w:t>
      </w:r>
      <w:r w:rsidR="008607C1" w:rsidRPr="00F76A6C">
        <w:rPr>
          <w:rFonts w:eastAsiaTheme="minorEastAsia"/>
          <w:iCs/>
        </w:rPr>
        <w:t xml:space="preserve"> seem to exist</w:t>
      </w:r>
      <w:r w:rsidR="00DC27CB" w:rsidRPr="00F76A6C">
        <w:rPr>
          <w:rFonts w:eastAsiaTheme="minorEastAsia"/>
          <w:iCs/>
        </w:rPr>
        <w:t xml:space="preserve"> between A-weighted </w:t>
      </w:r>
      <w:r w:rsidR="00F9754F" w:rsidRPr="00F76A6C">
        <w:rPr>
          <w:rFonts w:eastAsiaTheme="minorEastAsia"/>
          <w:iCs/>
        </w:rPr>
        <w:t xml:space="preserve">sound pressure level (SPL) </w:t>
      </w:r>
      <w:r w:rsidR="00DC27CB" w:rsidRPr="00F76A6C">
        <w:rPr>
          <w:rFonts w:eastAsiaTheme="minorEastAsia"/>
          <w:iCs/>
        </w:rPr>
        <w:t>and perceived loudness</w:t>
      </w:r>
      <w:r w:rsidR="008607C1" w:rsidRPr="00F76A6C">
        <w:rPr>
          <w:rFonts w:eastAsiaTheme="minorEastAsia"/>
          <w:iCs/>
        </w:rPr>
        <w:t xml:space="preserve"> (or particularly annoyance)</w:t>
      </w:r>
      <w:r w:rsidR="003C09F4" w:rsidRPr="00F76A6C">
        <w:rPr>
          <w:rFonts w:eastAsiaTheme="minorEastAsia"/>
          <w:iCs/>
        </w:rPr>
        <w:t xml:space="preserve">, </w:t>
      </w:r>
      <w:r w:rsidR="00E86617" w:rsidRPr="00F76A6C">
        <w:rPr>
          <w:rFonts w:eastAsiaTheme="minorEastAsia"/>
          <w:iCs/>
        </w:rPr>
        <w:t xml:space="preserve">regardless of </w:t>
      </w:r>
      <w:r w:rsidR="008607C1" w:rsidRPr="00F76A6C">
        <w:rPr>
          <w:rFonts w:eastAsiaTheme="minorEastAsia"/>
          <w:iCs/>
        </w:rPr>
        <w:t xml:space="preserve">the several </w:t>
      </w:r>
      <w:r w:rsidR="003C09F4" w:rsidRPr="00F76A6C">
        <w:rPr>
          <w:rFonts w:eastAsiaTheme="minorEastAsia"/>
          <w:iCs/>
        </w:rPr>
        <w:t>sound attempts</w:t>
      </w:r>
      <w:r w:rsidR="00E86617" w:rsidRPr="00F76A6C">
        <w:rPr>
          <w:rFonts w:eastAsiaTheme="minorEastAsia"/>
          <w:iCs/>
        </w:rPr>
        <w:t xml:space="preserve"> </w:t>
      </w:r>
      <w:r w:rsidR="003C09F4" w:rsidRPr="00F76A6C">
        <w:rPr>
          <w:rFonts w:eastAsiaTheme="minorEastAsia"/>
          <w:iCs/>
        </w:rPr>
        <w:t xml:space="preserve">to find one </w:t>
      </w:r>
      <w:r w:rsidR="003C09F4" w:rsidRPr="00F76A6C">
        <w:rPr>
          <w:rFonts w:eastAsiaTheme="minorEastAsia"/>
          <w:iCs/>
        </w:rPr>
        <w:fldChar w:fldCharType="begin"/>
      </w:r>
      <w:r w:rsidR="00F25FE5" w:rsidRPr="00F76A6C">
        <w:rPr>
          <w:rFonts w:eastAsiaTheme="minorEastAsia"/>
          <w:iCs/>
        </w:rPr>
        <w:instrText xml:space="preserve"> ADDIN ZOTERO_ITEM CSL_CITATION {"citationID":"KB2TX4QF","properties":{"formattedCitation":"(Miedema &amp; Oudshoorn, 2001)","plainCitation":"(Miedema &amp; Oudshoorn, 2001)","dontUpdate":true,"noteIndex":0},"citationItems":[{"id":855,"uris":["http://zotero.org/users/5467145/items/2HQN4HN2"],"uri":["http://zotero.org/users/5467145/items/2HQN4HN2"],"itemData":{"id":855,"type":"article-journal","container-title":"Environmental health perspectives","issue":"4","page":"409–416","source":"Google Scholar","title":"Annoyance from transportation noise: relationships with exposure metrics DNL and DENL and their confidence intervals.","title-short":"Annoyance from transportation noise","volume":"109","author":[{"family":"Miedema","given":"H. M."},{"family":"Oudshoorn","given":"C. G."}],"issued":{"date-parts":[["2001"]]}}}],"schema":"https://github.com/citation-style-language/schema/raw/master/csl-citation.json"} </w:instrText>
      </w:r>
      <w:r w:rsidR="003C09F4" w:rsidRPr="00F76A6C">
        <w:rPr>
          <w:rFonts w:eastAsiaTheme="minorEastAsia"/>
          <w:iCs/>
        </w:rPr>
        <w:fldChar w:fldCharType="separate"/>
      </w:r>
      <w:r w:rsidR="003C09F4" w:rsidRPr="00F76A6C">
        <w:rPr>
          <w:rFonts w:eastAsiaTheme="minorEastAsia"/>
          <w:iCs/>
        </w:rPr>
        <w:t>(</w:t>
      </w:r>
      <w:r w:rsidR="008607C1" w:rsidRPr="00F76A6C">
        <w:rPr>
          <w:rFonts w:eastAsiaTheme="minorEastAsia"/>
          <w:iCs/>
        </w:rPr>
        <w:t xml:space="preserve">e.g. </w:t>
      </w:r>
      <w:r w:rsidR="003C09F4" w:rsidRPr="00F76A6C">
        <w:rPr>
          <w:rFonts w:eastAsiaTheme="minorEastAsia"/>
          <w:iCs/>
        </w:rPr>
        <w:t>Miedema &amp; Oudshoorn, 2001)</w:t>
      </w:r>
      <w:r w:rsidR="003C09F4" w:rsidRPr="00F76A6C">
        <w:rPr>
          <w:rFonts w:eastAsiaTheme="minorEastAsia"/>
          <w:iCs/>
        </w:rPr>
        <w:fldChar w:fldCharType="end"/>
      </w:r>
      <w:r w:rsidR="003C09F4" w:rsidRPr="00F76A6C">
        <w:rPr>
          <w:rFonts w:eastAsiaTheme="minorEastAsia"/>
          <w:iCs/>
        </w:rPr>
        <w:t xml:space="preserve">. Furthermore, </w:t>
      </w:r>
      <w:r w:rsidR="00060FAA" w:rsidRPr="00F76A6C">
        <w:rPr>
          <w:rFonts w:eastAsiaTheme="minorEastAsia"/>
          <w:iCs/>
        </w:rPr>
        <w:t>as the reviewed</w:t>
      </w:r>
      <w:r w:rsidR="003C09F4" w:rsidRPr="00F76A6C">
        <w:rPr>
          <w:rFonts w:eastAsiaTheme="minorEastAsia"/>
          <w:iCs/>
        </w:rPr>
        <w:t xml:space="preserve"> papers </w:t>
      </w:r>
      <w:r w:rsidR="004B17CB" w:rsidRPr="00F76A6C">
        <w:rPr>
          <w:rFonts w:eastAsiaTheme="minorEastAsia"/>
          <w:iCs/>
        </w:rPr>
        <w:t>focus</w:t>
      </w:r>
      <w:r w:rsidR="003C09F4" w:rsidRPr="00F76A6C">
        <w:rPr>
          <w:rFonts w:eastAsiaTheme="minorEastAsia"/>
          <w:iCs/>
        </w:rPr>
        <w:t xml:space="preserve"> </w:t>
      </w:r>
      <w:r w:rsidR="004B17CB" w:rsidRPr="00F76A6C">
        <w:rPr>
          <w:rFonts w:eastAsiaTheme="minorEastAsia"/>
          <w:iCs/>
        </w:rPr>
        <w:t xml:space="preserve">on </w:t>
      </w:r>
      <w:r w:rsidR="003C09F4" w:rsidRPr="00F76A6C">
        <w:rPr>
          <w:rFonts w:eastAsiaTheme="minorEastAsia"/>
          <w:iCs/>
        </w:rPr>
        <w:t xml:space="preserve">static exposure (e.g. </w:t>
      </w:r>
      <w:r w:rsidR="003C09F4" w:rsidRPr="00F76A6C">
        <w:t>L</w:t>
      </w:r>
      <w:r w:rsidR="003C09F4" w:rsidRPr="00F76A6C">
        <w:rPr>
          <w:vertAlign w:val="subscript"/>
        </w:rPr>
        <w:t xml:space="preserve">Aeq </w:t>
      </w:r>
      <w:r w:rsidR="003C09F4" w:rsidRPr="00F76A6C">
        <w:rPr>
          <w:rFonts w:eastAsiaTheme="minorEastAsia"/>
          <w:iCs/>
        </w:rPr>
        <w:t xml:space="preserve">at home location), </w:t>
      </w:r>
      <w:r w:rsidR="00060FAA" w:rsidRPr="00F76A6C">
        <w:rPr>
          <w:rFonts w:eastAsiaTheme="minorEastAsia"/>
          <w:iCs/>
        </w:rPr>
        <w:t>the applicability of their findings in assessing annoyance of dynamic traffic noise exposure is somewhat limited</w:t>
      </w:r>
      <w:r w:rsidR="003C09F4" w:rsidRPr="00F76A6C">
        <w:rPr>
          <w:rFonts w:eastAsiaTheme="minorEastAsia"/>
          <w:iCs/>
        </w:rPr>
        <w:t xml:space="preserve">. </w:t>
      </w:r>
      <w:r w:rsidR="0021781A" w:rsidRPr="00F76A6C">
        <w:rPr>
          <w:rFonts w:eastAsiaTheme="minorEastAsia"/>
          <w:iCs/>
        </w:rPr>
        <w:t xml:space="preserve">Given </w:t>
      </w:r>
      <w:r w:rsidR="00060FAA" w:rsidRPr="00F76A6C">
        <w:rPr>
          <w:rFonts w:eastAsiaTheme="minorEastAsia"/>
          <w:iCs/>
        </w:rPr>
        <w:t xml:space="preserve">this </w:t>
      </w:r>
      <w:r w:rsidR="0021781A" w:rsidRPr="00F76A6C">
        <w:rPr>
          <w:rFonts w:eastAsiaTheme="minorEastAsia"/>
          <w:iCs/>
        </w:rPr>
        <w:t xml:space="preserve">uncertainty on </w:t>
      </w:r>
      <w:r w:rsidR="00DB6FDD" w:rsidRPr="00F76A6C">
        <w:rPr>
          <w:rFonts w:eastAsiaTheme="minorEastAsia"/>
          <w:iCs/>
        </w:rPr>
        <w:t xml:space="preserve">modeling </w:t>
      </w:r>
      <w:r w:rsidR="0021781A" w:rsidRPr="00F76A6C">
        <w:rPr>
          <w:rFonts w:eastAsiaTheme="minorEastAsia"/>
          <w:iCs/>
        </w:rPr>
        <w:t xml:space="preserve">loudness or annoyance </w:t>
      </w:r>
      <w:r w:rsidR="0034046E" w:rsidRPr="00F76A6C">
        <w:rPr>
          <w:rFonts w:eastAsiaTheme="minorEastAsia"/>
          <w:iCs/>
        </w:rPr>
        <w:t>by</w:t>
      </w:r>
      <w:r w:rsidR="00252767" w:rsidRPr="00F76A6C">
        <w:rPr>
          <w:rFonts w:eastAsiaTheme="minorEastAsia"/>
          <w:iCs/>
        </w:rPr>
        <w:t xml:space="preserve"> </w:t>
      </w:r>
      <w:r w:rsidR="002F2855" w:rsidRPr="00F76A6C">
        <w:t>L</w:t>
      </w:r>
      <w:r w:rsidR="002F2855" w:rsidRPr="00F76A6C">
        <w:rPr>
          <w:vertAlign w:val="subscript"/>
        </w:rPr>
        <w:t>Aeq</w:t>
      </w:r>
      <w:r w:rsidR="0021781A" w:rsidRPr="00F76A6C">
        <w:rPr>
          <w:rFonts w:eastAsiaTheme="minorEastAsia"/>
          <w:iCs/>
        </w:rPr>
        <w:t xml:space="preserve">, </w:t>
      </w:r>
      <w:r w:rsidR="00AE59EE" w:rsidRPr="00F76A6C">
        <w:rPr>
          <w:rFonts w:eastAsiaTheme="minorEastAsia"/>
          <w:iCs/>
        </w:rPr>
        <w:t xml:space="preserve">I tested two alternative functions </w:t>
      </w:r>
      <w:r w:rsidR="0021781A" w:rsidRPr="00F76A6C">
        <w:rPr>
          <w:rFonts w:eastAsiaTheme="minorEastAsia"/>
          <w:iCs/>
        </w:rPr>
        <w:t xml:space="preserve">for calculating </w:t>
      </w:r>
      <w:r w:rsidR="009B376D" w:rsidRPr="00F76A6C">
        <w:t xml:space="preserve">the </w:t>
      </w:r>
      <w:r w:rsidR="00634FFD" w:rsidRPr="00F76A6C">
        <w:rPr>
          <w:rFonts w:eastAsiaTheme="minorEastAsia"/>
          <w:iCs/>
        </w:rPr>
        <w:t xml:space="preserve">noise </w:t>
      </w:r>
      <w:r w:rsidR="0021781A" w:rsidRPr="00F76A6C">
        <w:rPr>
          <w:rFonts w:eastAsiaTheme="minorEastAsia"/>
          <w:iCs/>
        </w:rPr>
        <w:t>cost</w:t>
      </w:r>
      <w:r w:rsidR="00137E78" w:rsidRPr="00F76A6C">
        <w:rPr>
          <w:rFonts w:eastAsiaTheme="minorEastAsia"/>
          <w:iCs/>
        </w:rPr>
        <w:t xml:space="preserve"> coefficients</w:t>
      </w:r>
      <w:r w:rsidR="0021781A" w:rsidRPr="00F76A6C">
        <w:rPr>
          <w:rFonts w:eastAsiaTheme="minorEastAsia"/>
          <w:iCs/>
        </w:rPr>
        <w:t>.</w:t>
      </w:r>
      <w:r w:rsidR="00933CB0" w:rsidRPr="00F76A6C">
        <w:rPr>
          <w:rFonts w:eastAsiaTheme="minorEastAsia"/>
          <w:iCs/>
        </w:rPr>
        <w:t xml:space="preserve"> </w:t>
      </w:r>
      <w:r w:rsidR="00194A0E" w:rsidRPr="00F76A6C">
        <w:rPr>
          <w:rFonts w:eastAsiaTheme="minorEastAsia"/>
          <w:iCs/>
        </w:rPr>
        <w:t>First</w:t>
      </w:r>
      <w:r w:rsidR="00714C54" w:rsidRPr="00F76A6C">
        <w:rPr>
          <w:rFonts w:eastAsiaTheme="minorEastAsia"/>
          <w:iCs/>
        </w:rPr>
        <w:t xml:space="preserve"> </w:t>
      </w:r>
      <w:r w:rsidR="00194A0E" w:rsidRPr="00F76A6C">
        <w:rPr>
          <w:rFonts w:eastAsiaTheme="minorEastAsia"/>
          <w:iCs/>
        </w:rPr>
        <w:t>of t</w:t>
      </w:r>
      <w:r w:rsidR="00BC035C" w:rsidRPr="00F76A6C">
        <w:rPr>
          <w:rFonts w:eastAsiaTheme="minorEastAsia"/>
          <w:iCs/>
        </w:rPr>
        <w:t xml:space="preserve">he </w:t>
      </w:r>
      <w:r w:rsidR="00194A0E" w:rsidRPr="00F76A6C">
        <w:rPr>
          <w:rFonts w:eastAsiaTheme="minorEastAsia"/>
          <w:iCs/>
        </w:rPr>
        <w:t xml:space="preserve">functions </w:t>
      </w:r>
      <w:r w:rsidR="00714C54" w:rsidRPr="00F76A6C">
        <w:t xml:space="preserve">(3) </w:t>
      </w:r>
      <w:r w:rsidR="00194A0E" w:rsidRPr="00F76A6C">
        <w:rPr>
          <w:rFonts w:eastAsiaTheme="minorEastAsia"/>
          <w:iCs/>
        </w:rPr>
        <w:t xml:space="preserve">assumes a linear relationship </w:t>
      </w:r>
      <w:r w:rsidR="00DF0BDF" w:rsidRPr="00F76A6C">
        <w:rPr>
          <w:rFonts w:eastAsiaTheme="minorEastAsia"/>
          <w:iCs/>
        </w:rPr>
        <w:t xml:space="preserve">between loudness and </w:t>
      </w:r>
      <w:r w:rsidR="008958CC" w:rsidRPr="00F76A6C">
        <w:t>L</w:t>
      </w:r>
      <w:r w:rsidR="008958CC" w:rsidRPr="00F76A6C">
        <w:rPr>
          <w:vertAlign w:val="subscript"/>
        </w:rPr>
        <w:t>Ae</w:t>
      </w:r>
      <w:r w:rsidR="002D5ADA" w:rsidRPr="00F76A6C">
        <w:rPr>
          <w:vertAlign w:val="subscript"/>
        </w:rPr>
        <w:t>q</w:t>
      </w:r>
      <w:r w:rsidR="00320B68" w:rsidRPr="00F76A6C">
        <w:rPr>
          <w:vertAlign w:val="subscript"/>
        </w:rPr>
        <w:t xml:space="preserve"> </w:t>
      </w:r>
      <w:r w:rsidR="00320B68" w:rsidRPr="00F76A6C">
        <w:t>and</w:t>
      </w:r>
      <w:r w:rsidR="002B0D2B" w:rsidRPr="00F76A6C">
        <w:t xml:space="preserve"> </w:t>
      </w:r>
      <w:r w:rsidR="004B1716" w:rsidRPr="00F76A6C">
        <w:t xml:space="preserve">sets the </w:t>
      </w:r>
      <w:r w:rsidR="000137AA" w:rsidRPr="00F76A6C">
        <w:t xml:space="preserve">noise costs </w:t>
      </w:r>
      <w:r w:rsidR="00D8357C" w:rsidRPr="00F76A6C">
        <w:t>on</w:t>
      </w:r>
      <w:r w:rsidR="00F33435" w:rsidRPr="00F76A6C">
        <w:t xml:space="preserve"> </w:t>
      </w:r>
      <w:r w:rsidR="000774C6" w:rsidRPr="00F76A6C">
        <w:t>a</w:t>
      </w:r>
      <w:r w:rsidR="000137AA" w:rsidRPr="00F76A6C">
        <w:t xml:space="preserve"> </w:t>
      </w:r>
      <w:r w:rsidR="00577FD4" w:rsidRPr="00F76A6C">
        <w:t xml:space="preserve">(linear) </w:t>
      </w:r>
      <w:r w:rsidR="000137AA" w:rsidRPr="00F76A6C">
        <w:t xml:space="preserve">range </w:t>
      </w:r>
      <w:r w:rsidR="00B94A60" w:rsidRPr="00F76A6C">
        <w:t>from</w:t>
      </w:r>
      <w:r w:rsidR="00F33435" w:rsidRPr="00F76A6C">
        <w:t xml:space="preserve"> </w:t>
      </w:r>
      <w:r w:rsidR="000137AA" w:rsidRPr="00F76A6C">
        <w:t>0</w:t>
      </w:r>
      <w:r w:rsidR="00EF55A2" w:rsidRPr="00F76A6C">
        <w:t>.0</w:t>
      </w:r>
      <w:r w:rsidR="00F33435" w:rsidRPr="00F76A6C">
        <w:t xml:space="preserve"> to </w:t>
      </w:r>
      <w:r w:rsidR="000137AA" w:rsidRPr="00F76A6C">
        <w:t xml:space="preserve">1.0 </w:t>
      </w:r>
      <w:r w:rsidR="00447C7C" w:rsidRPr="00F76A6C">
        <w:t>with respective L</w:t>
      </w:r>
      <w:r w:rsidR="00447C7C" w:rsidRPr="00F76A6C">
        <w:rPr>
          <w:vertAlign w:val="subscript"/>
        </w:rPr>
        <w:t>Ae</w:t>
      </w:r>
      <w:r w:rsidR="002D5ADA" w:rsidRPr="00F76A6C">
        <w:rPr>
          <w:vertAlign w:val="subscript"/>
        </w:rPr>
        <w:t>q</w:t>
      </w:r>
      <w:r w:rsidR="00447C7C" w:rsidRPr="00F76A6C">
        <w:t xml:space="preserve"> range of </w:t>
      </w:r>
      <w:r w:rsidR="000137AA" w:rsidRPr="00F76A6C">
        <w:t>40</w:t>
      </w:r>
      <w:r w:rsidR="00447C7C" w:rsidRPr="00F76A6C">
        <w:t xml:space="preserve"> dB</w:t>
      </w:r>
      <w:r w:rsidR="002E7663" w:rsidRPr="00F76A6C">
        <w:t>(A)</w:t>
      </w:r>
      <w:r w:rsidR="000137AA" w:rsidRPr="00F76A6C">
        <w:t xml:space="preserve"> to 75 dB</w:t>
      </w:r>
      <w:r w:rsidR="002E7663" w:rsidRPr="00F76A6C">
        <w:t>(A)</w:t>
      </w:r>
      <w:r w:rsidR="00320B68" w:rsidRPr="00F76A6C">
        <w:t>:</w:t>
      </w:r>
      <w:r w:rsidR="000137AA" w:rsidRPr="00F76A6C">
        <w:t xml:space="preserve"> </w:t>
      </w:r>
    </w:p>
    <w:tbl>
      <w:tblPr>
        <w:tblStyle w:val="TableGrid"/>
        <w:tblW w:w="9683" w:type="dxa"/>
        <w:tblLook w:val="04A0" w:firstRow="1" w:lastRow="0" w:firstColumn="1" w:lastColumn="0" w:noHBand="0" w:noVBand="1"/>
      </w:tblPr>
      <w:tblGrid>
        <w:gridCol w:w="9067"/>
        <w:gridCol w:w="616"/>
      </w:tblGrid>
      <w:tr w:rsidR="006C394E" w:rsidRPr="00F76A6C" w14:paraId="6E3DFAAB" w14:textId="77777777" w:rsidTr="006C394E">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9A9F27" w14:textId="166580B1" w:rsidR="006C394E" w:rsidRPr="00F76A6C" w:rsidRDefault="00A9137A" w:rsidP="002B0D2B">
            <w:pPr>
              <w:spacing w:before="360" w:after="36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xml:space="preserve">= </m:t>
                </m:r>
                <m:f>
                  <m:fPr>
                    <m:ctrlPr>
                      <w:rPr>
                        <w:rFonts w:ascii="Cambria Math" w:hAnsi="Cambria Math"/>
                        <w:i/>
                      </w:rPr>
                    </m:ctrlPr>
                  </m:fPr>
                  <m:num>
                    <m:sSub>
                      <m:sSubPr>
                        <m:ctrlPr>
                          <w:rPr>
                            <w:rFonts w:ascii="Cambria Math" w:hAnsi="Cambria Math"/>
                          </w:rPr>
                        </m:ctrlPr>
                      </m:sSubPr>
                      <m:e>
                        <m:r>
                          <w:rPr>
                            <w:rFonts w:ascii="Cambria Math" w:hAnsi="Cambria Math"/>
                          </w:rPr>
                          <m:t>dB</m:t>
                        </m:r>
                      </m:e>
                      <m:sub>
                        <m:r>
                          <w:rPr>
                            <w:rFonts w:ascii="Cambria Math" w:hAnsi="Cambria Math"/>
                          </w:rPr>
                          <m:t>i</m:t>
                        </m:r>
                      </m:sub>
                    </m:sSub>
                    <m:r>
                      <w:rPr>
                        <w:rFonts w:ascii="Cambria Math" w:hAnsi="Cambria Math"/>
                      </w:rPr>
                      <m:t xml:space="preserve"> - 40 dB</m:t>
                    </m:r>
                  </m:num>
                  <m:den>
                    <m:r>
                      <w:rPr>
                        <w:rFonts w:ascii="Cambria Math" w:hAnsi="Cambria Math"/>
                      </w:rPr>
                      <m:t>75 dB - 40 dB</m:t>
                    </m:r>
                  </m:den>
                </m:f>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D88A49" w14:textId="6EFC1C2C" w:rsidR="006C394E" w:rsidRPr="00F76A6C" w:rsidRDefault="006C394E" w:rsidP="006C394E">
            <w:pPr>
              <w:spacing w:before="480" w:after="240"/>
            </w:pPr>
            <w:bookmarkStart w:id="133" w:name="_Ref25851235"/>
            <w:bookmarkStart w:id="134" w:name="_Ref25851033"/>
            <w:r w:rsidRPr="00F76A6C">
              <w:t>(</w:t>
            </w:r>
            <w:bookmarkStart w:id="135" w:name="_Ref25851183"/>
            <w:bookmarkEnd w:id="133"/>
            <w:r w:rsidR="00B311E7" w:rsidRPr="00F76A6C">
              <w:fldChar w:fldCharType="begin"/>
            </w:r>
            <w:r w:rsidR="00B311E7" w:rsidRPr="00F76A6C">
              <w:instrText xml:space="preserve"> SEQ Equation \* ARABIC </w:instrText>
            </w:r>
            <w:r w:rsidR="00B311E7" w:rsidRPr="00F76A6C">
              <w:fldChar w:fldCharType="separate"/>
            </w:r>
            <w:r w:rsidR="004A4362" w:rsidRPr="00F76A6C">
              <w:t>3</w:t>
            </w:r>
            <w:r w:rsidR="00B311E7" w:rsidRPr="00F76A6C">
              <w:fldChar w:fldCharType="end"/>
            </w:r>
            <w:r w:rsidRPr="00F76A6C">
              <w:t>)</w:t>
            </w:r>
            <w:bookmarkEnd w:id="134"/>
            <w:bookmarkEnd w:id="135"/>
          </w:p>
        </w:tc>
      </w:tr>
    </w:tbl>
    <w:p w14:paraId="2891FAD1" w14:textId="1349992B" w:rsidR="006C394E" w:rsidRPr="00F76A6C" w:rsidRDefault="002B0D2B" w:rsidP="00C36DF3">
      <w:pPr>
        <w:rPr>
          <w:rFonts w:eastAsiaTheme="minorEastAsia"/>
          <w:iCs/>
        </w:rPr>
      </w:pPr>
      <w:r w:rsidRPr="00F76A6C">
        <w:rPr>
          <w:rFonts w:eastAsiaTheme="minorEastAsia"/>
          <w:iCs/>
        </w:rPr>
        <w:t xml:space="preserve">The second function </w:t>
      </w:r>
      <w:r w:rsidR="009C3CB4" w:rsidRPr="00F76A6C">
        <w:rPr>
          <w:rFonts w:eastAsiaTheme="minorEastAsia"/>
          <w:iCs/>
        </w:rPr>
        <w:t>(4)</w:t>
      </w:r>
      <w:r w:rsidR="0066699E" w:rsidRPr="00F76A6C">
        <w:rPr>
          <w:rFonts w:eastAsiaTheme="minorEastAsia"/>
          <w:iCs/>
        </w:rPr>
        <w:t xml:space="preserve"> </w:t>
      </w:r>
      <w:r w:rsidR="00F92DEB" w:rsidRPr="00F76A6C">
        <w:rPr>
          <w:rFonts w:eastAsiaTheme="minorEastAsia"/>
          <w:iCs/>
        </w:rPr>
        <w:t>introduces</w:t>
      </w:r>
      <w:r w:rsidR="00A93F9E" w:rsidRPr="00F76A6C">
        <w:rPr>
          <w:rFonts w:eastAsiaTheme="minorEastAsia"/>
          <w:iCs/>
        </w:rPr>
        <w:t xml:space="preserve"> </w:t>
      </w:r>
      <w:r w:rsidR="00372EA7" w:rsidRPr="00F76A6C">
        <w:rPr>
          <w:rFonts w:eastAsiaTheme="minorEastAsia"/>
          <w:iCs/>
        </w:rPr>
        <w:t>a</w:t>
      </w:r>
      <w:r w:rsidR="001B3B2C" w:rsidRPr="00F76A6C">
        <w:rPr>
          <w:rFonts w:eastAsiaTheme="minorEastAsia"/>
          <w:iCs/>
        </w:rPr>
        <w:t xml:space="preserve"> power law</w:t>
      </w:r>
      <w:r w:rsidR="00A93F9E" w:rsidRPr="00F76A6C">
        <w:rPr>
          <w:rFonts w:eastAsiaTheme="minorEastAsia"/>
          <w:iCs/>
        </w:rPr>
        <w:t xml:space="preserve"> </w:t>
      </w:r>
      <w:r w:rsidR="001B3B2C" w:rsidRPr="00F76A6C">
        <w:rPr>
          <w:rFonts w:eastAsiaTheme="minorEastAsia"/>
          <w:iCs/>
        </w:rPr>
        <w:t xml:space="preserve">between loudness and sound </w:t>
      </w:r>
      <w:r w:rsidR="00904C3E" w:rsidRPr="00F76A6C">
        <w:rPr>
          <w:rFonts w:eastAsiaTheme="minorEastAsia"/>
          <w:iCs/>
        </w:rPr>
        <w:t>pressure level</w:t>
      </w:r>
      <w:r w:rsidR="001B3B2C" w:rsidRPr="00F76A6C">
        <w:rPr>
          <w:rFonts w:eastAsiaTheme="minorEastAsia"/>
          <w:iCs/>
        </w:rPr>
        <w:t xml:space="preserve"> </w:t>
      </w:r>
      <w:r w:rsidR="00D75C7F" w:rsidRPr="00F76A6C">
        <w:rPr>
          <w:rFonts w:eastAsiaTheme="minorEastAsia"/>
          <w:iCs/>
        </w:rPr>
        <w:t>based on what</w:t>
      </w:r>
      <w:r w:rsidR="00802CCB" w:rsidRPr="00F76A6C">
        <w:rPr>
          <w:rFonts w:eastAsiaTheme="minorEastAsia"/>
          <w:iCs/>
        </w:rPr>
        <w:t xml:space="preserve"> </w:t>
      </w:r>
      <w:r w:rsidR="00802CCB" w:rsidRPr="00F76A6C">
        <w:rPr>
          <w:rFonts w:eastAsiaTheme="minorEastAsia"/>
          <w:iCs/>
        </w:rPr>
        <w:fldChar w:fldCharType="begin"/>
      </w:r>
      <w:r w:rsidR="00A81D74" w:rsidRPr="00F76A6C">
        <w:rPr>
          <w:rFonts w:eastAsiaTheme="minorEastAsia"/>
          <w:iCs/>
        </w:rPr>
        <w:instrText xml:space="preserve"> ADDIN ZOTERO_ITEM CSL_CITATION {"citationID":"m2BUHqZK","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802CCB" w:rsidRPr="00F76A6C">
        <w:rPr>
          <w:rFonts w:eastAsiaTheme="minorEastAsia"/>
          <w:iCs/>
        </w:rPr>
        <w:fldChar w:fldCharType="separate"/>
      </w:r>
      <w:r w:rsidR="00802CCB" w:rsidRPr="00F76A6C">
        <w:rPr>
          <w:rFonts w:eastAsiaTheme="minorEastAsia"/>
          <w:iCs/>
        </w:rPr>
        <w:t>Parmanen (2007</w:t>
      </w:r>
      <w:r w:rsidR="00A93F9E" w:rsidRPr="00F76A6C">
        <w:rPr>
          <w:rFonts w:eastAsiaTheme="minorEastAsia"/>
          <w:iCs/>
        </w:rPr>
        <w:t>: 60</w:t>
      </w:r>
      <w:r w:rsidR="00802CCB" w:rsidRPr="00F76A6C">
        <w:rPr>
          <w:rFonts w:eastAsiaTheme="minorEastAsia"/>
          <w:iCs/>
        </w:rPr>
        <w:t>)</w:t>
      </w:r>
      <w:r w:rsidR="00802CCB" w:rsidRPr="00F76A6C">
        <w:rPr>
          <w:rFonts w:eastAsiaTheme="minorEastAsia"/>
          <w:iCs/>
        </w:rPr>
        <w:fldChar w:fldCharType="end"/>
      </w:r>
      <w:r w:rsidR="00802CCB" w:rsidRPr="00F76A6C">
        <w:rPr>
          <w:rFonts w:eastAsiaTheme="minorEastAsia"/>
          <w:iCs/>
        </w:rPr>
        <w:t xml:space="preserve"> </w:t>
      </w:r>
      <w:r w:rsidR="00A93F9E" w:rsidRPr="00F76A6C">
        <w:rPr>
          <w:rFonts w:eastAsiaTheme="minorEastAsia"/>
          <w:iCs/>
        </w:rPr>
        <w:t xml:space="preserve">reformatted </w:t>
      </w:r>
      <w:r w:rsidR="001B3B2C" w:rsidRPr="00F76A6C">
        <w:rPr>
          <w:rFonts w:eastAsiaTheme="minorEastAsia"/>
          <w:iCs/>
        </w:rPr>
        <w:t xml:space="preserve">from </w:t>
      </w:r>
      <w:r w:rsidR="00A93F9E" w:rsidRPr="00F76A6C">
        <w:rPr>
          <w:rFonts w:eastAsiaTheme="minorEastAsia"/>
          <w:iCs/>
        </w:rPr>
        <w:t xml:space="preserve">widely </w:t>
      </w:r>
      <w:r w:rsidR="006D78FA" w:rsidRPr="00F76A6C">
        <w:rPr>
          <w:rFonts w:eastAsiaTheme="minorEastAsia"/>
          <w:iCs/>
        </w:rPr>
        <w:t xml:space="preserve">used </w:t>
      </w:r>
      <w:r w:rsidR="00A93F9E" w:rsidRPr="00F76A6C">
        <w:rPr>
          <w:rFonts w:eastAsiaTheme="minorEastAsia"/>
          <w:iCs/>
        </w:rPr>
        <w:t xml:space="preserve">Stevens’ power law </w:t>
      </w:r>
      <w:r w:rsidR="00A93F9E" w:rsidRPr="00F76A6C">
        <w:rPr>
          <w:rFonts w:eastAsiaTheme="minorEastAsia"/>
          <w:iCs/>
        </w:rPr>
        <w:fldChar w:fldCharType="begin"/>
      </w:r>
      <w:r w:rsidR="00A93F9E" w:rsidRPr="00F76A6C">
        <w:rPr>
          <w:rFonts w:eastAsiaTheme="minorEastAsia"/>
          <w:iCs/>
        </w:rPr>
        <w:instrText xml:space="preserve"> ADDIN ZOTERO_ITEM CSL_CITATION {"citationID":"20nhoY2f","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A93F9E" w:rsidRPr="00F76A6C">
        <w:rPr>
          <w:rFonts w:eastAsiaTheme="minorEastAsia"/>
          <w:iCs/>
        </w:rPr>
        <w:fldChar w:fldCharType="separate"/>
      </w:r>
      <w:r w:rsidR="00A93F9E" w:rsidRPr="00F76A6C">
        <w:rPr>
          <w:rFonts w:eastAsiaTheme="minorEastAsia"/>
          <w:iCs/>
        </w:rPr>
        <w:t>(Stevens, 1960)</w:t>
      </w:r>
      <w:r w:rsidR="00A93F9E" w:rsidRPr="00F76A6C">
        <w:rPr>
          <w:rFonts w:eastAsiaTheme="minorEastAsia"/>
          <w:iCs/>
        </w:rPr>
        <w:fldChar w:fldCharType="end"/>
      </w:r>
      <w:r w:rsidR="00A93F9E" w:rsidRPr="00F76A6C">
        <w:rPr>
          <w:rFonts w:eastAsiaTheme="minorEastAsia"/>
          <w:iCs/>
        </w:rPr>
        <w:t>:</w:t>
      </w:r>
    </w:p>
    <w:tbl>
      <w:tblPr>
        <w:tblStyle w:val="TableGrid"/>
        <w:tblW w:w="9683" w:type="dxa"/>
        <w:tblLook w:val="04A0" w:firstRow="1" w:lastRow="0" w:firstColumn="1" w:lastColumn="0" w:noHBand="0" w:noVBand="1"/>
      </w:tblPr>
      <w:tblGrid>
        <w:gridCol w:w="9067"/>
        <w:gridCol w:w="616"/>
      </w:tblGrid>
      <w:tr w:rsidR="006C394E" w:rsidRPr="00F76A6C" w14:paraId="1D9B05C1"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bookmarkStart w:id="136" w:name="_Ref9527730"/>
          <w:p w14:paraId="28FCAB85" w14:textId="2BCA750F" w:rsidR="006C394E" w:rsidRPr="00F76A6C" w:rsidRDefault="00A9137A" w:rsidP="00793654">
            <w:pPr>
              <w:spacing w:before="120" w:after="48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4CCE82" w14:textId="667FC35A" w:rsidR="006C394E" w:rsidRPr="00F76A6C" w:rsidRDefault="006C394E" w:rsidP="00793654">
            <w:pPr>
              <w:spacing w:before="240" w:after="480"/>
            </w:pPr>
            <w:bookmarkStart w:id="137" w:name="_Ref25851268"/>
            <w:bookmarkStart w:id="138" w:name="_Ref25851126"/>
            <w:r w:rsidRPr="00F76A6C">
              <w:t>(</w:t>
            </w:r>
            <w:r w:rsidRPr="00F76A6C">
              <w:fldChar w:fldCharType="begin"/>
            </w:r>
            <w:r w:rsidRPr="00F76A6C">
              <w:instrText xml:space="preserve"> SEQ Equation \* ARABIC </w:instrText>
            </w:r>
            <w:r w:rsidRPr="00F76A6C">
              <w:fldChar w:fldCharType="separate"/>
            </w:r>
            <w:r w:rsidR="004A4362" w:rsidRPr="00F76A6C">
              <w:t>4</w:t>
            </w:r>
            <w:r w:rsidRPr="00F76A6C">
              <w:fldChar w:fldCharType="end"/>
            </w:r>
            <w:bookmarkEnd w:id="137"/>
            <w:r w:rsidRPr="00F76A6C">
              <w:t>)</w:t>
            </w:r>
            <w:bookmarkEnd w:id="138"/>
          </w:p>
        </w:tc>
      </w:tr>
    </w:tbl>
    <w:p w14:paraId="63051253" w14:textId="377E969D" w:rsidR="00C12CB9" w:rsidRPr="00F76A6C" w:rsidRDefault="00FC4723" w:rsidP="00574F81">
      <w:pPr>
        <w:rPr>
          <w:rFonts w:eastAsiaTheme="minorEastAsia"/>
        </w:rPr>
      </w:pPr>
      <w:r w:rsidRPr="00F76A6C">
        <w:t xml:space="preserve">wher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F76A6C">
        <w:t xml:space="preserve"> is the lower limit of a 5</w:t>
      </w:r>
      <w:r w:rsidR="0066568C" w:rsidRPr="00F76A6C">
        <w:t>-</w:t>
      </w:r>
      <w:r w:rsidRPr="00F76A6C">
        <w:t xml:space="preserve">dB </w:t>
      </w:r>
      <w:r w:rsidR="00BE624C" w:rsidRPr="00F76A6C">
        <w:t>interval</w:t>
      </w:r>
      <w:r w:rsidR="009E0A1E" w:rsidRPr="00F76A6C">
        <w:t xml:space="preserve"> and</w:t>
      </w:r>
      <w:r w:rsidR="000A27A6" w:rsidRPr="00F76A6C">
        <w:t xml:space="preserve"> </w:t>
      </w:r>
      <w:r w:rsidR="00BE624C" w:rsidRPr="00F76A6C">
        <w:t xml:space="preserve">the minimum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BE624C" w:rsidRPr="00F76A6C">
        <w:rPr>
          <w:rFonts w:eastAsiaTheme="minorEastAsia"/>
        </w:rPr>
        <w:t xml:space="preserve"> is 4</w:t>
      </w:r>
      <w:r w:rsidR="007A40F3" w:rsidRPr="00F76A6C">
        <w:rPr>
          <w:rFonts w:eastAsiaTheme="minorEastAsia"/>
        </w:rPr>
        <w:t>0</w:t>
      </w:r>
      <w:r w:rsidR="00904C3E" w:rsidRPr="00F76A6C">
        <w:rPr>
          <w:rFonts w:eastAsiaTheme="minorEastAsia"/>
        </w:rPr>
        <w:t xml:space="preserve"> </w:t>
      </w:r>
      <w:proofErr w:type="gramStart"/>
      <w:r w:rsidR="00904C3E" w:rsidRPr="00F76A6C">
        <w:rPr>
          <w:rFonts w:eastAsiaTheme="minorEastAsia"/>
        </w:rPr>
        <w:t>dB</w:t>
      </w:r>
      <w:r w:rsidRPr="00F76A6C">
        <w:t>.</w:t>
      </w:r>
      <w:proofErr w:type="gramEnd"/>
      <w:r w:rsidR="000A27A6" w:rsidRPr="00F76A6C">
        <w:t xml:space="preserve"> </w:t>
      </w:r>
      <w:r w:rsidR="002167DB" w:rsidRPr="00F76A6C">
        <w:t xml:space="preserve">Despite having its basis in noise research, the </w:t>
      </w:r>
      <w:r w:rsidR="002167DB" w:rsidRPr="00F76A6C">
        <w:rPr>
          <w:iCs/>
        </w:rPr>
        <w:t>a</w:t>
      </w:r>
      <w:r w:rsidR="00904C3E" w:rsidRPr="00F76A6C">
        <w:rPr>
          <w:rFonts w:eastAsiaTheme="minorEastAsia"/>
        </w:rPr>
        <w:t xml:space="preserve">pplicability of the Stevens’ power law is probably limited in this context since it was not originally designed to work with </w:t>
      </w:r>
      <w:r w:rsidR="00F21A23" w:rsidRPr="00F76A6C">
        <w:rPr>
          <w:rFonts w:eastAsiaTheme="minorEastAsia"/>
        </w:rPr>
        <w:t xml:space="preserve">averaged </w:t>
      </w:r>
      <w:r w:rsidR="00904C3E" w:rsidRPr="00F76A6C">
        <w:rPr>
          <w:rFonts w:eastAsiaTheme="minorEastAsia"/>
        </w:rPr>
        <w:t xml:space="preserve">A-weighted sound pressure levels (but with simple intensity metrics). </w:t>
      </w:r>
      <w:r w:rsidR="00904C3E" w:rsidRPr="00F76A6C">
        <w:t>The r</w:t>
      </w:r>
      <w:r w:rsidR="0082027C" w:rsidRPr="00F76A6C">
        <w:t xml:space="preserve">espective noise cost coefficients </w:t>
      </w:r>
      <w:r w:rsidR="00904C3E" w:rsidRPr="00F76A6C">
        <w:t xml:space="preserve">by both functions </w:t>
      </w:r>
      <w:r w:rsidR="0082027C" w:rsidRPr="00F76A6C">
        <w:t xml:space="preserve">for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82027C" w:rsidRPr="00F76A6C">
        <w:t xml:space="preserve"> values from 45 dB to 75 dB are presented in</w:t>
      </w:r>
      <w:r w:rsidR="0082027C" w:rsidRPr="00F76A6C">
        <w:rPr>
          <w:iCs/>
        </w:rPr>
        <w:t xml:space="preserve"> </w:t>
      </w:r>
      <w:r w:rsidR="0082027C" w:rsidRPr="00F76A6C">
        <w:rPr>
          <w:iCs/>
        </w:rPr>
        <w:fldChar w:fldCharType="begin"/>
      </w:r>
      <w:r w:rsidR="0082027C" w:rsidRPr="00F76A6C">
        <w:rPr>
          <w:iCs/>
        </w:rPr>
        <w:instrText xml:space="preserve"> REF _Ref25930825 \h  \* MERGEFORMAT </w:instrText>
      </w:r>
      <w:r w:rsidR="0082027C" w:rsidRPr="00F76A6C">
        <w:rPr>
          <w:iCs/>
        </w:rPr>
      </w:r>
      <w:r w:rsidR="0082027C" w:rsidRPr="00F76A6C">
        <w:rPr>
          <w:iCs/>
        </w:rPr>
        <w:fldChar w:fldCharType="separate"/>
      </w:r>
      <w:r w:rsidR="004A4362" w:rsidRPr="00F76A6C">
        <w:t>Figure 15</w:t>
      </w:r>
      <w:r w:rsidR="0082027C" w:rsidRPr="00F76A6C">
        <w:rPr>
          <w:iCs/>
        </w:rPr>
        <w:fldChar w:fldCharType="end"/>
      </w:r>
      <w:r w:rsidR="003C3904">
        <w:rPr>
          <w:iCs/>
        </w:rPr>
        <w:t xml:space="preserve"> and </w:t>
      </w:r>
      <w:r w:rsidR="003C3904" w:rsidRPr="003C3904">
        <w:rPr>
          <w:iCs/>
        </w:rPr>
        <w:fldChar w:fldCharType="begin"/>
      </w:r>
      <w:r w:rsidR="003C3904" w:rsidRPr="003C3904">
        <w:rPr>
          <w:iCs/>
        </w:rPr>
        <w:instrText xml:space="preserve"> REF _Ref39426544 \h  \* MERGEFORMAT </w:instrText>
      </w:r>
      <w:r w:rsidR="003C3904" w:rsidRPr="003C3904">
        <w:rPr>
          <w:iCs/>
        </w:rPr>
      </w:r>
      <w:r w:rsidR="003C3904" w:rsidRPr="003C3904">
        <w:rPr>
          <w:iCs/>
        </w:rPr>
        <w:fldChar w:fldCharType="separate"/>
      </w:r>
      <w:r w:rsidR="003C3904" w:rsidRPr="003C3904">
        <w:t xml:space="preserve">Appendix </w:t>
      </w:r>
      <w:r w:rsidR="003C3904" w:rsidRPr="003C3904">
        <w:rPr>
          <w:noProof/>
        </w:rPr>
        <w:t>2</w:t>
      </w:r>
      <w:r w:rsidR="003C3904" w:rsidRPr="003C3904">
        <w:rPr>
          <w:iCs/>
        </w:rPr>
        <w:fldChar w:fldCharType="end"/>
      </w:r>
      <w:r w:rsidR="003C3904">
        <w:rPr>
          <w:iCs/>
        </w:rPr>
        <w:t xml:space="preserve"> (as table)</w:t>
      </w:r>
      <w:r w:rsidR="0082027C" w:rsidRPr="00F76A6C">
        <w:rPr>
          <w:iCs/>
        </w:rPr>
        <w:t xml:space="preserve">. </w:t>
      </w:r>
    </w:p>
    <w:p w14:paraId="68620D82" w14:textId="77777777" w:rsidR="003C3904" w:rsidRDefault="003C3904" w:rsidP="00574F81">
      <w:pPr>
        <w:rPr>
          <w:rFonts w:eastAsiaTheme="minorEastAsia"/>
        </w:rPr>
      </w:pPr>
    </w:p>
    <w:p w14:paraId="1FDB9387" w14:textId="77777777" w:rsidR="003C3904" w:rsidRPr="00F76A6C" w:rsidRDefault="003C3904" w:rsidP="003C3904">
      <w:pPr>
        <w:keepNext/>
        <w:spacing w:after="0"/>
      </w:pPr>
      <w:r w:rsidRPr="00F76A6C">
        <w:rPr>
          <w:noProof/>
          <w:lang w:eastAsia="en-GB"/>
        </w:rPr>
        <w:lastRenderedPageBreak/>
        <w:drawing>
          <wp:inline distT="0" distB="0" distL="0" distR="0" wp14:anchorId="29609290" wp14:editId="78E3620B">
            <wp:extent cx="3327446" cy="2911516"/>
            <wp:effectExtent l="0" t="0" r="0" b="0"/>
            <wp:docPr id="33" name="Picture 3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noise_impedace_func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327446" cy="2911516"/>
                    </a:xfrm>
                    <a:prstGeom prst="rect">
                      <a:avLst/>
                    </a:prstGeom>
                  </pic:spPr>
                </pic:pic>
              </a:graphicData>
            </a:graphic>
          </wp:inline>
        </w:drawing>
      </w:r>
    </w:p>
    <w:p w14:paraId="52F23AF2" w14:textId="5A776B14" w:rsidR="003C3904" w:rsidRPr="003C3904" w:rsidRDefault="003C3904" w:rsidP="003C3904">
      <w:pPr>
        <w:pStyle w:val="Caption"/>
        <w:jc w:val="both"/>
      </w:pPr>
      <w:bookmarkStart w:id="139" w:name="_Ref25930825"/>
      <w:bookmarkStart w:id="140" w:name="_Toc38811655"/>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15</w:t>
      </w:r>
      <w:r w:rsidRPr="00F76A6C">
        <w:rPr>
          <w:b/>
          <w:bCs/>
        </w:rPr>
        <w:fldChar w:fldCharType="end"/>
      </w:r>
      <w:bookmarkEnd w:id="139"/>
      <w:r w:rsidRPr="00F76A6C">
        <w:rPr>
          <w:b/>
          <w:bCs/>
        </w:rPr>
        <w:t>.</w:t>
      </w:r>
      <w:r w:rsidRPr="00F76A6C">
        <w:t xml:space="preserve"> Noise cost coefficients for dB range 45–75 dB calculated with </w:t>
      </w:r>
      <w:r>
        <w:t>two different equations: linear (3) and power (4)</w:t>
      </w:r>
      <w:r w:rsidRPr="00F76A6C">
        <w:t>.</w:t>
      </w:r>
      <w:bookmarkEnd w:id="140"/>
      <w:r>
        <w:t xml:space="preserve"> </w:t>
      </w:r>
      <w:commentRangeStart w:id="141"/>
      <w:commentRangeEnd w:id="141"/>
      <w:r>
        <w:rPr>
          <w:rStyle w:val="CommentReference"/>
          <w:iCs w:val="0"/>
          <w:color w:val="auto"/>
        </w:rPr>
        <w:commentReference w:id="141"/>
      </w:r>
      <w:r w:rsidR="00546F5C">
        <w:t xml:space="preserve">Noise cost coefficient is a key component of </w:t>
      </w:r>
      <w:r w:rsidR="0057059C">
        <w:t xml:space="preserve">the </w:t>
      </w:r>
      <w:r w:rsidR="00546F5C">
        <w:t xml:space="preserve">environmental impedance (EIF) function for noise. </w:t>
      </w:r>
    </w:p>
    <w:p w14:paraId="14091A7D" w14:textId="14AD2F09" w:rsidR="008D6D01" w:rsidRPr="00F76A6C" w:rsidRDefault="005A4591" w:rsidP="00574F81">
      <w:r w:rsidRPr="00F76A6C">
        <w:rPr>
          <w:rFonts w:eastAsiaTheme="minorEastAsia"/>
        </w:rPr>
        <w:t xml:space="preserve">I selected </w:t>
      </w:r>
      <w:r w:rsidR="00921B84" w:rsidRPr="00F76A6C">
        <w:rPr>
          <w:rFonts w:eastAsiaTheme="minorEastAsia"/>
        </w:rPr>
        <w:t>E</w:t>
      </w:r>
      <w:r w:rsidR="00AA4807" w:rsidRPr="00F76A6C">
        <w:rPr>
          <w:rFonts w:eastAsiaTheme="minorEastAsia"/>
        </w:rPr>
        <w:t xml:space="preserve">quation </w:t>
      </w:r>
      <w:r w:rsidR="00D24ED1" w:rsidRPr="00F76A6C">
        <w:t xml:space="preserve">4 </w:t>
      </w:r>
      <w:r w:rsidR="003C3A6A" w:rsidRPr="00F76A6C">
        <w:t>for</w:t>
      </w:r>
      <w:r w:rsidR="00272659" w:rsidRPr="00F76A6C">
        <w:t xml:space="preserve"> </w:t>
      </w:r>
      <w:r w:rsidR="00526620" w:rsidRPr="00F76A6C">
        <w:t>calculating the noise cost coefficients</w:t>
      </w:r>
      <w:r w:rsidR="0082027C" w:rsidRPr="00F76A6C">
        <w:t>.</w:t>
      </w:r>
      <w:r w:rsidR="00666F3F" w:rsidRPr="00F76A6C">
        <w:t xml:space="preserve"> </w:t>
      </w:r>
      <w:r w:rsidR="00E010E4" w:rsidRPr="00F76A6C">
        <w:rPr>
          <w:iCs/>
        </w:rPr>
        <w:t xml:space="preserve">The power law doubles the cost (loudness) roughly at every </w:t>
      </w:r>
      <w:r w:rsidR="00E010E4" w:rsidRPr="00F76A6C">
        <w:rPr>
          <w:rFonts w:eastAsiaTheme="minorEastAsia"/>
        </w:rPr>
        <w:t xml:space="preserve">10-dB increase, hence giving significantly higher costs to the highest noise levels. This </w:t>
      </w:r>
      <w:r w:rsidR="001C6BA3" w:rsidRPr="00F76A6C">
        <w:rPr>
          <w:rFonts w:eastAsiaTheme="minorEastAsia"/>
        </w:rPr>
        <w:t xml:space="preserve">could be seen as a </w:t>
      </w:r>
      <w:r w:rsidR="00E010E4" w:rsidRPr="00F76A6C">
        <w:rPr>
          <w:rFonts w:eastAsiaTheme="minorEastAsia"/>
        </w:rPr>
        <w:t>desired feature of the function, as the highest noise levels (&gt; 6</w:t>
      </w:r>
      <w:r w:rsidR="00BE4E2D" w:rsidRPr="00F76A6C">
        <w:rPr>
          <w:rFonts w:eastAsiaTheme="minorEastAsia"/>
        </w:rPr>
        <w:t>5</w:t>
      </w:r>
      <w:r w:rsidR="00E010E4" w:rsidRPr="00F76A6C">
        <w:rPr>
          <w:rFonts w:eastAsiaTheme="minorEastAsia"/>
        </w:rPr>
        <w:t xml:space="preserve"> dB) are </w:t>
      </w:r>
      <w:r w:rsidR="00CE4D40" w:rsidRPr="00F76A6C">
        <w:rPr>
          <w:rFonts w:eastAsiaTheme="minorEastAsia"/>
        </w:rPr>
        <w:t>considered as</w:t>
      </w:r>
      <w:r w:rsidR="00E010E4" w:rsidRPr="00F76A6C">
        <w:rPr>
          <w:rFonts w:eastAsiaTheme="minorEastAsia"/>
        </w:rPr>
        <w:t xml:space="preserve"> most harmful to people.</w:t>
      </w:r>
      <w:r w:rsidR="00F91998" w:rsidRPr="00F76A6C">
        <w:rPr>
          <w:rFonts w:eastAsiaTheme="minorEastAsia"/>
        </w:rPr>
        <w:t xml:space="preserve"> The power function may also be</w:t>
      </w:r>
      <w:r w:rsidR="003B2A60" w:rsidRPr="00F76A6C">
        <w:rPr>
          <w:rFonts w:eastAsiaTheme="minorEastAsia"/>
        </w:rPr>
        <w:t xml:space="preserve"> partially</w:t>
      </w:r>
      <w:r w:rsidR="00F91998" w:rsidRPr="00F76A6C">
        <w:rPr>
          <w:rFonts w:eastAsiaTheme="minorEastAsia"/>
        </w:rPr>
        <w:t xml:space="preserve"> supported by interpretation of the </w:t>
      </w:r>
      <w:r w:rsidR="00515283" w:rsidRPr="00F76A6C">
        <w:rPr>
          <w:rFonts w:eastAsiaTheme="minorEastAsia"/>
        </w:rPr>
        <w:t xml:space="preserve">nonlinear </w:t>
      </w:r>
      <w:r w:rsidR="00F91998" w:rsidRPr="00F76A6C">
        <w:rPr>
          <w:rFonts w:eastAsiaTheme="minorEastAsia"/>
        </w:rPr>
        <w:t>HA%</w:t>
      </w:r>
      <w:r w:rsidR="003F403D" w:rsidRPr="00F76A6C">
        <w:rPr>
          <w:rFonts w:eastAsiaTheme="minorEastAsia"/>
        </w:rPr>
        <w:t>/</w:t>
      </w:r>
      <w:r w:rsidR="00F91998" w:rsidRPr="00F76A6C">
        <w:rPr>
          <w:rFonts w:eastAsiaTheme="minorEastAsia"/>
        </w:rPr>
        <w:t>L</w:t>
      </w:r>
      <w:r w:rsidR="00F91998" w:rsidRPr="00F76A6C">
        <w:rPr>
          <w:rFonts w:eastAsiaTheme="minorEastAsia"/>
          <w:vertAlign w:val="subscript"/>
        </w:rPr>
        <w:t>den</w:t>
      </w:r>
      <w:r w:rsidR="00D910D0" w:rsidRPr="00F76A6C">
        <w:t xml:space="preserve"> </w:t>
      </w:r>
      <w:r w:rsidR="00A90442" w:rsidRPr="00F76A6C">
        <w:t xml:space="preserve">curves </w:t>
      </w:r>
      <w:r w:rsidR="00D24ED1" w:rsidRPr="00F76A6C">
        <w:t xml:space="preserve">displayed </w:t>
      </w:r>
      <w:r w:rsidR="00A90442" w:rsidRPr="00F76A6C">
        <w:t>in</w:t>
      </w:r>
      <w:r w:rsidR="003B2A60" w:rsidRPr="00F76A6C">
        <w:t xml:space="preserve"> </w:t>
      </w:r>
      <w:r w:rsidR="003B2A60" w:rsidRPr="00F76A6C">
        <w:fldChar w:fldCharType="begin"/>
      </w:r>
      <w:r w:rsidR="003B2A60" w:rsidRPr="00F76A6C">
        <w:instrText xml:space="preserve"> REF _Ref33718460 \h </w:instrText>
      </w:r>
      <w:r w:rsidR="000F2BE9" w:rsidRPr="00F76A6C">
        <w:instrText xml:space="preserve"> \* MERGEFORMAT </w:instrText>
      </w:r>
      <w:r w:rsidR="003B2A60" w:rsidRPr="00F76A6C">
        <w:fldChar w:fldCharType="separate"/>
      </w:r>
      <w:r w:rsidR="004A4362" w:rsidRPr="00F76A6C">
        <w:t>Figure 2</w:t>
      </w:r>
      <w:r w:rsidR="003B2A60" w:rsidRPr="00F76A6C">
        <w:fldChar w:fldCharType="end"/>
      </w:r>
      <w:r w:rsidR="003B2A60" w:rsidRPr="00F76A6C">
        <w:t xml:space="preserve"> </w:t>
      </w:r>
      <w:r w:rsidR="0092069D" w:rsidRPr="00F76A6C">
        <w:t xml:space="preserve">by </w:t>
      </w:r>
      <w:r w:rsidR="003B2A60" w:rsidRPr="00F76A6C">
        <w:fldChar w:fldCharType="begin"/>
      </w:r>
      <w:r w:rsidR="00F25FE5" w:rsidRPr="00F76A6C">
        <w:instrText xml:space="preserve"> ADDIN ZOTERO_ITEM CSL_CITATION {"citationID":"9N8Xh78Y","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3B2A60" w:rsidRPr="00F76A6C">
        <w:fldChar w:fldCharType="separate"/>
      </w:r>
      <w:proofErr w:type="spellStart"/>
      <w:r w:rsidR="003B2A60" w:rsidRPr="00F76A6C">
        <w:t>Guski</w:t>
      </w:r>
      <w:proofErr w:type="spellEnd"/>
      <w:r w:rsidR="003B2A60" w:rsidRPr="00F76A6C">
        <w:t xml:space="preserve"> et al.</w:t>
      </w:r>
      <w:r w:rsidR="0092069D" w:rsidRPr="00F76A6C">
        <w:t xml:space="preserve"> (</w:t>
      </w:r>
      <w:r w:rsidR="003B2A60" w:rsidRPr="00F76A6C">
        <w:t>2017)</w:t>
      </w:r>
      <w:r w:rsidR="003B2A60" w:rsidRPr="00F76A6C">
        <w:fldChar w:fldCharType="end"/>
      </w:r>
      <w:r w:rsidR="003B2A60" w:rsidRPr="00F76A6C">
        <w:t xml:space="preserve">: </w:t>
      </w:r>
      <w:r w:rsidR="00A90442" w:rsidRPr="00F76A6C">
        <w:t xml:space="preserve">a majority </w:t>
      </w:r>
      <w:r w:rsidR="003B2A60" w:rsidRPr="00F76A6C">
        <w:t>of the annoyance/SPL</w:t>
      </w:r>
      <w:r w:rsidR="00911E67" w:rsidRPr="00F76A6C">
        <w:t xml:space="preserve"> curves took the form “J” instead of  a straight line</w:t>
      </w:r>
      <w:r w:rsidR="0038303E" w:rsidRPr="00F76A6C">
        <w:t>, suggesting that an increase</w:t>
      </w:r>
      <w:r w:rsidR="00264D0F" w:rsidRPr="00F76A6C">
        <w:t xml:space="preserve"> in SPL </w:t>
      </w:r>
      <w:r w:rsidR="0038303E" w:rsidRPr="00F76A6C">
        <w:t>at high</w:t>
      </w:r>
      <w:r w:rsidR="00646737" w:rsidRPr="00F76A6C">
        <w:t>er</w:t>
      </w:r>
      <w:r w:rsidR="0038303E" w:rsidRPr="00F76A6C">
        <w:t xml:space="preserve"> noise level may have a</w:t>
      </w:r>
      <w:r w:rsidR="000B2A28" w:rsidRPr="00F76A6C">
        <w:t>n</w:t>
      </w:r>
      <w:r w:rsidR="0038303E" w:rsidRPr="00F76A6C">
        <w:t xml:space="preserve"> </w:t>
      </w:r>
      <w:r w:rsidR="000B2A28" w:rsidRPr="00F76A6C">
        <w:t>amplified</w:t>
      </w:r>
      <w:r w:rsidR="0038303E" w:rsidRPr="00F76A6C">
        <w:t xml:space="preserve"> effect on </w:t>
      </w:r>
      <w:r w:rsidR="00621098" w:rsidRPr="00F76A6C">
        <w:t xml:space="preserve">the </w:t>
      </w:r>
      <w:r w:rsidR="0038303E" w:rsidRPr="00F76A6C">
        <w:t>perceived annoyance</w:t>
      </w:r>
      <w:r w:rsidR="0092069D" w:rsidRPr="00F76A6C">
        <w:t xml:space="preserve"> </w:t>
      </w:r>
      <w:r w:rsidR="00F76C30" w:rsidRPr="00F76A6C">
        <w:t xml:space="preserve">compared to </w:t>
      </w:r>
      <w:r w:rsidR="00646737" w:rsidRPr="00F76A6C">
        <w:t xml:space="preserve">an equivalent </w:t>
      </w:r>
      <w:r w:rsidR="00F76C30" w:rsidRPr="00F76A6C">
        <w:t>increase</w:t>
      </w:r>
      <w:r w:rsidR="00E54BDD" w:rsidRPr="00F76A6C">
        <w:t xml:space="preserve"> in SPL</w:t>
      </w:r>
      <w:r w:rsidR="00F76C30" w:rsidRPr="00F76A6C">
        <w:t xml:space="preserve"> at</w:t>
      </w:r>
      <w:r w:rsidR="00E50687" w:rsidRPr="00F76A6C">
        <w:t xml:space="preserve"> </w:t>
      </w:r>
      <w:r w:rsidR="00F76C30" w:rsidRPr="00F76A6C">
        <w:t>lower noise level</w:t>
      </w:r>
      <w:r w:rsidR="00586813" w:rsidRPr="00F76A6C">
        <w:t>s</w:t>
      </w:r>
      <w:r w:rsidR="0038303E" w:rsidRPr="00F76A6C">
        <w:t xml:space="preserve">. </w:t>
      </w:r>
    </w:p>
    <w:p w14:paraId="656EF943" w14:textId="0D16A21D" w:rsidR="00393D82" w:rsidRPr="003C3904" w:rsidRDefault="00D910D0" w:rsidP="000675A3">
      <w:pPr>
        <w:rPr>
          <w:rFonts w:eastAsiaTheme="minorEastAsia"/>
        </w:rPr>
      </w:pPr>
      <w:r w:rsidRPr="00F76A6C">
        <w:t xml:space="preserve">However, when </w:t>
      </w:r>
      <w:r w:rsidR="00800E9B" w:rsidRPr="00F76A6C">
        <w:t xml:space="preserve">I tested </w:t>
      </w:r>
      <w:r w:rsidRPr="00F76A6C">
        <w:t xml:space="preserve">both functions </w:t>
      </w:r>
      <w:r w:rsidR="008D6D01" w:rsidRPr="00F76A6C">
        <w:t xml:space="preserve">for noise cost coefficient </w:t>
      </w:r>
      <w:r w:rsidRPr="00F76A6C">
        <w:t xml:space="preserve">in developing the </w:t>
      </w:r>
      <w:r w:rsidR="00A41C09" w:rsidRPr="00F76A6C">
        <w:t>quiet path routing</w:t>
      </w:r>
      <w:r w:rsidRPr="00F76A6C">
        <w:t xml:space="preserve"> application, almost identical</w:t>
      </w:r>
      <w:r w:rsidR="00CA7EB8" w:rsidRPr="00F76A6C">
        <w:t xml:space="preserve"> </w:t>
      </w:r>
      <w:r w:rsidRPr="00F76A6C">
        <w:t xml:space="preserve">quiet paths </w:t>
      </w:r>
      <w:r w:rsidR="00586813" w:rsidRPr="00F76A6C">
        <w:t xml:space="preserve">options </w:t>
      </w:r>
      <w:r w:rsidRPr="00F76A6C">
        <w:t xml:space="preserve">were </w:t>
      </w:r>
      <w:r w:rsidR="003F1487" w:rsidRPr="00F76A6C">
        <w:t>found</w:t>
      </w:r>
      <w:r w:rsidRPr="00F76A6C">
        <w:t xml:space="preserve"> in most cases.</w:t>
      </w:r>
      <w:r w:rsidR="00E110A2" w:rsidRPr="00F76A6C">
        <w:t xml:space="preserve"> It may be that the sensitivity index and</w:t>
      </w:r>
      <w:r w:rsidR="003F1487" w:rsidRPr="00F76A6C">
        <w:t xml:space="preserve"> the</w:t>
      </w:r>
      <w:r w:rsidR="00E110A2" w:rsidRPr="00F76A6C">
        <w:t xml:space="preserve"> overall availability of </w:t>
      </w:r>
      <w:r w:rsidR="003929ED" w:rsidRPr="00F76A6C">
        <w:t>alternative paths</w:t>
      </w:r>
      <w:r w:rsidR="00902CA5" w:rsidRPr="00F76A6C">
        <w:t xml:space="preserve"> (between</w:t>
      </w:r>
      <w:r w:rsidR="003929ED" w:rsidRPr="00F76A6C">
        <w:t xml:space="preserve"> origin and destination</w:t>
      </w:r>
      <w:r w:rsidR="00902CA5" w:rsidRPr="00F76A6C">
        <w:t>)</w:t>
      </w:r>
      <w:r w:rsidR="00E110A2" w:rsidRPr="00F76A6C">
        <w:t xml:space="preserve"> override the effect of the small differences</w:t>
      </w:r>
      <w:r w:rsidR="003929ED" w:rsidRPr="00F76A6C">
        <w:t xml:space="preserve"> </w:t>
      </w:r>
      <w:r w:rsidR="00F3571B" w:rsidRPr="00F76A6C">
        <w:t xml:space="preserve">in noise costs </w:t>
      </w:r>
      <w:r w:rsidR="003929ED" w:rsidRPr="00F76A6C">
        <w:t>between</w:t>
      </w:r>
      <w:r w:rsidR="00E110A2" w:rsidRPr="00F76A6C">
        <w:t xml:space="preserve"> the</w:t>
      </w:r>
      <w:r w:rsidR="00F3571B" w:rsidRPr="00F76A6C">
        <w:t xml:space="preserve"> two</w:t>
      </w:r>
      <w:r w:rsidR="00E110A2" w:rsidRPr="00F76A6C">
        <w:t xml:space="preserve"> noise cost functions. </w:t>
      </w:r>
      <w:r w:rsidR="00524B37" w:rsidRPr="00F76A6C">
        <w:rPr>
          <w:rFonts w:eastAsiaTheme="minorEastAsia"/>
        </w:rPr>
        <w:t>U</w:t>
      </w:r>
      <w:r w:rsidR="005F2872" w:rsidRPr="00F76A6C">
        <w:rPr>
          <w:rFonts w:eastAsiaTheme="minorEastAsia"/>
        </w:rPr>
        <w:t>ncertainties in noise</w:t>
      </w:r>
      <w:r w:rsidR="00375250" w:rsidRPr="00F76A6C">
        <w:rPr>
          <w:rFonts w:eastAsiaTheme="minorEastAsia"/>
        </w:rPr>
        <w:t>-</w:t>
      </w:r>
      <w:r w:rsidR="005F2872" w:rsidRPr="00F76A6C">
        <w:rPr>
          <w:rFonts w:eastAsiaTheme="minorEastAsia"/>
        </w:rPr>
        <w:t>annoyance</w:t>
      </w:r>
      <w:r w:rsidR="00375250" w:rsidRPr="00F76A6C">
        <w:rPr>
          <w:rFonts w:eastAsiaTheme="minorEastAsia"/>
        </w:rPr>
        <w:t>-</w:t>
      </w:r>
      <w:r w:rsidR="005F2872" w:rsidRPr="00F76A6C">
        <w:rPr>
          <w:rFonts w:eastAsiaTheme="minorEastAsia"/>
        </w:rPr>
        <w:t xml:space="preserve">loudness </w:t>
      </w:r>
      <w:r w:rsidR="003E3B54" w:rsidRPr="00F76A6C">
        <w:rPr>
          <w:rFonts w:eastAsiaTheme="minorEastAsia"/>
        </w:rPr>
        <w:t>-</w:t>
      </w:r>
      <w:r w:rsidR="005F2872" w:rsidRPr="00F76A6C">
        <w:rPr>
          <w:rFonts w:eastAsiaTheme="minorEastAsia"/>
        </w:rPr>
        <w:t xml:space="preserve">relationships are considered further in </w:t>
      </w:r>
      <w:r w:rsidR="00021816" w:rsidRPr="00F76A6C">
        <w:rPr>
          <w:rFonts w:eastAsiaTheme="minorEastAsia"/>
        </w:rPr>
        <w:t>chapter 5.</w:t>
      </w:r>
      <w:r w:rsidR="0024330F" w:rsidRPr="00F76A6C">
        <w:rPr>
          <w:rFonts w:eastAsiaTheme="minorEastAsia"/>
        </w:rPr>
        <w:t>8</w:t>
      </w:r>
      <w:r w:rsidR="005F2872" w:rsidRPr="00F76A6C">
        <w:rPr>
          <w:rFonts w:eastAsiaTheme="minorEastAsia"/>
        </w:rPr>
        <w:t>.</w:t>
      </w:r>
      <w:bookmarkEnd w:id="136"/>
    </w:p>
    <w:p w14:paraId="66BB1F6C" w14:textId="5D110EE9" w:rsidR="00002CCA" w:rsidRPr="00F76A6C" w:rsidRDefault="00A41C09" w:rsidP="00002CCA">
      <w:pPr>
        <w:pStyle w:val="Heading3"/>
      </w:pPr>
      <w:bookmarkStart w:id="142" w:name="_Toc39589994"/>
      <w:r w:rsidRPr="00F76A6C">
        <w:t>Quiet path routing</w:t>
      </w:r>
      <w:r w:rsidR="0062533E" w:rsidRPr="00F76A6C">
        <w:t xml:space="preserve"> application</w:t>
      </w:r>
      <w:bookmarkEnd w:id="142"/>
    </w:p>
    <w:p w14:paraId="33A6FA8E" w14:textId="5883DA70" w:rsidR="00774C5A" w:rsidRPr="00F76A6C" w:rsidRDefault="00346D55" w:rsidP="00DB77ED">
      <w:r w:rsidRPr="00F76A6C">
        <w:t xml:space="preserve">In this chapter, </w:t>
      </w:r>
      <w:r w:rsidR="006D2927" w:rsidRPr="00F76A6C">
        <w:t xml:space="preserve">operation and </w:t>
      </w:r>
      <w:r w:rsidRPr="00F76A6C">
        <w:t xml:space="preserve">main functions of the </w:t>
      </w:r>
      <w:r w:rsidR="00A41C09" w:rsidRPr="00F76A6C">
        <w:t>quiet path routing</w:t>
      </w:r>
      <w:r w:rsidRPr="00F76A6C">
        <w:t xml:space="preserve"> application are described.</w:t>
      </w:r>
      <w:r w:rsidR="00C9076A" w:rsidRPr="00F76A6C">
        <w:t xml:space="preserve"> </w:t>
      </w:r>
      <w:r w:rsidR="00EB5A31" w:rsidRPr="00F76A6C">
        <w:t xml:space="preserve">The developed application features three key capabilities: </w:t>
      </w:r>
      <w:commentRangeStart w:id="143"/>
      <w:r w:rsidR="00283D24" w:rsidRPr="00F76A6C">
        <w:t>1)</w:t>
      </w:r>
      <w:r w:rsidR="00283D24">
        <w:t xml:space="preserve"> </w:t>
      </w:r>
      <w:commentRangeEnd w:id="143"/>
      <w:r w:rsidR="00A81420">
        <w:rPr>
          <w:rStyle w:val="CommentReference"/>
        </w:rPr>
        <w:commentReference w:id="143"/>
      </w:r>
      <w:r w:rsidR="00EB5A31" w:rsidRPr="00F76A6C">
        <w:t xml:space="preserve">it optimizes shortest paths, </w:t>
      </w:r>
      <w:r w:rsidR="00283D24">
        <w:t xml:space="preserve">2) </w:t>
      </w:r>
      <w:r w:rsidR="00EB5A31" w:rsidRPr="00F76A6C">
        <w:t>it optimizes quiet paths</w:t>
      </w:r>
      <w:r w:rsidR="003C3904">
        <w:t xml:space="preserve"> </w:t>
      </w:r>
      <w:r w:rsidR="00EB5A31" w:rsidRPr="00F76A6C">
        <w:t>and</w:t>
      </w:r>
      <w:r w:rsidR="004A635A" w:rsidRPr="00F76A6C">
        <w:t xml:space="preserve"> </w:t>
      </w:r>
      <w:r w:rsidR="00283D24">
        <w:t xml:space="preserve">3) </w:t>
      </w:r>
      <w:r w:rsidR="00EB5A31" w:rsidRPr="00F76A6C">
        <w:t xml:space="preserve">it assesses dynamic exposure to noise on the paths. </w:t>
      </w:r>
      <w:r w:rsidR="00F76B01" w:rsidRPr="00F76A6C">
        <w:t xml:space="preserve">The </w:t>
      </w:r>
      <w:r w:rsidR="00862339" w:rsidRPr="00F76A6C">
        <w:t xml:space="preserve">operation of the application is </w:t>
      </w:r>
      <w:r w:rsidR="000A250E" w:rsidRPr="00F76A6C">
        <w:t xml:space="preserve">delineated by </w:t>
      </w:r>
      <w:r w:rsidR="00862339" w:rsidRPr="00F76A6C">
        <w:t xml:space="preserve">explaining the sequence of actions that </w:t>
      </w:r>
      <w:r w:rsidR="0028405F" w:rsidRPr="00F76A6C">
        <w:t xml:space="preserve">are </w:t>
      </w:r>
      <w:r w:rsidR="00862339" w:rsidRPr="00F76A6C">
        <w:t>execute</w:t>
      </w:r>
      <w:r w:rsidR="0028405F" w:rsidRPr="00F76A6C">
        <w:t>d</w:t>
      </w:r>
      <w:r w:rsidR="00862339" w:rsidRPr="00F76A6C">
        <w:t xml:space="preserve"> </w:t>
      </w:r>
      <w:r w:rsidR="00600EC4" w:rsidRPr="00F76A6C">
        <w:t>during</w:t>
      </w:r>
      <w:r w:rsidR="00774C5A" w:rsidRPr="00F76A6C">
        <w:t>:</w:t>
      </w:r>
    </w:p>
    <w:p w14:paraId="03106358" w14:textId="555FE349" w:rsidR="00774C5A" w:rsidRPr="00F76A6C" w:rsidRDefault="00774C5A" w:rsidP="00774C5A">
      <w:pPr>
        <w:pStyle w:val="ListParagraph"/>
        <w:numPr>
          <w:ilvl w:val="0"/>
          <w:numId w:val="34"/>
        </w:numPr>
      </w:pPr>
      <w:commentRangeStart w:id="144"/>
      <w:r w:rsidRPr="00F76A6C">
        <w:lastRenderedPageBreak/>
        <w:t>S</w:t>
      </w:r>
      <w:r w:rsidR="00EB5A31" w:rsidRPr="00F76A6C">
        <w:t>tarting the application</w:t>
      </w:r>
      <w:r w:rsidR="00E002E4" w:rsidRPr="00F76A6C">
        <w:t xml:space="preserve"> </w:t>
      </w:r>
      <w:commentRangeStart w:id="145"/>
      <w:r w:rsidR="00E002E4" w:rsidRPr="00F76A6C">
        <w:t>(</w:t>
      </w:r>
      <w:r w:rsidR="00B15F41">
        <w:t xml:space="preserve">steps </w:t>
      </w:r>
      <w:r w:rsidR="00E002E4" w:rsidRPr="00F76A6C">
        <w:t>1–</w:t>
      </w:r>
      <w:r w:rsidR="00EE2D49" w:rsidRPr="00F76A6C">
        <w:t>2</w:t>
      </w:r>
      <w:r w:rsidR="00B15F41">
        <w:t xml:space="preserve"> below</w:t>
      </w:r>
      <w:r w:rsidR="00E002E4" w:rsidRPr="00F76A6C">
        <w:t>)</w:t>
      </w:r>
      <w:commentRangeEnd w:id="144"/>
      <w:r w:rsidR="00283D24">
        <w:rPr>
          <w:rStyle w:val="CommentReference"/>
        </w:rPr>
        <w:commentReference w:id="144"/>
      </w:r>
      <w:commentRangeEnd w:id="145"/>
      <w:r w:rsidR="003C3904">
        <w:t>;</w:t>
      </w:r>
      <w:r w:rsidR="00A81420">
        <w:rPr>
          <w:rStyle w:val="CommentReference"/>
        </w:rPr>
        <w:commentReference w:id="145"/>
      </w:r>
    </w:p>
    <w:p w14:paraId="4A2978F7" w14:textId="53369C73" w:rsidR="00774C5A" w:rsidRPr="00F76A6C" w:rsidRDefault="00774C5A" w:rsidP="00774C5A">
      <w:pPr>
        <w:pStyle w:val="ListParagraph"/>
        <w:numPr>
          <w:ilvl w:val="0"/>
          <w:numId w:val="34"/>
        </w:numPr>
      </w:pPr>
      <w:r w:rsidRPr="00F76A6C">
        <w:t>C</w:t>
      </w:r>
      <w:r w:rsidR="008B2BE3" w:rsidRPr="00F76A6C">
        <w:t>reating origin and destination nodes in the graph for one OD pair (</w:t>
      </w:r>
      <w:r w:rsidR="0057246A">
        <w:t xml:space="preserve">steps </w:t>
      </w:r>
      <w:r w:rsidR="008B2BE3" w:rsidRPr="00F76A6C">
        <w:t>3–7)</w:t>
      </w:r>
      <w:r w:rsidR="003C3904">
        <w:t>;</w:t>
      </w:r>
    </w:p>
    <w:p w14:paraId="2EB10BA1" w14:textId="711CD29F" w:rsidR="00C9076A" w:rsidRPr="00F76A6C" w:rsidRDefault="00774C5A" w:rsidP="00774C5A">
      <w:pPr>
        <w:pStyle w:val="ListParagraph"/>
        <w:numPr>
          <w:ilvl w:val="0"/>
          <w:numId w:val="34"/>
        </w:numPr>
      </w:pPr>
      <w:r w:rsidRPr="00F76A6C">
        <w:t>S</w:t>
      </w:r>
      <w:r w:rsidR="00A441FE" w:rsidRPr="00F76A6C">
        <w:t xml:space="preserve">olving </w:t>
      </w:r>
      <w:r w:rsidR="00862339" w:rsidRPr="00F76A6C">
        <w:t xml:space="preserve">a </w:t>
      </w:r>
      <w:r w:rsidR="00E22406" w:rsidRPr="00F76A6C">
        <w:t>single</w:t>
      </w:r>
      <w:r w:rsidR="000878AB" w:rsidRPr="00F76A6C">
        <w:t xml:space="preserve"> </w:t>
      </w:r>
      <w:r w:rsidR="00862339" w:rsidRPr="00F76A6C">
        <w:t>short</w:t>
      </w:r>
      <w:r w:rsidR="00CE564C" w:rsidRPr="00F76A6C">
        <w:t>est</w:t>
      </w:r>
      <w:r w:rsidR="00862339" w:rsidRPr="00F76A6C">
        <w:t xml:space="preserve"> and </w:t>
      </w:r>
      <w:r w:rsidR="00A41C09" w:rsidRPr="00F76A6C">
        <w:t>quiet path routing</w:t>
      </w:r>
      <w:r w:rsidR="00862339" w:rsidRPr="00F76A6C">
        <w:t xml:space="preserve"> problem</w:t>
      </w:r>
      <w:r w:rsidR="00E002E4" w:rsidRPr="00F76A6C">
        <w:t xml:space="preserve"> (</w:t>
      </w:r>
      <w:r w:rsidR="0057246A">
        <w:t xml:space="preserve">steps </w:t>
      </w:r>
      <w:r w:rsidR="00EB237E" w:rsidRPr="00F76A6C">
        <w:t>8</w:t>
      </w:r>
      <w:r w:rsidR="00E002E4" w:rsidRPr="00F76A6C">
        <w:t>–</w:t>
      </w:r>
      <w:r w:rsidR="00EB237E" w:rsidRPr="00F76A6C">
        <w:t>1</w:t>
      </w:r>
      <w:r w:rsidR="00690677" w:rsidRPr="00F76A6C">
        <w:t>2</w:t>
      </w:r>
      <w:r w:rsidR="00E002E4" w:rsidRPr="00F76A6C">
        <w:t>)</w:t>
      </w:r>
      <w:r w:rsidR="003C3904">
        <w:t>;</w:t>
      </w:r>
    </w:p>
    <w:p w14:paraId="39CC5EBF" w14:textId="79C91EB6" w:rsidR="00774C5A" w:rsidRPr="00F76A6C" w:rsidRDefault="00902F50" w:rsidP="00774C5A">
      <w:pPr>
        <w:pStyle w:val="ListParagraph"/>
        <w:numPr>
          <w:ilvl w:val="0"/>
          <w:numId w:val="34"/>
        </w:numPr>
      </w:pPr>
      <w:r w:rsidRPr="00F76A6C">
        <w:t>Filtering out duplicate paths</w:t>
      </w:r>
      <w:r w:rsidR="00774C5A" w:rsidRPr="00F76A6C">
        <w:t xml:space="preserve"> </w:t>
      </w:r>
      <w:r w:rsidRPr="00F76A6C">
        <w:t xml:space="preserve">by length and geometry </w:t>
      </w:r>
      <w:r w:rsidR="00774C5A" w:rsidRPr="00F76A6C">
        <w:t>(</w:t>
      </w:r>
      <w:r w:rsidR="0057246A">
        <w:t xml:space="preserve">steps </w:t>
      </w:r>
      <w:r w:rsidR="00774C5A" w:rsidRPr="00F76A6C">
        <w:t>13–</w:t>
      </w:r>
      <w:r w:rsidR="007034B7" w:rsidRPr="00F76A6C">
        <w:t>14</w:t>
      </w:r>
      <w:r w:rsidR="00E272D5" w:rsidRPr="00F76A6C">
        <w:t>)</w:t>
      </w:r>
      <w:r w:rsidR="003C3904">
        <w:t>.</w:t>
      </w:r>
    </w:p>
    <w:p w14:paraId="1ACFCD0E" w14:textId="415BDB4F" w:rsidR="00EC1556" w:rsidRPr="00F76A6C" w:rsidRDefault="005D2431" w:rsidP="00F718A5">
      <w:r w:rsidRPr="00F76A6C">
        <w:t>T</w:t>
      </w:r>
      <w:r w:rsidR="006905E2" w:rsidRPr="00F76A6C">
        <w:t xml:space="preserve">he application </w:t>
      </w:r>
      <w:r w:rsidR="002B5CFE" w:rsidRPr="00F76A6C">
        <w:t>first load</w:t>
      </w:r>
      <w:r w:rsidR="007367DF" w:rsidRPr="00F76A6C">
        <w:t xml:space="preserve">s </w:t>
      </w:r>
      <w:r w:rsidR="0025202E" w:rsidRPr="00F76A6C">
        <w:t>a</w:t>
      </w:r>
      <w:r w:rsidR="002B5CFE" w:rsidRPr="00F76A6C">
        <w:t xml:space="preserve"> processed </w:t>
      </w:r>
      <w:r w:rsidR="006905E2" w:rsidRPr="00F76A6C">
        <w:t>graph</w:t>
      </w:r>
      <w:r w:rsidR="00CE3096" w:rsidRPr="00F76A6C">
        <w:t xml:space="preserve"> from</w:t>
      </w:r>
      <w:r w:rsidR="006905E2" w:rsidRPr="00F76A6C">
        <w:t xml:space="preserve"> </w:t>
      </w:r>
      <w:r w:rsidR="00720043" w:rsidRPr="00F76A6C">
        <w:t xml:space="preserve">a GraphML </w:t>
      </w:r>
      <w:r w:rsidR="002B5CFE" w:rsidRPr="00F76A6C">
        <w:t xml:space="preserve">file to </w:t>
      </w:r>
      <w:r w:rsidR="00E842A2" w:rsidRPr="00F76A6C">
        <w:t xml:space="preserve">a </w:t>
      </w:r>
      <w:r w:rsidR="006905E2" w:rsidRPr="00F76A6C">
        <w:t xml:space="preserve">NetworkX graph </w:t>
      </w:r>
      <w:r w:rsidR="002B5CFE" w:rsidRPr="00F76A6C">
        <w:t xml:space="preserve">object </w:t>
      </w:r>
      <w:commentRangeStart w:id="146"/>
      <w:r w:rsidR="00E002E4" w:rsidRPr="00F76A6C">
        <w:t>(</w:t>
      </w:r>
      <w:r w:rsidR="00FF01A2">
        <w:t xml:space="preserve">step </w:t>
      </w:r>
      <w:r w:rsidR="00E002E4" w:rsidRPr="00F76A6C">
        <w:t xml:space="preserve">1) </w:t>
      </w:r>
      <w:commentRangeEnd w:id="146"/>
      <w:r w:rsidR="00E10CE7">
        <w:rPr>
          <w:rStyle w:val="CommentReference"/>
        </w:rPr>
        <w:commentReference w:id="146"/>
      </w:r>
      <w:r w:rsidR="006905E2" w:rsidRPr="00F76A6C">
        <w:t xml:space="preserve">and </w:t>
      </w:r>
      <w:r w:rsidR="009E2221" w:rsidRPr="00F76A6C">
        <w:t xml:space="preserve">then </w:t>
      </w:r>
      <w:r w:rsidR="00C60683" w:rsidRPr="00F76A6C">
        <w:t>calculate</w:t>
      </w:r>
      <w:r w:rsidR="00C21AE8" w:rsidRPr="00F76A6C">
        <w:t>s</w:t>
      </w:r>
      <w:r w:rsidR="00C60683" w:rsidRPr="00F76A6C">
        <w:t xml:space="preserve"> noise exposure -based costs to edges</w:t>
      </w:r>
      <w:r w:rsidR="00E002E4" w:rsidRPr="00F76A6C">
        <w:t xml:space="preserve"> </w:t>
      </w:r>
      <w:r w:rsidR="00FE0688" w:rsidRPr="00F76A6C">
        <w:t>attributes</w:t>
      </w:r>
      <w:r w:rsidR="00516493" w:rsidRPr="00F76A6C">
        <w:t xml:space="preserve"> (</w:t>
      </w:r>
      <w:r w:rsidR="00FF01A2">
        <w:t xml:space="preserve">step </w:t>
      </w:r>
      <w:r w:rsidR="00516493" w:rsidRPr="00F76A6C">
        <w:t>2)</w:t>
      </w:r>
      <w:r w:rsidR="00F718A5" w:rsidRPr="00F76A6C">
        <w:t xml:space="preserve">. </w:t>
      </w:r>
      <w:r w:rsidR="00466F91" w:rsidRPr="00F76A6C">
        <w:t>The e</w:t>
      </w:r>
      <w:r w:rsidR="00DD314D" w:rsidRPr="00F76A6C">
        <w:t xml:space="preserve">nvironmental impedance function </w:t>
      </w:r>
      <w:r w:rsidR="00466F91" w:rsidRPr="00F76A6C">
        <w:t xml:space="preserve">for noise </w:t>
      </w:r>
      <w:r w:rsidR="00F8523D" w:rsidRPr="00F76A6C">
        <w:t>(</w:t>
      </w:r>
      <w:r w:rsidR="00161B9C" w:rsidRPr="00F76A6C">
        <w:t xml:space="preserve">see </w:t>
      </w:r>
      <w:r w:rsidR="003C13A8" w:rsidRPr="00F76A6C">
        <w:t>3.5.</w:t>
      </w:r>
      <w:r w:rsidR="000E21E9" w:rsidRPr="00F76A6C">
        <w:t>2</w:t>
      </w:r>
      <w:r w:rsidR="003C13A8" w:rsidRPr="00F76A6C">
        <w:t xml:space="preserve">) </w:t>
      </w:r>
      <w:r w:rsidR="007A2FB0" w:rsidRPr="00F76A6C">
        <w:t xml:space="preserve">is </w:t>
      </w:r>
      <w:r w:rsidR="00FC6785" w:rsidRPr="00F76A6C">
        <w:t xml:space="preserve">applied in calculating </w:t>
      </w:r>
      <w:r w:rsidR="003F7A2D" w:rsidRPr="00F76A6C">
        <w:t xml:space="preserve">the </w:t>
      </w:r>
      <w:r w:rsidR="003C13A8" w:rsidRPr="00F76A6C">
        <w:t xml:space="preserve">noise costs </w:t>
      </w:r>
      <w:r w:rsidR="003C4802" w:rsidRPr="00F76A6C">
        <w:t xml:space="preserve">from </w:t>
      </w:r>
      <w:r w:rsidR="003C13A8" w:rsidRPr="00F76A6C">
        <w:t>contaminated distances with different noise levels</w:t>
      </w:r>
      <w:r w:rsidR="00BF7F20" w:rsidRPr="00F76A6C">
        <w:t xml:space="preserve"> (</w:t>
      </w:r>
      <w:r w:rsidR="00BF7F20" w:rsidRPr="00F76A6C">
        <w:fldChar w:fldCharType="begin"/>
      </w:r>
      <w:r w:rsidR="00BF7F20" w:rsidRPr="00F76A6C">
        <w:instrText xml:space="preserve"> REF _Ref9348368 \h </w:instrText>
      </w:r>
      <w:r w:rsidR="0027342A" w:rsidRPr="00F76A6C">
        <w:instrText xml:space="preserve"> \* MERGEFORMAT </w:instrText>
      </w:r>
      <w:r w:rsidR="00BF7F20" w:rsidRPr="00F76A6C">
        <w:fldChar w:fldCharType="separate"/>
      </w:r>
      <w:r w:rsidR="004A4362" w:rsidRPr="00F76A6C">
        <w:t>Figure 16</w:t>
      </w:r>
      <w:r w:rsidR="00BF7F20" w:rsidRPr="00F76A6C">
        <w:fldChar w:fldCharType="end"/>
      </w:r>
      <w:r w:rsidR="00BF7F20" w:rsidRPr="00F76A6C">
        <w:t>)</w:t>
      </w:r>
      <w:r w:rsidR="003C13A8" w:rsidRPr="00F76A6C">
        <w:t>.</w:t>
      </w:r>
      <w:r w:rsidR="006C5BAD" w:rsidRPr="00F76A6C">
        <w:t xml:space="preserve"> </w:t>
      </w:r>
      <w:r w:rsidR="00EC1556" w:rsidRPr="00F76A6C">
        <w:t xml:space="preserve">Parallel noise costs are calculated </w:t>
      </w:r>
      <w:r w:rsidR="00D56EAD" w:rsidRPr="00F76A6C">
        <w:t>by</w:t>
      </w:r>
      <w:r w:rsidR="00EC1556" w:rsidRPr="00F76A6C">
        <w:t xml:space="preserve"> different noise sensitivity </w:t>
      </w:r>
      <w:r w:rsidR="00CC76A4" w:rsidRPr="00F76A6C">
        <w:t>coefficients</w:t>
      </w:r>
      <w:r w:rsidR="00EC1556" w:rsidRPr="00F76A6C">
        <w:t xml:space="preserve">. </w:t>
      </w:r>
      <w:r w:rsidR="007E1140" w:rsidRPr="00F76A6C">
        <w:t xml:space="preserve">The final set of noise sensitivity coefficients that were selected for the quiet path routing application was defined as [0.1, 0.15, 0.25, 0.35, 0.5, 1, 1.5, 2, 4, 6, 10, 20, 40]. </w:t>
      </w:r>
      <w:r w:rsidR="00283E4B" w:rsidRPr="00F76A6C">
        <w:t>I</w:t>
      </w:r>
      <w:r w:rsidR="007E1140" w:rsidRPr="00F76A6C">
        <w:t xml:space="preserve"> found </w:t>
      </w:r>
      <w:r w:rsidR="00283E4B" w:rsidRPr="00F76A6C">
        <w:t xml:space="preserve">this set </w:t>
      </w:r>
      <w:r w:rsidR="007E1140" w:rsidRPr="00F76A6C">
        <w:t xml:space="preserve">to provide an appropriate balance between performance and path variability. In most cases, multiple identical or nearly identical quiet paths were found, indicating that adding more sensitivity coefficients would not have resulted in finding more unique alternative (quiet) paths. </w:t>
      </w:r>
    </w:p>
    <w:p w14:paraId="4F2D3E10" w14:textId="53496C18" w:rsidR="0016213E" w:rsidRPr="00F76A6C" w:rsidRDefault="00850124" w:rsidP="00F718A5">
      <w:r w:rsidRPr="00F76A6C">
        <w:t xml:space="preserve">Calculation of the noise costs </w:t>
      </w:r>
      <w:r w:rsidR="003242DC" w:rsidRPr="00F76A6C">
        <w:t xml:space="preserve">is </w:t>
      </w:r>
      <w:r w:rsidR="00F10AFB" w:rsidRPr="00F76A6C">
        <w:t xml:space="preserve">not </w:t>
      </w:r>
      <w:r w:rsidR="00B70DFA" w:rsidRPr="00F76A6C">
        <w:t xml:space="preserve">computationally </w:t>
      </w:r>
      <w:r w:rsidR="00AE4BCA" w:rsidRPr="00F76A6C">
        <w:t xml:space="preserve">very </w:t>
      </w:r>
      <w:r w:rsidR="00F10AFB" w:rsidRPr="00F76A6C">
        <w:t xml:space="preserve">demanding and could hence be </w:t>
      </w:r>
      <w:r w:rsidR="00821481" w:rsidRPr="00F76A6C">
        <w:t xml:space="preserve">set to </w:t>
      </w:r>
      <w:r w:rsidR="00F10AFB" w:rsidRPr="00F76A6C">
        <w:t xml:space="preserve">run </w:t>
      </w:r>
      <w:r w:rsidR="005D55B9" w:rsidRPr="00F76A6C">
        <w:t xml:space="preserve">at runtime </w:t>
      </w:r>
      <w:r w:rsidR="003F7A2D" w:rsidRPr="00F76A6C">
        <w:t xml:space="preserve">(initialization) </w:t>
      </w:r>
      <w:r w:rsidR="00821481" w:rsidRPr="00F76A6C">
        <w:t xml:space="preserve">of the application </w:t>
      </w:r>
      <w:r w:rsidR="00F10AFB" w:rsidRPr="00F76A6C">
        <w:t xml:space="preserve">as opposed </w:t>
      </w:r>
      <w:r w:rsidR="00FE0144" w:rsidRPr="00F76A6C">
        <w:t xml:space="preserve">to </w:t>
      </w:r>
      <w:r w:rsidR="00647739" w:rsidRPr="00F76A6C">
        <w:t xml:space="preserve">loading </w:t>
      </w:r>
      <w:r w:rsidR="00F10AFB" w:rsidRPr="00F76A6C">
        <w:t>th</w:t>
      </w:r>
      <w:r w:rsidR="009C3159" w:rsidRPr="00F76A6C">
        <w:t xml:space="preserve">e </w:t>
      </w:r>
      <w:r w:rsidR="00FF70E9" w:rsidRPr="00F76A6C">
        <w:t>cost</w:t>
      </w:r>
      <w:r w:rsidR="002D60EA" w:rsidRPr="00F76A6C">
        <w:t>s</w:t>
      </w:r>
      <w:r w:rsidR="005D55B9" w:rsidRPr="00F76A6C">
        <w:t xml:space="preserve"> </w:t>
      </w:r>
      <w:r w:rsidR="003244B9" w:rsidRPr="00F76A6C">
        <w:t xml:space="preserve">from </w:t>
      </w:r>
      <w:r w:rsidR="00357D09" w:rsidRPr="00F76A6C">
        <w:t>the</w:t>
      </w:r>
      <w:r w:rsidR="000442A5" w:rsidRPr="00F76A6C">
        <w:t xml:space="preserve"> static graph </w:t>
      </w:r>
      <w:r w:rsidR="003244B9" w:rsidRPr="00F76A6C">
        <w:t>file</w:t>
      </w:r>
      <w:r w:rsidR="00F10AFB" w:rsidRPr="00F76A6C">
        <w:t xml:space="preserve">. </w:t>
      </w:r>
      <w:r w:rsidR="005D508B" w:rsidRPr="00F76A6C">
        <w:t xml:space="preserve">This </w:t>
      </w:r>
      <w:r w:rsidR="00F143F7" w:rsidRPr="00F76A6C">
        <w:t xml:space="preserve">setup </w:t>
      </w:r>
      <w:r w:rsidR="005D508B" w:rsidRPr="00F76A6C">
        <w:t xml:space="preserve">facilitated </w:t>
      </w:r>
      <w:r w:rsidR="00744479" w:rsidRPr="00F76A6C">
        <w:t xml:space="preserve">testing </w:t>
      </w:r>
      <w:r w:rsidR="000F3176" w:rsidRPr="00F76A6C">
        <w:t xml:space="preserve">of </w:t>
      </w:r>
      <w:r w:rsidR="00744479" w:rsidRPr="00F76A6C">
        <w:t xml:space="preserve">different </w:t>
      </w:r>
      <w:r w:rsidR="00476889" w:rsidRPr="00F76A6C">
        <w:t>variants</w:t>
      </w:r>
      <w:r w:rsidR="00744479" w:rsidRPr="00F76A6C">
        <w:t xml:space="preserve"> of the environmental impedance function and noise sensitivity </w:t>
      </w:r>
      <w:r w:rsidR="0016213E" w:rsidRPr="00F76A6C">
        <w:t>coefficients</w:t>
      </w:r>
      <w:r w:rsidR="00744479" w:rsidRPr="00F76A6C">
        <w:t>.</w:t>
      </w:r>
      <w:r w:rsidR="003227AA" w:rsidRPr="00F76A6C">
        <w:t xml:space="preserve"> </w:t>
      </w:r>
    </w:p>
    <w:p w14:paraId="44A00CC1" w14:textId="77777777" w:rsidR="002A652E" w:rsidRPr="00F76A6C" w:rsidRDefault="002A652E" w:rsidP="008E3A25">
      <w:pPr>
        <w:keepNext/>
        <w:spacing w:before="360" w:after="0"/>
      </w:pPr>
      <w:r w:rsidRPr="00F76A6C">
        <w:rPr>
          <w:noProof/>
          <w:lang w:eastAsia="en-GB"/>
        </w:rPr>
        <w:lastRenderedPageBreak/>
        <w:drawing>
          <wp:inline distT="0" distB="0" distL="0" distR="0" wp14:anchorId="294CD465" wp14:editId="6D8602BD">
            <wp:extent cx="4396509" cy="471647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404777" cy="4725340"/>
                    </a:xfrm>
                    <a:prstGeom prst="rect">
                      <a:avLst/>
                    </a:prstGeom>
                    <a:ln>
                      <a:noFill/>
                    </a:ln>
                  </pic:spPr>
                </pic:pic>
              </a:graphicData>
            </a:graphic>
          </wp:inline>
        </w:drawing>
      </w:r>
    </w:p>
    <w:p w14:paraId="0FA4E98A" w14:textId="6226732F" w:rsidR="002A652E" w:rsidRPr="00F76A6C" w:rsidRDefault="002A652E" w:rsidP="002A652E">
      <w:pPr>
        <w:pStyle w:val="Caption"/>
      </w:pPr>
      <w:bookmarkStart w:id="147" w:name="_Ref9348368"/>
      <w:bookmarkStart w:id="148" w:name="_Toc38811656"/>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16</w:t>
      </w:r>
      <w:r w:rsidRPr="00F76A6C">
        <w:rPr>
          <w:b/>
          <w:bCs/>
        </w:rPr>
        <w:fldChar w:fldCharType="end"/>
      </w:r>
      <w:bookmarkEnd w:id="147"/>
      <w:r w:rsidRPr="00F76A6C">
        <w:rPr>
          <w:b/>
          <w:bCs/>
        </w:rPr>
        <w:t>.</w:t>
      </w:r>
      <w:r w:rsidRPr="00F76A6C">
        <w:t xml:space="preserve"> Workflow of calculating and adding noise sensitivity specific edge costs as new edge attributes.</w:t>
      </w:r>
      <w:bookmarkEnd w:id="148"/>
      <w:r w:rsidRPr="00F76A6C">
        <w:t xml:space="preserve"> </w:t>
      </w:r>
    </w:p>
    <w:p w14:paraId="058C1135" w14:textId="5774367B" w:rsidR="00A20818" w:rsidRPr="00F76A6C" w:rsidRDefault="0007253C" w:rsidP="0007253C">
      <w:r w:rsidRPr="00F76A6C">
        <w:t xml:space="preserve">To enable finding origin and destination nodes for </w:t>
      </w:r>
      <w:r w:rsidR="008A62BB" w:rsidRPr="00F76A6C">
        <w:t xml:space="preserve">a </w:t>
      </w:r>
      <w:r w:rsidRPr="00F76A6C">
        <w:t xml:space="preserve">given </w:t>
      </w:r>
      <w:r w:rsidR="00723644" w:rsidRPr="00F76A6C">
        <w:t>OD pair</w:t>
      </w:r>
      <w:r w:rsidR="000A0291" w:rsidRPr="00F76A6C">
        <w:t xml:space="preserve"> fast</w:t>
      </w:r>
      <w:r w:rsidRPr="00F76A6C">
        <w:t xml:space="preserve">, </w:t>
      </w:r>
      <w:r w:rsidR="00C60683" w:rsidRPr="00F76A6C">
        <w:t xml:space="preserve">geometries of </w:t>
      </w:r>
      <w:r w:rsidR="000A0291" w:rsidRPr="00F76A6C">
        <w:t xml:space="preserve">nodes and edges of the graph </w:t>
      </w:r>
      <w:r w:rsidR="005A76E3" w:rsidRPr="00F76A6C">
        <w:t xml:space="preserve">are </w:t>
      </w:r>
      <w:r w:rsidRPr="00F76A6C">
        <w:t xml:space="preserve">collected to </w:t>
      </w:r>
      <w:r w:rsidR="00C60683" w:rsidRPr="00F76A6C">
        <w:t xml:space="preserve">GeoPandas GeoDataFrames. </w:t>
      </w:r>
      <w:r w:rsidR="000A0291" w:rsidRPr="00F76A6C">
        <w:t>T</w:t>
      </w:r>
      <w:r w:rsidR="00D11D7F" w:rsidRPr="00F76A6C">
        <w:t xml:space="preserve">he spatial indexes of the GeoDataFrames </w:t>
      </w:r>
      <w:r w:rsidR="000A0291" w:rsidRPr="00F76A6C">
        <w:t>are used</w:t>
      </w:r>
      <w:r w:rsidR="00AC1258" w:rsidRPr="00F76A6C">
        <w:t xml:space="preserve"> </w:t>
      </w:r>
      <w:r w:rsidR="00D11D7F" w:rsidRPr="00F76A6C">
        <w:t xml:space="preserve">to quickly narrow down the candidates </w:t>
      </w:r>
      <w:r w:rsidR="002773F0" w:rsidRPr="00F76A6C">
        <w:t xml:space="preserve">for </w:t>
      </w:r>
      <w:r w:rsidR="00DA7736" w:rsidRPr="00F76A6C">
        <w:t>nearest</w:t>
      </w:r>
      <w:r w:rsidR="00D11D7F" w:rsidRPr="00F76A6C">
        <w:t xml:space="preserve"> edge </w:t>
      </w:r>
      <w:r w:rsidR="002773F0" w:rsidRPr="00F76A6C">
        <w:t xml:space="preserve">and </w:t>
      </w:r>
      <w:r w:rsidR="00D11D7F" w:rsidRPr="00F76A6C">
        <w:t xml:space="preserve">node </w:t>
      </w:r>
      <w:r w:rsidR="00FC09A4" w:rsidRPr="00F76A6C">
        <w:t xml:space="preserve">at </w:t>
      </w:r>
      <w:r w:rsidR="002773F0" w:rsidRPr="00F76A6C">
        <w:t>a given location</w:t>
      </w:r>
      <w:r w:rsidR="00D11D7F" w:rsidRPr="00F76A6C">
        <w:t xml:space="preserve">. </w:t>
      </w:r>
      <w:r w:rsidR="00DB5AD4" w:rsidRPr="00F76A6C">
        <w:t xml:space="preserve">Subsequently, the very nearest features are determined </w:t>
      </w:r>
      <w:r w:rsidR="002903C3" w:rsidRPr="00F76A6C">
        <w:t xml:space="preserve">by </w:t>
      </w:r>
      <w:r w:rsidR="00EE0DD8" w:rsidRPr="00F76A6C">
        <w:t xml:space="preserve">using </w:t>
      </w:r>
      <w:r w:rsidR="00C53741" w:rsidRPr="00F76A6C">
        <w:t xml:space="preserve">the </w:t>
      </w:r>
      <w:r w:rsidR="00DB5AD4" w:rsidRPr="00F76A6C">
        <w:t>geometrical distance functions from the Shapely package</w:t>
      </w:r>
      <w:r w:rsidR="007B0C4B" w:rsidRPr="00F76A6C">
        <w:t xml:space="preserve"> (</w:t>
      </w:r>
      <w:r w:rsidR="00FF01A2">
        <w:t xml:space="preserve">step </w:t>
      </w:r>
      <w:r w:rsidR="007B0C4B" w:rsidRPr="00F76A6C">
        <w:t>3)</w:t>
      </w:r>
      <w:r w:rsidR="00DB5AD4" w:rsidRPr="00F76A6C">
        <w:t>.</w:t>
      </w:r>
      <w:r w:rsidR="00A57E8C" w:rsidRPr="00F76A6C">
        <w:t xml:space="preserve"> </w:t>
      </w:r>
    </w:p>
    <w:p w14:paraId="1A540EBC" w14:textId="7EAF09D9" w:rsidR="00C60683" w:rsidRPr="00F76A6C" w:rsidRDefault="00DA7736" w:rsidP="00F718A5">
      <w:r w:rsidRPr="00F76A6C">
        <w:t xml:space="preserve">In most cases, the </w:t>
      </w:r>
      <w:r w:rsidR="00EF7663" w:rsidRPr="00F76A6C">
        <w:t xml:space="preserve">distance to the </w:t>
      </w:r>
      <w:r w:rsidR="00CA6F80" w:rsidRPr="00F76A6C">
        <w:t xml:space="preserve">nearest </w:t>
      </w:r>
      <w:r w:rsidRPr="00F76A6C">
        <w:t xml:space="preserve">edge </w:t>
      </w:r>
      <w:r w:rsidR="00926086" w:rsidRPr="00F76A6C">
        <w:t xml:space="preserve">is </w:t>
      </w:r>
      <w:r w:rsidR="00EF7663" w:rsidRPr="00F76A6C">
        <w:t xml:space="preserve">smaller </w:t>
      </w:r>
      <w:r w:rsidRPr="00F76A6C">
        <w:t xml:space="preserve">than </w:t>
      </w:r>
      <w:r w:rsidR="00EF7663" w:rsidRPr="00F76A6C">
        <w:t xml:space="preserve">to </w:t>
      </w:r>
      <w:r w:rsidRPr="00F76A6C">
        <w:t xml:space="preserve">the </w:t>
      </w:r>
      <w:r w:rsidR="003D05DB" w:rsidRPr="00F76A6C">
        <w:t xml:space="preserve">nearest </w:t>
      </w:r>
      <w:r w:rsidRPr="00F76A6C">
        <w:t xml:space="preserve">node. </w:t>
      </w:r>
      <w:r w:rsidR="00E263E2" w:rsidRPr="00F76A6C">
        <w:t>Then</w:t>
      </w:r>
      <w:r w:rsidR="00CA6F80" w:rsidRPr="00F76A6C">
        <w:t>, a new node need</w:t>
      </w:r>
      <w:r w:rsidR="001D21E6" w:rsidRPr="00F76A6C">
        <w:t>s</w:t>
      </w:r>
      <w:r w:rsidR="00CA6F80" w:rsidRPr="00F76A6C">
        <w:t xml:space="preserve"> to be created </w:t>
      </w:r>
      <w:r w:rsidR="00633C4E" w:rsidRPr="00F76A6C">
        <w:t xml:space="preserve">to the graph </w:t>
      </w:r>
      <w:r w:rsidR="00CA6F80" w:rsidRPr="00F76A6C">
        <w:t>at the nearest point on the nearest edge</w:t>
      </w:r>
      <w:r w:rsidR="00A20818" w:rsidRPr="00F76A6C">
        <w:t xml:space="preserve"> (</w:t>
      </w:r>
      <w:r w:rsidR="00FF01A2">
        <w:t xml:space="preserve">step </w:t>
      </w:r>
      <w:r w:rsidR="00A20818" w:rsidRPr="00F76A6C">
        <w:t>4)</w:t>
      </w:r>
      <w:r w:rsidR="00CA6F80" w:rsidRPr="00F76A6C">
        <w:t>.</w:t>
      </w:r>
      <w:r w:rsidR="009942C0" w:rsidRPr="00F76A6C">
        <w:t xml:space="preserve"> </w:t>
      </w:r>
      <w:r w:rsidR="00D51764" w:rsidRPr="00F76A6C">
        <w:t>Subsequently</w:t>
      </w:r>
      <w:r w:rsidR="009942C0" w:rsidRPr="00F76A6C">
        <w:t>, two linking edges need</w:t>
      </w:r>
      <w:r w:rsidR="001D21E6" w:rsidRPr="00F76A6C">
        <w:t xml:space="preserve"> </w:t>
      </w:r>
      <w:r w:rsidR="009942C0" w:rsidRPr="00F76A6C">
        <w:t xml:space="preserve">to be </w:t>
      </w:r>
      <w:r w:rsidR="006217F8" w:rsidRPr="00F76A6C">
        <w:t xml:space="preserve">created </w:t>
      </w:r>
      <w:r w:rsidR="009942C0" w:rsidRPr="00F76A6C">
        <w:t xml:space="preserve">to </w:t>
      </w:r>
      <w:r w:rsidR="007C128F" w:rsidRPr="00F76A6C">
        <w:t xml:space="preserve">the graph to </w:t>
      </w:r>
      <w:r w:rsidR="009942C0" w:rsidRPr="00F76A6C">
        <w:t xml:space="preserve">connect the newly created node to the </w:t>
      </w:r>
      <w:r w:rsidR="00D51764" w:rsidRPr="00F76A6C">
        <w:t>origin and destination nodes of the nearest edge</w:t>
      </w:r>
      <w:r w:rsidR="00206469" w:rsidRPr="00F76A6C">
        <w:t xml:space="preserve"> (</w:t>
      </w:r>
      <w:r w:rsidR="00FF01A2">
        <w:t xml:space="preserve">step </w:t>
      </w:r>
      <w:r w:rsidR="00206469" w:rsidRPr="00F76A6C">
        <w:t>5)</w:t>
      </w:r>
      <w:r w:rsidR="001344BC" w:rsidRPr="00F76A6C">
        <w:t>.</w:t>
      </w:r>
      <w:r w:rsidR="005F7C90" w:rsidRPr="00F76A6C">
        <w:t xml:space="preserve"> </w:t>
      </w:r>
      <w:r w:rsidR="006C253E" w:rsidRPr="00F76A6C">
        <w:t xml:space="preserve">Again, </w:t>
      </w:r>
      <w:r w:rsidR="00F83056" w:rsidRPr="00F76A6C">
        <w:t xml:space="preserve">geometrical </w:t>
      </w:r>
      <w:r w:rsidR="006C253E" w:rsidRPr="00F76A6C">
        <w:t xml:space="preserve">functions from the Shapely package </w:t>
      </w:r>
      <w:r w:rsidR="007E4516" w:rsidRPr="00F76A6C">
        <w:t>are</w:t>
      </w:r>
      <w:r w:rsidR="006C253E" w:rsidRPr="00F76A6C">
        <w:t xml:space="preserve"> used in </w:t>
      </w:r>
      <w:r w:rsidR="00F83056" w:rsidRPr="00F76A6C">
        <w:t xml:space="preserve">splitting the edge at the nearest point. </w:t>
      </w:r>
      <w:r w:rsidR="005F7C90" w:rsidRPr="00F76A6C">
        <w:t xml:space="preserve">Contaminated distances with different noise levels </w:t>
      </w:r>
      <w:r w:rsidR="003727F1" w:rsidRPr="00F76A6C">
        <w:t xml:space="preserve">are </w:t>
      </w:r>
      <w:r w:rsidR="007C40F4" w:rsidRPr="00F76A6C">
        <w:t xml:space="preserve">then </w:t>
      </w:r>
      <w:r w:rsidR="00316966" w:rsidRPr="00F76A6C">
        <w:t>estimated</w:t>
      </w:r>
      <w:r w:rsidR="003C1DE3" w:rsidRPr="00F76A6C">
        <w:t xml:space="preserve"> </w:t>
      </w:r>
      <w:r w:rsidR="005F7C90" w:rsidRPr="00F76A6C">
        <w:t xml:space="preserve">for the linking edges as fractions of the contaminated distances of the nearest edge, </w:t>
      </w:r>
      <w:r w:rsidR="002B2C49" w:rsidRPr="00F76A6C">
        <w:t>by</w:t>
      </w:r>
      <w:r w:rsidR="005F7C90" w:rsidRPr="00F76A6C">
        <w:t xml:space="preserve"> the ratio of the length of the linking edge to the length of the nearest edge</w:t>
      </w:r>
      <w:r w:rsidR="00321D82" w:rsidRPr="00F76A6C">
        <w:t xml:space="preserve"> (</w:t>
      </w:r>
      <w:r w:rsidR="00FF01A2">
        <w:t xml:space="preserve">step </w:t>
      </w:r>
      <w:r w:rsidR="00321D82" w:rsidRPr="00F76A6C">
        <w:t>6)</w:t>
      </w:r>
      <w:r w:rsidR="005F7C90" w:rsidRPr="00F76A6C">
        <w:t>.</w:t>
      </w:r>
      <w:r w:rsidR="001202A8" w:rsidRPr="00F76A6C">
        <w:t xml:space="preserve"> </w:t>
      </w:r>
      <w:r w:rsidR="00554FBA" w:rsidRPr="00F76A6C">
        <w:t xml:space="preserve">Then, </w:t>
      </w:r>
      <w:r w:rsidR="00FF32AD" w:rsidRPr="00F76A6C">
        <w:t xml:space="preserve">noise costs </w:t>
      </w:r>
      <w:r w:rsidR="00085F7F" w:rsidRPr="00F76A6C">
        <w:t xml:space="preserve">(by different noise sensitivity coefficients) </w:t>
      </w:r>
      <w:r w:rsidR="00FF32AD" w:rsidRPr="00F76A6C">
        <w:t xml:space="preserve">are calculated and updated to the edge attributes of </w:t>
      </w:r>
      <w:r w:rsidR="00FF32AD" w:rsidRPr="00F76A6C">
        <w:lastRenderedPageBreak/>
        <w:t xml:space="preserve">the linking edges, allowing them to be used in the LCP analysis </w:t>
      </w:r>
      <w:r w:rsidR="004B4036" w:rsidRPr="00F76A6C">
        <w:t xml:space="preserve">in the same way </w:t>
      </w:r>
      <w:r w:rsidR="00FF32AD" w:rsidRPr="00F76A6C">
        <w:t>as all other edges</w:t>
      </w:r>
      <w:r w:rsidR="00D66529" w:rsidRPr="00F76A6C">
        <w:t xml:space="preserve"> (</w:t>
      </w:r>
      <w:r w:rsidR="00FF01A2">
        <w:t xml:space="preserve">step </w:t>
      </w:r>
      <w:r w:rsidR="00D66529" w:rsidRPr="00F76A6C">
        <w:t>7)</w:t>
      </w:r>
      <w:r w:rsidR="00FF32AD" w:rsidRPr="00F76A6C">
        <w:t xml:space="preserve">. </w:t>
      </w:r>
    </w:p>
    <w:p w14:paraId="67846996" w14:textId="4BA46587" w:rsidR="00F76B01" w:rsidRPr="00F76A6C" w:rsidRDefault="00EB3D16" w:rsidP="00EB3D16">
      <w:r w:rsidRPr="00F76A6C">
        <w:t xml:space="preserve">The complete sequence of </w:t>
      </w:r>
      <w:r w:rsidR="001E286D" w:rsidRPr="00F76A6C">
        <w:t>higher-level</w:t>
      </w:r>
      <w:r w:rsidR="006879D5" w:rsidRPr="00F76A6C">
        <w:t xml:space="preserve"> </w:t>
      </w:r>
      <w:r w:rsidRPr="00F76A6C">
        <w:t xml:space="preserve">actions </w:t>
      </w:r>
      <w:r w:rsidR="00D82E01" w:rsidRPr="00F76A6C">
        <w:t>included</w:t>
      </w:r>
      <w:r w:rsidR="00B11156" w:rsidRPr="00F76A6C">
        <w:t xml:space="preserve"> in</w:t>
      </w:r>
      <w:r w:rsidRPr="00F76A6C">
        <w:t xml:space="preserve"> solving one </w:t>
      </w:r>
      <w:r w:rsidR="00A41C09" w:rsidRPr="00F76A6C">
        <w:t>quiet path routing</w:t>
      </w:r>
      <w:r w:rsidRPr="00F76A6C">
        <w:t xml:space="preserve"> problem is illustrated in </w:t>
      </w:r>
      <w:r w:rsidRPr="00F76A6C">
        <w:fldChar w:fldCharType="begin"/>
      </w:r>
      <w:r w:rsidRPr="00F76A6C">
        <w:instrText xml:space="preserve"> REF _Ref9516858 \h </w:instrText>
      </w:r>
      <w:r w:rsidR="00AA1205" w:rsidRPr="00F76A6C">
        <w:instrText xml:space="preserve"> \* MERGEFORMAT </w:instrText>
      </w:r>
      <w:r w:rsidRPr="00F76A6C">
        <w:fldChar w:fldCharType="separate"/>
      </w:r>
      <w:r w:rsidR="004A4362" w:rsidRPr="00F76A6C">
        <w:t>Figure 17</w:t>
      </w:r>
      <w:r w:rsidRPr="00F76A6C">
        <w:fldChar w:fldCharType="end"/>
      </w:r>
      <w:r w:rsidRPr="00F76A6C">
        <w:t>.</w:t>
      </w:r>
      <w:r w:rsidR="00897F08" w:rsidRPr="00F76A6C">
        <w:t xml:space="preserve"> </w:t>
      </w:r>
      <w:r w:rsidR="000710A8" w:rsidRPr="00F76A6C">
        <w:t xml:space="preserve">As illustrated, </w:t>
      </w:r>
      <w:r w:rsidR="007B2741" w:rsidRPr="00F76A6C">
        <w:t xml:space="preserve">after creating new nodes for origin and destination, </w:t>
      </w:r>
      <w:r w:rsidR="009449C3" w:rsidRPr="00F76A6C">
        <w:t xml:space="preserve">LCP analysis is </w:t>
      </w:r>
      <w:r w:rsidR="00EC1556" w:rsidRPr="00F76A6C">
        <w:t>carried out</w:t>
      </w:r>
      <w:r w:rsidR="009449C3" w:rsidRPr="00F76A6C">
        <w:t xml:space="preserve"> </w:t>
      </w:r>
      <w:r w:rsidR="00EC1556" w:rsidRPr="00F76A6C">
        <w:t>to find the</w:t>
      </w:r>
      <w:r w:rsidR="009449C3" w:rsidRPr="00F76A6C">
        <w:t xml:space="preserve"> shortest and a set of quiet paths</w:t>
      </w:r>
      <w:r w:rsidR="006C453C" w:rsidRPr="00F76A6C">
        <w:t xml:space="preserve"> for the given OD.</w:t>
      </w:r>
      <w:r w:rsidR="00385BFA" w:rsidRPr="00F76A6C">
        <w:t xml:space="preserve"> </w:t>
      </w:r>
      <w:r w:rsidR="00F60F0A" w:rsidRPr="00F76A6C">
        <w:t>First, t</w:t>
      </w:r>
      <w:r w:rsidR="00385BFA" w:rsidRPr="00F76A6C">
        <w:t>he shortest path is calculated by using length as the cost variable</w:t>
      </w:r>
      <w:r w:rsidR="00C60583" w:rsidRPr="00F76A6C">
        <w:t xml:space="preserve"> (</w:t>
      </w:r>
      <w:r w:rsidR="00FF01A2">
        <w:t xml:space="preserve">step </w:t>
      </w:r>
      <w:r w:rsidR="00C60583" w:rsidRPr="00F76A6C">
        <w:t>8)</w:t>
      </w:r>
      <w:r w:rsidR="00385BFA" w:rsidRPr="00F76A6C">
        <w:t>.</w:t>
      </w:r>
      <w:r w:rsidR="009449C3" w:rsidRPr="00F76A6C">
        <w:t xml:space="preserve"> </w:t>
      </w:r>
      <w:r w:rsidR="00F60F0A" w:rsidRPr="00F76A6C">
        <w:t xml:space="preserve">Then, </w:t>
      </w:r>
      <w:r w:rsidR="00BF274B" w:rsidRPr="00F76A6C">
        <w:t xml:space="preserve">a set of </w:t>
      </w:r>
      <w:r w:rsidR="00EC1556" w:rsidRPr="00F76A6C">
        <w:t xml:space="preserve">quiet paths are calculated by </w:t>
      </w:r>
      <w:r w:rsidR="00FC167E" w:rsidRPr="00F76A6C">
        <w:t xml:space="preserve">the </w:t>
      </w:r>
      <w:r w:rsidR="000B72B3" w:rsidRPr="00F76A6C">
        <w:t xml:space="preserve">noise costs that were calculated to the graph </w:t>
      </w:r>
      <w:r w:rsidR="003B3630" w:rsidRPr="00F76A6C">
        <w:t xml:space="preserve">when </w:t>
      </w:r>
      <w:r w:rsidR="000B72B3" w:rsidRPr="00F76A6C">
        <w:t>the application was started</w:t>
      </w:r>
      <w:r w:rsidR="00C60583" w:rsidRPr="00F76A6C">
        <w:t xml:space="preserve"> (</w:t>
      </w:r>
      <w:r w:rsidR="00FF01A2">
        <w:t xml:space="preserve">step </w:t>
      </w:r>
      <w:r w:rsidR="00C60583" w:rsidRPr="00F76A6C">
        <w:t>9)</w:t>
      </w:r>
      <w:r w:rsidR="00385BFA" w:rsidRPr="00F76A6C">
        <w:t>,</w:t>
      </w:r>
      <w:r w:rsidR="00267076" w:rsidRPr="00F76A6C">
        <w:t xml:space="preserve"> resulting a </w:t>
      </w:r>
      <w:r w:rsidR="00D10457" w:rsidRPr="00F76A6C">
        <w:t xml:space="preserve">collection </w:t>
      </w:r>
      <w:r w:rsidR="00267076" w:rsidRPr="00F76A6C">
        <w:t xml:space="preserve">of paths represented by sequences of node </w:t>
      </w:r>
      <w:r w:rsidR="00D10457" w:rsidRPr="00F76A6C">
        <w:t>ID</w:t>
      </w:r>
      <w:r w:rsidR="00267076" w:rsidRPr="00F76A6C">
        <w:t>s.</w:t>
      </w:r>
      <w:r w:rsidR="00F37AAF" w:rsidRPr="00F76A6C">
        <w:t xml:space="preserve"> </w:t>
      </w:r>
      <w:r w:rsidR="009922C3" w:rsidRPr="00F76A6C">
        <w:t xml:space="preserve">At this stage, the number of paths is equal to the number of noise sensitivity </w:t>
      </w:r>
      <w:r w:rsidR="00CC76A4" w:rsidRPr="00F76A6C">
        <w:t>coefficients</w:t>
      </w:r>
      <w:r w:rsidR="009922C3" w:rsidRPr="00F76A6C">
        <w:t xml:space="preserve">. </w:t>
      </w:r>
      <w:r w:rsidR="00F37AAF" w:rsidRPr="00F76A6C">
        <w:t xml:space="preserve">Then, the respective edges </w:t>
      </w:r>
      <w:r w:rsidR="00BE3125" w:rsidRPr="00F76A6C">
        <w:t xml:space="preserve">of the paths </w:t>
      </w:r>
      <w:r w:rsidR="00F37AAF" w:rsidRPr="00F76A6C">
        <w:t>are fetched from the graph object</w:t>
      </w:r>
      <w:r w:rsidR="000174E0" w:rsidRPr="00F76A6C">
        <w:t xml:space="preserve"> by the </w:t>
      </w:r>
      <w:r w:rsidR="002F66C0" w:rsidRPr="00F76A6C">
        <w:t xml:space="preserve">sequences of </w:t>
      </w:r>
      <w:r w:rsidR="000174E0" w:rsidRPr="00F76A6C">
        <w:t xml:space="preserve">node </w:t>
      </w:r>
      <w:r w:rsidR="002F66C0" w:rsidRPr="00F76A6C">
        <w:t>ID</w:t>
      </w:r>
      <w:r w:rsidR="00841918" w:rsidRPr="00F76A6C">
        <w:t>s</w:t>
      </w:r>
      <w:r w:rsidR="00957D7E" w:rsidRPr="00F76A6C">
        <w:t xml:space="preserve"> (</w:t>
      </w:r>
      <w:r w:rsidR="00FF01A2">
        <w:t xml:space="preserve">step </w:t>
      </w:r>
      <w:r w:rsidR="00957D7E" w:rsidRPr="00F76A6C">
        <w:t>10)</w:t>
      </w:r>
      <w:r w:rsidR="00F37AAF" w:rsidRPr="00F76A6C">
        <w:t>.</w:t>
      </w:r>
      <w:r w:rsidR="00C6577F" w:rsidRPr="00F76A6C">
        <w:t xml:space="preserve"> </w:t>
      </w:r>
      <w:r w:rsidR="008C498F" w:rsidRPr="00F76A6C">
        <w:t>Subsequently</w:t>
      </w:r>
      <w:r w:rsidR="00C6577F" w:rsidRPr="00F76A6C">
        <w:t>, attributes of the edges are aggregated</w:t>
      </w:r>
      <w:r w:rsidR="0052173D" w:rsidRPr="00F76A6C">
        <w:t xml:space="preserve"> for each path</w:t>
      </w:r>
      <w:r w:rsidR="00C6577F" w:rsidRPr="00F76A6C">
        <w:t>.</w:t>
      </w:r>
      <w:r w:rsidR="0052173D" w:rsidRPr="00F76A6C">
        <w:t xml:space="preserve"> The line geometry of </w:t>
      </w:r>
      <w:r w:rsidR="00665702" w:rsidRPr="00F76A6C">
        <w:t>each</w:t>
      </w:r>
      <w:r w:rsidR="0052173D" w:rsidRPr="00F76A6C">
        <w:t xml:space="preserve"> path is constructed from the </w:t>
      </w:r>
      <w:r w:rsidR="0036206F" w:rsidRPr="00F76A6C">
        <w:t>separate</w:t>
      </w:r>
      <w:r w:rsidR="0052173D" w:rsidRPr="00F76A6C">
        <w:t xml:space="preserve"> line geometries of its edges</w:t>
      </w:r>
      <w:r w:rsidR="008878B1" w:rsidRPr="00F76A6C">
        <w:t xml:space="preserve"> (</w:t>
      </w:r>
      <w:r w:rsidR="00067840">
        <w:t xml:space="preserve">step </w:t>
      </w:r>
      <w:r w:rsidR="008878B1" w:rsidRPr="00F76A6C">
        <w:t>11)</w:t>
      </w:r>
      <w:r w:rsidR="0052173D" w:rsidRPr="00F76A6C">
        <w:t xml:space="preserve">. </w:t>
      </w:r>
      <w:r w:rsidR="007025D3" w:rsidRPr="00F76A6C">
        <w:t xml:space="preserve">Also, </w:t>
      </w:r>
      <w:r w:rsidR="00447E80" w:rsidRPr="00F76A6C">
        <w:t>total length</w:t>
      </w:r>
      <w:r w:rsidR="00FF36B6" w:rsidRPr="00F76A6C">
        <w:t>s</w:t>
      </w:r>
      <w:r w:rsidR="00447E80" w:rsidRPr="00F76A6C">
        <w:t xml:space="preserve"> and </w:t>
      </w:r>
      <w:r w:rsidR="00391925" w:rsidRPr="00F76A6C">
        <w:t xml:space="preserve">contaminated distances with different noise levels and statistics on </w:t>
      </w:r>
      <w:r w:rsidR="007025D3" w:rsidRPr="00F76A6C">
        <w:t>dynamic noise exposure</w:t>
      </w:r>
      <w:r w:rsidR="00575887" w:rsidRPr="00F76A6C">
        <w:t xml:space="preserve"> </w:t>
      </w:r>
      <w:r w:rsidR="00336B23" w:rsidRPr="00F76A6C">
        <w:t xml:space="preserve">(see chapter 3.5.4) </w:t>
      </w:r>
      <w:r w:rsidR="007025D3" w:rsidRPr="00F76A6C">
        <w:t xml:space="preserve">are calculated from </w:t>
      </w:r>
      <w:r w:rsidR="00311D13" w:rsidRPr="00F76A6C">
        <w:t xml:space="preserve">the </w:t>
      </w:r>
      <w:r w:rsidR="007025D3" w:rsidRPr="00F76A6C">
        <w:t>aggregated edge attributes</w:t>
      </w:r>
      <w:r w:rsidR="00264066" w:rsidRPr="00F76A6C">
        <w:t xml:space="preserve"> (</w:t>
      </w:r>
      <w:r w:rsidR="00067840">
        <w:t xml:space="preserve">step </w:t>
      </w:r>
      <w:r w:rsidR="00264066" w:rsidRPr="00F76A6C">
        <w:t>12)</w:t>
      </w:r>
      <w:r w:rsidR="007F7AA2" w:rsidRPr="00F76A6C">
        <w:t>.</w:t>
      </w:r>
      <w:r w:rsidR="00336B23" w:rsidRPr="00F76A6C">
        <w:t xml:space="preserve"> </w:t>
      </w:r>
    </w:p>
    <w:p w14:paraId="2C0C63EE" w14:textId="77777777" w:rsidR="000604AC" w:rsidRDefault="00391925" w:rsidP="00EB3D16">
      <w:r w:rsidRPr="00F76A6C">
        <w:t xml:space="preserve">Finally, </w:t>
      </w:r>
      <w:r w:rsidR="00F76B01" w:rsidRPr="00F76A6C">
        <w:t>paths having unique geometry are filtered</w:t>
      </w:r>
      <w:r w:rsidR="00770303" w:rsidRPr="00F76A6C">
        <w:t xml:space="preserve"> out</w:t>
      </w:r>
      <w:r w:rsidR="00F76B01" w:rsidRPr="00F76A6C">
        <w:t xml:space="preserve"> from the full set of (quiet) paths. </w:t>
      </w:r>
      <w:r w:rsidR="00A72675" w:rsidRPr="00F76A6C">
        <w:t>The filtering is done in two phases</w:t>
      </w:r>
      <w:r w:rsidR="00B71099" w:rsidRPr="00F76A6C">
        <w:t>.</w:t>
      </w:r>
      <w:r w:rsidR="00A72675" w:rsidRPr="00F76A6C">
        <w:t xml:space="preserve"> </w:t>
      </w:r>
      <w:r w:rsidR="00B71099" w:rsidRPr="00F76A6C">
        <w:t>F</w:t>
      </w:r>
      <w:r w:rsidR="00A72675" w:rsidRPr="00F76A6C">
        <w:t>irst</w:t>
      </w:r>
      <w:r w:rsidR="00770303" w:rsidRPr="00F76A6C">
        <w:t>,</w:t>
      </w:r>
      <w:r w:rsidR="00A72675" w:rsidRPr="00F76A6C">
        <w:t xml:space="preserve"> the paths having exactly same length are filtered out</w:t>
      </w:r>
      <w:r w:rsidR="00C262D7" w:rsidRPr="00F76A6C">
        <w:t xml:space="preserve"> (</w:t>
      </w:r>
      <w:r w:rsidR="00067840">
        <w:t xml:space="preserve">step </w:t>
      </w:r>
      <w:r w:rsidR="00C262D7" w:rsidRPr="00F76A6C">
        <w:t>13)</w:t>
      </w:r>
      <w:r w:rsidR="00A72675" w:rsidRPr="00F76A6C">
        <w:t xml:space="preserve">. Then, </w:t>
      </w:r>
      <w:r w:rsidR="0039449D" w:rsidRPr="00F76A6C">
        <w:t xml:space="preserve">a simple overlay analysis is </w:t>
      </w:r>
      <w:r w:rsidR="00C63FA3" w:rsidRPr="00F76A6C">
        <w:t>performed</w:t>
      </w:r>
      <w:r w:rsidR="0039449D" w:rsidRPr="00F76A6C">
        <w:t xml:space="preserve"> to </w:t>
      </w:r>
      <w:r w:rsidR="00E93284" w:rsidRPr="00F76A6C">
        <w:t xml:space="preserve">filter out paths </w:t>
      </w:r>
      <w:r w:rsidR="00DB47FF" w:rsidRPr="00F76A6C">
        <w:t xml:space="preserve">with </w:t>
      </w:r>
      <w:r w:rsidR="00E93284" w:rsidRPr="00F76A6C">
        <w:t>nearly identical geometries</w:t>
      </w:r>
      <w:r w:rsidR="00C63FA3" w:rsidRPr="00F76A6C">
        <w:t xml:space="preserve"> (</w:t>
      </w:r>
      <w:r w:rsidR="00067840">
        <w:t xml:space="preserve">step </w:t>
      </w:r>
      <w:r w:rsidR="00C63FA3" w:rsidRPr="00F76A6C">
        <w:t>14)</w:t>
      </w:r>
      <w:r w:rsidR="000604AC">
        <w:t>:</w:t>
      </w:r>
      <w:r w:rsidR="00D50863" w:rsidRPr="00F76A6C">
        <w:t xml:space="preserve"> </w:t>
      </w:r>
    </w:p>
    <w:p w14:paraId="50892940" w14:textId="33B46ED3" w:rsidR="00F37AAF" w:rsidRPr="00F76A6C" w:rsidRDefault="0027230B" w:rsidP="000604AC">
      <w:pPr>
        <w:ind w:left="720"/>
      </w:pPr>
      <w:r w:rsidRPr="00F76A6C">
        <w:t xml:space="preserve">For </w:t>
      </w:r>
      <w:r w:rsidR="007034B7" w:rsidRPr="00F76A6C">
        <w:t>one path at a time</w:t>
      </w:r>
      <w:r w:rsidRPr="00F76A6C">
        <w:t xml:space="preserve">, all </w:t>
      </w:r>
      <w:r w:rsidR="0057077A" w:rsidRPr="00F76A6C">
        <w:t xml:space="preserve">paths </w:t>
      </w:r>
      <w:r w:rsidRPr="00F76A6C">
        <w:t xml:space="preserve">that </w:t>
      </w:r>
      <w:r w:rsidR="000227E7" w:rsidRPr="00F76A6C">
        <w:t>fall</w:t>
      </w:r>
      <w:r w:rsidRPr="00F76A6C">
        <w:t xml:space="preserve"> completely within a </w:t>
      </w:r>
      <w:r w:rsidR="00D50863" w:rsidRPr="00F76A6C">
        <w:t xml:space="preserve">30 m radius </w:t>
      </w:r>
      <w:r w:rsidRPr="00F76A6C">
        <w:t xml:space="preserve">(buffer) around </w:t>
      </w:r>
      <w:r w:rsidR="001B5C54" w:rsidRPr="00F76A6C">
        <w:t xml:space="preserve">the path </w:t>
      </w:r>
      <w:r w:rsidRPr="00F76A6C">
        <w:t xml:space="preserve">are </w:t>
      </w:r>
      <w:r w:rsidR="004B2EE8" w:rsidRPr="00F76A6C">
        <w:t>collected</w:t>
      </w:r>
      <w:r w:rsidRPr="00F76A6C">
        <w:t>.</w:t>
      </w:r>
      <w:r w:rsidR="00D50863" w:rsidRPr="00F76A6C">
        <w:t xml:space="preserve"> </w:t>
      </w:r>
      <w:r w:rsidR="00735C10" w:rsidRPr="00F76A6C">
        <w:t xml:space="preserve">The </w:t>
      </w:r>
      <w:r w:rsidR="004B2EE8" w:rsidRPr="00F76A6C">
        <w:t xml:space="preserve">collected </w:t>
      </w:r>
      <w:r w:rsidR="00735C10" w:rsidRPr="00F76A6C">
        <w:t>paths must also have</w:t>
      </w:r>
      <w:r w:rsidR="006F41DF" w:rsidRPr="00F76A6C">
        <w:t xml:space="preserve"> a</w:t>
      </w:r>
      <w:r w:rsidR="00735C10" w:rsidRPr="00F76A6C">
        <w:t xml:space="preserve"> length difference of </w:t>
      </w:r>
      <w:r w:rsidR="007B03FD" w:rsidRPr="00F76A6C">
        <w:t xml:space="preserve">less than </w:t>
      </w:r>
      <w:r w:rsidR="00FE4612" w:rsidRPr="00F76A6C">
        <w:t>30</w:t>
      </w:r>
      <w:r w:rsidR="00735C10" w:rsidRPr="00F76A6C">
        <w:t xml:space="preserve"> m. Then</w:t>
      </w:r>
      <w:r w:rsidR="000227E7" w:rsidRPr="00F76A6C">
        <w:t xml:space="preserve">, the best path of the </w:t>
      </w:r>
      <w:r w:rsidR="002147B8" w:rsidRPr="00F76A6C">
        <w:t xml:space="preserve">collection </w:t>
      </w:r>
      <w:r w:rsidR="000227E7" w:rsidRPr="00F76A6C">
        <w:t xml:space="preserve">is determined by the </w:t>
      </w:r>
      <w:r w:rsidR="009D2003" w:rsidRPr="00F76A6C">
        <w:t>normalized noise exposure index</w:t>
      </w:r>
      <w:r w:rsidR="00FF0F47" w:rsidRPr="00F76A6C">
        <w:t xml:space="preserve"> (see </w:t>
      </w:r>
      <w:r w:rsidR="0049234D" w:rsidRPr="00F76A6C">
        <w:t>3.5.4</w:t>
      </w:r>
      <w:r w:rsidR="009D2003" w:rsidRPr="00F76A6C">
        <w:t xml:space="preserve">). Only the best path of </w:t>
      </w:r>
      <w:r w:rsidR="00A44576" w:rsidRPr="00F76A6C">
        <w:t xml:space="preserve">the </w:t>
      </w:r>
      <w:r w:rsidR="001E2A2C" w:rsidRPr="00F76A6C">
        <w:t>collection</w:t>
      </w:r>
      <w:r w:rsidR="009D2003" w:rsidRPr="00F76A6C">
        <w:t xml:space="preserve"> is </w:t>
      </w:r>
      <w:r w:rsidR="00A37EB5" w:rsidRPr="00F76A6C">
        <w:t xml:space="preserve">retained, and others are discarded. </w:t>
      </w:r>
      <w:r w:rsidR="002A233F" w:rsidRPr="00F76A6C">
        <w:t xml:space="preserve">Iterating the filtering </w:t>
      </w:r>
      <w:r w:rsidR="00853E68" w:rsidRPr="00F76A6C">
        <w:t xml:space="preserve">results </w:t>
      </w:r>
      <w:r w:rsidR="008B7415" w:rsidRPr="00F76A6C">
        <w:t>a set of fewer but geometrically more unique paths</w:t>
      </w:r>
      <w:r w:rsidR="009D2003" w:rsidRPr="00F76A6C">
        <w:t>.</w:t>
      </w:r>
      <w:r w:rsidR="00A365B1" w:rsidRPr="00F76A6C">
        <w:t xml:space="preserve"> </w:t>
      </w:r>
      <w:r w:rsidR="00B94055" w:rsidRPr="00F76A6C">
        <w:t xml:space="preserve">One of the desired </w:t>
      </w:r>
      <w:r w:rsidR="00183ED2" w:rsidRPr="00F76A6C">
        <w:t>effects</w:t>
      </w:r>
      <w:r w:rsidR="00B94055" w:rsidRPr="00F76A6C">
        <w:t xml:space="preserve"> of this filtering step is to </w:t>
      </w:r>
      <w:r w:rsidR="00BA37E5" w:rsidRPr="00F76A6C">
        <w:t>discard</w:t>
      </w:r>
      <w:r w:rsidR="00B94055" w:rsidRPr="00F76A6C">
        <w:t xml:space="preserve"> one of the two paths that </w:t>
      </w:r>
      <w:r w:rsidR="003144AF" w:rsidRPr="00F76A6C">
        <w:t xml:space="preserve">use </w:t>
      </w:r>
      <w:r w:rsidR="00B94055" w:rsidRPr="00F76A6C">
        <w:t xml:space="preserve">the same road but different </w:t>
      </w:r>
      <w:r w:rsidR="00746892" w:rsidRPr="00F76A6C">
        <w:t>sidewalks</w:t>
      </w:r>
      <w:r w:rsidR="00B94055" w:rsidRPr="00F76A6C">
        <w:t xml:space="preserve"> </w:t>
      </w:r>
      <w:r w:rsidR="005D3B86" w:rsidRPr="00F76A6C">
        <w:t xml:space="preserve">by </w:t>
      </w:r>
      <w:r w:rsidR="00B94055" w:rsidRPr="00F76A6C">
        <w:t>it.</w:t>
      </w:r>
      <w:r w:rsidR="007A7FCB" w:rsidRPr="00F76A6C">
        <w:t xml:space="preserve"> </w:t>
      </w:r>
      <w:r w:rsidR="000631D1" w:rsidRPr="00F76A6C">
        <w:t xml:space="preserve">Another </w:t>
      </w:r>
      <w:r w:rsidR="00E73593" w:rsidRPr="00F76A6C">
        <w:t xml:space="preserve">one is to discard the </w:t>
      </w:r>
      <w:r w:rsidR="00DF5FD2" w:rsidRPr="00F76A6C">
        <w:t>path that use</w:t>
      </w:r>
      <w:r w:rsidR="00704AF0" w:rsidRPr="00F76A6C">
        <w:t>s</w:t>
      </w:r>
      <w:r w:rsidR="00DF5FD2" w:rsidRPr="00F76A6C">
        <w:t xml:space="preserve"> </w:t>
      </w:r>
      <w:r w:rsidR="003E61B0" w:rsidRPr="00F76A6C">
        <w:t>the</w:t>
      </w:r>
      <w:r w:rsidR="00DF5FD2" w:rsidRPr="00F76A6C">
        <w:t xml:space="preserve"> center line of </w:t>
      </w:r>
      <w:r w:rsidR="00746892" w:rsidRPr="00F76A6C">
        <w:t>a road</w:t>
      </w:r>
      <w:r w:rsidR="00E73593" w:rsidRPr="00F76A6C">
        <w:t xml:space="preserve"> if there is</w:t>
      </w:r>
      <w:r w:rsidR="00D72827" w:rsidRPr="00F76A6C">
        <w:t xml:space="preserve"> an alternative</w:t>
      </w:r>
      <w:r w:rsidR="00DF5FD2" w:rsidRPr="00F76A6C">
        <w:t xml:space="preserve"> path using an adjacent sidewalk</w:t>
      </w:r>
      <w:r w:rsidR="00746892" w:rsidRPr="00F76A6C">
        <w:t>.</w:t>
      </w:r>
      <w:r w:rsidR="000631D1" w:rsidRPr="00F76A6C">
        <w:t xml:space="preserve"> </w:t>
      </w:r>
      <w:r w:rsidR="007A7FCB" w:rsidRPr="00F76A6C">
        <w:t xml:space="preserve">The shortest path is also included in this filtering process, </w:t>
      </w:r>
      <w:r w:rsidR="00E878AA" w:rsidRPr="00F76A6C">
        <w:t xml:space="preserve">and hence may </w:t>
      </w:r>
      <w:r w:rsidR="005E0FC1" w:rsidRPr="00F76A6C">
        <w:t>get</w:t>
      </w:r>
      <w:r w:rsidR="00E878AA" w:rsidRPr="00F76A6C">
        <w:t xml:space="preserve"> </w:t>
      </w:r>
      <w:r w:rsidR="005D1225" w:rsidRPr="00F76A6C">
        <w:t>“</w:t>
      </w:r>
      <w:r w:rsidR="00E878AA" w:rsidRPr="00F76A6C">
        <w:t>replaced</w:t>
      </w:r>
      <w:r w:rsidR="005D1225" w:rsidRPr="00F76A6C">
        <w:t>”</w:t>
      </w:r>
      <w:r w:rsidR="00E878AA" w:rsidRPr="00F76A6C">
        <w:t xml:space="preserve"> with a</w:t>
      </w:r>
      <w:r w:rsidR="0031783D" w:rsidRPr="00F76A6C">
        <w:t xml:space="preserve"> nearly identical</w:t>
      </w:r>
      <w:r w:rsidR="00E878AA" w:rsidRPr="00F76A6C">
        <w:t xml:space="preserve"> quiet path.</w:t>
      </w:r>
      <w:r w:rsidR="00C53D0D" w:rsidRPr="00F76A6C">
        <w:t xml:space="preserve"> </w:t>
      </w:r>
    </w:p>
    <w:p w14:paraId="32659DEC" w14:textId="3AF1774B" w:rsidR="009F40D8" w:rsidRPr="00F76A6C" w:rsidRDefault="00CC6A0E" w:rsidP="009F40D8">
      <w:r w:rsidRPr="00F76A6C">
        <w:t xml:space="preserve">Once the paths are fully processed, they are returned either as a GeoPandas GeoDataFrame or GeoJSON. </w:t>
      </w:r>
      <w:r w:rsidR="00111ABD" w:rsidRPr="00F76A6C">
        <w:t xml:space="preserve">The first format was </w:t>
      </w:r>
      <w:r w:rsidR="00EE0EE6" w:rsidRPr="00F76A6C">
        <w:t>used</w:t>
      </w:r>
      <w:r w:rsidR="00111ABD" w:rsidRPr="00F76A6C">
        <w:t xml:space="preserve"> in the assessment of pedestrians’ exposure to traffic noise and the second one </w:t>
      </w:r>
      <w:r w:rsidR="00EE0EE6" w:rsidRPr="00F76A6C">
        <w:t>in</w:t>
      </w:r>
      <w:r w:rsidR="00111ABD" w:rsidRPr="00F76A6C">
        <w:t xml:space="preserve"> </w:t>
      </w:r>
      <w:r w:rsidR="00410895" w:rsidRPr="00F76A6C">
        <w:t xml:space="preserve">used in </w:t>
      </w:r>
      <w:r w:rsidR="00111ABD" w:rsidRPr="00F76A6C">
        <w:t xml:space="preserve">the </w:t>
      </w:r>
      <w:r w:rsidR="007D60DA" w:rsidRPr="00F76A6C">
        <w:t>web-based quiet path application programming interface (</w:t>
      </w:r>
      <w:r w:rsidR="00A21346" w:rsidRPr="00F76A6C">
        <w:t xml:space="preserve">i.e. </w:t>
      </w:r>
      <w:r w:rsidR="007D60DA" w:rsidRPr="00F76A6C">
        <w:t>quiet path</w:t>
      </w:r>
      <w:r w:rsidR="007B5A14" w:rsidRPr="00F76A6C">
        <w:t xml:space="preserve"> routing</w:t>
      </w:r>
      <w:r w:rsidR="007D60DA" w:rsidRPr="00F76A6C">
        <w:t xml:space="preserve"> API).</w:t>
      </w:r>
      <w:r w:rsidR="00D841F7" w:rsidRPr="00F76A6C">
        <w:t xml:space="preserve"> </w:t>
      </w:r>
      <w:r w:rsidR="007D4267" w:rsidRPr="00F76A6C">
        <w:t>The</w:t>
      </w:r>
      <w:r w:rsidR="008A6C21" w:rsidRPr="00F76A6C">
        <w:t xml:space="preserve"> </w:t>
      </w:r>
      <w:r w:rsidR="007D4267" w:rsidRPr="00F76A6C">
        <w:t xml:space="preserve">attributes </w:t>
      </w:r>
      <w:r w:rsidR="008A6C21" w:rsidRPr="00F76A6C">
        <w:t xml:space="preserve">and schema </w:t>
      </w:r>
      <w:r w:rsidR="007D4267" w:rsidRPr="00F76A6C">
        <w:t xml:space="preserve">of the </w:t>
      </w:r>
      <w:r w:rsidR="00004DDF" w:rsidRPr="00F76A6C">
        <w:t>short</w:t>
      </w:r>
      <w:r w:rsidR="00D6126D" w:rsidRPr="00F76A6C">
        <w:t>est</w:t>
      </w:r>
      <w:r w:rsidR="00004DDF" w:rsidRPr="00F76A6C">
        <w:t xml:space="preserve"> and quiet </w:t>
      </w:r>
      <w:r w:rsidR="007D4267" w:rsidRPr="00F76A6C">
        <w:t xml:space="preserve">paths are described further </w:t>
      </w:r>
      <w:r w:rsidR="00D841F7" w:rsidRPr="00F76A6C">
        <w:t xml:space="preserve">in the </w:t>
      </w:r>
      <w:r w:rsidR="00B60ECB" w:rsidRPr="00F76A6C">
        <w:t xml:space="preserve">next chapter (3.5.4) and in the </w:t>
      </w:r>
      <w:r w:rsidR="00D841F7" w:rsidRPr="00F76A6C">
        <w:t>documentation of the quiet path API (</w:t>
      </w:r>
      <w:r w:rsidR="00EC4ECD" w:rsidRPr="00F76A6C">
        <w:t xml:space="preserve">see </w:t>
      </w:r>
      <w:r w:rsidR="00AD5FAD" w:rsidRPr="00F76A6C">
        <w:t>4</w:t>
      </w:r>
      <w:r w:rsidR="00D841F7" w:rsidRPr="00F76A6C">
        <w:t>.</w:t>
      </w:r>
      <w:r w:rsidR="00AD5FAD" w:rsidRPr="00F76A6C">
        <w:t>1</w:t>
      </w:r>
      <w:r w:rsidR="00C10BFD" w:rsidRPr="00F76A6C">
        <w:t>).</w:t>
      </w:r>
      <w:r w:rsidR="00DA777A" w:rsidRPr="00F76A6C">
        <w:t xml:space="preserve"> </w:t>
      </w:r>
    </w:p>
    <w:p w14:paraId="555F1A3F" w14:textId="77777777" w:rsidR="00415067" w:rsidRPr="00F76A6C" w:rsidRDefault="00415067" w:rsidP="008E3A25">
      <w:pPr>
        <w:keepNext/>
        <w:spacing w:before="360" w:after="0"/>
      </w:pPr>
      <w:r w:rsidRPr="00F76A6C">
        <w:rPr>
          <w:noProof/>
          <w:lang w:eastAsia="en-GB"/>
        </w:rPr>
        <w:lastRenderedPageBreak/>
        <w:drawing>
          <wp:inline distT="0" distB="0" distL="0" distR="0" wp14:anchorId="690C4F23" wp14:editId="42BF4E70">
            <wp:extent cx="5195665" cy="602146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195665" cy="6021466"/>
                    </a:xfrm>
                    <a:prstGeom prst="rect">
                      <a:avLst/>
                    </a:prstGeom>
                    <a:ln>
                      <a:noFill/>
                    </a:ln>
                  </pic:spPr>
                </pic:pic>
              </a:graphicData>
            </a:graphic>
          </wp:inline>
        </w:drawing>
      </w:r>
    </w:p>
    <w:p w14:paraId="5A8096A1" w14:textId="0C933E37" w:rsidR="00CC1FD9" w:rsidRPr="00F76A6C" w:rsidRDefault="00415067" w:rsidP="00B45EDE">
      <w:pPr>
        <w:pStyle w:val="Caption"/>
      </w:pPr>
      <w:bookmarkStart w:id="149" w:name="_Ref9516858"/>
      <w:bookmarkStart w:id="150" w:name="_Toc38811657"/>
      <w:r w:rsidRPr="00F76A6C">
        <w:rPr>
          <w:b/>
          <w:bCs/>
        </w:rPr>
        <w:t xml:space="preserve">Figure </w:t>
      </w:r>
      <w:r w:rsidR="004F023F" w:rsidRPr="00F76A6C">
        <w:rPr>
          <w:b/>
          <w:bCs/>
        </w:rPr>
        <w:fldChar w:fldCharType="begin"/>
      </w:r>
      <w:r w:rsidR="004F023F" w:rsidRPr="00F76A6C">
        <w:rPr>
          <w:b/>
          <w:bCs/>
        </w:rPr>
        <w:instrText xml:space="preserve"> SEQ Figure \* ARABIC </w:instrText>
      </w:r>
      <w:r w:rsidR="004F023F" w:rsidRPr="00F76A6C">
        <w:rPr>
          <w:b/>
          <w:bCs/>
        </w:rPr>
        <w:fldChar w:fldCharType="separate"/>
      </w:r>
      <w:r w:rsidR="00DD51F5">
        <w:rPr>
          <w:b/>
          <w:bCs/>
          <w:noProof/>
        </w:rPr>
        <w:t>17</w:t>
      </w:r>
      <w:r w:rsidR="004F023F" w:rsidRPr="00F76A6C">
        <w:rPr>
          <w:b/>
          <w:bCs/>
        </w:rPr>
        <w:fldChar w:fldCharType="end"/>
      </w:r>
      <w:bookmarkEnd w:id="149"/>
      <w:r w:rsidRPr="00F76A6C">
        <w:rPr>
          <w:b/>
          <w:bCs/>
        </w:rPr>
        <w:t>.</w:t>
      </w:r>
      <w:r w:rsidRPr="00F76A6C">
        <w:t xml:space="preserve"> </w:t>
      </w:r>
      <w:r w:rsidR="00BD6721" w:rsidRPr="00F76A6C">
        <w:t>The sequence of</w:t>
      </w:r>
      <w:r w:rsidR="00861EB0" w:rsidRPr="00F76A6C">
        <w:t xml:space="preserve"> </w:t>
      </w:r>
      <w:r w:rsidR="006F1010" w:rsidRPr="00F76A6C">
        <w:t>high-level</w:t>
      </w:r>
      <w:r w:rsidR="00BD6721" w:rsidRPr="00F76A6C">
        <w:t xml:space="preserve"> actions </w:t>
      </w:r>
      <w:r w:rsidR="005D2E78" w:rsidRPr="00F76A6C">
        <w:t>included in</w:t>
      </w:r>
      <w:r w:rsidR="00BD6721" w:rsidRPr="00F76A6C">
        <w:t xml:space="preserve"> solving </w:t>
      </w:r>
      <w:r w:rsidR="008E3A25" w:rsidRPr="00F76A6C">
        <w:t xml:space="preserve">a </w:t>
      </w:r>
      <w:r w:rsidR="006D172E" w:rsidRPr="00F76A6C">
        <w:t>common</w:t>
      </w:r>
      <w:r w:rsidR="00BD6721" w:rsidRPr="00F76A6C">
        <w:t xml:space="preserve"> </w:t>
      </w:r>
      <w:r w:rsidR="0040184E" w:rsidRPr="00F76A6C">
        <w:t xml:space="preserve">pathfinding </w:t>
      </w:r>
      <w:r w:rsidR="00BD6721" w:rsidRPr="00F76A6C">
        <w:t>problem</w:t>
      </w:r>
      <w:r w:rsidR="0040184E" w:rsidRPr="00F76A6C">
        <w:t xml:space="preserve"> with quiet path routing application</w:t>
      </w:r>
      <w:r w:rsidRPr="00F76A6C">
        <w:t>.</w:t>
      </w:r>
      <w:bookmarkEnd w:id="150"/>
    </w:p>
    <w:p w14:paraId="6AD7E744" w14:textId="41A6B557" w:rsidR="00A27CC8" w:rsidRPr="00F76A6C" w:rsidRDefault="002F6E97" w:rsidP="00A27CC8">
      <w:pPr>
        <w:pStyle w:val="Heading3"/>
      </w:pPr>
      <w:bookmarkStart w:id="151" w:name="_Toc39589995"/>
      <w:r w:rsidRPr="00F76A6C">
        <w:t xml:space="preserve">Noise exposure assessment </w:t>
      </w:r>
      <w:r w:rsidR="00D2693F" w:rsidRPr="00F76A6C">
        <w:t xml:space="preserve">of </w:t>
      </w:r>
      <w:r w:rsidR="00A14980" w:rsidRPr="00F76A6C">
        <w:t xml:space="preserve">short and quiet </w:t>
      </w:r>
      <w:commentRangeStart w:id="152"/>
      <w:r w:rsidR="00A14980" w:rsidRPr="00F76A6C">
        <w:t>paths</w:t>
      </w:r>
      <w:commentRangeEnd w:id="152"/>
      <w:r w:rsidR="00270869">
        <w:rPr>
          <w:rStyle w:val="CommentReference"/>
          <w:rFonts w:eastAsiaTheme="minorHAnsi" w:cs="Times New Roman"/>
          <w:b w:val="0"/>
          <w:color w:val="auto"/>
          <w:spacing w:val="0"/>
        </w:rPr>
        <w:commentReference w:id="152"/>
      </w:r>
      <w:bookmarkEnd w:id="151"/>
    </w:p>
    <w:p w14:paraId="29F8B39C" w14:textId="5D7E5214" w:rsidR="00D36338" w:rsidRPr="00F76A6C" w:rsidRDefault="00752D2A" w:rsidP="00C37FF9">
      <w:r w:rsidRPr="00F76A6C">
        <w:t>I developed s</w:t>
      </w:r>
      <w:r w:rsidR="00B41F17" w:rsidRPr="00F76A6C">
        <w:t>everal</w:t>
      </w:r>
      <w:r w:rsidR="00B56EB5" w:rsidRPr="00F76A6C">
        <w:t xml:space="preserve"> metrics </w:t>
      </w:r>
      <w:r w:rsidR="00F3700C" w:rsidRPr="00F76A6C">
        <w:t xml:space="preserve">and </w:t>
      </w:r>
      <w:r w:rsidR="00CC76A4" w:rsidRPr="00F76A6C">
        <w:t>indices</w:t>
      </w:r>
      <w:r w:rsidR="00F3700C" w:rsidRPr="00F76A6C">
        <w:t xml:space="preserve"> </w:t>
      </w:r>
      <w:r w:rsidR="006F1010" w:rsidRPr="00F76A6C">
        <w:t xml:space="preserve">for </w:t>
      </w:r>
      <w:r w:rsidR="00F3700C" w:rsidRPr="00F76A6C">
        <w:t>assessing</w:t>
      </w:r>
      <w:r w:rsidR="00A74D7C" w:rsidRPr="00F76A6C">
        <w:t xml:space="preserve"> and comparing</w:t>
      </w:r>
      <w:r w:rsidR="00F3700C" w:rsidRPr="00F76A6C">
        <w:t xml:space="preserve"> </w:t>
      </w:r>
      <w:r w:rsidR="006F1010" w:rsidRPr="00F76A6C">
        <w:t xml:space="preserve">dynamic </w:t>
      </w:r>
      <w:r w:rsidR="002A7CE8" w:rsidRPr="00F76A6C">
        <w:t>exposure</w:t>
      </w:r>
      <w:r w:rsidR="00586592" w:rsidRPr="00F76A6C">
        <w:t xml:space="preserve"> </w:t>
      </w:r>
      <w:r w:rsidR="002A7CE8" w:rsidRPr="00F76A6C">
        <w:t xml:space="preserve">to traffic noise </w:t>
      </w:r>
      <w:r w:rsidR="00F3700C" w:rsidRPr="00F76A6C">
        <w:t xml:space="preserve">on </w:t>
      </w:r>
      <w:r w:rsidR="00E426C9" w:rsidRPr="00F76A6C">
        <w:t>short and quiet path</w:t>
      </w:r>
      <w:r w:rsidR="00352FBB" w:rsidRPr="00F76A6C">
        <w:t>s (</w:t>
      </w:r>
      <w:r w:rsidR="00352FBB" w:rsidRPr="00F76A6C">
        <w:fldChar w:fldCharType="begin"/>
      </w:r>
      <w:r w:rsidR="00352FBB" w:rsidRPr="00F76A6C">
        <w:instrText xml:space="preserve"> REF _Ref33904344 \h </w:instrText>
      </w:r>
      <w:r w:rsidR="006D6C1D" w:rsidRPr="00F76A6C">
        <w:instrText xml:space="preserve"> \* MERGEFORMAT </w:instrText>
      </w:r>
      <w:r w:rsidR="00352FBB" w:rsidRPr="00F76A6C">
        <w:fldChar w:fldCharType="separate"/>
      </w:r>
      <w:r w:rsidR="004A4362" w:rsidRPr="00F76A6C">
        <w:t>Table 4</w:t>
      </w:r>
      <w:r w:rsidR="00352FBB" w:rsidRPr="00F76A6C">
        <w:fldChar w:fldCharType="end"/>
      </w:r>
      <w:r w:rsidR="00352FBB" w:rsidRPr="00F76A6C">
        <w:t>)</w:t>
      </w:r>
      <w:r w:rsidR="002A7CE8" w:rsidRPr="00F76A6C">
        <w:t xml:space="preserve">. </w:t>
      </w:r>
      <w:r w:rsidR="00321682" w:rsidRPr="00F76A6C">
        <w:t>T</w:t>
      </w:r>
      <w:r w:rsidR="00F3700C" w:rsidRPr="00F76A6C">
        <w:t xml:space="preserve">he </w:t>
      </w:r>
      <w:r w:rsidR="00CC76A4" w:rsidRPr="00F76A6C">
        <w:t>indices</w:t>
      </w:r>
      <w:r w:rsidR="00F3700C" w:rsidRPr="00F76A6C">
        <w:t xml:space="preserve"> </w:t>
      </w:r>
      <w:r w:rsidR="00EA0B4F" w:rsidRPr="00F76A6C">
        <w:t xml:space="preserve">presented </w:t>
      </w:r>
      <w:r w:rsidR="00F3700C" w:rsidRPr="00F76A6C">
        <w:t xml:space="preserve">in this chapter play a key role in comparing alternative quiet and short paths both in the </w:t>
      </w:r>
      <w:r w:rsidR="003942D3" w:rsidRPr="00F76A6C">
        <w:t xml:space="preserve">web-based </w:t>
      </w:r>
      <w:r w:rsidR="00F3700C" w:rsidRPr="00F76A6C">
        <w:t xml:space="preserve">quiet path route planner and in the analysis </w:t>
      </w:r>
      <w:r w:rsidR="003942D3" w:rsidRPr="00F76A6C">
        <w:t xml:space="preserve">of </w:t>
      </w:r>
      <w:r w:rsidR="00F3700C" w:rsidRPr="00F76A6C">
        <w:t>pedestrians’ opportunities to reduce exposure to traffic noise</w:t>
      </w:r>
      <w:r w:rsidR="000B4FC2" w:rsidRPr="00F76A6C">
        <w:t xml:space="preserve"> (i.e. achievable reductions in traffic noise exposure)</w:t>
      </w:r>
      <w:r w:rsidR="00F3700C" w:rsidRPr="00F76A6C">
        <w:t xml:space="preserve">. </w:t>
      </w:r>
      <w:r w:rsidR="00050182" w:rsidRPr="00F76A6C">
        <w:t xml:space="preserve">The challenge in developing such </w:t>
      </w:r>
      <w:r w:rsidR="00CC76A4" w:rsidRPr="00F76A6C">
        <w:t>indices</w:t>
      </w:r>
      <w:r w:rsidR="00050182" w:rsidRPr="00F76A6C">
        <w:t xml:space="preserve"> was </w:t>
      </w:r>
      <w:r w:rsidR="00D56DE6" w:rsidRPr="00F76A6C">
        <w:t>compressing</w:t>
      </w:r>
      <w:r w:rsidR="00511611" w:rsidRPr="00F76A6C">
        <w:t xml:space="preserve"> the</w:t>
      </w:r>
      <w:r w:rsidR="00D56DE6" w:rsidRPr="00F76A6C">
        <w:t xml:space="preserve"> information </w:t>
      </w:r>
      <w:r w:rsidR="001A7844" w:rsidRPr="00F76A6C">
        <w:lastRenderedPageBreak/>
        <w:t xml:space="preserve">from </w:t>
      </w:r>
      <w:r w:rsidR="00D56DE6" w:rsidRPr="00F76A6C">
        <w:t xml:space="preserve">contaminated distances </w:t>
      </w:r>
      <w:r w:rsidR="00A93924" w:rsidRPr="00F76A6C">
        <w:t>with</w:t>
      </w:r>
      <w:r w:rsidR="00D56DE6" w:rsidRPr="00F76A6C">
        <w:t xml:space="preserve"> different traffic noise levels</w:t>
      </w:r>
      <w:r w:rsidR="004E1771" w:rsidRPr="00F76A6C">
        <w:t xml:space="preserve"> (ED</w:t>
      </w:r>
      <w:r w:rsidR="004E1771" w:rsidRPr="00F76A6C">
        <w:rPr>
          <w:vertAlign w:val="subscript"/>
        </w:rPr>
        <w:t>dBi</w:t>
      </w:r>
      <w:r w:rsidR="004E1771" w:rsidRPr="00F76A6C">
        <w:t>)</w:t>
      </w:r>
      <w:r w:rsidR="00B25B70" w:rsidRPr="00F76A6C">
        <w:rPr>
          <w:rFonts w:eastAsiaTheme="minorEastAsia"/>
          <w:sz w:val="20"/>
          <w:szCs w:val="22"/>
        </w:rPr>
        <w:t xml:space="preserve"> </w:t>
      </w:r>
      <w:r w:rsidR="00EF188D" w:rsidRPr="00F76A6C">
        <w:t>to</w:t>
      </w:r>
      <w:r w:rsidR="0004195C" w:rsidRPr="00F76A6C">
        <w:t xml:space="preserve"> </w:t>
      </w:r>
      <w:r w:rsidR="007F3DBE" w:rsidRPr="00F76A6C">
        <w:t xml:space="preserve">simple but descriptive </w:t>
      </w:r>
      <w:r w:rsidR="00CC76A4" w:rsidRPr="00F76A6C">
        <w:t>indices</w:t>
      </w:r>
      <w:r w:rsidR="0094265D" w:rsidRPr="00F76A6C">
        <w:t xml:space="preserve"> </w:t>
      </w:r>
      <w:r w:rsidR="00F83CED" w:rsidRPr="00F76A6C">
        <w:t>of</w:t>
      </w:r>
      <w:r w:rsidR="0094265D" w:rsidRPr="00F76A6C">
        <w:t xml:space="preserve"> traffic noise exposure</w:t>
      </w:r>
      <w:r w:rsidR="00D56DE6" w:rsidRPr="00F76A6C">
        <w:t>.</w:t>
      </w:r>
      <w:r w:rsidR="00F3700C" w:rsidRPr="00F76A6C">
        <w:t xml:space="preserve"> </w:t>
      </w:r>
    </w:p>
    <w:p w14:paraId="7F4FC54A" w14:textId="2DDBFFD6" w:rsidR="00D36338" w:rsidRPr="00F76A6C" w:rsidRDefault="00D36338" w:rsidP="00C37FF9">
      <w:r w:rsidRPr="00F76A6C">
        <w:t xml:space="preserve">The simplest of the </w:t>
      </w:r>
      <w:r w:rsidR="00CC76A4" w:rsidRPr="00F76A6C">
        <w:t>indices</w:t>
      </w:r>
      <w:r w:rsidRPr="00F76A6C">
        <w:t xml:space="preserve"> (</w:t>
      </w:r>
      <w:r w:rsidR="004E1771" w:rsidRPr="00F76A6C">
        <w:t>ED</w:t>
      </w:r>
      <w:r w:rsidR="004E1771" w:rsidRPr="00F76A6C">
        <w:rPr>
          <w:vertAlign w:val="subscript"/>
        </w:rPr>
        <w:t>+dBi</w:t>
      </w:r>
      <w:r w:rsidR="004E1771" w:rsidRPr="00F76A6C">
        <w:t xml:space="preserve"> </w:t>
      </w:r>
      <w:r w:rsidR="00E80212" w:rsidRPr="00F76A6C">
        <w:t>–</w:t>
      </w:r>
      <w:r w:rsidR="004E1771" w:rsidRPr="00F76A6C">
        <w:t xml:space="preserve"> </w:t>
      </w:r>
      <w:r w:rsidR="00A83BB9" w:rsidRPr="00F76A6C">
        <w:t>Equation</w:t>
      </w:r>
      <w:r w:rsidR="00E80212" w:rsidRPr="00F76A6C">
        <w:t xml:space="preserve"> 6</w:t>
      </w:r>
      <w:r w:rsidR="00944A50">
        <w:t xml:space="preserve"> in Table 4</w:t>
      </w:r>
      <w:r w:rsidR="00E80212" w:rsidRPr="00F76A6C">
        <w:t xml:space="preserve">) </w:t>
      </w:r>
      <w:r w:rsidR="004E1771" w:rsidRPr="00F76A6C">
        <w:t>describes</w:t>
      </w:r>
      <w:r w:rsidRPr="00F76A6C">
        <w:t xml:space="preserve"> </w:t>
      </w:r>
      <w:r w:rsidR="00AD45A0" w:rsidRPr="00F76A6C">
        <w:t xml:space="preserve">the total </w:t>
      </w:r>
      <w:r w:rsidRPr="00F76A6C">
        <w:t>cumulative contaminated distance</w:t>
      </w:r>
      <w:r w:rsidR="00A14945" w:rsidRPr="00F76A6C">
        <w:t xml:space="preserve"> </w:t>
      </w:r>
      <w:r w:rsidR="00DE1972" w:rsidRPr="00F76A6C">
        <w:t xml:space="preserve">(i.e. distance of exposure) </w:t>
      </w:r>
      <w:r w:rsidRPr="00F76A6C">
        <w:t xml:space="preserve">with noise levels higher than </w:t>
      </w:r>
      <w:r w:rsidR="00EA7B62" w:rsidRPr="00F76A6C">
        <w:t xml:space="preserve">a </w:t>
      </w:r>
      <w:r w:rsidRPr="00F76A6C">
        <w:t>fixed threshold</w:t>
      </w:r>
      <w:r w:rsidR="00100D60" w:rsidRPr="00F76A6C">
        <w:t>, for example the</w:t>
      </w:r>
      <w:r w:rsidR="00A14945" w:rsidRPr="00F76A6C">
        <w:t xml:space="preserve"> exposure to noise levels higher than 65 dB</w:t>
      </w:r>
      <w:r w:rsidRPr="00F76A6C">
        <w:t xml:space="preserve">. </w:t>
      </w:r>
      <w:r w:rsidR="00AD45A0" w:rsidRPr="00F76A6C">
        <w:t xml:space="preserve">Then, </w:t>
      </w:r>
      <w:r w:rsidR="00B52E62" w:rsidRPr="00F76A6C">
        <w:t>the</w:t>
      </w:r>
      <w:r w:rsidR="00AD45A0" w:rsidRPr="00F76A6C">
        <w:t xml:space="preserve"> ratio </w:t>
      </w:r>
      <w:r w:rsidR="003A69FF" w:rsidRPr="00F76A6C">
        <w:t>of</w:t>
      </w:r>
      <w:r w:rsidR="00620C5C" w:rsidRPr="00F76A6C">
        <w:t xml:space="preserve"> ED</w:t>
      </w:r>
      <w:r w:rsidR="00D32FFA" w:rsidRPr="00F76A6C">
        <w:rPr>
          <w:vertAlign w:val="subscript"/>
        </w:rPr>
        <w:t>+d</w:t>
      </w:r>
      <w:r w:rsidR="00620C5C" w:rsidRPr="00F76A6C">
        <w:rPr>
          <w:vertAlign w:val="subscript"/>
        </w:rPr>
        <w:t>Bi</w:t>
      </w:r>
      <w:r w:rsidR="003A69FF" w:rsidRPr="00F76A6C">
        <w:t xml:space="preserve"> to </w:t>
      </w:r>
      <w:r w:rsidR="00D32FFA" w:rsidRPr="00F76A6C">
        <w:t xml:space="preserve">the </w:t>
      </w:r>
      <w:r w:rsidR="003A69FF" w:rsidRPr="00F76A6C">
        <w:t xml:space="preserve">total length of </w:t>
      </w:r>
      <w:r w:rsidR="00C65839" w:rsidRPr="00F76A6C">
        <w:t>a</w:t>
      </w:r>
      <w:r w:rsidR="003A69FF" w:rsidRPr="00F76A6C">
        <w:t xml:space="preserve"> path can be calculated as</w:t>
      </w:r>
      <w:r w:rsidR="0003107E" w:rsidRPr="00F76A6C">
        <w:t xml:space="preserve"> </w:t>
      </w:r>
      <w:r w:rsidR="00233DA8" w:rsidRPr="00F76A6C">
        <w:t xml:space="preserve">a </w:t>
      </w:r>
      <w:r w:rsidR="0003107E" w:rsidRPr="00F76A6C">
        <w:rPr>
          <w:i/>
          <w:iCs/>
        </w:rPr>
        <w:t>dB-specific</w:t>
      </w:r>
      <w:r w:rsidR="003A69FF" w:rsidRPr="00F76A6C">
        <w:t xml:space="preserve"> </w:t>
      </w:r>
      <w:r w:rsidR="009B7D0C" w:rsidRPr="00F76A6C">
        <w:rPr>
          <w:i/>
          <w:iCs/>
        </w:rPr>
        <w:t>noise</w:t>
      </w:r>
      <w:r w:rsidR="009B7D0C" w:rsidRPr="00F76A6C">
        <w:t xml:space="preserve"> </w:t>
      </w:r>
      <w:r w:rsidR="003C7A2D" w:rsidRPr="00F76A6C">
        <w:rPr>
          <w:i/>
          <w:iCs/>
        </w:rPr>
        <w:t xml:space="preserve">exposure </w:t>
      </w:r>
      <w:r w:rsidR="005E1821" w:rsidRPr="00F76A6C">
        <w:rPr>
          <w:i/>
          <w:iCs/>
        </w:rPr>
        <w:t>ratio</w:t>
      </w:r>
      <w:r w:rsidR="005E1821" w:rsidRPr="00F76A6C">
        <w:t xml:space="preserve"> </w:t>
      </w:r>
      <w:r w:rsidR="003A69FF" w:rsidRPr="00F76A6C">
        <w:t>(</w:t>
      </w:r>
      <w:r w:rsidR="007023DC" w:rsidRPr="00F76A6C">
        <w:t>ER</w:t>
      </w:r>
      <w:r w:rsidR="007023DC" w:rsidRPr="00F76A6C">
        <w:rPr>
          <w:vertAlign w:val="subscript"/>
        </w:rPr>
        <w:t xml:space="preserve">+dBi </w:t>
      </w:r>
      <w:r w:rsidR="00E80212" w:rsidRPr="00F76A6C">
        <w:t>–</w:t>
      </w:r>
      <w:r w:rsidR="007023DC" w:rsidRPr="00F76A6C">
        <w:t xml:space="preserve"> </w:t>
      </w:r>
      <w:r w:rsidR="00A83BB9" w:rsidRPr="00F76A6C">
        <w:t>Equation</w:t>
      </w:r>
      <w:r w:rsidR="00E80212" w:rsidRPr="00F76A6C">
        <w:t xml:space="preserve"> 7).</w:t>
      </w:r>
      <w:r w:rsidR="00FF7E0B" w:rsidRPr="00F76A6C">
        <w:t xml:space="preserve"> </w:t>
      </w:r>
      <w:r w:rsidR="004565F6" w:rsidRPr="00F76A6C">
        <w:t xml:space="preserve">This index </w:t>
      </w:r>
      <w:r w:rsidR="00FF7E0B" w:rsidRPr="00F76A6C">
        <w:t xml:space="preserve">can already be used to compare paths of different lengths, as it is </w:t>
      </w:r>
      <w:r w:rsidR="00E94CF0" w:rsidRPr="00F76A6C">
        <w:t>distance normalized</w:t>
      </w:r>
      <w:r w:rsidR="008B708F" w:rsidRPr="00F76A6C">
        <w:t xml:space="preserve">. </w:t>
      </w:r>
      <w:r w:rsidR="00E94CF0" w:rsidRPr="00F76A6C">
        <w:t xml:space="preserve">The mean noise level </w:t>
      </w:r>
      <w:r w:rsidR="004E1771" w:rsidRPr="00F76A6C">
        <w:t>(dB</w:t>
      </w:r>
      <w:r w:rsidR="004E1771" w:rsidRPr="00F76A6C">
        <w:rPr>
          <w:vertAlign w:val="subscript"/>
        </w:rPr>
        <w:t>mean</w:t>
      </w:r>
      <w:r w:rsidR="004E1771" w:rsidRPr="00F76A6C">
        <w:t>)</w:t>
      </w:r>
      <w:r w:rsidR="00E94CF0" w:rsidRPr="00F76A6C">
        <w:t xml:space="preserve"> is calculated simp</w:t>
      </w:r>
      <w:r w:rsidR="00A87FB2" w:rsidRPr="00F76A6C">
        <w:t>l</w:t>
      </w:r>
      <w:r w:rsidR="00E94CF0" w:rsidRPr="00F76A6C">
        <w:t xml:space="preserve">y by </w:t>
      </w:r>
      <w:r w:rsidR="00C47753" w:rsidRPr="00F76A6C">
        <w:t xml:space="preserve">adding </w:t>
      </w:r>
      <w:r w:rsidR="00326065" w:rsidRPr="00F76A6C">
        <w:t xml:space="preserve">up </w:t>
      </w:r>
      <w:r w:rsidR="00C47753" w:rsidRPr="00F76A6C">
        <w:t>the products of contaminated distances and the respective noise levels and dividing the sum with the total length</w:t>
      </w:r>
      <w:r w:rsidR="00924F24" w:rsidRPr="00F76A6C">
        <w:t xml:space="preserve"> </w:t>
      </w:r>
      <w:r w:rsidR="00ED2E14" w:rsidRPr="00F76A6C">
        <w:t xml:space="preserve">of the path </w:t>
      </w:r>
      <w:r w:rsidR="00924F24" w:rsidRPr="00F76A6C">
        <w:t>(Equatio</w:t>
      </w:r>
      <w:r w:rsidR="00E80212" w:rsidRPr="00F76A6C">
        <w:t>n 8)</w:t>
      </w:r>
      <w:r w:rsidR="00C47753" w:rsidRPr="00F76A6C">
        <w:t xml:space="preserve">. </w:t>
      </w:r>
    </w:p>
    <w:p w14:paraId="44EB6753" w14:textId="624D0E81" w:rsidR="0003797C" w:rsidRPr="00F76A6C" w:rsidRDefault="00D762FE" w:rsidP="00C37FF9">
      <w:r w:rsidRPr="00F76A6C">
        <w:t>I applied t</w:t>
      </w:r>
      <w:r w:rsidR="00016FA1" w:rsidRPr="00F76A6C">
        <w:t xml:space="preserve">he </w:t>
      </w:r>
      <w:r w:rsidR="00D26DD2" w:rsidRPr="00F76A6C">
        <w:t>environmental impedance function for noise</w:t>
      </w:r>
      <w:r w:rsidR="005A67C8" w:rsidRPr="00F76A6C">
        <w:t xml:space="preserve"> (i.e. noise cost function</w:t>
      </w:r>
      <w:r w:rsidR="009E387E" w:rsidRPr="00F76A6C">
        <w:t xml:space="preserve">; </w:t>
      </w:r>
      <w:r w:rsidR="00CA64C0" w:rsidRPr="00F76A6C">
        <w:t xml:space="preserve">Equation 4) </w:t>
      </w:r>
      <w:r w:rsidR="00016FA1" w:rsidRPr="00F76A6C">
        <w:t xml:space="preserve">to </w:t>
      </w:r>
      <w:r w:rsidRPr="00F76A6C">
        <w:t xml:space="preserve">define </w:t>
      </w:r>
      <w:r w:rsidR="000C215D" w:rsidRPr="00F76A6C">
        <w:t>a</w:t>
      </w:r>
      <w:r w:rsidR="00586AD0" w:rsidRPr="00F76A6C">
        <w:t xml:space="preserve"> general</w:t>
      </w:r>
      <w:r w:rsidR="000C215D" w:rsidRPr="00F76A6C">
        <w:t xml:space="preserve"> </w:t>
      </w:r>
      <w:r w:rsidR="00434E61" w:rsidRPr="00F76A6C">
        <w:rPr>
          <w:i/>
          <w:iCs/>
        </w:rPr>
        <w:t xml:space="preserve">noise exposure </w:t>
      </w:r>
      <w:r w:rsidR="000C215D" w:rsidRPr="00F76A6C">
        <w:rPr>
          <w:i/>
          <w:iCs/>
        </w:rPr>
        <w:t>index</w:t>
      </w:r>
      <w:r w:rsidR="003F5429" w:rsidRPr="00F76A6C">
        <w:t xml:space="preserve"> </w:t>
      </w:r>
      <w:r w:rsidR="00532F96" w:rsidRPr="00F76A6C">
        <w:t xml:space="preserve">(EI </w:t>
      </w:r>
      <w:r w:rsidR="00711385" w:rsidRPr="00F76A6C">
        <w:t>–</w:t>
      </w:r>
      <w:r w:rsidR="00532F96" w:rsidRPr="00F76A6C">
        <w:t xml:space="preserve"> Equation</w:t>
      </w:r>
      <w:r w:rsidR="00711385" w:rsidRPr="00F76A6C">
        <w:t xml:space="preserve"> 9).</w:t>
      </w:r>
      <w:r w:rsidR="00532F96" w:rsidRPr="00F76A6C">
        <w:t xml:space="preserve"> </w:t>
      </w:r>
      <w:r w:rsidR="00C32ABB" w:rsidRPr="00F76A6C">
        <w:t xml:space="preserve">EI </w:t>
      </w:r>
      <w:r w:rsidR="003F5429" w:rsidRPr="00F76A6C">
        <w:t xml:space="preserve">aims to model </w:t>
      </w:r>
      <w:r w:rsidR="005E6C0A" w:rsidRPr="00F76A6C">
        <w:t>the total noise-</w:t>
      </w:r>
      <w:r w:rsidR="00414597" w:rsidRPr="00F76A6C">
        <w:t>related</w:t>
      </w:r>
      <w:r w:rsidR="005E6C0A" w:rsidRPr="00F76A6C">
        <w:t xml:space="preserve"> environmental </w:t>
      </w:r>
      <w:r w:rsidR="00D660A5" w:rsidRPr="00F76A6C">
        <w:t xml:space="preserve">impedance of </w:t>
      </w:r>
      <w:r w:rsidR="00810542" w:rsidRPr="00F76A6C">
        <w:t xml:space="preserve">a </w:t>
      </w:r>
      <w:r w:rsidR="00D660A5" w:rsidRPr="00F76A6C">
        <w:t>path</w:t>
      </w:r>
      <w:r w:rsidR="00507058" w:rsidRPr="00F76A6C">
        <w:t>.</w:t>
      </w:r>
      <w:r w:rsidR="00496A05" w:rsidRPr="00F76A6C">
        <w:t xml:space="preserve"> </w:t>
      </w:r>
      <w:r w:rsidR="00612A1F" w:rsidRPr="00F76A6C">
        <w:t xml:space="preserve">Only </w:t>
      </w:r>
      <w:r w:rsidR="00C342DA" w:rsidRPr="00F76A6C">
        <w:t xml:space="preserve">a </w:t>
      </w:r>
      <w:r w:rsidR="008866CC" w:rsidRPr="00F76A6C">
        <w:t xml:space="preserve">simple form </w:t>
      </w:r>
      <w:r w:rsidR="00612A1F" w:rsidRPr="00F76A6C">
        <w:t xml:space="preserve">of the </w:t>
      </w:r>
      <w:r w:rsidR="00604184" w:rsidRPr="00F76A6C">
        <w:t xml:space="preserve">EIF </w:t>
      </w:r>
      <w:r w:rsidR="00612A1F" w:rsidRPr="00F76A6C">
        <w:t>was needed</w:t>
      </w:r>
      <w:r w:rsidR="00447422" w:rsidRPr="00F76A6C">
        <w:t xml:space="preserve"> here</w:t>
      </w:r>
      <w:r w:rsidR="00612A1F" w:rsidRPr="00F76A6C">
        <w:t xml:space="preserve">, </w:t>
      </w:r>
      <w:r w:rsidR="00090EDD" w:rsidRPr="00F76A6C">
        <w:t xml:space="preserve">excluding </w:t>
      </w:r>
      <w:r w:rsidR="00612A1F" w:rsidRPr="00F76A6C">
        <w:t xml:space="preserve">the </w:t>
      </w:r>
      <w:r w:rsidR="007065B9" w:rsidRPr="00F76A6C">
        <w:t xml:space="preserve">base-cost (length) and the </w:t>
      </w:r>
      <w:r w:rsidR="00612A1F" w:rsidRPr="00F76A6C">
        <w:t xml:space="preserve">noise </w:t>
      </w:r>
      <w:r w:rsidR="00164598" w:rsidRPr="00F76A6C">
        <w:t xml:space="preserve">sensitivity </w:t>
      </w:r>
      <w:r w:rsidR="00DE5DBA" w:rsidRPr="00F76A6C">
        <w:t>coefficient (s = 1)</w:t>
      </w:r>
      <w:r w:rsidR="008866CC" w:rsidRPr="00F76A6C">
        <w:t>.</w:t>
      </w:r>
      <w:r w:rsidR="00DA0F2B" w:rsidRPr="00F76A6C">
        <w:t xml:space="preserve"> </w:t>
      </w:r>
      <w:r w:rsidR="00DA619F" w:rsidRPr="00F76A6C">
        <w:t>Also</w:t>
      </w:r>
      <w:r w:rsidR="00B66477" w:rsidRPr="00F76A6C">
        <w:t>,</w:t>
      </w:r>
      <w:r w:rsidR="00DA619F" w:rsidRPr="00F76A6C">
        <w:t xml:space="preserve"> </w:t>
      </w:r>
      <w:r w:rsidR="004B16B8" w:rsidRPr="00F76A6C">
        <w:t xml:space="preserve">a </w:t>
      </w:r>
      <w:r w:rsidR="00BA653C" w:rsidRPr="00F76A6C">
        <w:t xml:space="preserve">distance </w:t>
      </w:r>
      <w:r w:rsidR="004B16B8" w:rsidRPr="00F76A6C">
        <w:t>normalized version of the index</w:t>
      </w:r>
      <w:r w:rsidR="00391DDA" w:rsidRPr="00F76A6C">
        <w:t xml:space="preserve"> </w:t>
      </w:r>
      <w:r w:rsidR="00012597" w:rsidRPr="00F76A6C">
        <w:t>was define</w:t>
      </w:r>
      <w:r w:rsidR="00DE6984" w:rsidRPr="00F76A6C">
        <w:t>d</w:t>
      </w:r>
      <w:r w:rsidR="00675A7B" w:rsidRPr="00F76A6C">
        <w:t xml:space="preserve"> as</w:t>
      </w:r>
      <w:r w:rsidR="00391DDA" w:rsidRPr="00F76A6C">
        <w:t xml:space="preserve"> </w:t>
      </w:r>
      <w:r w:rsidR="00BA653C" w:rsidRPr="00F76A6C">
        <w:rPr>
          <w:i/>
          <w:iCs/>
        </w:rPr>
        <w:t xml:space="preserve">distance </w:t>
      </w:r>
      <w:r w:rsidR="00932E46" w:rsidRPr="00F76A6C">
        <w:rPr>
          <w:i/>
          <w:iCs/>
        </w:rPr>
        <w:t xml:space="preserve">normalized </w:t>
      </w:r>
      <w:r w:rsidR="00CC748B" w:rsidRPr="00F76A6C">
        <w:rPr>
          <w:i/>
          <w:iCs/>
        </w:rPr>
        <w:t xml:space="preserve">noise exposure </w:t>
      </w:r>
      <w:r w:rsidR="00932E46" w:rsidRPr="00F76A6C">
        <w:rPr>
          <w:i/>
          <w:iCs/>
        </w:rPr>
        <w:t>index</w:t>
      </w:r>
      <w:r w:rsidR="00932E46" w:rsidRPr="00F76A6C">
        <w:t xml:space="preserve"> </w:t>
      </w:r>
      <w:r w:rsidR="00F26FD4" w:rsidRPr="00F76A6C">
        <w:t>(EI</w:t>
      </w:r>
      <w:r w:rsidR="00F26FD4" w:rsidRPr="00F76A6C">
        <w:rPr>
          <w:vertAlign w:val="subscript"/>
        </w:rPr>
        <w:t>n</w:t>
      </w:r>
      <w:r w:rsidR="00F26FD4" w:rsidRPr="00F76A6C">
        <w:t xml:space="preserve"> </w:t>
      </w:r>
      <w:r w:rsidR="002E5F68" w:rsidRPr="00F76A6C">
        <w:t>–</w:t>
      </w:r>
      <w:r w:rsidR="00F26FD4" w:rsidRPr="00F76A6C">
        <w:t xml:space="preserve"> Equation</w:t>
      </w:r>
      <w:r w:rsidR="002E5F68" w:rsidRPr="00F76A6C">
        <w:t xml:space="preserve"> 11). </w:t>
      </w:r>
      <w:r w:rsidR="00B66477" w:rsidRPr="00F76A6C">
        <w:t xml:space="preserve">It </w:t>
      </w:r>
      <w:r w:rsidR="00BA653C" w:rsidRPr="00F76A6C">
        <w:t xml:space="preserve">varies </w:t>
      </w:r>
      <w:r w:rsidR="00266AAD" w:rsidRPr="00F76A6C">
        <w:t xml:space="preserve">from </w:t>
      </w:r>
      <w:r w:rsidR="00BA653C" w:rsidRPr="00F76A6C">
        <w:t xml:space="preserve">0.0 </w:t>
      </w:r>
      <w:r w:rsidR="00266AAD" w:rsidRPr="00F76A6C">
        <w:t xml:space="preserve">to </w:t>
      </w:r>
      <w:r w:rsidR="00BA653C" w:rsidRPr="00F76A6C">
        <w:t>1.0</w:t>
      </w:r>
      <w:r w:rsidR="00F049AD" w:rsidRPr="00F76A6C">
        <w:t>,</w:t>
      </w:r>
      <w:r w:rsidR="00BA653C" w:rsidRPr="00F76A6C">
        <w:t xml:space="preserve"> </w:t>
      </w:r>
      <w:r w:rsidR="00F049AD" w:rsidRPr="00F76A6C">
        <w:t xml:space="preserve">as </w:t>
      </w:r>
      <w:r w:rsidR="00BA653C" w:rsidRPr="00F76A6C">
        <w:t xml:space="preserve">it is calculated by dividing the </w:t>
      </w:r>
      <w:r w:rsidR="00346E71" w:rsidRPr="00F76A6C">
        <w:t xml:space="preserve">noise </w:t>
      </w:r>
      <w:r w:rsidR="00BA653C" w:rsidRPr="00F76A6C">
        <w:t xml:space="preserve">exposure </w:t>
      </w:r>
      <w:r w:rsidR="00346E71" w:rsidRPr="00F76A6C">
        <w:t xml:space="preserve">index </w:t>
      </w:r>
      <w:r w:rsidR="007E04C5" w:rsidRPr="00F76A6C">
        <w:t xml:space="preserve">of </w:t>
      </w:r>
      <w:r w:rsidR="00FA2D19" w:rsidRPr="00F76A6C">
        <w:t xml:space="preserve">a </w:t>
      </w:r>
      <w:r w:rsidR="007E04C5" w:rsidRPr="00F76A6C">
        <w:t xml:space="preserve">path </w:t>
      </w:r>
      <w:r w:rsidR="00FA2D19" w:rsidRPr="00F76A6C">
        <w:t xml:space="preserve">with </w:t>
      </w:r>
      <w:r w:rsidR="00BA653C" w:rsidRPr="00F76A6C">
        <w:t xml:space="preserve">the theoretical maximum </w:t>
      </w:r>
      <w:r w:rsidR="00346E71" w:rsidRPr="00F76A6C">
        <w:t>noise exposure index</w:t>
      </w:r>
      <w:r w:rsidR="000F2D75" w:rsidRPr="00F76A6C">
        <w:t xml:space="preserve"> of a path </w:t>
      </w:r>
      <w:r w:rsidR="00116C8F" w:rsidRPr="00F76A6C">
        <w:t xml:space="preserve">with </w:t>
      </w:r>
      <w:r w:rsidR="00432EA7" w:rsidRPr="00F76A6C">
        <w:t>equal</w:t>
      </w:r>
      <w:r w:rsidR="000F2D75" w:rsidRPr="00F76A6C">
        <w:t xml:space="preserve"> length</w:t>
      </w:r>
      <w:r w:rsidR="00BA653C" w:rsidRPr="00F76A6C">
        <w:t xml:space="preserve">. </w:t>
      </w:r>
      <w:r w:rsidR="001B3481" w:rsidRPr="00F76A6C">
        <w:t>Furthermore</w:t>
      </w:r>
      <w:r w:rsidR="009C52AE" w:rsidRPr="00F76A6C">
        <w:t>,</w:t>
      </w:r>
      <w:r w:rsidR="00F04C76" w:rsidRPr="00F76A6C">
        <w:t xml:space="preserve"> the difference in EI can be calculated for a quiet path</w:t>
      </w:r>
      <w:r w:rsidR="005651C5" w:rsidRPr="00F76A6C">
        <w:t xml:space="preserve"> </w:t>
      </w:r>
      <w:r w:rsidR="00A669F2" w:rsidRPr="00F76A6C">
        <w:t xml:space="preserve">compared to the shortest path, </w:t>
      </w:r>
      <w:r w:rsidR="005651C5" w:rsidRPr="00F76A6C">
        <w:t xml:space="preserve">to </w:t>
      </w:r>
      <w:r w:rsidR="00F04C76" w:rsidRPr="00F76A6C">
        <w:t xml:space="preserve">measure reduction in EI </w:t>
      </w:r>
      <w:r w:rsidR="00604518" w:rsidRPr="00F76A6C">
        <w:t>(Equation 10)</w:t>
      </w:r>
      <w:r w:rsidR="00F04C76" w:rsidRPr="00F76A6C">
        <w:t xml:space="preserve">. </w:t>
      </w:r>
      <w:bookmarkStart w:id="153" w:name="_Ref9592438"/>
      <w:r w:rsidR="0003797C" w:rsidRPr="00F76A6C">
        <w:br w:type="page"/>
      </w:r>
    </w:p>
    <w:p w14:paraId="1B6D7F8C" w14:textId="550AFDB6" w:rsidR="00193D86" w:rsidRPr="00F76A6C" w:rsidRDefault="00832804" w:rsidP="00193D86">
      <w:pPr>
        <w:pStyle w:val="TableCaption"/>
      </w:pPr>
      <w:bookmarkStart w:id="154" w:name="_Ref33904344"/>
      <w:bookmarkStart w:id="155" w:name="_Toc38811904"/>
      <w:r w:rsidRPr="00F76A6C">
        <w:rPr>
          <w:b/>
          <w:bCs/>
        </w:rPr>
        <w:lastRenderedPageBreak/>
        <w:t xml:space="preserve">Table </w:t>
      </w:r>
      <w:r w:rsidR="004F023F" w:rsidRPr="00F76A6C">
        <w:rPr>
          <w:b/>
          <w:bCs/>
        </w:rPr>
        <w:fldChar w:fldCharType="begin"/>
      </w:r>
      <w:r w:rsidR="004F023F" w:rsidRPr="00F76A6C">
        <w:rPr>
          <w:b/>
          <w:bCs/>
        </w:rPr>
        <w:instrText xml:space="preserve"> SEQ Table \* ARABIC </w:instrText>
      </w:r>
      <w:r w:rsidR="004F023F" w:rsidRPr="00F76A6C">
        <w:rPr>
          <w:b/>
          <w:bCs/>
        </w:rPr>
        <w:fldChar w:fldCharType="separate"/>
      </w:r>
      <w:r w:rsidR="004A4362" w:rsidRPr="00F76A6C">
        <w:rPr>
          <w:b/>
          <w:bCs/>
        </w:rPr>
        <w:t>4</w:t>
      </w:r>
      <w:r w:rsidR="004F023F" w:rsidRPr="00F76A6C">
        <w:rPr>
          <w:b/>
          <w:bCs/>
        </w:rPr>
        <w:fldChar w:fldCharType="end"/>
      </w:r>
      <w:bookmarkEnd w:id="153"/>
      <w:bookmarkEnd w:id="154"/>
      <w:r w:rsidRPr="00F76A6C">
        <w:rPr>
          <w:b/>
          <w:bCs/>
        </w:rPr>
        <w:t>.</w:t>
      </w:r>
      <w:r w:rsidR="00671D0A" w:rsidRPr="00F76A6C">
        <w:t xml:space="preserve"> The noise exposure </w:t>
      </w:r>
      <w:r w:rsidR="00CC76A4" w:rsidRPr="00F76A6C">
        <w:t>indices</w:t>
      </w:r>
      <w:r w:rsidR="00671D0A" w:rsidRPr="00F76A6C">
        <w:t xml:space="preserve"> that were defined for measuring </w:t>
      </w:r>
      <w:r w:rsidR="007723D5" w:rsidRPr="00F76A6C">
        <w:t xml:space="preserve">dynamic </w:t>
      </w:r>
      <w:r w:rsidR="00554700" w:rsidRPr="00F76A6C">
        <w:t xml:space="preserve">traffic noise exposure </w:t>
      </w:r>
      <w:r w:rsidR="00F6532F" w:rsidRPr="00F76A6C">
        <w:t xml:space="preserve">and reduction </w:t>
      </w:r>
      <w:r w:rsidR="004D1770" w:rsidRPr="00F76A6C">
        <w:t xml:space="preserve">in noise exposure </w:t>
      </w:r>
      <w:r w:rsidR="00DC18BD" w:rsidRPr="00F76A6C">
        <w:t>on</w:t>
      </w:r>
      <w:r w:rsidR="00F6532F" w:rsidRPr="00F76A6C">
        <w:t xml:space="preserve"> quiet path</w:t>
      </w:r>
      <w:r w:rsidR="00F339A5" w:rsidRPr="00F76A6C">
        <w:t>s</w:t>
      </w:r>
      <w:r w:rsidRPr="00F76A6C">
        <w:t>.</w:t>
      </w:r>
      <w:bookmarkEnd w:id="155"/>
      <w:r w:rsidR="00520548" w:rsidRPr="00F76A6C">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830"/>
        <w:gridCol w:w="2836"/>
        <w:gridCol w:w="992"/>
        <w:gridCol w:w="567"/>
        <w:gridCol w:w="2693"/>
      </w:tblGrid>
      <w:tr w:rsidR="000C30D5" w:rsidRPr="00F76A6C" w14:paraId="60CBC275" w14:textId="4209E5CE" w:rsidTr="002F6D61">
        <w:trPr>
          <w:trHeight w:val="561"/>
        </w:trPr>
        <w:tc>
          <w:tcPr>
            <w:tcW w:w="2830" w:type="dxa"/>
            <w:tcBorders>
              <w:left w:val="single" w:sz="4" w:space="0" w:color="FFFFFF"/>
              <w:right w:val="single" w:sz="4" w:space="0" w:color="FFFFFF"/>
            </w:tcBorders>
          </w:tcPr>
          <w:p w14:paraId="4E6D1122" w14:textId="0E2D4C87" w:rsidR="000C30D5" w:rsidRPr="00F76A6C" w:rsidRDefault="00C91564" w:rsidP="00966516">
            <w:pPr>
              <w:pStyle w:val="TableText"/>
              <w:spacing w:before="240" w:after="160"/>
              <w:jc w:val="left"/>
            </w:pPr>
            <w:r w:rsidRPr="00F76A6C">
              <w:t>Metric</w:t>
            </w:r>
          </w:p>
        </w:tc>
        <w:tc>
          <w:tcPr>
            <w:tcW w:w="2836" w:type="dxa"/>
            <w:tcBorders>
              <w:left w:val="single" w:sz="4" w:space="0" w:color="FFFFFF"/>
              <w:right w:val="single" w:sz="4" w:space="0" w:color="FFFFFF"/>
            </w:tcBorders>
          </w:tcPr>
          <w:p w14:paraId="49371274" w14:textId="40DD2B48" w:rsidR="000C30D5" w:rsidRPr="00F76A6C" w:rsidRDefault="000C30D5" w:rsidP="00966516">
            <w:pPr>
              <w:pStyle w:val="TableText"/>
              <w:spacing w:before="240" w:after="160"/>
              <w:jc w:val="left"/>
            </w:pPr>
            <w:r w:rsidRPr="00F76A6C">
              <w:t>Equation</w:t>
            </w:r>
          </w:p>
        </w:tc>
        <w:tc>
          <w:tcPr>
            <w:tcW w:w="1559" w:type="dxa"/>
            <w:gridSpan w:val="2"/>
            <w:tcBorders>
              <w:left w:val="single" w:sz="4" w:space="0" w:color="FFFFFF"/>
              <w:right w:val="single" w:sz="4" w:space="0" w:color="FFFFFF"/>
            </w:tcBorders>
          </w:tcPr>
          <w:p w14:paraId="762647F8" w14:textId="45EC836D" w:rsidR="000C30D5" w:rsidRPr="00F76A6C" w:rsidRDefault="000C30D5" w:rsidP="00966516">
            <w:pPr>
              <w:pStyle w:val="TableText"/>
              <w:spacing w:before="240" w:after="160"/>
              <w:jc w:val="left"/>
            </w:pPr>
          </w:p>
        </w:tc>
        <w:tc>
          <w:tcPr>
            <w:tcW w:w="2693" w:type="dxa"/>
            <w:tcBorders>
              <w:left w:val="single" w:sz="4" w:space="0" w:color="FFFFFF"/>
              <w:right w:val="single" w:sz="4" w:space="0" w:color="FFFFFF"/>
            </w:tcBorders>
          </w:tcPr>
          <w:p w14:paraId="10C1EAA7" w14:textId="1579A11B" w:rsidR="000C30D5" w:rsidRPr="00F76A6C" w:rsidRDefault="000C30D5" w:rsidP="00966516">
            <w:pPr>
              <w:pStyle w:val="TableText"/>
              <w:spacing w:before="240" w:after="160"/>
              <w:jc w:val="left"/>
            </w:pPr>
            <w:r w:rsidRPr="00F76A6C">
              <w:t>Description</w:t>
            </w:r>
          </w:p>
        </w:tc>
      </w:tr>
      <w:tr w:rsidR="000C30D5" w:rsidRPr="00F76A6C" w14:paraId="43B277F9" w14:textId="7A53C1D6" w:rsidTr="002F6D61">
        <w:trPr>
          <w:trHeight w:val="1261"/>
        </w:trPr>
        <w:tc>
          <w:tcPr>
            <w:tcW w:w="2830" w:type="dxa"/>
            <w:tcBorders>
              <w:top w:val="single" w:sz="4" w:space="0" w:color="FFFFFF"/>
              <w:left w:val="single" w:sz="4" w:space="0" w:color="FFFFFF"/>
              <w:bottom w:val="single" w:sz="4" w:space="0" w:color="FFFFFF" w:themeColor="background1"/>
              <w:right w:val="single" w:sz="4" w:space="0" w:color="FFFFFF"/>
            </w:tcBorders>
          </w:tcPr>
          <w:p w14:paraId="03EFE5F0" w14:textId="0326F145" w:rsidR="000C30D5" w:rsidRPr="00F76A6C" w:rsidRDefault="00DC18BD" w:rsidP="0079530E">
            <w:pPr>
              <w:pStyle w:val="TableText"/>
              <w:spacing w:before="360" w:after="200" w:line="240" w:lineRule="auto"/>
              <w:jc w:val="left"/>
              <w:rPr>
                <w:sz w:val="20"/>
                <w:szCs w:val="22"/>
              </w:rPr>
            </w:pPr>
            <w:r w:rsidRPr="00F76A6C">
              <w:rPr>
                <w:sz w:val="20"/>
                <w:szCs w:val="22"/>
              </w:rPr>
              <w:t>C</w:t>
            </w:r>
            <w:r w:rsidR="000C30D5" w:rsidRPr="00F76A6C">
              <w:rPr>
                <w:sz w:val="20"/>
                <w:szCs w:val="22"/>
              </w:rPr>
              <w:t xml:space="preserve">ontaminated distance </w:t>
            </w:r>
            <w:r w:rsidR="00D36338" w:rsidRPr="00F76A6C">
              <w:rPr>
                <w:sz w:val="20"/>
                <w:szCs w:val="22"/>
              </w:rPr>
              <w:t>with</w:t>
            </w:r>
            <w:r w:rsidR="000C30D5" w:rsidRPr="00F76A6C">
              <w:rPr>
                <w:sz w:val="20"/>
                <w:szCs w:val="22"/>
              </w:rPr>
              <w:t xml:space="preserve"> noise </w:t>
            </w:r>
            <w:r w:rsidRPr="00F76A6C">
              <w:rPr>
                <w:sz w:val="20"/>
                <w:szCs w:val="22"/>
              </w:rPr>
              <w:t xml:space="preserve">level </w:t>
            </w:r>
            <w:r w:rsidR="000C30D5" w:rsidRPr="00F76A6C">
              <w:rPr>
                <w:sz w:val="20"/>
                <w:szCs w:val="22"/>
              </w:rPr>
              <w:t>dB</w:t>
            </w:r>
            <w:r w:rsidR="000C30D5" w:rsidRPr="00F76A6C">
              <w:rPr>
                <w:sz w:val="20"/>
                <w:szCs w:val="22"/>
                <w:vertAlign w:val="subscript"/>
              </w:rPr>
              <w:t>i</w:t>
            </w:r>
            <w:r w:rsidR="00CD6DF9" w:rsidRPr="00F76A6C">
              <w:rPr>
                <w:sz w:val="20"/>
                <w:szCs w:val="22"/>
              </w:rPr>
              <w:t xml:space="preserve"> </w:t>
            </w:r>
            <w:r w:rsidR="000C30D5" w:rsidRPr="00F76A6C">
              <w:rPr>
                <w:sz w:val="20"/>
                <w:szCs w:val="22"/>
              </w:rPr>
              <w:t>(m)</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1A022C66" w:rsidR="000C30D5" w:rsidRPr="00F76A6C" w:rsidRDefault="00A9137A"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59FC872C" w:rsidR="000C30D5" w:rsidRPr="00F76A6C" w:rsidRDefault="000C30D5" w:rsidP="00D812DA">
            <w:pPr>
              <w:pStyle w:val="TableText"/>
              <w:spacing w:before="360"/>
            </w:pPr>
            <w:r w:rsidRPr="00F76A6C">
              <w:t>(</w:t>
            </w:r>
            <w:r w:rsidRPr="00F76A6C">
              <w:fldChar w:fldCharType="begin"/>
            </w:r>
            <w:r w:rsidRPr="00F76A6C">
              <w:instrText xml:space="preserve"> SEQ Equation \* ARABIC </w:instrText>
            </w:r>
            <w:r w:rsidRPr="00F76A6C">
              <w:fldChar w:fldCharType="separate"/>
            </w:r>
            <w:r w:rsidR="004A4362" w:rsidRPr="00F76A6C">
              <w:t>5</w:t>
            </w:r>
            <w:r w:rsidRPr="00F76A6C">
              <w:fldChar w:fldCharType="end"/>
            </w:r>
            <w:r w:rsidRPr="00F76A6C">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0D5FC2A0" w:rsidR="000C30D5" w:rsidRPr="00F76A6C" w:rsidRDefault="00A2357F" w:rsidP="0079530E">
            <w:pPr>
              <w:pStyle w:val="TableText"/>
              <w:spacing w:before="360" w:after="200" w:line="240" w:lineRule="auto"/>
              <w:jc w:val="left"/>
              <w:rPr>
                <w:sz w:val="20"/>
                <w:szCs w:val="22"/>
              </w:rPr>
            </w:pPr>
            <w:r w:rsidRPr="00F76A6C">
              <w:rPr>
                <w:sz w:val="20"/>
                <w:szCs w:val="22"/>
              </w:rPr>
              <w:t xml:space="preserve">The total </w:t>
            </w:r>
            <w:r w:rsidR="00767529" w:rsidRPr="00F76A6C">
              <w:rPr>
                <w:sz w:val="20"/>
                <w:szCs w:val="22"/>
              </w:rPr>
              <w:t>(</w:t>
            </w:r>
            <w:r w:rsidR="00941179" w:rsidRPr="00F76A6C">
              <w:rPr>
                <w:sz w:val="20"/>
                <w:szCs w:val="22"/>
              </w:rPr>
              <w:t>cumulative</w:t>
            </w:r>
            <w:r w:rsidR="00767529" w:rsidRPr="00F76A6C">
              <w:rPr>
                <w:sz w:val="20"/>
                <w:szCs w:val="22"/>
              </w:rPr>
              <w:t>)</w:t>
            </w:r>
            <w:r w:rsidR="00941179" w:rsidRPr="00F76A6C">
              <w:rPr>
                <w:sz w:val="20"/>
                <w:szCs w:val="22"/>
              </w:rPr>
              <w:t xml:space="preserve"> </w:t>
            </w:r>
            <w:r w:rsidRPr="00F76A6C">
              <w:rPr>
                <w:sz w:val="20"/>
                <w:szCs w:val="22"/>
              </w:rPr>
              <w:t>exposure</w:t>
            </w:r>
            <w:r w:rsidR="00941179" w:rsidRPr="00F76A6C">
              <w:rPr>
                <w:sz w:val="20"/>
                <w:szCs w:val="22"/>
              </w:rPr>
              <w:t xml:space="preserve"> </w:t>
            </w:r>
            <w:r w:rsidR="00767529" w:rsidRPr="00F76A6C">
              <w:rPr>
                <w:sz w:val="20"/>
                <w:szCs w:val="22"/>
              </w:rPr>
              <w:t xml:space="preserve">to </w:t>
            </w:r>
            <w:r w:rsidRPr="00F76A6C">
              <w:rPr>
                <w:sz w:val="20"/>
                <w:szCs w:val="22"/>
              </w:rPr>
              <w:t xml:space="preserve">noise </w:t>
            </w:r>
            <w:r w:rsidR="00D36338" w:rsidRPr="00F76A6C">
              <w:rPr>
                <w:sz w:val="20"/>
                <w:szCs w:val="22"/>
              </w:rPr>
              <w:t xml:space="preserve">level </w:t>
            </w:r>
            <w:r w:rsidRPr="00F76A6C">
              <w:rPr>
                <w:sz w:val="20"/>
                <w:szCs w:val="22"/>
              </w:rPr>
              <w:t>dB</w:t>
            </w:r>
            <w:r w:rsidR="00941179" w:rsidRPr="00F76A6C">
              <w:rPr>
                <w:sz w:val="20"/>
                <w:szCs w:val="22"/>
                <w:vertAlign w:val="subscript"/>
              </w:rPr>
              <w:t>i</w:t>
            </w:r>
            <w:r w:rsidRPr="00F76A6C">
              <w:rPr>
                <w:sz w:val="20"/>
                <w:szCs w:val="22"/>
              </w:rPr>
              <w:t xml:space="preserve"> </w:t>
            </w:r>
            <w:r w:rsidR="00941179" w:rsidRPr="00F76A6C">
              <w:rPr>
                <w:sz w:val="20"/>
                <w:szCs w:val="22"/>
              </w:rPr>
              <w:t xml:space="preserve">on </w:t>
            </w:r>
            <w:r w:rsidRPr="00F76A6C">
              <w:rPr>
                <w:sz w:val="20"/>
                <w:szCs w:val="22"/>
              </w:rPr>
              <w:t>the path</w:t>
            </w:r>
          </w:p>
        </w:tc>
      </w:tr>
      <w:tr w:rsidR="0068366E" w:rsidRPr="00F76A6C" w14:paraId="747DD091"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6A064938" w14:textId="08029333" w:rsidR="0068366E" w:rsidRPr="00F76A6C" w:rsidRDefault="007A0644" w:rsidP="0068366E">
            <w:pPr>
              <w:pStyle w:val="TableText"/>
              <w:spacing w:after="200" w:line="240" w:lineRule="auto"/>
              <w:jc w:val="left"/>
              <w:rPr>
                <w:sz w:val="20"/>
                <w:szCs w:val="22"/>
              </w:rPr>
            </w:pPr>
            <w:r w:rsidRPr="00F76A6C">
              <w:rPr>
                <w:sz w:val="20"/>
                <w:szCs w:val="22"/>
              </w:rPr>
              <w:t>T</w:t>
            </w:r>
            <w:r w:rsidR="0003797C" w:rsidRPr="00F76A6C">
              <w:rPr>
                <w:sz w:val="20"/>
                <w:szCs w:val="22"/>
              </w:rPr>
              <w:t>otal c</w:t>
            </w:r>
            <w:r w:rsidR="0068366E" w:rsidRPr="00F76A6C">
              <w:rPr>
                <w:sz w:val="20"/>
                <w:szCs w:val="22"/>
              </w:rPr>
              <w:t>ontaminated distance</w:t>
            </w:r>
            <w:r w:rsidRPr="00F76A6C">
              <w:rPr>
                <w:sz w:val="20"/>
                <w:szCs w:val="22"/>
              </w:rPr>
              <w:t xml:space="preserve"> with</w:t>
            </w:r>
            <w:r w:rsidR="0068366E" w:rsidRPr="00F76A6C">
              <w:rPr>
                <w:sz w:val="20"/>
                <w:szCs w:val="22"/>
              </w:rPr>
              <w:t xml:space="preserve"> noise levels higher than dB</w:t>
            </w:r>
            <w:r w:rsidR="0068366E" w:rsidRPr="00F76A6C">
              <w:rPr>
                <w:sz w:val="20"/>
                <w:szCs w:val="22"/>
                <w:vertAlign w:val="subscript"/>
              </w:rPr>
              <w:t>i</w:t>
            </w:r>
            <w:r w:rsidR="0068366E" w:rsidRPr="00F76A6C">
              <w:rPr>
                <w:sz w:val="20"/>
                <w:szCs w:val="22"/>
              </w:rPr>
              <w:t xml:space="preserve"> (m)</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E33C7FB" w14:textId="643CF14C" w:rsidR="0068366E" w:rsidRPr="00F76A6C" w:rsidRDefault="00A9137A"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38BAB77" w14:textId="6A198635" w:rsidR="0068366E" w:rsidRPr="00F76A6C" w:rsidRDefault="00264A50" w:rsidP="0068366E">
            <w:pPr>
              <w:pStyle w:val="TableText"/>
            </w:pPr>
            <w:bookmarkStart w:id="156" w:name="_Ref33867374"/>
            <w:r w:rsidRPr="00F76A6C">
              <w:t>(</w:t>
            </w:r>
            <w:r w:rsidRPr="00F76A6C">
              <w:fldChar w:fldCharType="begin"/>
            </w:r>
            <w:r w:rsidRPr="00F76A6C">
              <w:instrText xml:space="preserve"> SEQ Equation \* ARABIC </w:instrText>
            </w:r>
            <w:r w:rsidRPr="00F76A6C">
              <w:fldChar w:fldCharType="separate"/>
            </w:r>
            <w:r w:rsidR="004A4362" w:rsidRPr="00F76A6C">
              <w:t>6</w:t>
            </w:r>
            <w:r w:rsidRPr="00F76A6C">
              <w:fldChar w:fldCharType="end"/>
            </w:r>
            <w:bookmarkEnd w:id="156"/>
            <w:r w:rsidRPr="00F76A6C">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3DF8C7" w14:textId="77777777" w:rsidR="0068366E" w:rsidRPr="00F76A6C" w:rsidRDefault="0068366E" w:rsidP="0068366E">
            <w:pPr>
              <w:pStyle w:val="TableText"/>
              <w:spacing w:after="200" w:line="240" w:lineRule="auto"/>
              <w:jc w:val="left"/>
              <w:rPr>
                <w:sz w:val="20"/>
                <w:szCs w:val="22"/>
              </w:rPr>
            </w:pPr>
          </w:p>
        </w:tc>
      </w:tr>
      <w:tr w:rsidR="0003797C" w:rsidRPr="00F76A6C" w14:paraId="3D0BAD1D"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2F1911" w14:textId="65D5C8AB" w:rsidR="0003797C" w:rsidRPr="00F76A6C" w:rsidRDefault="009367BF" w:rsidP="0068366E">
            <w:pPr>
              <w:pStyle w:val="TableText"/>
              <w:spacing w:after="200" w:line="240" w:lineRule="auto"/>
              <w:jc w:val="left"/>
              <w:rPr>
                <w:sz w:val="20"/>
                <w:szCs w:val="22"/>
              </w:rPr>
            </w:pPr>
            <w:r w:rsidRPr="00F76A6C">
              <w:rPr>
                <w:sz w:val="20"/>
                <w:szCs w:val="22"/>
              </w:rPr>
              <w:t>Percentage</w:t>
            </w:r>
            <w:r w:rsidR="0003797C" w:rsidRPr="00F76A6C">
              <w:rPr>
                <w:sz w:val="20"/>
                <w:szCs w:val="22"/>
              </w:rPr>
              <w:t xml:space="preserve"> of total contaminated distance </w:t>
            </w:r>
            <w:r w:rsidR="004343A4" w:rsidRPr="00F76A6C">
              <w:rPr>
                <w:sz w:val="20"/>
                <w:szCs w:val="22"/>
              </w:rPr>
              <w:t>with</w:t>
            </w:r>
            <w:r w:rsidR="0003797C" w:rsidRPr="00F76A6C">
              <w:rPr>
                <w:sz w:val="20"/>
                <w:szCs w:val="22"/>
              </w:rPr>
              <w:t xml:space="preserve"> noise levels higher than dB</w:t>
            </w:r>
            <w:r w:rsidR="0003797C" w:rsidRPr="00F76A6C">
              <w:rPr>
                <w:sz w:val="20"/>
                <w:szCs w:val="22"/>
                <w:vertAlign w:val="subscript"/>
              </w:rPr>
              <w:t>i</w:t>
            </w:r>
            <w:r w:rsidR="0003797C" w:rsidRPr="00F76A6C">
              <w:rPr>
                <w:sz w:val="20"/>
                <w:szCs w:val="22"/>
              </w:rPr>
              <w:t xml:space="preserve"> </w:t>
            </w:r>
            <w:r w:rsidRPr="00F76A6C">
              <w:rPr>
                <w:sz w:val="20"/>
                <w:szCs w:val="22"/>
              </w:rPr>
              <w:t>of</w:t>
            </w:r>
            <w:r w:rsidR="00F55E0D" w:rsidRPr="00F76A6C">
              <w:rPr>
                <w:sz w:val="20"/>
                <w:szCs w:val="22"/>
              </w:rPr>
              <w:t xml:space="preserve"> the</w:t>
            </w:r>
            <w:r w:rsidR="0003797C" w:rsidRPr="00F76A6C">
              <w:rPr>
                <w:sz w:val="20"/>
                <w:szCs w:val="22"/>
              </w:rPr>
              <w:t xml:space="preserve"> total path length</w:t>
            </w:r>
            <w:r w:rsidR="007F24A2" w:rsidRPr="00F76A6C">
              <w:rPr>
                <w:sz w:val="20"/>
                <w:szCs w:val="22"/>
              </w:rPr>
              <w:t xml:space="preserve"> (%)</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7EE184D4" w14:textId="66569627" w:rsidR="0003797C" w:rsidRPr="00F76A6C" w:rsidRDefault="00A9137A"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R</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xml:space="preserve"> </m:t>
                    </m:r>
                  </m:num>
                  <m:den>
                    <m:r>
                      <w:rPr>
                        <w:rFonts w:ascii="Cambria Math" w:eastAsia="Calibri" w:hAnsi="Cambria Math"/>
                        <w:sz w:val="20"/>
                        <w:szCs w:val="22"/>
                      </w:rPr>
                      <m:t>d</m:t>
                    </m:r>
                  </m:den>
                </m:f>
                <m:r>
                  <w:rPr>
                    <w:rFonts w:ascii="Cambria Math" w:eastAsia="Calibri"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CB1A92F" w14:textId="62239970" w:rsidR="0003797C" w:rsidRPr="00F76A6C" w:rsidRDefault="0003797C" w:rsidP="0068366E">
            <w:pPr>
              <w:pStyle w:val="TableText"/>
            </w:pPr>
            <w:bookmarkStart w:id="157" w:name="_Ref33867425"/>
            <w:r w:rsidRPr="00F76A6C">
              <w:t>(</w:t>
            </w:r>
            <w:r w:rsidRPr="00F76A6C">
              <w:fldChar w:fldCharType="begin"/>
            </w:r>
            <w:r w:rsidRPr="00F76A6C">
              <w:instrText xml:space="preserve"> SEQ Equation \* ARABIC </w:instrText>
            </w:r>
            <w:r w:rsidRPr="00F76A6C">
              <w:fldChar w:fldCharType="separate"/>
            </w:r>
            <w:r w:rsidR="004A4362" w:rsidRPr="00F76A6C">
              <w:t>7</w:t>
            </w:r>
            <w:r w:rsidRPr="00F76A6C">
              <w:fldChar w:fldCharType="end"/>
            </w:r>
            <w:bookmarkEnd w:id="157"/>
            <w:r w:rsidRPr="00F76A6C">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6B446C4" w14:textId="77777777" w:rsidR="0003797C" w:rsidRPr="00F76A6C" w:rsidRDefault="0003797C" w:rsidP="0068366E">
            <w:pPr>
              <w:pStyle w:val="TableText"/>
              <w:spacing w:after="200" w:line="240" w:lineRule="auto"/>
              <w:jc w:val="left"/>
              <w:rPr>
                <w:sz w:val="20"/>
                <w:szCs w:val="22"/>
              </w:rPr>
            </w:pPr>
          </w:p>
        </w:tc>
      </w:tr>
      <w:tr w:rsidR="0068366E" w:rsidRPr="00F76A6C" w14:paraId="752AFBEE"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3C1A0D42" w14:textId="28FB7D39" w:rsidR="0068366E" w:rsidRPr="00F76A6C" w:rsidRDefault="0068366E" w:rsidP="0068366E">
            <w:pPr>
              <w:pStyle w:val="TableText"/>
              <w:spacing w:after="200" w:line="240" w:lineRule="auto"/>
              <w:jc w:val="left"/>
              <w:rPr>
                <w:sz w:val="20"/>
                <w:szCs w:val="22"/>
              </w:rPr>
            </w:pPr>
            <w:r w:rsidRPr="00F76A6C">
              <w:rPr>
                <w:sz w:val="20"/>
                <w:szCs w:val="22"/>
              </w:rPr>
              <w:t xml:space="preserve">Mean dB </w:t>
            </w:r>
            <w:r w:rsidR="00CD77AD" w:rsidRPr="00F76A6C">
              <w:rPr>
                <w:sz w:val="20"/>
                <w:szCs w:val="22"/>
              </w:rPr>
              <w:t>on</w:t>
            </w:r>
            <w:r w:rsidRPr="00F76A6C">
              <w:rPr>
                <w:sz w:val="20"/>
                <w:szCs w:val="22"/>
              </w:rPr>
              <w:t xml:space="preserve"> the path</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E7B7EFB" w14:textId="337B77FE" w:rsidR="0068366E" w:rsidRPr="00F76A6C" w:rsidRDefault="00A9137A" w:rsidP="0068366E">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6A23F1C0" w:rsidR="0068366E" w:rsidRPr="00F76A6C" w:rsidRDefault="0068366E" w:rsidP="0068366E">
            <w:pPr>
              <w:pStyle w:val="TableText"/>
            </w:pPr>
            <w:bookmarkStart w:id="158" w:name="_Ref33867501"/>
            <w:r w:rsidRPr="00F76A6C">
              <w:t>(</w:t>
            </w:r>
            <w:r w:rsidRPr="00F76A6C">
              <w:fldChar w:fldCharType="begin"/>
            </w:r>
            <w:r w:rsidRPr="00F76A6C">
              <w:instrText xml:space="preserve"> SEQ Equation \* ARABIC </w:instrText>
            </w:r>
            <w:r w:rsidRPr="00F76A6C">
              <w:fldChar w:fldCharType="separate"/>
            </w:r>
            <w:r w:rsidR="004A4362" w:rsidRPr="00F76A6C">
              <w:t>8</w:t>
            </w:r>
            <w:r w:rsidRPr="00F76A6C">
              <w:fldChar w:fldCharType="end"/>
            </w:r>
            <w:bookmarkEnd w:id="158"/>
            <w:r w:rsidRPr="00F76A6C">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77777777" w:rsidR="0068366E" w:rsidRPr="00F76A6C" w:rsidRDefault="0068366E" w:rsidP="0068366E">
            <w:pPr>
              <w:pStyle w:val="TableText"/>
              <w:spacing w:after="200" w:line="240" w:lineRule="auto"/>
              <w:jc w:val="left"/>
              <w:rPr>
                <w:sz w:val="20"/>
                <w:szCs w:val="22"/>
              </w:rPr>
            </w:pPr>
          </w:p>
        </w:tc>
      </w:tr>
      <w:tr w:rsidR="0068366E" w:rsidRPr="00F76A6C" w14:paraId="03F3D9D9"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3457B9D7" w:rsidR="0068366E" w:rsidRPr="00F76A6C" w:rsidRDefault="005E1659" w:rsidP="0068366E">
            <w:pPr>
              <w:pStyle w:val="TableText"/>
              <w:spacing w:after="200" w:line="240" w:lineRule="auto"/>
              <w:jc w:val="left"/>
              <w:rPr>
                <w:sz w:val="20"/>
                <w:szCs w:val="22"/>
              </w:rPr>
            </w:pPr>
            <w:r w:rsidRPr="00F76A6C">
              <w:rPr>
                <w:sz w:val="20"/>
                <w:szCs w:val="22"/>
              </w:rPr>
              <w:t>N</w:t>
            </w:r>
            <w:r w:rsidR="0068366E" w:rsidRPr="00F76A6C">
              <w:rPr>
                <w:sz w:val="20"/>
                <w:szCs w:val="22"/>
              </w:rPr>
              <w:t xml:space="preserve">oise </w:t>
            </w:r>
            <w:r w:rsidR="004569E5" w:rsidRPr="00F76A6C">
              <w:rPr>
                <w:sz w:val="20"/>
                <w:szCs w:val="22"/>
              </w:rPr>
              <w:t xml:space="preserve">exposure </w:t>
            </w:r>
            <w:r w:rsidR="00731F87" w:rsidRPr="00F76A6C">
              <w:rPr>
                <w:sz w:val="20"/>
                <w:szCs w:val="22"/>
              </w:rPr>
              <w:t xml:space="preserve">index </w:t>
            </w:r>
            <w:r w:rsidR="00057F49" w:rsidRPr="00F76A6C">
              <w:rPr>
                <w:sz w:val="20"/>
                <w:szCs w:val="22"/>
              </w:rPr>
              <w:t xml:space="preserve">(i.e. </w:t>
            </w:r>
            <w:r w:rsidR="005826A6" w:rsidRPr="00F76A6C">
              <w:rPr>
                <w:sz w:val="20"/>
                <w:szCs w:val="22"/>
              </w:rPr>
              <w:t xml:space="preserve">total </w:t>
            </w:r>
            <w:r w:rsidR="00057F49" w:rsidRPr="00F76A6C">
              <w:rPr>
                <w:sz w:val="20"/>
                <w:szCs w:val="22"/>
              </w:rPr>
              <w:t>noise-based environmental impedance)</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3575F846" w:rsidR="0068366E" w:rsidRPr="00F76A6C" w:rsidRDefault="0068366E" w:rsidP="0068366E">
            <w:pPr>
              <w:pStyle w:val="TableText"/>
              <w:spacing w:after="200" w:line="240" w:lineRule="auto"/>
              <w:jc w:val="left"/>
              <w:rPr>
                <w:rFonts w:eastAsia="Calibri"/>
                <w:sz w:val="20"/>
                <w:szCs w:val="22"/>
              </w:rPr>
            </w:pPr>
            <m:oMathPara>
              <m:oMathParaPr>
                <m:jc m:val="left"/>
              </m:oMathParaPr>
              <m:oMath>
                <m:r>
                  <w:rPr>
                    <w:rFonts w:ascii="Cambria Math" w:hAnsi="Cambria Math"/>
                    <w:sz w:val="20"/>
                    <w:szCs w:val="22"/>
                  </w:rPr>
                  <m:t xml:space="preserve">EI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5E13C340" w:rsidR="0068366E" w:rsidRPr="00F76A6C" w:rsidRDefault="0068366E" w:rsidP="0068366E">
            <w:pPr>
              <w:pStyle w:val="TableText"/>
            </w:pPr>
            <w:bookmarkStart w:id="159" w:name="_Ref33867550"/>
            <w:r w:rsidRPr="00F76A6C">
              <w:t>(</w:t>
            </w:r>
            <w:r w:rsidRPr="00F76A6C">
              <w:fldChar w:fldCharType="begin"/>
            </w:r>
            <w:r w:rsidRPr="00F76A6C">
              <w:instrText xml:space="preserve"> SEQ Equation \* ARABIC </w:instrText>
            </w:r>
            <w:r w:rsidRPr="00F76A6C">
              <w:fldChar w:fldCharType="separate"/>
            </w:r>
            <w:r w:rsidR="004A4362" w:rsidRPr="00F76A6C">
              <w:t>9</w:t>
            </w:r>
            <w:r w:rsidRPr="00F76A6C">
              <w:fldChar w:fldCharType="end"/>
            </w:r>
            <w:bookmarkEnd w:id="159"/>
            <w:r w:rsidRPr="00F76A6C">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5228A7B2" w:rsidR="0068366E" w:rsidRPr="00F76A6C" w:rsidRDefault="0068366E" w:rsidP="0068366E">
            <w:pPr>
              <w:pStyle w:val="TableText"/>
              <w:spacing w:after="200" w:line="240" w:lineRule="auto"/>
              <w:jc w:val="left"/>
              <w:rPr>
                <w:sz w:val="20"/>
                <w:szCs w:val="22"/>
              </w:rPr>
            </w:pPr>
            <w:r w:rsidRPr="00F76A6C">
              <w:rPr>
                <w:sz w:val="20"/>
                <w:szCs w:val="22"/>
              </w:rPr>
              <w:t xml:space="preserve">Similar </w:t>
            </w:r>
            <w:r w:rsidR="009B6C40" w:rsidRPr="00F76A6C">
              <w:rPr>
                <w:sz w:val="20"/>
                <w:szCs w:val="22"/>
              </w:rPr>
              <w:t xml:space="preserve">to </w:t>
            </w:r>
            <w:r w:rsidRPr="00F76A6C">
              <w:rPr>
                <w:sz w:val="20"/>
                <w:szCs w:val="22"/>
              </w:rPr>
              <w:t xml:space="preserve">environmental impedance function </w:t>
            </w:r>
            <w:r w:rsidRPr="00F76A6C">
              <w:rPr>
                <w:sz w:val="20"/>
                <w:szCs w:val="22"/>
              </w:rPr>
              <w:fldChar w:fldCharType="begin"/>
            </w:r>
            <w:r w:rsidRPr="00F76A6C">
              <w:rPr>
                <w:sz w:val="20"/>
                <w:szCs w:val="22"/>
              </w:rPr>
              <w:instrText xml:space="preserve"> REF _Ref9591374 \h  \* MERGEFORMAT </w:instrText>
            </w:r>
            <w:r w:rsidRPr="00F76A6C">
              <w:rPr>
                <w:sz w:val="20"/>
                <w:szCs w:val="22"/>
              </w:rPr>
            </w:r>
            <w:r w:rsidRPr="00F76A6C">
              <w:rPr>
                <w:sz w:val="20"/>
                <w:szCs w:val="22"/>
              </w:rPr>
              <w:fldChar w:fldCharType="separate"/>
            </w:r>
            <w:r w:rsidR="004A4362" w:rsidRPr="00F76A6C">
              <w:t>(2)</w:t>
            </w:r>
            <w:r w:rsidRPr="00F76A6C">
              <w:rPr>
                <w:sz w:val="20"/>
                <w:szCs w:val="22"/>
              </w:rPr>
              <w:fldChar w:fldCharType="end"/>
            </w:r>
            <w:r w:rsidRPr="00F76A6C">
              <w:rPr>
                <w:sz w:val="20"/>
                <w:szCs w:val="22"/>
              </w:rPr>
              <w:t xml:space="preserve"> but without noise </w:t>
            </w:r>
            <w:r w:rsidR="00164598" w:rsidRPr="00F76A6C">
              <w:rPr>
                <w:sz w:val="20"/>
                <w:szCs w:val="22"/>
              </w:rPr>
              <w:t>sensitivity</w:t>
            </w:r>
            <w:r w:rsidRPr="00F76A6C">
              <w:rPr>
                <w:sz w:val="20"/>
                <w:szCs w:val="22"/>
              </w:rPr>
              <w:t xml:space="preserve"> coefficient (</w:t>
            </w:r>
            <w:r w:rsidR="00164598" w:rsidRPr="00F76A6C">
              <w:rPr>
                <w:i/>
                <w:iCs/>
                <w:sz w:val="20"/>
                <w:szCs w:val="22"/>
              </w:rPr>
              <w:t>s</w:t>
            </w:r>
            <w:r w:rsidRPr="00F76A6C">
              <w:rPr>
                <w:sz w:val="20"/>
                <w:szCs w:val="22"/>
              </w:rPr>
              <w:t xml:space="preserve"> = 1)</w:t>
            </w:r>
          </w:p>
        </w:tc>
      </w:tr>
      <w:tr w:rsidR="0068366E" w:rsidRPr="00F76A6C" w14:paraId="772D067F" w14:textId="08FD06C5"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24814406" w:rsidR="0068366E" w:rsidRPr="00F76A6C" w:rsidRDefault="0068366E" w:rsidP="0068366E">
            <w:pPr>
              <w:pStyle w:val="TableText"/>
              <w:spacing w:after="200" w:line="240" w:lineRule="auto"/>
              <w:jc w:val="left"/>
              <w:rPr>
                <w:sz w:val="20"/>
                <w:szCs w:val="22"/>
              </w:rPr>
            </w:pPr>
            <w:r w:rsidRPr="00F76A6C">
              <w:rPr>
                <w:sz w:val="20"/>
                <w:szCs w:val="22"/>
              </w:rPr>
              <w:t xml:space="preserve">Reduction in noise </w:t>
            </w:r>
            <w:r w:rsidR="004569E5" w:rsidRPr="00F76A6C">
              <w:rPr>
                <w:sz w:val="20"/>
                <w:szCs w:val="22"/>
              </w:rPr>
              <w:t xml:space="preserve">exposure </w:t>
            </w:r>
            <w:r w:rsidR="00731F87" w:rsidRPr="00F76A6C">
              <w:rPr>
                <w:sz w:val="20"/>
                <w:szCs w:val="22"/>
              </w:rPr>
              <w:t xml:space="preserve">index </w:t>
            </w:r>
            <w:r w:rsidRPr="00F76A6C">
              <w:rPr>
                <w:sz w:val="20"/>
                <w:szCs w:val="22"/>
              </w:rPr>
              <w:t>(%)</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30A9D616" w:rsidR="0068366E" w:rsidRPr="00F76A6C" w:rsidRDefault="00A9137A" w:rsidP="0068366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diff</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w:rPr>
                        <w:rFonts w:ascii="Cambria Math" w:hAnsi="Cambria Math"/>
                        <w:sz w:val="20"/>
                        <w:szCs w:val="22"/>
                      </w:rPr>
                      <m:t>ΔEI</m:t>
                    </m:r>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m:t>
                </m:r>
                <m:r>
                  <m:rPr>
                    <m:sty m:val="p"/>
                  </m:rPr>
                  <w:rPr>
                    <w:rFonts w:ascii="Cambria Math" w:eastAsiaTheme="minorEastAsia" w:hAnsi="Cambria Math"/>
                    <w:sz w:val="20"/>
                    <w:szCs w:val="22"/>
                  </w:rPr>
                  <m:t>*100</m:t>
                </m:r>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2F3BD6FE" w:rsidR="0068366E" w:rsidRPr="00F76A6C" w:rsidRDefault="0068366E" w:rsidP="0068366E">
            <w:pPr>
              <w:pStyle w:val="TableText"/>
            </w:pPr>
            <w:r w:rsidRPr="00F76A6C">
              <w:t>(</w:t>
            </w:r>
            <w:r w:rsidRPr="00F76A6C">
              <w:fldChar w:fldCharType="begin"/>
            </w:r>
            <w:r w:rsidRPr="00F76A6C">
              <w:instrText xml:space="preserve"> SEQ Equation \* ARABIC </w:instrText>
            </w:r>
            <w:r w:rsidRPr="00F76A6C">
              <w:fldChar w:fldCharType="separate"/>
            </w:r>
            <w:r w:rsidR="004A4362" w:rsidRPr="00F76A6C">
              <w:t>10</w:t>
            </w:r>
            <w:r w:rsidRPr="00F76A6C">
              <w:fldChar w:fldCharType="end"/>
            </w:r>
            <w:r w:rsidRPr="00F76A6C">
              <w:t>)</w:t>
            </w:r>
          </w:p>
          <w:p w14:paraId="63FCF6CA" w14:textId="77777777" w:rsidR="0068366E" w:rsidRPr="00F76A6C" w:rsidRDefault="0068366E" w:rsidP="0068366E">
            <w:pPr>
              <w:pStyle w:val="TableText"/>
              <w:spacing w:after="200" w:line="240" w:lineRule="auto"/>
              <w:jc w:val="left"/>
              <w:rPr>
                <w:sz w:val="20"/>
                <w:szCs w:val="22"/>
              </w:rPr>
            </w:pP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548C6BBD" w:rsidR="0068366E" w:rsidRPr="00F76A6C" w:rsidRDefault="0068366E" w:rsidP="0068366E">
            <w:pPr>
              <w:pStyle w:val="TableText"/>
              <w:spacing w:after="200" w:line="240" w:lineRule="auto"/>
              <w:jc w:val="left"/>
              <w:rPr>
                <w:sz w:val="20"/>
                <w:szCs w:val="22"/>
              </w:rPr>
            </w:pPr>
            <w:r w:rsidRPr="00F76A6C">
              <w:rPr>
                <w:sz w:val="20"/>
                <w:szCs w:val="22"/>
              </w:rPr>
              <w:t>Reduction (%) in</w:t>
            </w:r>
            <w:r w:rsidR="004569E5" w:rsidRPr="00F76A6C">
              <w:rPr>
                <w:sz w:val="20"/>
                <w:szCs w:val="22"/>
              </w:rPr>
              <w:t xml:space="preserve"> </w:t>
            </w:r>
            <w:r w:rsidRPr="00F76A6C">
              <w:rPr>
                <w:sz w:val="20"/>
                <w:szCs w:val="22"/>
              </w:rPr>
              <w:t xml:space="preserve">noise </w:t>
            </w:r>
            <w:r w:rsidR="004569E5" w:rsidRPr="00F76A6C">
              <w:rPr>
                <w:sz w:val="20"/>
                <w:szCs w:val="22"/>
              </w:rPr>
              <w:t xml:space="preserve">exposure </w:t>
            </w:r>
            <w:r w:rsidR="00731F87" w:rsidRPr="00F76A6C">
              <w:rPr>
                <w:sz w:val="20"/>
                <w:szCs w:val="22"/>
              </w:rPr>
              <w:t xml:space="preserve">index </w:t>
            </w:r>
            <w:r w:rsidRPr="00F76A6C">
              <w:rPr>
                <w:sz w:val="20"/>
                <w:szCs w:val="22"/>
              </w:rPr>
              <w:t>between short and quiet path</w:t>
            </w:r>
          </w:p>
        </w:tc>
      </w:tr>
      <w:tr w:rsidR="0068366E" w:rsidRPr="00F76A6C" w14:paraId="2A51B588" w14:textId="77777777" w:rsidTr="002F6D61">
        <w:trPr>
          <w:trHeight w:val="826"/>
        </w:trPr>
        <w:tc>
          <w:tcPr>
            <w:tcW w:w="2830" w:type="dxa"/>
            <w:tcBorders>
              <w:top w:val="single" w:sz="4" w:space="0" w:color="FFFFFF" w:themeColor="background1"/>
              <w:left w:val="single" w:sz="4" w:space="0" w:color="FFFFFF"/>
              <w:bottom w:val="single" w:sz="4" w:space="0" w:color="auto"/>
              <w:right w:val="single" w:sz="4" w:space="0" w:color="FFFFFF"/>
            </w:tcBorders>
          </w:tcPr>
          <w:p w14:paraId="01646938" w14:textId="0E1B68A2" w:rsidR="0068366E" w:rsidRPr="00F76A6C" w:rsidRDefault="0068366E" w:rsidP="0068366E">
            <w:pPr>
              <w:pStyle w:val="TableText"/>
              <w:spacing w:after="200" w:line="240" w:lineRule="auto"/>
              <w:jc w:val="left"/>
              <w:rPr>
                <w:sz w:val="20"/>
                <w:szCs w:val="22"/>
              </w:rPr>
            </w:pPr>
            <w:r w:rsidRPr="00F76A6C">
              <w:rPr>
                <w:sz w:val="20"/>
                <w:szCs w:val="22"/>
              </w:rPr>
              <w:t xml:space="preserve">Distance normalized noise </w:t>
            </w:r>
            <w:r w:rsidR="004569E5" w:rsidRPr="00F76A6C">
              <w:rPr>
                <w:sz w:val="20"/>
                <w:szCs w:val="22"/>
              </w:rPr>
              <w:t xml:space="preserve">exposure </w:t>
            </w:r>
            <w:r w:rsidR="00731F87" w:rsidRPr="00F76A6C">
              <w:rPr>
                <w:sz w:val="20"/>
                <w:szCs w:val="22"/>
              </w:rPr>
              <w:t xml:space="preserve">index </w:t>
            </w:r>
            <w:r w:rsidRPr="00F76A6C">
              <w:rPr>
                <w:sz w:val="20"/>
                <w:szCs w:val="22"/>
              </w:rPr>
              <w:t>(index)</w:t>
            </w:r>
          </w:p>
        </w:tc>
        <w:tc>
          <w:tcPr>
            <w:tcW w:w="3828" w:type="dxa"/>
            <w:gridSpan w:val="2"/>
            <w:tcBorders>
              <w:top w:val="single" w:sz="4" w:space="0" w:color="FFFFFF" w:themeColor="background1"/>
              <w:left w:val="single" w:sz="4" w:space="0" w:color="FFFFFF"/>
              <w:bottom w:val="single" w:sz="4" w:space="0" w:color="auto"/>
              <w:right w:val="single" w:sz="4" w:space="0" w:color="FFFFFF"/>
            </w:tcBorders>
          </w:tcPr>
          <w:p w14:paraId="0425297E" w14:textId="5682E7C6" w:rsidR="0068366E" w:rsidRPr="00F76A6C" w:rsidRDefault="00A9137A" w:rsidP="0068366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max</m:t>
                        </m:r>
                      </m:sub>
                    </m:sSub>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75dB</m:t>
                        </m:r>
                      </m:sub>
                    </m:sSub>
                    <m:r>
                      <w:rPr>
                        <w:rFonts w:ascii="Cambria Math" w:hAnsi="Cambria Math"/>
                        <w:sz w:val="20"/>
                        <w:szCs w:val="22"/>
                      </w:rPr>
                      <m:t>* d</m:t>
                    </m:r>
                  </m:den>
                </m:f>
              </m:oMath>
            </m:oMathPara>
          </w:p>
        </w:tc>
        <w:tc>
          <w:tcPr>
            <w:tcW w:w="567" w:type="dxa"/>
            <w:tcBorders>
              <w:top w:val="single" w:sz="4" w:space="0" w:color="FFFFFF" w:themeColor="background1"/>
              <w:left w:val="single" w:sz="4" w:space="0" w:color="FFFFFF"/>
              <w:bottom w:val="single" w:sz="4" w:space="0" w:color="auto"/>
              <w:right w:val="single" w:sz="4" w:space="0" w:color="FFFFFF"/>
            </w:tcBorders>
          </w:tcPr>
          <w:p w14:paraId="20B57755" w14:textId="7FA046DF" w:rsidR="0068366E" w:rsidRPr="00F76A6C" w:rsidRDefault="0068366E" w:rsidP="0068366E">
            <w:pPr>
              <w:pStyle w:val="TableText"/>
            </w:pPr>
            <w:bookmarkStart w:id="160" w:name="_Ref33867650"/>
            <w:r w:rsidRPr="00F76A6C">
              <w:t>(</w:t>
            </w:r>
            <w:r w:rsidRPr="00F76A6C">
              <w:fldChar w:fldCharType="begin"/>
            </w:r>
            <w:r w:rsidRPr="00F76A6C">
              <w:instrText xml:space="preserve"> SEQ Equation \* ARABIC </w:instrText>
            </w:r>
            <w:r w:rsidRPr="00F76A6C">
              <w:fldChar w:fldCharType="separate"/>
            </w:r>
            <w:r w:rsidR="004A4362" w:rsidRPr="00F76A6C">
              <w:t>11</w:t>
            </w:r>
            <w:r w:rsidRPr="00F76A6C">
              <w:fldChar w:fldCharType="end"/>
            </w:r>
            <w:bookmarkEnd w:id="160"/>
            <w:r w:rsidRPr="00F76A6C">
              <w:t>)</w:t>
            </w:r>
          </w:p>
        </w:tc>
        <w:tc>
          <w:tcPr>
            <w:tcW w:w="2693" w:type="dxa"/>
            <w:tcBorders>
              <w:top w:val="single" w:sz="4" w:space="0" w:color="FFFFFF" w:themeColor="background1"/>
              <w:left w:val="single" w:sz="4" w:space="0" w:color="FFFFFF"/>
              <w:bottom w:val="single" w:sz="4" w:space="0" w:color="auto"/>
              <w:right w:val="single" w:sz="4" w:space="0" w:color="FFFFFF"/>
            </w:tcBorders>
          </w:tcPr>
          <w:p w14:paraId="6CAFAB76" w14:textId="56B6D6D0" w:rsidR="0068366E" w:rsidRPr="00F76A6C" w:rsidRDefault="000A0F3A" w:rsidP="0068366E">
            <w:pPr>
              <w:pStyle w:val="TableText"/>
              <w:spacing w:after="200" w:line="240" w:lineRule="auto"/>
              <w:jc w:val="left"/>
              <w:rPr>
                <w:sz w:val="20"/>
                <w:szCs w:val="22"/>
              </w:rPr>
            </w:pPr>
            <w:r w:rsidRPr="00F76A6C">
              <w:rPr>
                <w:sz w:val="20"/>
                <w:szCs w:val="22"/>
              </w:rPr>
              <w:t>EI</w:t>
            </w:r>
            <w:r w:rsidR="0068366E" w:rsidRPr="00F76A6C">
              <w:rPr>
                <w:sz w:val="20"/>
                <w:szCs w:val="22"/>
                <w:vertAlign w:val="subscript"/>
              </w:rPr>
              <w:t xml:space="preserve"> </w:t>
            </w:r>
            <w:r w:rsidR="0068366E" w:rsidRPr="00F76A6C">
              <w:rPr>
                <w:sz w:val="20"/>
                <w:szCs w:val="22"/>
              </w:rPr>
              <w:t xml:space="preserve">of the path normalized by dividing it with maximum theoretical </w:t>
            </w:r>
            <w:r w:rsidRPr="00F76A6C">
              <w:rPr>
                <w:sz w:val="20"/>
                <w:szCs w:val="22"/>
              </w:rPr>
              <w:t>EI</w:t>
            </w:r>
            <w:r w:rsidRPr="00F76A6C">
              <w:rPr>
                <w:i/>
                <w:iCs/>
                <w:sz w:val="20"/>
                <w:szCs w:val="22"/>
              </w:rPr>
              <w:t xml:space="preserve"> </w:t>
            </w:r>
            <w:r w:rsidR="0068366E" w:rsidRPr="00F76A6C">
              <w:rPr>
                <w:sz w:val="20"/>
                <w:szCs w:val="22"/>
              </w:rPr>
              <w:t>for a path of same distance</w:t>
            </w:r>
          </w:p>
        </w:tc>
      </w:tr>
    </w:tbl>
    <w:p w14:paraId="36E9B706" w14:textId="53C267D0" w:rsidR="00D9566D" w:rsidRPr="00F76A6C" w:rsidRDefault="00A9137A" w:rsidP="00D9566D">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F76A6C">
        <w:t xml:space="preserve"> = </w:t>
      </w:r>
      <w:r w:rsidR="00DF3A93" w:rsidRPr="00F76A6C">
        <w:t xml:space="preserve">5 dB range </w:t>
      </w:r>
      <w:r w:rsidR="00F34C80" w:rsidRPr="00F76A6C">
        <w:t>with</w:t>
      </w:r>
      <w:r w:rsidR="00DF3A93" w:rsidRPr="00F76A6C">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F76A6C">
        <w:t xml:space="preserve"> as the lower value (e.g. 55 dB refers to </w:t>
      </w:r>
      <w:r w:rsidR="00A45F95" w:rsidRPr="00F76A6C">
        <w:t xml:space="preserve">noise range of </w:t>
      </w:r>
      <w:r w:rsidR="00DF3A93" w:rsidRPr="00F76A6C">
        <w:t>55–60 dB)</w:t>
      </w:r>
      <w:r w:rsidR="00F25C96" w:rsidRPr="00F76A6C">
        <w:br/>
      </w:r>
      <m:oMath>
        <m:sSub>
          <m:sSubPr>
            <m:ctrlPr>
              <w:rPr>
                <w:rFonts w:ascii="Cambria Math" w:hAnsi="Cambria Math"/>
              </w:rPr>
            </m:ctrlPr>
          </m:sSubPr>
          <m:e>
            <m:r>
              <m:rPr>
                <m:sty m:val="p"/>
              </m:rPr>
              <w:rPr>
                <w:rStyle w:val="CommentReference"/>
                <w:rFonts w:eastAsiaTheme="minorHAnsi"/>
                <w:iCs w:val="0"/>
              </w:rPr>
              <w:commentReference w:id="161"/>
            </m:r>
            <m:r>
              <w:rPr>
                <w:rFonts w:ascii="Cambria Math" w:hAnsi="Cambria Math"/>
              </w:rPr>
              <m:t>E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F76A6C">
        <w:t xml:space="preserve"> = </w:t>
      </w:r>
      <w:r w:rsidR="00BB2825" w:rsidRPr="00F76A6C">
        <w:t xml:space="preserve">total </w:t>
      </w:r>
      <w:r w:rsidR="005B6FD0" w:rsidRPr="00F76A6C">
        <w:t xml:space="preserve">contaminated distance </w:t>
      </w:r>
      <w:r w:rsidR="00AD4847" w:rsidRPr="00F76A6C">
        <w:t>with</w:t>
      </w:r>
      <w:r w:rsidR="00550E1A" w:rsidRPr="00F76A6C">
        <w:t xml:space="preserve"> noise</w:t>
      </w:r>
      <w:r w:rsidR="005B6FD0" w:rsidRPr="00F76A6C">
        <w:t xml:space="preserve"> </w:t>
      </w:r>
      <w:r w:rsidR="009A6635" w:rsidRPr="00F76A6C">
        <w:t xml:space="preserve">level </w:t>
      </w:r>
      <w:r w:rsidR="002F547A" w:rsidRPr="00F76A6C">
        <w:t xml:space="preserve">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F76A6C">
        <w:t xml:space="preserve"> (e.g. 14 m of </w:t>
      </w:r>
      <w:r w:rsidR="00D97490" w:rsidRPr="00F76A6C">
        <w:t>55</w:t>
      </w:r>
      <w:r w:rsidR="00BC413B" w:rsidRPr="00F76A6C">
        <w:t>–</w:t>
      </w:r>
      <w:r w:rsidR="00D97490" w:rsidRPr="00F76A6C">
        <w:t>60</w:t>
      </w:r>
      <w:r w:rsidR="005B6FD0" w:rsidRPr="00F76A6C">
        <w:t xml:space="preserve"> dB</w:t>
      </w:r>
      <w:r w:rsidR="004B1DD1" w:rsidRPr="00F76A6C">
        <w:t xml:space="preserve"> noise</w:t>
      </w:r>
      <w:r w:rsidR="005B6FD0" w:rsidRPr="00F76A6C">
        <w:t>)</w:t>
      </w:r>
      <w:r w:rsidR="001E4700" w:rsidRPr="00F76A6C">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F76A6C">
        <w:t xml:space="preserve"> = dB-specific noise cost coefficien</w:t>
      </w:r>
      <w:r w:rsidR="00D9566D" w:rsidRPr="00F76A6C">
        <w:t>t (</w:t>
      </w:r>
      <w:r w:rsidR="00943378" w:rsidRPr="00F76A6C">
        <w:t xml:space="preserve">as </w:t>
      </w:r>
      <w:r w:rsidR="00D41363" w:rsidRPr="00F76A6C">
        <w:t>in</w:t>
      </w:r>
      <w:r w:rsidR="00943378" w:rsidRPr="00F76A6C">
        <w:t xml:space="preserve"> Equation </w:t>
      </w:r>
      <w:r w:rsidR="00D9566D" w:rsidRPr="00F76A6C">
        <w:t>4)</w:t>
      </w:r>
      <w:r w:rsidR="00D9566D" w:rsidRPr="00F76A6C">
        <w:br/>
      </w:r>
      <w:commentRangeStart w:id="161"/>
    </w:p>
    <w:p w14:paraId="6163879C" w14:textId="327B1537" w:rsidR="00B74D96" w:rsidRPr="00F76A6C" w:rsidRDefault="002E2F5C" w:rsidP="00D9566D">
      <w:pPr>
        <w:pStyle w:val="Heading2"/>
      </w:pPr>
      <w:bookmarkStart w:id="162" w:name="_Toc39589996"/>
      <w:r w:rsidRPr="00F76A6C">
        <w:t>Web-based q</w:t>
      </w:r>
      <w:r w:rsidR="00B74D96" w:rsidRPr="00F76A6C">
        <w:t>uiet path route planner</w:t>
      </w:r>
      <w:bookmarkEnd w:id="162"/>
    </w:p>
    <w:p w14:paraId="37EB6460" w14:textId="25501AFC" w:rsidR="00572329" w:rsidRPr="00F76A6C" w:rsidRDefault="00E87CC6" w:rsidP="00B74D96">
      <w:r w:rsidRPr="00F76A6C">
        <w:t xml:space="preserve">To demonstrate the potential utility of the quiet path routing method in practical situations, </w:t>
      </w:r>
      <w:r w:rsidR="009B37F7" w:rsidRPr="00F76A6C">
        <w:t>I</w:t>
      </w:r>
      <w:r w:rsidRPr="00F76A6C">
        <w:t xml:space="preserve"> </w:t>
      </w:r>
      <w:r w:rsidR="009B37F7" w:rsidRPr="00F76A6C">
        <w:t xml:space="preserve">developed </w:t>
      </w:r>
      <w:r w:rsidRPr="00F76A6C">
        <w:t xml:space="preserve">a proof of concept </w:t>
      </w:r>
      <w:r w:rsidR="00897D02" w:rsidRPr="00F76A6C">
        <w:t xml:space="preserve">web-based </w:t>
      </w:r>
      <w:r w:rsidR="00B74D96" w:rsidRPr="00F76A6C">
        <w:t>quiet path route planner</w:t>
      </w:r>
      <w:r w:rsidR="00283C87" w:rsidRPr="00F76A6C">
        <w:t xml:space="preserve">. </w:t>
      </w:r>
      <w:r w:rsidR="00BC26F6" w:rsidRPr="00F76A6C">
        <w:t>Also</w:t>
      </w:r>
      <w:r w:rsidR="001B3E35" w:rsidRPr="00F76A6C">
        <w:t xml:space="preserve">, it </w:t>
      </w:r>
      <w:r w:rsidR="00855F6C" w:rsidRPr="00F76A6C">
        <w:t>accelerated</w:t>
      </w:r>
      <w:r w:rsidR="001B3E35" w:rsidRPr="00F76A6C">
        <w:t xml:space="preserve"> developing</w:t>
      </w:r>
      <w:r w:rsidR="001520C9" w:rsidRPr="00F76A6C">
        <w:t xml:space="preserve"> and </w:t>
      </w:r>
      <w:r w:rsidR="001520C9" w:rsidRPr="00F76A6C">
        <w:lastRenderedPageBreak/>
        <w:t>adjusting</w:t>
      </w:r>
      <w:r w:rsidR="001B3E35" w:rsidRPr="00F76A6C">
        <w:t xml:space="preserve"> the </w:t>
      </w:r>
      <w:r w:rsidR="00A41C09" w:rsidRPr="00F76A6C">
        <w:t>quiet path routing</w:t>
      </w:r>
      <w:r w:rsidR="00195FAA" w:rsidRPr="00F76A6C">
        <w:t xml:space="preserve"> </w:t>
      </w:r>
      <w:r w:rsidR="001B3E35" w:rsidRPr="00F76A6C">
        <w:t>method</w:t>
      </w:r>
      <w:r w:rsidR="00865E78" w:rsidRPr="00F76A6C">
        <w:t xml:space="preserve">, </w:t>
      </w:r>
      <w:r w:rsidR="00075BFC" w:rsidRPr="00F76A6C">
        <w:t>as</w:t>
      </w:r>
      <w:r w:rsidR="00BC42CF" w:rsidRPr="00F76A6C">
        <w:t xml:space="preserve"> </w:t>
      </w:r>
      <w:r w:rsidR="00195FAA" w:rsidRPr="00F76A6C">
        <w:t xml:space="preserve">different </w:t>
      </w:r>
      <w:r w:rsidR="00D566F7" w:rsidRPr="00F76A6C">
        <w:t>variants</w:t>
      </w:r>
      <w:r w:rsidR="00195FAA" w:rsidRPr="00F76A6C">
        <w:t xml:space="preserve"> of the </w:t>
      </w:r>
      <w:r w:rsidR="00865E78" w:rsidRPr="00F76A6C">
        <w:t xml:space="preserve">street network graph and </w:t>
      </w:r>
      <w:r w:rsidR="00195FAA" w:rsidRPr="00F76A6C">
        <w:t>environmental impedance function</w:t>
      </w:r>
      <w:r w:rsidR="00865E78" w:rsidRPr="00F76A6C">
        <w:t xml:space="preserve"> could be easily tested</w:t>
      </w:r>
      <w:r w:rsidR="001B3E35" w:rsidRPr="00F76A6C">
        <w:t>.</w:t>
      </w:r>
    </w:p>
    <w:p w14:paraId="5C6CF1D2" w14:textId="136E926E" w:rsidR="00D03A8C" w:rsidRDefault="00B74D96" w:rsidP="00B74D96">
      <w:r w:rsidRPr="00F76A6C">
        <w:t xml:space="preserve">The technical implementation of the quiet path route planner </w:t>
      </w:r>
      <w:r w:rsidR="000D18DE" w:rsidRPr="00F76A6C">
        <w:t xml:space="preserve">is composed </w:t>
      </w:r>
      <w:r w:rsidRPr="00F76A6C">
        <w:t>of three components</w:t>
      </w:r>
      <w:r w:rsidR="006F765F" w:rsidRPr="00F76A6C">
        <w:t xml:space="preserve"> </w:t>
      </w:r>
      <w:commentRangeStart w:id="163"/>
      <w:r w:rsidR="006F765F" w:rsidRPr="00F76A6C">
        <w:t>(</w:t>
      </w:r>
      <w:r w:rsidR="006F765F" w:rsidRPr="00F76A6C">
        <w:fldChar w:fldCharType="begin"/>
      </w:r>
      <w:r w:rsidR="006F765F" w:rsidRPr="00F76A6C">
        <w:instrText xml:space="preserve"> REF _Ref9517973 \h </w:instrText>
      </w:r>
      <w:r w:rsidR="00AC3C44" w:rsidRPr="00F76A6C">
        <w:instrText xml:space="preserve"> \* MERGEFORMAT </w:instrText>
      </w:r>
      <w:r w:rsidR="006F765F" w:rsidRPr="00F76A6C">
        <w:fldChar w:fldCharType="separate"/>
      </w:r>
      <w:r w:rsidR="004A4362" w:rsidRPr="00F76A6C">
        <w:t>Figure 18</w:t>
      </w:r>
      <w:r w:rsidR="006F765F" w:rsidRPr="00F76A6C">
        <w:fldChar w:fldCharType="end"/>
      </w:r>
      <w:r w:rsidR="006F765F" w:rsidRPr="00F76A6C">
        <w:t>)</w:t>
      </w:r>
      <w:commentRangeEnd w:id="163"/>
      <w:r w:rsidR="00DD0AA5">
        <w:rPr>
          <w:rStyle w:val="CommentReference"/>
        </w:rPr>
        <w:commentReference w:id="163"/>
      </w:r>
      <w:r w:rsidRPr="00F76A6C">
        <w:t xml:space="preserve">: </w:t>
      </w:r>
      <w:r w:rsidR="00EE763C" w:rsidRPr="00F76A6C">
        <w:t xml:space="preserve">graph </w:t>
      </w:r>
      <w:r w:rsidR="00496F8C" w:rsidRPr="00F76A6C">
        <w:t xml:space="preserve">processing </w:t>
      </w:r>
      <w:r w:rsidRPr="00F76A6C">
        <w:t xml:space="preserve">for quiet path </w:t>
      </w:r>
      <w:r w:rsidR="00A41C09" w:rsidRPr="00F76A6C">
        <w:t>routing</w:t>
      </w:r>
      <w:r w:rsidRPr="00F76A6C">
        <w:t xml:space="preserve">, server-side </w:t>
      </w:r>
      <w:r w:rsidR="00A41C09" w:rsidRPr="00F76A6C">
        <w:t>quiet path routing</w:t>
      </w:r>
      <w:r w:rsidRPr="00F76A6C">
        <w:t xml:space="preserve"> application and client-side route planner user interface</w:t>
      </w:r>
      <w:r w:rsidR="005E68C4" w:rsidRPr="00F76A6C">
        <w:t>.</w:t>
      </w:r>
      <w:r w:rsidR="00080336" w:rsidRPr="00F76A6C">
        <w:t xml:space="preserve"> </w:t>
      </w:r>
      <w:r w:rsidR="00ED3AD8" w:rsidRPr="00F76A6C">
        <w:t xml:space="preserve">The </w:t>
      </w:r>
      <w:r w:rsidR="00C31E6F" w:rsidRPr="00F76A6C">
        <w:t>interface</w:t>
      </w:r>
      <w:r w:rsidR="00ED3AD8" w:rsidRPr="00F76A6C">
        <w:t xml:space="preserve"> between </w:t>
      </w:r>
      <w:r w:rsidR="00265808" w:rsidRPr="00F76A6C">
        <w:t xml:space="preserve">the </w:t>
      </w:r>
      <w:r w:rsidR="00ED3AD8" w:rsidRPr="00F76A6C">
        <w:t xml:space="preserve">graph processing </w:t>
      </w:r>
      <w:r w:rsidR="00265808" w:rsidRPr="00F76A6C">
        <w:t>script</w:t>
      </w:r>
      <w:r w:rsidR="003E4528" w:rsidRPr="00F76A6C">
        <w:t>s</w:t>
      </w:r>
      <w:r w:rsidR="00265808" w:rsidRPr="00F76A6C">
        <w:t xml:space="preserve"> </w:t>
      </w:r>
      <w:r w:rsidR="00ED3AD8" w:rsidRPr="00F76A6C">
        <w:t xml:space="preserve">and the routing application is a </w:t>
      </w:r>
      <w:r w:rsidR="00DE69CA" w:rsidRPr="00F76A6C">
        <w:t xml:space="preserve">static </w:t>
      </w:r>
      <w:r w:rsidR="008F191A" w:rsidRPr="00F76A6C">
        <w:t xml:space="preserve">GraphML </w:t>
      </w:r>
      <w:r w:rsidR="00600EBF" w:rsidRPr="00F76A6C">
        <w:t>file</w:t>
      </w:r>
      <w:r w:rsidR="00ED3AD8" w:rsidRPr="00F76A6C">
        <w:t>.</w:t>
      </w:r>
      <w:r w:rsidR="00004105" w:rsidRPr="00F76A6C">
        <w:t xml:space="preserve"> </w:t>
      </w:r>
      <w:r w:rsidR="005C50B7" w:rsidRPr="00F76A6C">
        <w:t>On the other hand, t</w:t>
      </w:r>
      <w:r w:rsidR="00A95905" w:rsidRPr="00F76A6C">
        <w:t xml:space="preserve">he client-side web application </w:t>
      </w:r>
      <w:r w:rsidR="00F905CD" w:rsidRPr="00F76A6C">
        <w:t xml:space="preserve">communicates with </w:t>
      </w:r>
      <w:r w:rsidR="00A95905" w:rsidRPr="00F76A6C">
        <w:t>the</w:t>
      </w:r>
      <w:r w:rsidR="00BF78CE" w:rsidRPr="00F76A6C">
        <w:t xml:space="preserve"> </w:t>
      </w:r>
      <w:r w:rsidR="00A95905" w:rsidRPr="00F76A6C">
        <w:t>routing application via a RESTful API</w:t>
      </w:r>
      <w:r w:rsidR="003C1291" w:rsidRPr="00F76A6C">
        <w:t xml:space="preserve"> </w:t>
      </w:r>
      <w:r w:rsidR="00722657" w:rsidRPr="00F76A6C">
        <w:t>exposed by the server application</w:t>
      </w:r>
      <w:r w:rsidR="00A95905" w:rsidRPr="00F76A6C">
        <w:t xml:space="preserve">. </w:t>
      </w:r>
      <w:r w:rsidR="00F329EE" w:rsidRPr="00F76A6C">
        <w:t xml:space="preserve">The </w:t>
      </w:r>
      <w:r w:rsidR="00F77C92" w:rsidRPr="00F76A6C">
        <w:t xml:space="preserve">capabilities of the </w:t>
      </w:r>
      <w:r w:rsidR="00F329EE" w:rsidRPr="00F76A6C">
        <w:t xml:space="preserve">quiet path </w:t>
      </w:r>
      <w:r w:rsidR="00205E26" w:rsidRPr="00F76A6C">
        <w:t xml:space="preserve">routing </w:t>
      </w:r>
      <w:r w:rsidR="00F329EE" w:rsidRPr="00F76A6C">
        <w:t xml:space="preserve">API </w:t>
      </w:r>
      <w:r w:rsidR="00852245" w:rsidRPr="00F76A6C">
        <w:t>are</w:t>
      </w:r>
      <w:r w:rsidR="00F329EE" w:rsidRPr="00F76A6C">
        <w:t xml:space="preserve"> </w:t>
      </w:r>
      <w:r w:rsidR="009C56F4" w:rsidRPr="00F76A6C">
        <w:t xml:space="preserve">documented in more detail </w:t>
      </w:r>
      <w:r w:rsidR="00F329EE" w:rsidRPr="00F76A6C">
        <w:t>in the</w:t>
      </w:r>
      <w:r w:rsidR="00C71FAE" w:rsidRPr="00F76A6C">
        <w:t xml:space="preserve"> results chapter (see</w:t>
      </w:r>
      <w:r w:rsidR="00F329EE" w:rsidRPr="00F76A6C">
        <w:t xml:space="preserve"> </w:t>
      </w:r>
      <w:r w:rsidR="00943378" w:rsidRPr="00F76A6C">
        <w:t>4</w:t>
      </w:r>
      <w:r w:rsidR="00F329EE" w:rsidRPr="00F76A6C">
        <w:t>.</w:t>
      </w:r>
      <w:r w:rsidR="005309F0" w:rsidRPr="00F76A6C">
        <w:t>1</w:t>
      </w:r>
      <w:r w:rsidR="00C71FAE" w:rsidRPr="00F76A6C">
        <w:t>)</w:t>
      </w:r>
      <w:r w:rsidR="00F329EE" w:rsidRPr="00F76A6C">
        <w:t>.</w:t>
      </w:r>
      <w:r w:rsidR="00297A10" w:rsidRPr="00F76A6C">
        <w:t xml:space="preserve"> </w:t>
      </w:r>
    </w:p>
    <w:p w14:paraId="5B345F5F" w14:textId="77777777" w:rsidR="00227E0B" w:rsidRPr="00F76A6C" w:rsidRDefault="00227E0B" w:rsidP="00227E0B">
      <w:pPr>
        <w:keepNext/>
        <w:spacing w:before="360" w:after="0"/>
      </w:pPr>
      <w:r w:rsidRPr="00F76A6C">
        <w:rPr>
          <w:noProof/>
          <w:lang w:eastAsia="en-GB"/>
        </w:rPr>
        <w:drawing>
          <wp:inline distT="0" distB="0" distL="0" distR="0" wp14:anchorId="21D2B3B9" wp14:editId="2B457350">
            <wp:extent cx="6018198" cy="3168544"/>
            <wp:effectExtent l="0" t="0" r="1905" b="0"/>
            <wp:docPr id="4" name="Picture 4"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018198" cy="3168544"/>
                    </a:xfrm>
                    <a:prstGeom prst="rect">
                      <a:avLst/>
                    </a:prstGeom>
                    <a:ln>
                      <a:noFill/>
                    </a:ln>
                  </pic:spPr>
                </pic:pic>
              </a:graphicData>
            </a:graphic>
          </wp:inline>
        </w:drawing>
      </w:r>
    </w:p>
    <w:p w14:paraId="104FA9DE" w14:textId="7E50D883" w:rsidR="00227E0B" w:rsidRPr="00F76A6C" w:rsidRDefault="00227E0B" w:rsidP="00227E0B">
      <w:pPr>
        <w:pStyle w:val="Caption"/>
      </w:pPr>
      <w:bookmarkStart w:id="164" w:name="_Ref9517973"/>
      <w:bookmarkStart w:id="165" w:name="_Toc38811658"/>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18</w:t>
      </w:r>
      <w:r w:rsidRPr="00F76A6C">
        <w:rPr>
          <w:b/>
          <w:bCs/>
        </w:rPr>
        <w:fldChar w:fldCharType="end"/>
      </w:r>
      <w:bookmarkEnd w:id="164"/>
      <w:r w:rsidRPr="00F76A6C">
        <w:rPr>
          <w:b/>
          <w:bCs/>
        </w:rPr>
        <w:t>.</w:t>
      </w:r>
      <w:r w:rsidRPr="00F76A6C">
        <w:t xml:space="preserve"> Technical architecture of the quiet path route planner web application.</w:t>
      </w:r>
      <w:bookmarkEnd w:id="165"/>
      <w:r w:rsidRPr="00F76A6C">
        <w:t xml:space="preserve"> </w:t>
      </w:r>
    </w:p>
    <w:p w14:paraId="71AA850B" w14:textId="1C1C8650" w:rsidR="005E68C4" w:rsidRPr="00F76A6C" w:rsidRDefault="001B7373" w:rsidP="00B74D96">
      <w:r>
        <w:t>I acquired a</w:t>
      </w:r>
      <w:r w:rsidR="00D03A8C" w:rsidRPr="00F76A6C">
        <w:t xml:space="preserve"> virtual machine </w:t>
      </w:r>
      <w:commentRangeStart w:id="166"/>
      <w:commentRangeEnd w:id="166"/>
      <w:r w:rsidR="004D4F95">
        <w:rPr>
          <w:rStyle w:val="CommentReference"/>
        </w:rPr>
        <w:commentReference w:id="166"/>
      </w:r>
      <w:r w:rsidR="00D03A8C" w:rsidRPr="00F76A6C">
        <w:t xml:space="preserve">for </w:t>
      </w:r>
      <w:r w:rsidR="00694693" w:rsidRPr="00F76A6C">
        <w:t xml:space="preserve">hosting </w:t>
      </w:r>
      <w:r w:rsidR="00D03A8C" w:rsidRPr="00F76A6C">
        <w:t xml:space="preserve">the quiet path </w:t>
      </w:r>
      <w:r w:rsidR="00A41C09" w:rsidRPr="00F76A6C">
        <w:t>routing</w:t>
      </w:r>
      <w:r w:rsidR="00694693" w:rsidRPr="00F76A6C">
        <w:t xml:space="preserve"> application </w:t>
      </w:r>
      <w:r w:rsidR="00D03A8C" w:rsidRPr="00F76A6C">
        <w:t xml:space="preserve">as a web service. </w:t>
      </w:r>
      <w:r w:rsidR="00D24567" w:rsidRPr="00F76A6C">
        <w:t xml:space="preserve">In addition </w:t>
      </w:r>
      <w:r w:rsidR="00AB2FF4" w:rsidRPr="00F76A6C">
        <w:t>to the normal scientific and geospatial Python libraries</w:t>
      </w:r>
      <w:r w:rsidR="00D24567" w:rsidRPr="00F76A6C">
        <w:t xml:space="preserve">, </w:t>
      </w:r>
      <w:r w:rsidR="00DE5F66" w:rsidRPr="00F76A6C">
        <w:t xml:space="preserve">the </w:t>
      </w:r>
      <w:r w:rsidR="00C73836" w:rsidRPr="00F76A6C">
        <w:t xml:space="preserve">library </w:t>
      </w:r>
      <w:r w:rsidR="00D24567" w:rsidRPr="00F76A6C">
        <w:t xml:space="preserve">Flask </w:t>
      </w:r>
      <w:r w:rsidR="00C73836" w:rsidRPr="00F76A6C">
        <w:t xml:space="preserve">was installed </w:t>
      </w:r>
      <w:r w:rsidR="00D24567" w:rsidRPr="00F76A6C">
        <w:t xml:space="preserve">to enable </w:t>
      </w:r>
      <w:r w:rsidR="00CE1564" w:rsidRPr="00F76A6C">
        <w:t xml:space="preserve">accessing </w:t>
      </w:r>
      <w:r w:rsidR="00D24567" w:rsidRPr="00F76A6C">
        <w:t xml:space="preserve">the </w:t>
      </w:r>
      <w:r w:rsidR="00DE5F66" w:rsidRPr="00F76A6C">
        <w:t xml:space="preserve">functionality of the </w:t>
      </w:r>
      <w:r w:rsidR="00D24567" w:rsidRPr="00F76A6C">
        <w:t xml:space="preserve">routing application </w:t>
      </w:r>
      <w:r w:rsidR="00CE1564" w:rsidRPr="00F76A6C">
        <w:t xml:space="preserve">with </w:t>
      </w:r>
      <w:r w:rsidR="00DE5F66" w:rsidRPr="00F76A6C">
        <w:t>RESTful web requests</w:t>
      </w:r>
      <w:r w:rsidR="00D24567" w:rsidRPr="00F76A6C">
        <w:t xml:space="preserve">. </w:t>
      </w:r>
      <w:r w:rsidR="001C236B" w:rsidRPr="00F76A6C">
        <w:t>Since</w:t>
      </w:r>
      <w:r w:rsidR="00501DD8" w:rsidRPr="00F76A6C">
        <w:t xml:space="preserve"> Flask is not </w:t>
      </w:r>
      <w:r w:rsidR="00597E15" w:rsidRPr="00F76A6C">
        <w:t>recommended for production environments</w:t>
      </w:r>
      <w:r w:rsidR="00501DD8" w:rsidRPr="00F76A6C">
        <w:t xml:space="preserve">, </w:t>
      </w:r>
      <w:r w:rsidR="00000F08" w:rsidRPr="00F76A6C">
        <w:t xml:space="preserve">the library </w:t>
      </w:r>
      <w:r w:rsidR="00501DD8" w:rsidRPr="00F76A6C">
        <w:t>Gunicorn</w:t>
      </w:r>
      <w:r w:rsidR="00F23804" w:rsidRPr="00F76A6C">
        <w:t xml:space="preserve"> </w:t>
      </w:r>
      <w:r w:rsidR="00501DD8" w:rsidRPr="00F76A6C">
        <w:t xml:space="preserve">was configured to run the Python-Flask application in more efficient and </w:t>
      </w:r>
      <w:r w:rsidR="00F4156D" w:rsidRPr="00F76A6C">
        <w:t>secure</w:t>
      </w:r>
      <w:r w:rsidR="00501DD8" w:rsidRPr="00F76A6C">
        <w:t xml:space="preserve"> manner. </w:t>
      </w:r>
      <w:r w:rsidR="00FF04D8" w:rsidRPr="00F76A6C">
        <w:t>Essentially</w:t>
      </w:r>
      <w:r w:rsidR="00635904" w:rsidRPr="00F76A6C">
        <w:t xml:space="preserve">, </w:t>
      </w:r>
      <w:r w:rsidR="009728C9" w:rsidRPr="00F76A6C">
        <w:t>t</w:t>
      </w:r>
      <w:r w:rsidR="00F805B0" w:rsidRPr="00F76A6C">
        <w:t xml:space="preserve">his meant running several instances of the application in parallel to be able to </w:t>
      </w:r>
      <w:r w:rsidR="00D542E6" w:rsidRPr="00F76A6C">
        <w:t xml:space="preserve">quickly </w:t>
      </w:r>
      <w:r w:rsidR="00F805B0" w:rsidRPr="00F76A6C">
        <w:t xml:space="preserve">handle </w:t>
      </w:r>
      <w:r w:rsidR="00D84B02" w:rsidRPr="00F76A6C">
        <w:t xml:space="preserve">many </w:t>
      </w:r>
      <w:r w:rsidR="00F805B0" w:rsidRPr="00F76A6C">
        <w:t>simultaneous routing requests.</w:t>
      </w:r>
      <w:r w:rsidR="003F09CA" w:rsidRPr="00F76A6C">
        <w:t xml:space="preserve"> </w:t>
      </w:r>
    </w:p>
    <w:p w14:paraId="182D15CB" w14:textId="57960058" w:rsidR="009656C4" w:rsidRPr="00F76A6C" w:rsidRDefault="00620D29" w:rsidP="00B74D96">
      <w:r>
        <w:t xml:space="preserve">I </w:t>
      </w:r>
      <w:r w:rsidRPr="00F76A6C">
        <w:t xml:space="preserve">developed </w:t>
      </w:r>
      <w:r>
        <w:t>a</w:t>
      </w:r>
      <w:r w:rsidR="002D5931" w:rsidRPr="00F76A6C">
        <w:t xml:space="preserve">n interactive web map application to serve as </w:t>
      </w:r>
      <w:r w:rsidR="00264C39" w:rsidRPr="00F76A6C">
        <w:t>the</w:t>
      </w:r>
      <w:r w:rsidR="00262B08" w:rsidRPr="00F76A6C">
        <w:t xml:space="preserve"> </w:t>
      </w:r>
      <w:r w:rsidR="002D5931" w:rsidRPr="00F76A6C">
        <w:t xml:space="preserve">user interface for the quiet path </w:t>
      </w:r>
      <w:r w:rsidR="001432F4" w:rsidRPr="00F76A6C">
        <w:t>routing</w:t>
      </w:r>
      <w:r w:rsidR="002D5931" w:rsidRPr="00F76A6C">
        <w:t xml:space="preserve"> service. </w:t>
      </w:r>
      <w:r w:rsidR="00E272C0" w:rsidRPr="00F76A6C">
        <w:t xml:space="preserve">The application was developed as </w:t>
      </w:r>
      <w:r w:rsidR="00CB79A3" w:rsidRPr="00F76A6C">
        <w:t xml:space="preserve">a </w:t>
      </w:r>
      <w:r w:rsidR="00E272C0" w:rsidRPr="00F76A6C">
        <w:t xml:space="preserve">progressive web application (PWA), to </w:t>
      </w:r>
      <w:r w:rsidR="00291381" w:rsidRPr="00F76A6C">
        <w:t>allow</w:t>
      </w:r>
      <w:r w:rsidR="00E272C0" w:rsidRPr="00F76A6C">
        <w:t xml:space="preserve"> using</w:t>
      </w:r>
      <w:r w:rsidR="004F34A9" w:rsidRPr="00F76A6C">
        <w:t xml:space="preserve"> it</w:t>
      </w:r>
      <w:r w:rsidR="00E272C0" w:rsidRPr="00F76A6C">
        <w:t xml:space="preserve"> by </w:t>
      </w:r>
      <w:r w:rsidR="00E272C0" w:rsidRPr="00F76A6C">
        <w:lastRenderedPageBreak/>
        <w:t xml:space="preserve">simply opening </w:t>
      </w:r>
      <w:r w:rsidR="00854F8E" w:rsidRPr="00F76A6C">
        <w:t xml:space="preserve">a </w:t>
      </w:r>
      <w:r w:rsidR="00E272C0" w:rsidRPr="00F76A6C">
        <w:t xml:space="preserve">web page. PWA is a collection of web development patterns </w:t>
      </w:r>
      <w:r w:rsidR="009A38AA" w:rsidRPr="00F76A6C">
        <w:t xml:space="preserve">and common web technologies </w:t>
      </w:r>
      <w:r w:rsidR="00E272C0" w:rsidRPr="00F76A6C">
        <w:t xml:space="preserve">for delivering applications </w:t>
      </w:r>
      <w:r w:rsidR="00AB01F9" w:rsidRPr="00F76A6C">
        <w:t xml:space="preserve">directly </w:t>
      </w:r>
      <w:r w:rsidR="00E272C0" w:rsidRPr="00F76A6C">
        <w:t xml:space="preserve">through the web as opposed to </w:t>
      </w:r>
      <w:r w:rsidR="00283730" w:rsidRPr="00F76A6C">
        <w:t xml:space="preserve">e.g. </w:t>
      </w:r>
      <w:r w:rsidR="00E272C0" w:rsidRPr="00F76A6C">
        <w:t xml:space="preserve">Google Play store (for Android apps) or Apple’s App Store (for iOS apps). </w:t>
      </w:r>
      <w:r w:rsidR="00A94430" w:rsidRPr="00F76A6C">
        <w:t xml:space="preserve">The application </w:t>
      </w:r>
      <w:r w:rsidR="001E07F1" w:rsidRPr="00F76A6C">
        <w:t xml:space="preserve">was implemented </w:t>
      </w:r>
      <w:r w:rsidR="0043022A" w:rsidRPr="00F76A6C">
        <w:t>with</w:t>
      </w:r>
      <w:r w:rsidR="009113A2" w:rsidRPr="00F76A6C">
        <w:t xml:space="preserve"> </w:t>
      </w:r>
      <w:r w:rsidR="001E07F1" w:rsidRPr="00F76A6C">
        <w:t>ReactJS</w:t>
      </w:r>
      <w:r w:rsidR="00276C09" w:rsidRPr="00F76A6C">
        <w:t xml:space="preserve"> </w:t>
      </w:r>
      <w:r w:rsidR="00992C5E" w:rsidRPr="00F76A6C">
        <w:t xml:space="preserve">library </w:t>
      </w:r>
      <w:r w:rsidR="0043022A" w:rsidRPr="00F76A6C">
        <w:t xml:space="preserve">as a </w:t>
      </w:r>
      <w:r w:rsidR="001E07F1" w:rsidRPr="00F76A6C">
        <w:t xml:space="preserve">single page application (SPA). </w:t>
      </w:r>
      <w:r w:rsidR="008D6013" w:rsidRPr="00F76A6C">
        <w:t>Mapbox GL</w:t>
      </w:r>
      <w:r w:rsidR="00413A73" w:rsidRPr="00F76A6C">
        <w:t xml:space="preserve"> </w:t>
      </w:r>
      <w:r w:rsidR="006C7694" w:rsidRPr="00F76A6C">
        <w:t>JS</w:t>
      </w:r>
      <w:r w:rsidR="008D6013" w:rsidRPr="00F76A6C">
        <w:t xml:space="preserve"> was chosen as the </w:t>
      </w:r>
      <w:r w:rsidR="00A67F99" w:rsidRPr="00F76A6C">
        <w:t xml:space="preserve">web </w:t>
      </w:r>
      <w:r w:rsidR="008D6013" w:rsidRPr="00F76A6C">
        <w:t>mapping library</w:t>
      </w:r>
      <w:r w:rsidR="00823A4F" w:rsidRPr="00F76A6C">
        <w:t xml:space="preserve"> due to its great support for visualizing vector data interactively</w:t>
      </w:r>
      <w:r w:rsidR="00D52918" w:rsidRPr="00F76A6C">
        <w:t xml:space="preserve">. Mapbox Studio was used to design </w:t>
      </w:r>
      <w:r w:rsidR="00AB33F6" w:rsidRPr="00F76A6C">
        <w:t xml:space="preserve">a </w:t>
      </w:r>
      <w:r w:rsidR="00FC2C79" w:rsidRPr="00F76A6C">
        <w:t>custom</w:t>
      </w:r>
      <w:r w:rsidR="005B0263" w:rsidRPr="00F76A6C">
        <w:t>,</w:t>
      </w:r>
      <w:r w:rsidR="00CA710B" w:rsidRPr="00F76A6C">
        <w:t xml:space="preserve"> light-colored</w:t>
      </w:r>
      <w:r w:rsidR="005B0263" w:rsidRPr="00F76A6C">
        <w:t>,</w:t>
      </w:r>
      <w:r w:rsidR="00AB33F6" w:rsidRPr="00F76A6C">
        <w:t xml:space="preserve"> </w:t>
      </w:r>
      <w:r w:rsidR="00D52918" w:rsidRPr="00F76A6C">
        <w:t>basema</w:t>
      </w:r>
      <w:r w:rsidR="00AB33F6" w:rsidRPr="00F76A6C">
        <w:t xml:space="preserve">p to allow </w:t>
      </w:r>
      <w:r w:rsidR="002F326E" w:rsidRPr="00F76A6C">
        <w:t>visualizing</w:t>
      </w:r>
      <w:r w:rsidR="00AB33F6" w:rsidRPr="00F76A6C">
        <w:t xml:space="preserve"> </w:t>
      </w:r>
      <w:r w:rsidR="008E3027" w:rsidRPr="00F76A6C">
        <w:t>multiple</w:t>
      </w:r>
      <w:r w:rsidR="00AB33F6" w:rsidRPr="00F76A6C">
        <w:t xml:space="preserve"> paths </w:t>
      </w:r>
      <w:r w:rsidR="008E3027" w:rsidRPr="00F76A6C">
        <w:t xml:space="preserve">with varying colors </w:t>
      </w:r>
      <w:r w:rsidR="00AB33F6" w:rsidRPr="00F76A6C">
        <w:t xml:space="preserve">clearly on top of it. </w:t>
      </w:r>
      <w:r w:rsidR="00BA053A" w:rsidRPr="00F76A6C">
        <w:t xml:space="preserve">ReactJS SPA, as a technical framework, </w:t>
      </w:r>
      <w:r w:rsidR="00425E19" w:rsidRPr="00F76A6C">
        <w:t>enabled</w:t>
      </w:r>
      <w:r w:rsidR="00003D68" w:rsidRPr="00F76A6C">
        <w:t xml:space="preserve"> </w:t>
      </w:r>
      <w:r w:rsidR="002B3B95" w:rsidRPr="00F76A6C">
        <w:t xml:space="preserve">building </w:t>
      </w:r>
      <w:r w:rsidR="00786614" w:rsidRPr="00F76A6C">
        <w:t xml:space="preserve">highly </w:t>
      </w:r>
      <w:r w:rsidR="002B3B95" w:rsidRPr="00F76A6C">
        <w:t xml:space="preserve">customized </w:t>
      </w:r>
      <w:r w:rsidR="00D52918" w:rsidRPr="00F76A6C">
        <w:t xml:space="preserve">and reactive web map application </w:t>
      </w:r>
      <w:r w:rsidR="002B3B95" w:rsidRPr="00F76A6C">
        <w:t>for the purpose.</w:t>
      </w:r>
      <w:r w:rsidR="003731A8" w:rsidRPr="00F76A6C">
        <w:t xml:space="preserve"> </w:t>
      </w:r>
      <w:r w:rsidR="00707838" w:rsidRPr="00F76A6C">
        <w:t>C</w:t>
      </w:r>
      <w:r w:rsidR="0007417D" w:rsidRPr="00F76A6C">
        <w:t xml:space="preserve">ommunication between the web map application and the routing service was implemented with asynchronous </w:t>
      </w:r>
      <w:r w:rsidR="00817C03" w:rsidRPr="00F76A6C">
        <w:t>requests</w:t>
      </w:r>
      <w:r w:rsidR="0007417D" w:rsidRPr="00F76A6C">
        <w:t xml:space="preserve">; </w:t>
      </w:r>
      <w:r w:rsidR="005C600B" w:rsidRPr="00F76A6C">
        <w:t>after</w:t>
      </w:r>
      <w:r w:rsidR="0007417D" w:rsidRPr="00F76A6C">
        <w:t xml:space="preserve"> </w:t>
      </w:r>
      <w:r w:rsidR="005231B9" w:rsidRPr="00F76A6C">
        <w:t xml:space="preserve">the </w:t>
      </w:r>
      <w:r w:rsidR="0007417D" w:rsidRPr="00F76A6C">
        <w:t>routing request is sent from the client, a callback function</w:t>
      </w:r>
      <w:r w:rsidR="00400BF0" w:rsidRPr="00F76A6C">
        <w:t xml:space="preserve"> (at the client)</w:t>
      </w:r>
      <w:r w:rsidR="0007417D" w:rsidRPr="00F76A6C">
        <w:t xml:space="preserve"> is invoked once the paths are returned from the </w:t>
      </w:r>
      <w:r w:rsidR="005C600B" w:rsidRPr="00F76A6C">
        <w:t>routing service</w:t>
      </w:r>
      <w:r w:rsidR="0007417D" w:rsidRPr="00F76A6C">
        <w:t>.</w:t>
      </w:r>
      <w:r w:rsidR="00A87CDB" w:rsidRPr="00F76A6C">
        <w:t xml:space="preserve"> </w:t>
      </w:r>
      <w:r w:rsidR="00C84685" w:rsidRPr="00F76A6C">
        <w:t xml:space="preserve">The </w:t>
      </w:r>
      <w:r w:rsidR="00D52918" w:rsidRPr="00F76A6C">
        <w:t xml:space="preserve">design </w:t>
      </w:r>
      <w:r w:rsidR="00B80EC4" w:rsidRPr="00F76A6C">
        <w:t xml:space="preserve">and features </w:t>
      </w:r>
      <w:r w:rsidR="00D52918" w:rsidRPr="00F76A6C">
        <w:t xml:space="preserve">of the </w:t>
      </w:r>
      <w:r w:rsidR="006A3E2D" w:rsidRPr="00F76A6C">
        <w:t>user interface</w:t>
      </w:r>
      <w:r w:rsidR="00C84685" w:rsidRPr="00F76A6C">
        <w:t xml:space="preserve"> are </w:t>
      </w:r>
      <w:r w:rsidR="003E3EE6" w:rsidRPr="00F76A6C">
        <w:t xml:space="preserve">presented </w:t>
      </w:r>
      <w:r w:rsidR="00C84685" w:rsidRPr="00F76A6C">
        <w:t xml:space="preserve">in </w:t>
      </w:r>
      <w:r w:rsidR="00B80EC4" w:rsidRPr="00F76A6C">
        <w:t xml:space="preserve">more detail in </w:t>
      </w:r>
      <w:r w:rsidR="00C84685" w:rsidRPr="00F76A6C">
        <w:t>the results chapter (</w:t>
      </w:r>
      <w:r w:rsidR="00ED1823" w:rsidRPr="00F76A6C">
        <w:t>see</w:t>
      </w:r>
      <w:r w:rsidR="00D52918" w:rsidRPr="00F76A6C">
        <w:t xml:space="preserve"> 4.</w:t>
      </w:r>
      <w:r w:rsidR="005309F0" w:rsidRPr="00F76A6C">
        <w:t>2</w:t>
      </w:r>
      <w:r w:rsidR="00C84685" w:rsidRPr="00F76A6C">
        <w:t xml:space="preserve">). </w:t>
      </w:r>
    </w:p>
    <w:p w14:paraId="3D3D9328" w14:textId="1C9F8AD3" w:rsidR="00C84685" w:rsidRPr="00F76A6C" w:rsidRDefault="0005070F" w:rsidP="00B74D96">
      <w:r w:rsidRPr="00F76A6C">
        <w:t xml:space="preserve">During the making of this thesis, </w:t>
      </w:r>
      <w:r w:rsidR="000A3D43" w:rsidRPr="00F76A6C">
        <w:t xml:space="preserve">components of </w:t>
      </w:r>
      <w:r w:rsidRPr="00F76A6C">
        <w:t xml:space="preserve">the </w:t>
      </w:r>
      <w:r w:rsidR="00175105" w:rsidRPr="00F76A6C">
        <w:t xml:space="preserve">web-based </w:t>
      </w:r>
      <w:r w:rsidRPr="00F76A6C">
        <w:t>quiet path routing application</w:t>
      </w:r>
      <w:r w:rsidR="0019737F" w:rsidRPr="00F76A6C">
        <w:t xml:space="preserve">, </w:t>
      </w:r>
      <w:r w:rsidR="0074600F" w:rsidRPr="00F76A6C">
        <w:t>particularly</w:t>
      </w:r>
      <w:r w:rsidR="0019737F" w:rsidRPr="00F76A6C">
        <w:t xml:space="preserve"> the </w:t>
      </w:r>
      <w:r w:rsidRPr="00F76A6C">
        <w:t>user interface</w:t>
      </w:r>
      <w:r w:rsidR="0019737F" w:rsidRPr="00F76A6C">
        <w:t>,</w:t>
      </w:r>
      <w:r w:rsidRPr="00F76A6C">
        <w:t xml:space="preserve"> </w:t>
      </w:r>
      <w:r w:rsidR="000A3D43" w:rsidRPr="00F76A6C">
        <w:t xml:space="preserve">were </w:t>
      </w:r>
      <w:r w:rsidRPr="00F76A6C">
        <w:t xml:space="preserve">developed iteratively based on the comments </w:t>
      </w:r>
      <w:r w:rsidR="00C02D46" w:rsidRPr="00F76A6C">
        <w:t xml:space="preserve">and suggestions </w:t>
      </w:r>
      <w:r w:rsidR="00864F0A" w:rsidRPr="00F76A6C">
        <w:t>from a</w:t>
      </w:r>
      <w:r w:rsidR="00525651" w:rsidRPr="00F76A6C">
        <w:t xml:space="preserve"> small</w:t>
      </w:r>
      <w:r w:rsidRPr="00F76A6C">
        <w:t xml:space="preserve"> group of test users.</w:t>
      </w:r>
      <w:r w:rsidR="000425EA" w:rsidRPr="00F76A6C">
        <w:t xml:space="preserve"> Closer to the end of the thesis project, the focus in </w:t>
      </w:r>
      <w:r w:rsidR="006A38D4" w:rsidRPr="00F76A6C">
        <w:t xml:space="preserve">developing </w:t>
      </w:r>
      <w:r w:rsidR="000425EA" w:rsidRPr="00F76A6C">
        <w:t xml:space="preserve">the routing application was guided </w:t>
      </w:r>
      <w:r w:rsidR="0043156B" w:rsidRPr="00F76A6C">
        <w:t xml:space="preserve">also </w:t>
      </w:r>
      <w:r w:rsidR="000425EA" w:rsidRPr="00F76A6C">
        <w:t>by the</w:t>
      </w:r>
      <w:r w:rsidR="00EA1144" w:rsidRPr="00F76A6C">
        <w:t xml:space="preserve"> </w:t>
      </w:r>
      <w:r w:rsidR="004D4F95">
        <w:t xml:space="preserve">project </w:t>
      </w:r>
      <w:r w:rsidR="00BD4BE5" w:rsidRPr="00F76A6C">
        <w:t xml:space="preserve">HOPE </w:t>
      </w:r>
      <w:r w:rsidR="004D4F95">
        <w:t>–</w:t>
      </w:r>
      <w:r w:rsidR="00BD4BE5" w:rsidRPr="00F76A6C">
        <w:t xml:space="preserve"> </w:t>
      </w:r>
      <w:r w:rsidR="00EA1144" w:rsidRPr="00F76A6C">
        <w:t>Healthy Outdoor Premises for Everyone</w:t>
      </w:r>
      <w:r w:rsidR="000425EA" w:rsidRPr="00F76A6C">
        <w:t>.</w:t>
      </w:r>
      <w:r w:rsidR="00E54C20" w:rsidRPr="00F76A6C">
        <w:t xml:space="preserve"> Thus,</w:t>
      </w:r>
      <w:r w:rsidR="00215169" w:rsidRPr="00F76A6C">
        <w:t xml:space="preserve"> </w:t>
      </w:r>
      <w:r w:rsidR="00E54C20" w:rsidRPr="00F76A6C">
        <w:t xml:space="preserve">the </w:t>
      </w:r>
      <w:r w:rsidR="00F54C15" w:rsidRPr="00F76A6C">
        <w:t xml:space="preserve">support for assessing and minimizing exposure to also real-time air pollution was implemented in the </w:t>
      </w:r>
      <w:r w:rsidR="006D0512" w:rsidRPr="00F76A6C">
        <w:t xml:space="preserve">routing </w:t>
      </w:r>
      <w:r w:rsidR="00F54C15" w:rsidRPr="00F76A6C">
        <w:t xml:space="preserve">application. </w:t>
      </w:r>
      <w:r w:rsidR="00721749" w:rsidRPr="00F76A6C">
        <w:t xml:space="preserve">Also, to enable </w:t>
      </w:r>
      <w:r w:rsidR="003429BC" w:rsidRPr="00F76A6C">
        <w:t xml:space="preserve">significantly </w:t>
      </w:r>
      <w:r w:rsidR="00721749" w:rsidRPr="00F76A6C">
        <w:t>faster routing analysis</w:t>
      </w:r>
      <w:r w:rsidR="003429BC" w:rsidRPr="00F76A6C">
        <w:t xml:space="preserve"> for longer OD distances</w:t>
      </w:r>
      <w:r w:rsidR="00721749" w:rsidRPr="00F76A6C">
        <w:t xml:space="preserve">, the routing </w:t>
      </w:r>
      <w:r w:rsidR="003429BC" w:rsidRPr="00F76A6C">
        <w:t xml:space="preserve">analysis was </w:t>
      </w:r>
      <w:r w:rsidR="00250A3B" w:rsidRPr="00F76A6C">
        <w:t>converted</w:t>
      </w:r>
      <w:r w:rsidR="003429BC" w:rsidRPr="00F76A6C">
        <w:t xml:space="preserve"> to utilize </w:t>
      </w:r>
      <w:r w:rsidR="0098141E" w:rsidRPr="00F76A6C">
        <w:t xml:space="preserve">the </w:t>
      </w:r>
      <w:r w:rsidR="009F21A8" w:rsidRPr="00F76A6C">
        <w:t>graph</w:t>
      </w:r>
      <w:r w:rsidR="003429BC" w:rsidRPr="00F76A6C">
        <w:t xml:space="preserve"> library </w:t>
      </w:r>
      <w:r w:rsidR="00721749" w:rsidRPr="00F76A6C">
        <w:t>igraph</w:t>
      </w:r>
      <w:r w:rsidR="00C23099" w:rsidRPr="00F76A6C">
        <w:t xml:space="preserve"> </w:t>
      </w:r>
      <w:r w:rsidR="00C23099" w:rsidRPr="00F76A6C">
        <w:fldChar w:fldCharType="begin"/>
      </w:r>
      <w:r w:rsidR="00C23099" w:rsidRPr="00F76A6C">
        <w:instrText xml:space="preserve"> ADDIN ZOTERO_ITEM CSL_CITATION {"citationID":"3N0rwHe5","properties":{"formattedCitation":"(Csardi &amp; Nepusz, 2006)","plainCitation":"(Csardi &amp; Nepusz, 2006)","noteIndex":0},"citationItems":[{"id":550,"uris":["http://zotero.org/users/5467145/items/Q82KMH78"],"uri":["http://zotero.org/users/5467145/items/Q82KMH78"],"itemData":{"id":550,"type":"article-journal","container-title":"InterJournal, Complex Systems","issue":"5","page":"1–9","source":"Google Scholar","title":"The igraph software package for complex network research","volume":"1695","author":[{"family":"Csardi","given":"Gabor"},{"family":"Nepusz","given":"Tamas"}],"issued":{"date-parts":[["2006"]]}}}],"schema":"https://github.com/citation-style-language/schema/raw/master/csl-citation.json"} </w:instrText>
      </w:r>
      <w:r w:rsidR="00C23099" w:rsidRPr="00F76A6C">
        <w:fldChar w:fldCharType="separate"/>
      </w:r>
      <w:r w:rsidR="00C23099" w:rsidRPr="00F76A6C">
        <w:t>(Csardi &amp; Nepusz, 2006)</w:t>
      </w:r>
      <w:r w:rsidR="00C23099" w:rsidRPr="00F76A6C">
        <w:fldChar w:fldCharType="end"/>
      </w:r>
      <w:r w:rsidR="003429BC" w:rsidRPr="00F76A6C">
        <w:t xml:space="preserve"> </w:t>
      </w:r>
      <w:r w:rsidR="009F21A8" w:rsidRPr="00F76A6C">
        <w:t>instead of</w:t>
      </w:r>
      <w:r w:rsidR="003429BC" w:rsidRPr="00F76A6C">
        <w:t xml:space="preserve"> </w:t>
      </w:r>
      <w:r w:rsidR="00721749" w:rsidRPr="00F76A6C">
        <w:t>NetworkX.</w:t>
      </w:r>
      <w:r w:rsidR="002139B3" w:rsidRPr="00F76A6C">
        <w:t xml:space="preserve"> </w:t>
      </w:r>
      <w:r w:rsidR="00B52D50" w:rsidRPr="00F76A6C">
        <w:t xml:space="preserve">The links to the source-codes and further documentation of both versions of the routing application </w:t>
      </w:r>
      <w:r w:rsidR="00A90FBF" w:rsidRPr="00F76A6C">
        <w:t xml:space="preserve">are presented </w:t>
      </w:r>
      <w:r w:rsidR="00B52D50" w:rsidRPr="00F76A6C">
        <w:t>in the results chapter (</w:t>
      </w:r>
      <w:r w:rsidR="002F7678" w:rsidRPr="00F76A6C">
        <w:t xml:space="preserve">see </w:t>
      </w:r>
      <w:r w:rsidR="00FC6472" w:rsidRPr="00F76A6C">
        <w:t>4.</w:t>
      </w:r>
      <w:r w:rsidR="005309F0" w:rsidRPr="00F76A6C">
        <w:t>1</w:t>
      </w:r>
      <w:r w:rsidR="005B4B65" w:rsidRPr="00F76A6C">
        <w:t xml:space="preserve">, </w:t>
      </w:r>
      <w:r w:rsidR="00FC6472" w:rsidRPr="00F76A6C">
        <w:t>4</w:t>
      </w:r>
      <w:r w:rsidR="00B52D50" w:rsidRPr="00F76A6C">
        <w:t>.</w:t>
      </w:r>
      <w:r w:rsidR="005309F0" w:rsidRPr="00F76A6C">
        <w:t>2</w:t>
      </w:r>
      <w:r w:rsidR="005B4B65" w:rsidRPr="00F76A6C">
        <w:t xml:space="preserve"> &amp; 4.</w:t>
      </w:r>
      <w:r w:rsidR="00912F3E" w:rsidRPr="00F76A6C">
        <w:t>5</w:t>
      </w:r>
      <w:r w:rsidR="00B52D50" w:rsidRPr="00F76A6C">
        <w:t>)</w:t>
      </w:r>
      <w:r w:rsidR="00784936" w:rsidRPr="00F76A6C">
        <w:t>.</w:t>
      </w:r>
      <w:r w:rsidR="002B15A3" w:rsidRPr="00F76A6C">
        <w:t xml:space="preserve"> </w:t>
      </w:r>
    </w:p>
    <w:p w14:paraId="50559576" w14:textId="27DD0AE6" w:rsidR="00942B90" w:rsidRPr="00F76A6C" w:rsidRDefault="00E43AFA" w:rsidP="006931F6">
      <w:pPr>
        <w:pStyle w:val="Heading2"/>
      </w:pPr>
      <w:bookmarkStart w:id="167" w:name="_Toc39589997"/>
      <w:r w:rsidRPr="00F76A6C">
        <w:t xml:space="preserve">Case study: </w:t>
      </w:r>
      <w:r w:rsidR="002464BA" w:rsidRPr="00F76A6C">
        <w:t xml:space="preserve">pedestrians’ exposure to traffic noise </w:t>
      </w:r>
      <w:r w:rsidR="00F62A7B" w:rsidRPr="00F76A6C">
        <w:t>in Helsinki</w:t>
      </w:r>
      <w:bookmarkEnd w:id="167"/>
    </w:p>
    <w:p w14:paraId="707139F9" w14:textId="4C605449" w:rsidR="00D21C90" w:rsidRPr="00F76A6C" w:rsidRDefault="0011579D" w:rsidP="00942B90">
      <w:pPr>
        <w:pStyle w:val="Heading3"/>
      </w:pPr>
      <w:bookmarkStart w:id="168" w:name="_Toc39589998"/>
      <w:r w:rsidRPr="00F76A6C">
        <w:t>Overview</w:t>
      </w:r>
      <w:r w:rsidR="00D21C90" w:rsidRPr="00F76A6C">
        <w:t xml:space="preserve"> of the analysis</w:t>
      </w:r>
      <w:bookmarkEnd w:id="168"/>
    </w:p>
    <w:p w14:paraId="0D911D71" w14:textId="78FD0497" w:rsidR="00074D94" w:rsidRPr="00F76A6C" w:rsidRDefault="00C060AF" w:rsidP="00942061">
      <w:r w:rsidRPr="00F76A6C">
        <w:t xml:space="preserve">To test the </w:t>
      </w:r>
      <w:r w:rsidR="00AD6DD7" w:rsidRPr="00F76A6C">
        <w:t>r</w:t>
      </w:r>
      <w:r w:rsidRPr="00F76A6C">
        <w:t xml:space="preserve">outing applications’ </w:t>
      </w:r>
      <w:r w:rsidR="009B5667" w:rsidRPr="00F76A6C">
        <w:t xml:space="preserve">feasibility </w:t>
      </w:r>
      <w:r w:rsidRPr="00F76A6C">
        <w:t>in large-scale noise exposure assessment</w:t>
      </w:r>
      <w:r w:rsidR="006239CE" w:rsidRPr="00F76A6C">
        <w:t>s</w:t>
      </w:r>
      <w:r w:rsidRPr="00F76A6C">
        <w:t xml:space="preserve">, </w:t>
      </w:r>
      <w:r w:rsidR="00C97003" w:rsidRPr="00F76A6C">
        <w:t xml:space="preserve">I carried out a </w:t>
      </w:r>
      <w:r w:rsidRPr="00F76A6C">
        <w:t>case study</w:t>
      </w:r>
      <w:r w:rsidR="00D91CB0" w:rsidRPr="00F76A6C">
        <w:t xml:space="preserve"> where </w:t>
      </w:r>
      <w:r w:rsidR="00A27257" w:rsidRPr="00F76A6C">
        <w:t xml:space="preserve">I assessed </w:t>
      </w:r>
      <w:r w:rsidR="00A848BD" w:rsidRPr="00F76A6C">
        <w:t xml:space="preserve">pedestrians’ </w:t>
      </w:r>
      <w:r w:rsidR="00FB00F4" w:rsidRPr="00F76A6C">
        <w:t>dynamic exposure to traffic</w:t>
      </w:r>
      <w:r w:rsidR="002F3A19" w:rsidRPr="00F76A6C">
        <w:t xml:space="preserve"> noise</w:t>
      </w:r>
      <w:r w:rsidR="00FB00F4" w:rsidRPr="00F76A6C">
        <w:t xml:space="preserve"> </w:t>
      </w:r>
      <w:r w:rsidR="003F7CB9" w:rsidRPr="00F76A6C">
        <w:t xml:space="preserve">during </w:t>
      </w:r>
      <w:r w:rsidR="00684A8E" w:rsidRPr="00F76A6C">
        <w:t>commuting</w:t>
      </w:r>
      <w:r w:rsidR="00E94668" w:rsidRPr="00F76A6C">
        <w:t xml:space="preserve"> </w:t>
      </w:r>
      <w:r w:rsidR="003F7CB9" w:rsidRPr="00F76A6C">
        <w:t xml:space="preserve">related walks </w:t>
      </w:r>
      <w:r w:rsidR="004B74A9" w:rsidRPr="00F76A6C">
        <w:t xml:space="preserve">in </w:t>
      </w:r>
      <w:r w:rsidR="00684A8E" w:rsidRPr="00F76A6C">
        <w:t>Helsinki</w:t>
      </w:r>
      <w:r w:rsidR="00791130" w:rsidRPr="00F76A6C">
        <w:t xml:space="preserve">. </w:t>
      </w:r>
      <w:r w:rsidR="00757B74">
        <w:t>I made t</w:t>
      </w:r>
      <w:commentRangeStart w:id="169"/>
      <w:r w:rsidR="000A666D" w:rsidRPr="00F76A6C">
        <w:t>hree</w:t>
      </w:r>
      <w:commentRangeEnd w:id="169"/>
      <w:r w:rsidR="00AB19EE">
        <w:rPr>
          <w:rStyle w:val="CommentReference"/>
        </w:rPr>
        <w:commentReference w:id="169"/>
      </w:r>
      <w:r w:rsidR="000A666D" w:rsidRPr="00F76A6C">
        <w:t xml:space="preserve"> </w:t>
      </w:r>
      <w:r w:rsidR="00053C9B" w:rsidRPr="00F76A6C">
        <w:t xml:space="preserve">major </w:t>
      </w:r>
      <w:r w:rsidR="00A449A2" w:rsidRPr="00F76A6C">
        <w:t xml:space="preserve">assumptions </w:t>
      </w:r>
      <w:r w:rsidR="00F81933" w:rsidRPr="00F76A6C">
        <w:t xml:space="preserve">in the </w:t>
      </w:r>
      <w:r w:rsidR="005C531F" w:rsidRPr="00F76A6C">
        <w:t>case study</w:t>
      </w:r>
      <w:r w:rsidR="00F81933" w:rsidRPr="00F76A6C">
        <w:t xml:space="preserve"> </w:t>
      </w:r>
      <w:r w:rsidR="00A449A2" w:rsidRPr="00F76A6C">
        <w:t>in regard to</w:t>
      </w:r>
      <w:r w:rsidR="001B2F6F" w:rsidRPr="00F76A6C">
        <w:t xml:space="preserve"> the used data and</w:t>
      </w:r>
      <w:r w:rsidR="00A449A2" w:rsidRPr="00F76A6C">
        <w:t xml:space="preserve"> commuting related mobility: </w:t>
      </w:r>
    </w:p>
    <w:p w14:paraId="45525B1A" w14:textId="663296A5" w:rsidR="00074D94" w:rsidRPr="00F76A6C" w:rsidRDefault="000A666D" w:rsidP="00074D94">
      <w:pPr>
        <w:pStyle w:val="ListParagraph"/>
        <w:numPr>
          <w:ilvl w:val="0"/>
          <w:numId w:val="37"/>
        </w:numPr>
      </w:pPr>
      <w:r w:rsidRPr="00F76A6C">
        <w:t xml:space="preserve">YKR commuting flow data </w:t>
      </w:r>
      <w:r w:rsidR="0049132F" w:rsidRPr="00F76A6C">
        <w:t xml:space="preserve">(see 3.3.3) </w:t>
      </w:r>
      <w:r w:rsidRPr="00F76A6C">
        <w:t xml:space="preserve">accurately </w:t>
      </w:r>
      <w:r w:rsidR="00074D94" w:rsidRPr="00F76A6C">
        <w:t>indicates</w:t>
      </w:r>
      <w:r w:rsidRPr="00F76A6C">
        <w:t xml:space="preserve"> the origins and destinations of commutes </w:t>
      </w:r>
      <w:r w:rsidR="00B13467" w:rsidRPr="00F76A6C">
        <w:t xml:space="preserve">originating </w:t>
      </w:r>
      <w:r w:rsidRPr="00F76A6C">
        <w:t>from Helsinki</w:t>
      </w:r>
      <w:r w:rsidR="004D4F95">
        <w:t>;</w:t>
      </w:r>
      <w:r w:rsidR="00B13467" w:rsidRPr="00F76A6C">
        <w:t xml:space="preserve"> </w:t>
      </w:r>
    </w:p>
    <w:p w14:paraId="230CDE8E" w14:textId="5EDB9F10" w:rsidR="00074D94" w:rsidRPr="00F76A6C" w:rsidRDefault="00074D94" w:rsidP="00074D94">
      <w:pPr>
        <w:pStyle w:val="ListParagraph"/>
        <w:numPr>
          <w:ilvl w:val="0"/>
          <w:numId w:val="37"/>
        </w:numPr>
      </w:pPr>
      <w:r w:rsidRPr="00F76A6C">
        <w:lastRenderedPageBreak/>
        <w:t>A</w:t>
      </w:r>
      <w:r w:rsidR="00942061" w:rsidRPr="00F76A6C">
        <w:t>ll</w:t>
      </w:r>
      <w:r w:rsidR="00494F9B" w:rsidRPr="00F76A6C">
        <w:t xml:space="preserve"> </w:t>
      </w:r>
      <w:r w:rsidR="00810229" w:rsidRPr="00F76A6C">
        <w:t>commutes</w:t>
      </w:r>
      <w:r w:rsidR="00494F9B" w:rsidRPr="00F76A6C">
        <w:t xml:space="preserve"> from Helsinki</w:t>
      </w:r>
      <w:r w:rsidR="00942061" w:rsidRPr="00F76A6C">
        <w:t xml:space="preserve"> </w:t>
      </w:r>
      <w:r w:rsidR="00494F9B" w:rsidRPr="00F76A6C">
        <w:t xml:space="preserve">to </w:t>
      </w:r>
      <w:r w:rsidR="00942061" w:rsidRPr="00F76A6C">
        <w:t>Helsinki Metropolitan Area (i.e. Helsinki, Espoo, Vantaa and Kauniainen)</w:t>
      </w:r>
      <w:r w:rsidR="00494F9B" w:rsidRPr="00F76A6C">
        <w:t xml:space="preserve"> use public transport</w:t>
      </w:r>
      <w:r w:rsidR="004D4F95">
        <w:t>;</w:t>
      </w:r>
      <w:r w:rsidR="00810229" w:rsidRPr="00F76A6C">
        <w:t xml:space="preserve"> </w:t>
      </w:r>
    </w:p>
    <w:p w14:paraId="4732F5EF" w14:textId="77B0298D" w:rsidR="00942061" w:rsidRDefault="00074D94" w:rsidP="00074D94">
      <w:pPr>
        <w:pStyle w:val="ListParagraph"/>
        <w:numPr>
          <w:ilvl w:val="0"/>
          <w:numId w:val="37"/>
        </w:numPr>
      </w:pPr>
      <w:r w:rsidRPr="00F76A6C">
        <w:t>M</w:t>
      </w:r>
      <w:r w:rsidR="00810229" w:rsidRPr="00F76A6C">
        <w:t xml:space="preserve">ost </w:t>
      </w:r>
      <w:commentRangeStart w:id="170"/>
      <w:r w:rsidR="00810229" w:rsidRPr="00F76A6C">
        <w:t xml:space="preserve">interesting </w:t>
      </w:r>
      <w:r w:rsidR="00DB19FE" w:rsidRPr="00F76A6C">
        <w:t xml:space="preserve">and </w:t>
      </w:r>
      <w:commentRangeEnd w:id="170"/>
      <w:r w:rsidR="00EC7D6F">
        <w:rPr>
          <w:rStyle w:val="CommentReference"/>
        </w:rPr>
        <w:commentReference w:id="170"/>
      </w:r>
      <w:r w:rsidR="00DB19FE" w:rsidRPr="00F76A6C">
        <w:t xml:space="preserve">significant </w:t>
      </w:r>
      <w:r w:rsidR="00810229" w:rsidRPr="00F76A6C">
        <w:t xml:space="preserve">component of </w:t>
      </w:r>
      <w:r w:rsidR="00C55602" w:rsidRPr="00F76A6C">
        <w:t xml:space="preserve">total </w:t>
      </w:r>
      <w:r w:rsidR="00810229" w:rsidRPr="00F76A6C">
        <w:t xml:space="preserve">dynamic exposure to noise </w:t>
      </w:r>
      <w:r w:rsidR="00DB19FE" w:rsidRPr="00F76A6C">
        <w:t>occurs</w:t>
      </w:r>
      <w:r w:rsidR="00810229" w:rsidRPr="00F76A6C">
        <w:t xml:space="preserve"> </w:t>
      </w:r>
      <w:commentRangeStart w:id="171"/>
      <w:r w:rsidR="00810229" w:rsidRPr="00F76A6C">
        <w:t>during the first walk</w:t>
      </w:r>
      <w:r w:rsidR="00872802" w:rsidRPr="00F76A6C">
        <w:t>s</w:t>
      </w:r>
      <w:r w:rsidR="00810229" w:rsidRPr="00F76A6C">
        <w:t xml:space="preserve"> of </w:t>
      </w:r>
      <w:r w:rsidR="00563FA3" w:rsidRPr="00F76A6C">
        <w:t>the travel chain</w:t>
      </w:r>
      <w:r w:rsidR="00872802" w:rsidRPr="00F76A6C">
        <w:t>s</w:t>
      </w:r>
      <w:r w:rsidR="00810229" w:rsidRPr="00F76A6C">
        <w:t xml:space="preserve"> </w:t>
      </w:r>
      <w:commentRangeEnd w:id="171"/>
      <w:r w:rsidR="00EC7D6F">
        <w:rPr>
          <w:rStyle w:val="CommentReference"/>
        </w:rPr>
        <w:commentReference w:id="171"/>
      </w:r>
      <w:r w:rsidR="00810229" w:rsidRPr="00F76A6C">
        <w:t xml:space="preserve">(i.e. </w:t>
      </w:r>
      <w:r w:rsidR="00B2796D" w:rsidRPr="00F76A6C">
        <w:t xml:space="preserve">on walks </w:t>
      </w:r>
      <w:r w:rsidR="00810229" w:rsidRPr="00F76A6C">
        <w:t>from homes to public transport stops)</w:t>
      </w:r>
      <w:r w:rsidR="004D4F95">
        <w:t>.</w:t>
      </w:r>
    </w:p>
    <w:p w14:paraId="3C3709A6" w14:textId="0CA4B1BE" w:rsidR="00757B74" w:rsidRPr="00F76A6C" w:rsidRDefault="005C5CB3" w:rsidP="00757B74">
      <w:r>
        <w:t>I made the</w:t>
      </w:r>
      <w:r w:rsidR="00757B74">
        <w:t xml:space="preserve"> third assumption to focus the assessment on the most local walks of each origin and thus provide </w:t>
      </w:r>
      <w:r w:rsidR="00C376E8">
        <w:t>information</w:t>
      </w:r>
      <w:r w:rsidR="00757B74">
        <w:t xml:space="preserve"> on</w:t>
      </w:r>
      <w:r w:rsidR="00C376E8">
        <w:t xml:space="preserve"> the</w:t>
      </w:r>
      <w:r w:rsidR="00757B74">
        <w:t xml:space="preserve"> differences in</w:t>
      </w:r>
      <w:r w:rsidR="00C376E8">
        <w:t xml:space="preserve"> dynamic exposure to noise </w:t>
      </w:r>
      <w:r w:rsidR="00757B74">
        <w:t>between different areas.</w:t>
      </w:r>
      <w:r w:rsidR="00AD7837">
        <w:t xml:space="preserve"> Using all walks of the travel chains in the exposure assessment would have resulted in more </w:t>
      </w:r>
      <w:r w:rsidR="006B6999">
        <w:t>truthful</w:t>
      </w:r>
      <w:r w:rsidR="00BC2E06">
        <w:t xml:space="preserve"> results in commuters’ exposure to traffic noise but</w:t>
      </w:r>
      <w:r w:rsidR="006B6999">
        <w:t xml:space="preserve"> less meaningful results on local walking conditions. </w:t>
      </w:r>
    </w:p>
    <w:p w14:paraId="268E4212" w14:textId="69DA5307" w:rsidR="0011579D" w:rsidRPr="00F76A6C" w:rsidRDefault="0011579D" w:rsidP="0011579D">
      <w:r w:rsidRPr="00F76A6C">
        <w:t xml:space="preserve">The </w:t>
      </w:r>
      <w:r w:rsidR="00757B74">
        <w:t>exposure assessment consisted of two parts</w:t>
      </w:r>
      <w:commentRangeStart w:id="172"/>
      <w:r w:rsidRPr="00F76A6C">
        <w:t>:</w:t>
      </w:r>
      <w:commentRangeEnd w:id="172"/>
      <w:r w:rsidR="009539B6">
        <w:rPr>
          <w:rStyle w:val="CommentReference"/>
        </w:rPr>
        <w:commentReference w:id="172"/>
      </w:r>
      <w:r w:rsidR="007B6ED8" w:rsidRPr="00F76A6C">
        <w:t xml:space="preserve"> </w:t>
      </w:r>
    </w:p>
    <w:p w14:paraId="28E854BC" w14:textId="42328AC0" w:rsidR="0011579D" w:rsidRPr="00F76A6C" w:rsidRDefault="00494F9B" w:rsidP="00E23A20">
      <w:pPr>
        <w:pStyle w:val="ListParagraph"/>
        <w:numPr>
          <w:ilvl w:val="0"/>
          <w:numId w:val="5"/>
        </w:numPr>
      </w:pPr>
      <w:r w:rsidRPr="00F76A6C">
        <w:t>Estimation</w:t>
      </w:r>
      <w:r w:rsidR="00DC15DB" w:rsidRPr="00F76A6C">
        <w:t xml:space="preserve"> of </w:t>
      </w:r>
      <w:r w:rsidR="00CA3029" w:rsidRPr="00F76A6C">
        <w:t xml:space="preserve">origin </w:t>
      </w:r>
      <w:r w:rsidR="009D4664" w:rsidRPr="00F76A6C">
        <w:t xml:space="preserve">(i.e. home) </w:t>
      </w:r>
      <w:r w:rsidR="00CA3029" w:rsidRPr="00F76A6C">
        <w:t xml:space="preserve">– PT stop </w:t>
      </w:r>
      <w:r w:rsidR="00E02042" w:rsidRPr="00F76A6C">
        <w:t>(</w:t>
      </w:r>
      <w:r w:rsidR="00CA3029" w:rsidRPr="00F76A6C">
        <w:t xml:space="preserve">or </w:t>
      </w:r>
      <w:r w:rsidR="00E02042" w:rsidRPr="00F76A6C">
        <w:t>commuting destination)</w:t>
      </w:r>
      <w:r w:rsidR="00DC15DB" w:rsidRPr="00F76A6C">
        <w:t xml:space="preserve"> </w:t>
      </w:r>
      <w:r w:rsidR="00773D5A" w:rsidRPr="00F76A6C">
        <w:t>walking routes</w:t>
      </w:r>
      <w:r w:rsidR="00CA3029" w:rsidRPr="00F76A6C">
        <w:t xml:space="preserve"> </w:t>
      </w:r>
      <w:r w:rsidR="00DC15DB" w:rsidRPr="00F76A6C">
        <w:t>and</w:t>
      </w:r>
      <w:r w:rsidR="00C84E76" w:rsidRPr="00F76A6C">
        <w:t xml:space="preserve"> </w:t>
      </w:r>
      <w:r w:rsidR="00DC15DB" w:rsidRPr="00F76A6C">
        <w:t>their utilization rates</w:t>
      </w:r>
      <w:r w:rsidR="00B871F4" w:rsidRPr="00F76A6C">
        <w:t xml:space="preserve"> (</w:t>
      </w:r>
      <w:r w:rsidR="00B871F4" w:rsidRPr="00F76A6C">
        <w:fldChar w:fldCharType="begin"/>
      </w:r>
      <w:r w:rsidR="00B871F4" w:rsidRPr="00F76A6C">
        <w:instrText xml:space="preserve"> REF _Ref9504158 \h </w:instrText>
      </w:r>
      <w:r w:rsidR="002B4138" w:rsidRPr="00F76A6C">
        <w:instrText xml:space="preserve"> \* MERGEFORMAT </w:instrText>
      </w:r>
      <w:r w:rsidR="00B871F4" w:rsidRPr="00F76A6C">
        <w:fldChar w:fldCharType="separate"/>
      </w:r>
      <w:r w:rsidR="004A4362" w:rsidRPr="00F76A6C">
        <w:t>Figure 19</w:t>
      </w:r>
      <w:r w:rsidR="00B871F4" w:rsidRPr="00F76A6C">
        <w:fldChar w:fldCharType="end"/>
      </w:r>
      <w:r w:rsidR="003573D4" w:rsidRPr="00F76A6C">
        <w:t>, chapter 3.7.2</w:t>
      </w:r>
      <w:r w:rsidR="00B871F4" w:rsidRPr="00F76A6C">
        <w:t>)</w:t>
      </w:r>
      <w:r w:rsidR="00CD050A">
        <w:t>;</w:t>
      </w:r>
    </w:p>
    <w:p w14:paraId="2D145ECB" w14:textId="55B8531F" w:rsidR="00DC15DB" w:rsidRPr="00F76A6C" w:rsidRDefault="00DC15DB" w:rsidP="00E23A20">
      <w:pPr>
        <w:pStyle w:val="ListParagraph"/>
        <w:numPr>
          <w:ilvl w:val="0"/>
          <w:numId w:val="5"/>
        </w:numPr>
      </w:pPr>
      <w:r w:rsidRPr="00F76A6C">
        <w:t xml:space="preserve">Assessment of pedestrians’ exposure to traffic noise </w:t>
      </w:r>
      <w:r w:rsidR="00227C60" w:rsidRPr="00F76A6C">
        <w:t xml:space="preserve">on </w:t>
      </w:r>
      <w:r w:rsidR="00A954DD" w:rsidRPr="00F76A6C">
        <w:t xml:space="preserve">shortest paths </w:t>
      </w:r>
      <w:r w:rsidRPr="00F76A6C">
        <w:t xml:space="preserve">from </w:t>
      </w:r>
      <w:r w:rsidR="00975B87" w:rsidRPr="00F76A6C">
        <w:t>origins</w:t>
      </w:r>
      <w:r w:rsidRPr="00F76A6C">
        <w:t xml:space="preserve"> to local </w:t>
      </w:r>
      <w:r w:rsidR="00C8748E" w:rsidRPr="00F76A6C">
        <w:t xml:space="preserve">PT </w:t>
      </w:r>
      <w:r w:rsidRPr="00F76A6C">
        <w:t xml:space="preserve">stops or </w:t>
      </w:r>
      <w:r w:rsidR="00191984" w:rsidRPr="00F76A6C">
        <w:t>commuting destinations</w:t>
      </w:r>
      <w:r w:rsidR="00385632" w:rsidRPr="00F76A6C">
        <w:t xml:space="preserve"> (</w:t>
      </w:r>
      <w:r w:rsidR="00385632" w:rsidRPr="00F76A6C">
        <w:fldChar w:fldCharType="begin"/>
      </w:r>
      <w:r w:rsidR="00385632" w:rsidRPr="00F76A6C">
        <w:instrText xml:space="preserve"> REF _Ref33897315 \h </w:instrText>
      </w:r>
      <w:r w:rsidR="002B4138" w:rsidRPr="00F76A6C">
        <w:instrText xml:space="preserve"> \* MERGEFORMAT </w:instrText>
      </w:r>
      <w:r w:rsidR="00385632" w:rsidRPr="00F76A6C">
        <w:fldChar w:fldCharType="separate"/>
      </w:r>
      <w:r w:rsidR="004A4362" w:rsidRPr="00F76A6C">
        <w:t>Figure 20</w:t>
      </w:r>
      <w:r w:rsidR="00385632" w:rsidRPr="00F76A6C">
        <w:fldChar w:fldCharType="end"/>
      </w:r>
      <w:r w:rsidR="003573D4" w:rsidRPr="00F76A6C">
        <w:t>, chapters 3.7.3 &amp; 3.7.</w:t>
      </w:r>
      <w:commentRangeStart w:id="173"/>
      <w:r w:rsidR="003573D4" w:rsidRPr="00F76A6C">
        <w:t>4</w:t>
      </w:r>
      <w:commentRangeEnd w:id="173"/>
      <w:r w:rsidR="00CD050A">
        <w:rPr>
          <w:rStyle w:val="CommentReference"/>
        </w:rPr>
        <w:commentReference w:id="173"/>
      </w:r>
      <w:r w:rsidR="00385632" w:rsidRPr="00F76A6C">
        <w:t>)</w:t>
      </w:r>
      <w:r w:rsidR="00CD050A">
        <w:t>.</w:t>
      </w:r>
    </w:p>
    <w:p w14:paraId="31EF78B6" w14:textId="77777777" w:rsidR="00FD4AB0" w:rsidRPr="00F76A6C" w:rsidRDefault="00FD4AB0" w:rsidP="00A0010E">
      <w:pPr>
        <w:keepNext/>
        <w:spacing w:before="360" w:after="0"/>
      </w:pPr>
      <w:r w:rsidRPr="00F76A6C">
        <w:rPr>
          <w:noProof/>
          <w:lang w:eastAsia="en-GB"/>
        </w:rPr>
        <w:lastRenderedPageBreak/>
        <w:drawing>
          <wp:inline distT="0" distB="0" distL="0" distR="0" wp14:anchorId="2E3AB177" wp14:editId="7B441C8C">
            <wp:extent cx="5605263" cy="6230113"/>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605263" cy="6230113"/>
                    </a:xfrm>
                    <a:prstGeom prst="rect">
                      <a:avLst/>
                    </a:prstGeom>
                    <a:ln>
                      <a:noFill/>
                    </a:ln>
                  </pic:spPr>
                </pic:pic>
              </a:graphicData>
            </a:graphic>
          </wp:inline>
        </w:drawing>
      </w:r>
    </w:p>
    <w:p w14:paraId="0CB828E1" w14:textId="5F6BBEC4" w:rsidR="00D21C90" w:rsidRPr="00F76A6C" w:rsidRDefault="00FD4AB0" w:rsidP="00020EA1">
      <w:pPr>
        <w:pStyle w:val="Caption"/>
      </w:pPr>
      <w:bookmarkStart w:id="174" w:name="_Ref9504158"/>
      <w:bookmarkStart w:id="175" w:name="_Toc38811659"/>
      <w:r w:rsidRPr="00F76A6C">
        <w:rPr>
          <w:b/>
          <w:bCs/>
        </w:rPr>
        <w:t xml:space="preserve">Figure </w:t>
      </w:r>
      <w:r w:rsidR="004F023F" w:rsidRPr="00F76A6C">
        <w:rPr>
          <w:b/>
          <w:bCs/>
        </w:rPr>
        <w:fldChar w:fldCharType="begin"/>
      </w:r>
      <w:r w:rsidR="004F023F" w:rsidRPr="00F76A6C">
        <w:rPr>
          <w:b/>
          <w:bCs/>
        </w:rPr>
        <w:instrText xml:space="preserve"> SEQ Figure \* ARABIC </w:instrText>
      </w:r>
      <w:r w:rsidR="004F023F" w:rsidRPr="00F76A6C">
        <w:rPr>
          <w:b/>
          <w:bCs/>
        </w:rPr>
        <w:fldChar w:fldCharType="separate"/>
      </w:r>
      <w:r w:rsidR="00DD51F5">
        <w:rPr>
          <w:b/>
          <w:bCs/>
          <w:noProof/>
        </w:rPr>
        <w:t>19</w:t>
      </w:r>
      <w:r w:rsidR="004F023F" w:rsidRPr="00F76A6C">
        <w:rPr>
          <w:b/>
          <w:bCs/>
        </w:rPr>
        <w:fldChar w:fldCharType="end"/>
      </w:r>
      <w:bookmarkEnd w:id="174"/>
      <w:r w:rsidRPr="00F76A6C">
        <w:rPr>
          <w:b/>
          <w:bCs/>
        </w:rPr>
        <w:t>.</w:t>
      </w:r>
      <w:r w:rsidRPr="00F76A6C">
        <w:t xml:space="preserve"> </w:t>
      </w:r>
      <w:commentRangeStart w:id="176"/>
      <w:r w:rsidRPr="00F76A6C">
        <w:t>Workflow</w:t>
      </w:r>
      <w:commentRangeEnd w:id="176"/>
      <w:r w:rsidR="00CD050A">
        <w:rPr>
          <w:rStyle w:val="CommentReference"/>
          <w:iCs w:val="0"/>
          <w:color w:val="auto"/>
        </w:rPr>
        <w:commentReference w:id="176"/>
      </w:r>
      <w:r w:rsidRPr="00F76A6C">
        <w:t xml:space="preserve"> of the analysis f</w:t>
      </w:r>
      <w:r w:rsidR="007974A0" w:rsidRPr="00F76A6C">
        <w:t xml:space="preserve">or </w:t>
      </w:r>
      <w:r w:rsidR="004A331B" w:rsidRPr="00F76A6C">
        <w:t>modeling</w:t>
      </w:r>
      <w:r w:rsidR="007974A0" w:rsidRPr="00F76A6C">
        <w:t xml:space="preserve"> origin – PT stop (or commuting destination) </w:t>
      </w:r>
      <w:r w:rsidR="00900867" w:rsidRPr="00F76A6C">
        <w:t>walking routes</w:t>
      </w:r>
      <w:r w:rsidR="007974A0" w:rsidRPr="00F76A6C">
        <w:t xml:space="preserve"> and estimating their utilization rates based on commuter flows</w:t>
      </w:r>
      <w:r w:rsidR="006319D4" w:rsidRPr="00F76A6C">
        <w:t xml:space="preserve"> (as in 3.7.2)</w:t>
      </w:r>
      <w:r w:rsidRPr="00F76A6C">
        <w:t>.</w:t>
      </w:r>
      <w:r w:rsidR="000A78BC" w:rsidRPr="00F76A6C">
        <w:t xml:space="preserve"> </w:t>
      </w:r>
      <w:r w:rsidR="004B4EA5" w:rsidRPr="00F76A6C">
        <w:t xml:space="preserve">I analyzed census based commuting flow data and </w:t>
      </w:r>
      <w:r w:rsidR="00D4066C" w:rsidRPr="00F76A6C">
        <w:t xml:space="preserve">extracted </w:t>
      </w:r>
      <w:r w:rsidR="006319D4" w:rsidRPr="00F76A6C">
        <w:t xml:space="preserve">the </w:t>
      </w:r>
      <w:r w:rsidR="004B4EA5" w:rsidRPr="00F76A6C">
        <w:t>first walks of planned public transport itineraries to commuting destinations.</w:t>
      </w:r>
      <w:r w:rsidR="000747F5" w:rsidRPr="00F76A6C">
        <w:t xml:space="preserve"> </w:t>
      </w:r>
      <w:r w:rsidR="00B63A79" w:rsidRPr="00F76A6C">
        <w:t>T</w:t>
      </w:r>
      <w:r w:rsidR="00620CA5" w:rsidRPr="00F76A6C">
        <w:t xml:space="preserve">hese first walks are referred to as </w:t>
      </w:r>
      <w:r w:rsidR="00620CA5" w:rsidRPr="00F76A6C">
        <w:rPr>
          <w:i/>
          <w:iCs w:val="0"/>
        </w:rPr>
        <w:t>local walk</w:t>
      </w:r>
      <w:r w:rsidR="00107FDE" w:rsidRPr="00F76A6C">
        <w:rPr>
          <w:i/>
          <w:iCs w:val="0"/>
        </w:rPr>
        <w:t>ing routes</w:t>
      </w:r>
      <w:r w:rsidR="00B63A79" w:rsidRPr="00F76A6C">
        <w:rPr>
          <w:i/>
          <w:iCs w:val="0"/>
        </w:rPr>
        <w:t xml:space="preserve"> </w:t>
      </w:r>
      <w:r w:rsidR="00B63A79" w:rsidRPr="00F76A6C">
        <w:t>in the study</w:t>
      </w:r>
      <w:r w:rsidR="00620CA5" w:rsidRPr="00F76A6C">
        <w:t>.</w:t>
      </w:r>
      <w:bookmarkEnd w:id="175"/>
      <w:r w:rsidR="008E54EE" w:rsidRPr="00F76A6C">
        <w:t xml:space="preserve"> </w:t>
      </w:r>
    </w:p>
    <w:p w14:paraId="17E9E156" w14:textId="77777777" w:rsidR="00754167" w:rsidRPr="00F76A6C" w:rsidRDefault="00754167" w:rsidP="00A0010E">
      <w:pPr>
        <w:keepNext/>
        <w:spacing w:before="360" w:after="0"/>
      </w:pPr>
      <w:r w:rsidRPr="00F76A6C">
        <w:rPr>
          <w:noProof/>
          <w:lang w:eastAsia="en-GB"/>
        </w:rPr>
        <w:lastRenderedPageBreak/>
        <w:drawing>
          <wp:inline distT="0" distB="0" distL="0" distR="0" wp14:anchorId="64FBCBCB" wp14:editId="3F761072">
            <wp:extent cx="4890910" cy="507990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890910" cy="5079904"/>
                    </a:xfrm>
                    <a:prstGeom prst="rect">
                      <a:avLst/>
                    </a:prstGeom>
                    <a:ln>
                      <a:noFill/>
                    </a:ln>
                  </pic:spPr>
                </pic:pic>
              </a:graphicData>
            </a:graphic>
          </wp:inline>
        </w:drawing>
      </w:r>
    </w:p>
    <w:p w14:paraId="37482D5F" w14:textId="0102A74D" w:rsidR="000115DA" w:rsidRPr="00F76A6C" w:rsidRDefault="00754167" w:rsidP="000115DA">
      <w:pPr>
        <w:pStyle w:val="TableCaption"/>
        <w:spacing w:before="120"/>
      </w:pPr>
      <w:bookmarkStart w:id="177" w:name="_Ref33897315"/>
      <w:bookmarkStart w:id="178" w:name="_Toc38811660"/>
      <w:r w:rsidRPr="00F76A6C">
        <w:rPr>
          <w:b/>
          <w:bCs/>
        </w:rPr>
        <w:t xml:space="preserve">Figure </w:t>
      </w:r>
      <w:r w:rsidR="004F023F" w:rsidRPr="00F76A6C">
        <w:rPr>
          <w:b/>
          <w:bCs/>
        </w:rPr>
        <w:fldChar w:fldCharType="begin"/>
      </w:r>
      <w:r w:rsidR="004F023F" w:rsidRPr="00F76A6C">
        <w:rPr>
          <w:b/>
          <w:bCs/>
        </w:rPr>
        <w:instrText xml:space="preserve"> SEQ Figure \* ARABIC </w:instrText>
      </w:r>
      <w:r w:rsidR="004F023F" w:rsidRPr="00F76A6C">
        <w:rPr>
          <w:b/>
          <w:bCs/>
        </w:rPr>
        <w:fldChar w:fldCharType="separate"/>
      </w:r>
      <w:r w:rsidR="00DD51F5">
        <w:rPr>
          <w:b/>
          <w:bCs/>
          <w:noProof/>
        </w:rPr>
        <w:t>20</w:t>
      </w:r>
      <w:r w:rsidR="004F023F" w:rsidRPr="00F76A6C">
        <w:rPr>
          <w:b/>
          <w:bCs/>
        </w:rPr>
        <w:fldChar w:fldCharType="end"/>
      </w:r>
      <w:bookmarkEnd w:id="177"/>
      <w:r w:rsidRPr="00F76A6C">
        <w:rPr>
          <w:b/>
          <w:bCs/>
        </w:rPr>
        <w:t>.</w:t>
      </w:r>
      <w:r w:rsidRPr="00F76A6C">
        <w:t xml:space="preserve"> Workflow of the </w:t>
      </w:r>
      <w:r w:rsidR="001C1705" w:rsidRPr="00F76A6C">
        <w:t xml:space="preserve">analysis for </w:t>
      </w:r>
      <w:r w:rsidR="00DA55E8" w:rsidRPr="00F76A6C">
        <w:t xml:space="preserve">1) </w:t>
      </w:r>
      <w:r w:rsidR="001C1705" w:rsidRPr="00F76A6C">
        <w:t xml:space="preserve">calculating </w:t>
      </w:r>
      <w:r w:rsidR="00DA55E8" w:rsidRPr="00F76A6C">
        <w:t xml:space="preserve">short and quiet </w:t>
      </w:r>
      <w:r w:rsidR="000D6F25" w:rsidRPr="00F76A6C">
        <w:t xml:space="preserve">paths </w:t>
      </w:r>
      <w:r w:rsidR="00475F1B" w:rsidRPr="00F76A6C">
        <w:t>for</w:t>
      </w:r>
      <w:r w:rsidR="00D80438" w:rsidRPr="00F76A6C">
        <w:t xml:space="preserve"> </w:t>
      </w:r>
      <w:r w:rsidR="00475F1B" w:rsidRPr="00F76A6C">
        <w:t>local walking routes (3.7.3)</w:t>
      </w:r>
      <w:r w:rsidR="001D18B4" w:rsidRPr="00F76A6C">
        <w:t xml:space="preserve">, </w:t>
      </w:r>
      <w:r w:rsidR="00343093" w:rsidRPr="00F76A6C">
        <w:br/>
      </w:r>
      <w:r w:rsidR="00DA55E8" w:rsidRPr="00F76A6C">
        <w:t xml:space="preserve">2) assessing </w:t>
      </w:r>
      <w:r w:rsidR="001D18B4" w:rsidRPr="00F76A6C">
        <w:t xml:space="preserve">exposures to traffic noise on the paths </w:t>
      </w:r>
      <w:r w:rsidR="00343093" w:rsidRPr="00F76A6C">
        <w:t>(3.7.4)</w:t>
      </w:r>
      <w:r w:rsidR="00A36647">
        <w:t xml:space="preserve"> </w:t>
      </w:r>
      <w:r w:rsidR="001D18B4" w:rsidRPr="00F76A6C">
        <w:t xml:space="preserve">and 3) assessing </w:t>
      </w:r>
      <w:r w:rsidR="00DA55E8" w:rsidRPr="00F76A6C">
        <w:t xml:space="preserve">achievable reductions in traffic noise </w:t>
      </w:r>
      <w:r w:rsidR="001D18B4" w:rsidRPr="00F76A6C">
        <w:t xml:space="preserve">exposure </w:t>
      </w:r>
      <w:r w:rsidR="00DA55E8" w:rsidRPr="00F76A6C">
        <w:t>by taking quiet paths</w:t>
      </w:r>
      <w:r w:rsidR="00D42B2B" w:rsidRPr="00F76A6C">
        <w:t xml:space="preserve"> (3.8)</w:t>
      </w:r>
      <w:r w:rsidR="00DA55E8" w:rsidRPr="00F76A6C">
        <w:t>.</w:t>
      </w:r>
      <w:bookmarkEnd w:id="178"/>
      <w:r w:rsidR="009C324A" w:rsidRPr="00F76A6C">
        <w:t xml:space="preserve"> </w:t>
      </w:r>
      <w:r w:rsidR="003209FB" w:rsidRPr="00F76A6C">
        <w:br/>
      </w:r>
    </w:p>
    <w:p w14:paraId="0B3BAEBA" w14:textId="18DCCE90" w:rsidR="00E64C51" w:rsidRPr="00F76A6C" w:rsidRDefault="003507BD" w:rsidP="00942B90">
      <w:pPr>
        <w:pStyle w:val="Heading3"/>
      </w:pPr>
      <w:bookmarkStart w:id="179" w:name="_Toc39589999"/>
      <w:r w:rsidRPr="00F76A6C">
        <w:t>Estimating local walking routes by PT commutes</w:t>
      </w:r>
      <w:bookmarkEnd w:id="179"/>
    </w:p>
    <w:p w14:paraId="3C3C6BCC" w14:textId="1AD2CACB" w:rsidR="00EE5A8D" w:rsidRPr="00F76A6C" w:rsidRDefault="00392304" w:rsidP="002B037D">
      <w:r w:rsidRPr="00F76A6C">
        <w:t>Local walking routes to</w:t>
      </w:r>
      <w:r w:rsidR="00941A7E" w:rsidRPr="00F76A6C">
        <w:t xml:space="preserve"> </w:t>
      </w:r>
      <w:r w:rsidR="00FE12B3" w:rsidRPr="00F76A6C">
        <w:t xml:space="preserve">public transport </w:t>
      </w:r>
      <w:r w:rsidR="00217339" w:rsidRPr="00F76A6C">
        <w:t>stop</w:t>
      </w:r>
      <w:r w:rsidR="005A5079" w:rsidRPr="00F76A6C">
        <w:t>s</w:t>
      </w:r>
      <w:r w:rsidR="002B037D" w:rsidRPr="00F76A6C">
        <w:t xml:space="preserve"> </w:t>
      </w:r>
      <w:r w:rsidR="00C2003C" w:rsidRPr="00F76A6C">
        <w:t xml:space="preserve">(PT stops) </w:t>
      </w:r>
      <w:r w:rsidR="00217339" w:rsidRPr="00F76A6C">
        <w:t xml:space="preserve">or commuting destinations </w:t>
      </w:r>
      <w:r w:rsidR="002B037D" w:rsidRPr="00F76A6C">
        <w:t xml:space="preserve">were </w:t>
      </w:r>
      <w:r w:rsidR="00F05EF8" w:rsidRPr="00F76A6C">
        <w:t>estimated</w:t>
      </w:r>
      <w:r w:rsidR="002B037D" w:rsidRPr="00F76A6C">
        <w:t xml:space="preserve"> </w:t>
      </w:r>
      <w:r w:rsidR="00ED1C9C" w:rsidRPr="00F76A6C">
        <w:t xml:space="preserve">as a result of an </w:t>
      </w:r>
      <w:r w:rsidR="002B037D" w:rsidRPr="00F76A6C">
        <w:t xml:space="preserve">extensive </w:t>
      </w:r>
      <w:r w:rsidR="009922A8" w:rsidRPr="00F76A6C">
        <w:t>public transport itinerary planning</w:t>
      </w:r>
      <w:r w:rsidR="002B037D" w:rsidRPr="00F76A6C">
        <w:t xml:space="preserve"> analysis</w:t>
      </w:r>
      <w:r w:rsidR="00242F31" w:rsidRPr="00F76A6C">
        <w:t xml:space="preserve"> (</w:t>
      </w:r>
      <w:r w:rsidR="00242F31" w:rsidRPr="00F76A6C">
        <w:fldChar w:fldCharType="begin"/>
      </w:r>
      <w:r w:rsidR="00242F31" w:rsidRPr="00F76A6C">
        <w:instrText xml:space="preserve"> REF _Ref9504158 \h </w:instrText>
      </w:r>
      <w:r w:rsidR="00CD6FE5" w:rsidRPr="00F76A6C">
        <w:instrText xml:space="preserve"> \* MERGEFORMAT </w:instrText>
      </w:r>
      <w:r w:rsidR="00242F31" w:rsidRPr="00F76A6C">
        <w:fldChar w:fldCharType="separate"/>
      </w:r>
      <w:r w:rsidR="004A4362" w:rsidRPr="00F76A6C">
        <w:t>Figure 19</w:t>
      </w:r>
      <w:r w:rsidR="00242F31" w:rsidRPr="00F76A6C">
        <w:fldChar w:fldCharType="end"/>
      </w:r>
      <w:r w:rsidR="00242F31" w:rsidRPr="00F76A6C">
        <w:t>)</w:t>
      </w:r>
      <w:r w:rsidR="002B037D" w:rsidRPr="00F76A6C">
        <w:t xml:space="preserve">. </w:t>
      </w:r>
      <w:r w:rsidR="00523928" w:rsidRPr="00F76A6C">
        <w:t xml:space="preserve">In </w:t>
      </w:r>
      <w:r w:rsidR="00A667EA" w:rsidRPr="00F76A6C">
        <w:t xml:space="preserve">this </w:t>
      </w:r>
      <w:r w:rsidR="00523928" w:rsidRPr="00F76A6C">
        <w:t>chapter</w:t>
      </w:r>
      <w:r w:rsidR="00D14413" w:rsidRPr="00F76A6C">
        <w:t>,</w:t>
      </w:r>
      <w:r w:rsidR="00F3239C" w:rsidRPr="00F76A6C">
        <w:t xml:space="preserve"> the </w:t>
      </w:r>
      <w:r w:rsidR="00D66DB6" w:rsidRPr="00F76A6C">
        <w:t xml:space="preserve">necessary </w:t>
      </w:r>
      <w:r w:rsidR="00F3239C" w:rsidRPr="00F76A6C">
        <w:t xml:space="preserve">steps </w:t>
      </w:r>
      <w:r w:rsidR="007915BE" w:rsidRPr="00F76A6C">
        <w:t xml:space="preserve">that </w:t>
      </w:r>
      <w:r w:rsidR="00D30FEA" w:rsidRPr="00F76A6C">
        <w:t>were</w:t>
      </w:r>
      <w:r w:rsidR="007915BE" w:rsidRPr="00F76A6C">
        <w:t xml:space="preserve"> </w:t>
      </w:r>
      <w:r w:rsidR="00F3239C" w:rsidRPr="00F76A6C">
        <w:t xml:space="preserve">required </w:t>
      </w:r>
      <w:r w:rsidR="000A4394" w:rsidRPr="00F76A6C">
        <w:t xml:space="preserve">for determining commuting destinations </w:t>
      </w:r>
      <w:r w:rsidR="000057ED" w:rsidRPr="00F76A6C">
        <w:t>from</w:t>
      </w:r>
      <w:r w:rsidR="000A4394" w:rsidRPr="00F76A6C">
        <w:t xml:space="preserve"> </w:t>
      </w:r>
      <w:r w:rsidR="000A4394" w:rsidRPr="00F76A6C">
        <w:rPr>
          <w:i/>
          <w:iCs/>
        </w:rPr>
        <w:t>one</w:t>
      </w:r>
      <w:r w:rsidR="000A4394" w:rsidRPr="00F76A6C">
        <w:t xml:space="preserve"> origin</w:t>
      </w:r>
      <w:r w:rsidR="00B04787" w:rsidRPr="00F76A6C">
        <w:t xml:space="preserve"> (i.e. home location) </w:t>
      </w:r>
      <w:r w:rsidR="000A4394" w:rsidRPr="00F76A6C">
        <w:t>are described</w:t>
      </w:r>
      <w:r w:rsidR="00D14413" w:rsidRPr="00F76A6C">
        <w:t>.</w:t>
      </w:r>
      <w:r w:rsidR="005663EE" w:rsidRPr="00F76A6C">
        <w:t xml:space="preserve"> The </w:t>
      </w:r>
      <w:r w:rsidR="00F263EB" w:rsidRPr="00F76A6C">
        <w:t xml:space="preserve">full </w:t>
      </w:r>
      <w:r w:rsidR="005663EE" w:rsidRPr="00F76A6C">
        <w:t>iteration of the analysis</w:t>
      </w:r>
      <w:r w:rsidR="00845A0F" w:rsidRPr="00F76A6C">
        <w:t xml:space="preserve"> </w:t>
      </w:r>
      <w:r w:rsidR="00B455B0" w:rsidRPr="00F76A6C">
        <w:t>(</w:t>
      </w:r>
      <w:r w:rsidR="00367DFF" w:rsidRPr="00F76A6C">
        <w:t xml:space="preserve">for </w:t>
      </w:r>
      <w:r w:rsidR="00845A0F" w:rsidRPr="00F76A6C">
        <w:t>all origins</w:t>
      </w:r>
      <w:r w:rsidR="00B455B0" w:rsidRPr="00F76A6C">
        <w:t>)</w:t>
      </w:r>
      <w:r w:rsidR="005663EE" w:rsidRPr="00F76A6C">
        <w:t xml:space="preserve"> is illustrated in </w:t>
      </w:r>
      <w:r w:rsidR="00EC2991" w:rsidRPr="00F76A6C">
        <w:fldChar w:fldCharType="begin"/>
      </w:r>
      <w:r w:rsidR="00EC2991" w:rsidRPr="00F76A6C">
        <w:instrText xml:space="preserve"> REF _Ref9504158 \h </w:instrText>
      </w:r>
      <w:r w:rsidR="00CD6FE5" w:rsidRPr="00F76A6C">
        <w:instrText xml:space="preserve"> \* MERGEFORMAT </w:instrText>
      </w:r>
      <w:r w:rsidR="00EC2991" w:rsidRPr="00F76A6C">
        <w:fldChar w:fldCharType="separate"/>
      </w:r>
      <w:r w:rsidR="004A4362" w:rsidRPr="00F76A6C">
        <w:t>Figure 19</w:t>
      </w:r>
      <w:r w:rsidR="00EC2991" w:rsidRPr="00F76A6C">
        <w:fldChar w:fldCharType="end"/>
      </w:r>
      <w:r w:rsidR="005663EE" w:rsidRPr="00F76A6C">
        <w:t xml:space="preserve">. </w:t>
      </w:r>
    </w:p>
    <w:p w14:paraId="129CC124" w14:textId="23BA9322" w:rsidR="00515FE2" w:rsidRPr="00F76A6C" w:rsidRDefault="000B7DE6" w:rsidP="002B037D">
      <w:r w:rsidRPr="00F76A6C">
        <w:t xml:space="preserve">The </w:t>
      </w:r>
      <w:r w:rsidR="00DA6C2B" w:rsidRPr="00F76A6C">
        <w:t xml:space="preserve">real </w:t>
      </w:r>
      <w:r w:rsidRPr="00F76A6C">
        <w:t xml:space="preserve">commuting destinations </w:t>
      </w:r>
      <w:r w:rsidR="00CA2347" w:rsidRPr="00F76A6C">
        <w:t>(</w:t>
      </w:r>
      <w:r w:rsidR="00DA6C2B" w:rsidRPr="00F76A6C">
        <w:t xml:space="preserve">by the commuting </w:t>
      </w:r>
      <w:r w:rsidRPr="00F76A6C">
        <w:t>data</w:t>
      </w:r>
      <w:r w:rsidR="00CA2347" w:rsidRPr="00F76A6C">
        <w:t>)</w:t>
      </w:r>
      <w:r w:rsidRPr="00F76A6C">
        <w:t xml:space="preserve"> </w:t>
      </w:r>
      <w:r w:rsidR="007B2B35" w:rsidRPr="00F76A6C">
        <w:t xml:space="preserve">were </w:t>
      </w:r>
      <w:r w:rsidR="00966BCD" w:rsidRPr="00F76A6C">
        <w:t>selected</w:t>
      </w:r>
      <w:r w:rsidR="007B2B35" w:rsidRPr="00F76A6C">
        <w:t xml:space="preserve"> as destinations for all </w:t>
      </w:r>
      <w:r w:rsidR="00F004A0" w:rsidRPr="00F76A6C">
        <w:t xml:space="preserve">commuting destinations </w:t>
      </w:r>
      <w:r w:rsidR="007B2B35" w:rsidRPr="00F76A6C">
        <w:t>closer than 3 km</w:t>
      </w:r>
      <w:r w:rsidR="000D1542" w:rsidRPr="00F76A6C">
        <w:t xml:space="preserve"> </w:t>
      </w:r>
      <w:r w:rsidR="007B2B35" w:rsidRPr="00F76A6C">
        <w:t xml:space="preserve">from the origin. </w:t>
      </w:r>
      <w:r w:rsidR="00293C32" w:rsidRPr="00F76A6C">
        <w:t>In order to</w:t>
      </w:r>
      <w:r w:rsidR="00F50481" w:rsidRPr="00F76A6C">
        <w:t xml:space="preserve"> limit the number of routing requests</w:t>
      </w:r>
      <w:r w:rsidR="006D535E" w:rsidRPr="00F76A6C">
        <w:t xml:space="preserve"> to Digitransit API</w:t>
      </w:r>
      <w:r w:rsidR="00C1576F" w:rsidRPr="00F76A6C">
        <w:t xml:space="preserve"> (</w:t>
      </w:r>
      <w:r w:rsidR="00C714AD" w:rsidRPr="00F76A6C">
        <w:t xml:space="preserve">i.e. the </w:t>
      </w:r>
      <w:r w:rsidR="00C1576F" w:rsidRPr="00F76A6C">
        <w:t>route planner service of HRT)</w:t>
      </w:r>
      <w:r w:rsidR="00F50481" w:rsidRPr="00F76A6C">
        <w:t xml:space="preserve">, distant </w:t>
      </w:r>
      <w:r w:rsidR="00900CEC" w:rsidRPr="00F76A6C">
        <w:t xml:space="preserve">commuting destinations </w:t>
      </w:r>
      <w:r w:rsidR="00F50481" w:rsidRPr="00F76A6C">
        <w:t>(</w:t>
      </w:r>
      <w:r w:rsidR="00DD4239" w:rsidRPr="00F76A6C">
        <w:t xml:space="preserve">farther </w:t>
      </w:r>
      <w:r w:rsidR="008B594D" w:rsidRPr="00F76A6C">
        <w:t xml:space="preserve">than 3 km from the </w:t>
      </w:r>
      <w:r w:rsidR="00F50481" w:rsidRPr="00F76A6C">
        <w:t>origin) were aggregated by city district</w:t>
      </w:r>
      <w:r w:rsidR="005433F6" w:rsidRPr="00F76A6C">
        <w:t>s</w:t>
      </w:r>
      <w:r w:rsidR="00CD7F2C" w:rsidRPr="00F76A6C">
        <w:t>.</w:t>
      </w:r>
      <w:r w:rsidR="00202E1F" w:rsidRPr="00F76A6C">
        <w:t xml:space="preserve"> </w:t>
      </w:r>
      <w:r w:rsidR="00CD7F2C" w:rsidRPr="00F76A6C">
        <w:t>T</w:t>
      </w:r>
      <w:r w:rsidR="00202E1F" w:rsidRPr="00F76A6C">
        <w:t>he center</w:t>
      </w:r>
      <w:r w:rsidR="00CD7F2C" w:rsidRPr="00F76A6C">
        <w:t>s</w:t>
      </w:r>
      <w:r w:rsidR="00202E1F" w:rsidRPr="00F76A6C">
        <w:t xml:space="preserve"> of the district</w:t>
      </w:r>
      <w:r w:rsidR="00CD7F2C" w:rsidRPr="00F76A6C">
        <w:t>s</w:t>
      </w:r>
      <w:r w:rsidR="00202E1F" w:rsidRPr="00F76A6C">
        <w:t xml:space="preserve"> </w:t>
      </w:r>
      <w:r w:rsidR="00CD7F2C" w:rsidRPr="00F76A6C">
        <w:t xml:space="preserve">were </w:t>
      </w:r>
      <w:r w:rsidR="005433F6" w:rsidRPr="00F76A6C">
        <w:lastRenderedPageBreak/>
        <w:t xml:space="preserve">then </w:t>
      </w:r>
      <w:r w:rsidR="00202E1F" w:rsidRPr="00F76A6C">
        <w:t xml:space="preserve">used as the </w:t>
      </w:r>
      <w:r w:rsidR="00AA2C42" w:rsidRPr="00F76A6C">
        <w:t>commuting destination</w:t>
      </w:r>
      <w:r w:rsidR="005E1234" w:rsidRPr="00F76A6C">
        <w:t>s</w:t>
      </w:r>
      <w:r w:rsidR="008E0F1E" w:rsidRPr="00F76A6C">
        <w:t xml:space="preserve"> for the distant workplaces</w:t>
      </w:r>
      <w:r w:rsidR="000825DC" w:rsidRPr="00F76A6C">
        <w:t xml:space="preserve"> (</w:t>
      </w:r>
      <w:r w:rsidR="000825DC" w:rsidRPr="00F76A6C">
        <w:fldChar w:fldCharType="begin"/>
      </w:r>
      <w:r w:rsidR="000825DC" w:rsidRPr="00F76A6C">
        <w:instrText xml:space="preserve"> REF _Ref37490842 \h </w:instrText>
      </w:r>
      <w:r w:rsidR="00CD6FE5" w:rsidRPr="00F76A6C">
        <w:instrText xml:space="preserve"> \* MERGEFORMAT </w:instrText>
      </w:r>
      <w:r w:rsidR="000825DC" w:rsidRPr="00F76A6C">
        <w:fldChar w:fldCharType="separate"/>
      </w:r>
      <w:r w:rsidR="004A4362" w:rsidRPr="00F76A6C">
        <w:t>Figure 21</w:t>
      </w:r>
      <w:r w:rsidR="000825DC" w:rsidRPr="00F76A6C">
        <w:fldChar w:fldCharType="end"/>
      </w:r>
      <w:r w:rsidR="000825DC" w:rsidRPr="00F76A6C">
        <w:t>)</w:t>
      </w:r>
      <w:r w:rsidR="00F50481" w:rsidRPr="00F76A6C">
        <w:t>.</w:t>
      </w:r>
      <w:r w:rsidR="00A9460A" w:rsidRPr="00F76A6C">
        <w:t xml:space="preserve"> </w:t>
      </w:r>
      <w:r w:rsidR="00202E1F" w:rsidRPr="00F76A6C">
        <w:t xml:space="preserve">The following </w:t>
      </w:r>
      <w:r w:rsidR="00F71A9B" w:rsidRPr="00F76A6C">
        <w:t xml:space="preserve">sequence of </w:t>
      </w:r>
      <w:r w:rsidR="00202E1F" w:rsidRPr="00F76A6C">
        <w:t xml:space="preserve">GIS analysis was used to adjust </w:t>
      </w:r>
      <w:r w:rsidR="00D702A5" w:rsidRPr="00F76A6C">
        <w:t xml:space="preserve">the </w:t>
      </w:r>
      <w:r w:rsidR="00AF4359" w:rsidRPr="00F76A6C">
        <w:t xml:space="preserve">center of each district </w:t>
      </w:r>
      <w:r w:rsidR="00202E1F" w:rsidRPr="00F76A6C">
        <w:t xml:space="preserve">to better represent </w:t>
      </w:r>
      <w:r w:rsidR="00A31C2A" w:rsidRPr="00F76A6C">
        <w:t xml:space="preserve">a </w:t>
      </w:r>
      <w:r w:rsidR="00F74201" w:rsidRPr="00F76A6C">
        <w:t>“</w:t>
      </w:r>
      <w:r w:rsidR="00202E1F" w:rsidRPr="00F76A6C">
        <w:t>central workplace</w:t>
      </w:r>
      <w:r w:rsidR="00393D73" w:rsidRPr="00F76A6C">
        <w:t xml:space="preserve"> locatio</w:t>
      </w:r>
      <w:r w:rsidR="00B05C16" w:rsidRPr="00F76A6C">
        <w:t>n</w:t>
      </w:r>
      <w:r w:rsidR="00F74201" w:rsidRPr="00F76A6C">
        <w:t>”</w:t>
      </w:r>
      <w:r w:rsidR="005624D8" w:rsidRPr="00F76A6C">
        <w:t xml:space="preserve"> and </w:t>
      </w:r>
      <w:r w:rsidR="003071AD" w:rsidRPr="00F76A6C">
        <w:t xml:space="preserve">to </w:t>
      </w:r>
      <w:r w:rsidR="005624D8" w:rsidRPr="00F76A6C">
        <w:t xml:space="preserve">ensure that </w:t>
      </w:r>
      <w:r w:rsidR="004A351F" w:rsidRPr="00F76A6C">
        <w:t xml:space="preserve">it is </w:t>
      </w:r>
      <w:r w:rsidR="005624D8" w:rsidRPr="00F76A6C">
        <w:t xml:space="preserve">located </w:t>
      </w:r>
      <w:r w:rsidR="0050109A" w:rsidRPr="00F76A6C">
        <w:t xml:space="preserve">in </w:t>
      </w:r>
      <w:r w:rsidR="004A351F" w:rsidRPr="00F76A6C">
        <w:t xml:space="preserve">an </w:t>
      </w:r>
      <w:r w:rsidR="005624D8" w:rsidRPr="00F76A6C">
        <w:t xml:space="preserve">accessible </w:t>
      </w:r>
      <w:r w:rsidR="0050109A" w:rsidRPr="00F76A6C">
        <w:t xml:space="preserve">part of the </w:t>
      </w:r>
      <w:r w:rsidR="005624D8" w:rsidRPr="00F76A6C">
        <w:t>street network</w:t>
      </w:r>
      <w:r w:rsidR="00202E1F" w:rsidRPr="00F76A6C">
        <w:t>:</w:t>
      </w:r>
      <w:r w:rsidR="007C265F" w:rsidRPr="00F76A6C">
        <w:t xml:space="preserve"> </w:t>
      </w:r>
    </w:p>
    <w:p w14:paraId="452C0563" w14:textId="28C545E8" w:rsidR="00202E1F" w:rsidRPr="00F76A6C" w:rsidRDefault="00202E1F" w:rsidP="00E23A20">
      <w:pPr>
        <w:pStyle w:val="ListParagraph"/>
        <w:numPr>
          <w:ilvl w:val="0"/>
          <w:numId w:val="7"/>
        </w:numPr>
      </w:pPr>
      <w:r w:rsidRPr="00F76A6C">
        <w:t xml:space="preserve">Create </w:t>
      </w:r>
      <w:r w:rsidR="00A64462" w:rsidRPr="00F76A6C">
        <w:t xml:space="preserve">a </w:t>
      </w:r>
      <w:r w:rsidRPr="00F76A6C">
        <w:t xml:space="preserve">convex hull polygon </w:t>
      </w:r>
      <w:r w:rsidR="00300AC5" w:rsidRPr="00F76A6C">
        <w:t>by</w:t>
      </w:r>
      <w:r w:rsidRPr="00F76A6C">
        <w:t xml:space="preserve"> the </w:t>
      </w:r>
      <w:r w:rsidR="00D540EF" w:rsidRPr="00F76A6C">
        <w:t xml:space="preserve">commuting destinations </w:t>
      </w:r>
      <w:r w:rsidR="00260143" w:rsidRPr="00F76A6C">
        <w:t>of</w:t>
      </w:r>
      <w:r w:rsidRPr="00F76A6C">
        <w:t xml:space="preserve"> the district</w:t>
      </w:r>
      <w:r w:rsidR="00820165">
        <w:t>;</w:t>
      </w:r>
    </w:p>
    <w:p w14:paraId="36D082B5" w14:textId="15F8D4E7" w:rsidR="00202E1F" w:rsidRPr="00F76A6C" w:rsidRDefault="00202E1F" w:rsidP="00E23A20">
      <w:pPr>
        <w:pStyle w:val="ListParagraph"/>
        <w:numPr>
          <w:ilvl w:val="0"/>
          <w:numId w:val="7"/>
        </w:numPr>
      </w:pPr>
      <w:r w:rsidRPr="00F76A6C">
        <w:t>Calculate</w:t>
      </w:r>
      <w:r w:rsidR="005600CA" w:rsidRPr="00F76A6C">
        <w:t xml:space="preserve"> a</w:t>
      </w:r>
      <w:r w:rsidRPr="00F76A6C">
        <w:t xml:space="preserve"> center of gravity for the convex hull polygon</w:t>
      </w:r>
      <w:r w:rsidR="00820165">
        <w:t>;</w:t>
      </w:r>
    </w:p>
    <w:p w14:paraId="11DD0419" w14:textId="6D2EF6B3" w:rsidR="00202E1F" w:rsidRPr="00F76A6C" w:rsidRDefault="00202E1F" w:rsidP="00E23A20">
      <w:pPr>
        <w:pStyle w:val="ListParagraph"/>
        <w:numPr>
          <w:ilvl w:val="0"/>
          <w:numId w:val="7"/>
        </w:numPr>
      </w:pPr>
      <w:r w:rsidRPr="00F76A6C">
        <w:t>Calculate distance</w:t>
      </w:r>
      <w:r w:rsidR="00C07F03" w:rsidRPr="00F76A6C">
        <w:t>s</w:t>
      </w:r>
      <w:r w:rsidRPr="00F76A6C">
        <w:t xml:space="preserve"> from </w:t>
      </w:r>
      <w:r w:rsidR="00C07F03" w:rsidRPr="00F76A6C">
        <w:t xml:space="preserve">the </w:t>
      </w:r>
      <w:r w:rsidR="00347E5B" w:rsidRPr="00F76A6C">
        <w:t xml:space="preserve">commuting destinations </w:t>
      </w:r>
      <w:r w:rsidRPr="00F76A6C">
        <w:t>(</w:t>
      </w:r>
      <w:r w:rsidR="00C07F03" w:rsidRPr="00F76A6C">
        <w:t>of</w:t>
      </w:r>
      <w:r w:rsidRPr="00F76A6C">
        <w:t xml:space="preserve"> the district) to the cente</w:t>
      </w:r>
      <w:r w:rsidR="00D979F3" w:rsidRPr="00F76A6C">
        <w:t>r</w:t>
      </w:r>
      <w:r w:rsidR="00347E5B" w:rsidRPr="00F76A6C">
        <w:t xml:space="preserve"> of gravity</w:t>
      </w:r>
      <w:r w:rsidR="00820165">
        <w:t>;</w:t>
      </w:r>
    </w:p>
    <w:p w14:paraId="2D095041" w14:textId="2FDDE710" w:rsidR="00202E1F" w:rsidRPr="00F76A6C" w:rsidRDefault="00202E1F" w:rsidP="00E23A20">
      <w:pPr>
        <w:pStyle w:val="ListParagraph"/>
        <w:numPr>
          <w:ilvl w:val="0"/>
          <w:numId w:val="7"/>
        </w:numPr>
      </w:pPr>
      <w:r w:rsidRPr="00F76A6C">
        <w:t xml:space="preserve">Select </w:t>
      </w:r>
      <w:r w:rsidR="00B60B80" w:rsidRPr="00F76A6C">
        <w:t>the “central workplace location” as the</w:t>
      </w:r>
      <w:r w:rsidR="005F066E" w:rsidRPr="00F76A6C">
        <w:t xml:space="preserve"> commuting destination closest to the center of gravity</w:t>
      </w:r>
      <w:r w:rsidR="00820165">
        <w:t>.</w:t>
      </w:r>
    </w:p>
    <w:p w14:paraId="09AF6E54" w14:textId="77777777" w:rsidR="00044E9B" w:rsidRPr="00F76A6C" w:rsidRDefault="00044E9B" w:rsidP="008E3493">
      <w:pPr>
        <w:keepNext/>
        <w:spacing w:before="360" w:after="120"/>
      </w:pPr>
      <w:r w:rsidRPr="00F76A6C">
        <w:rPr>
          <w:noProof/>
          <w:lang w:eastAsia="en-GB"/>
        </w:rPr>
        <w:drawing>
          <wp:inline distT="0" distB="0" distL="0" distR="0" wp14:anchorId="651233F9" wp14:editId="405F7697">
            <wp:extent cx="6018449" cy="5315505"/>
            <wp:effectExtent l="12700" t="12700" r="14605" b="19050"/>
            <wp:docPr id="47" name="Picture 4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tudy_area_commutes.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027703" cy="5323678"/>
                    </a:xfrm>
                    <a:prstGeom prst="rect">
                      <a:avLst/>
                    </a:prstGeom>
                    <a:ln>
                      <a:solidFill>
                        <a:schemeClr val="tx1"/>
                      </a:solidFill>
                    </a:ln>
                  </pic:spPr>
                </pic:pic>
              </a:graphicData>
            </a:graphic>
          </wp:inline>
        </w:drawing>
      </w:r>
    </w:p>
    <w:p w14:paraId="6E1DFA5D" w14:textId="3C9EE45D" w:rsidR="00044E9B" w:rsidRPr="00F76A6C" w:rsidRDefault="00044E9B" w:rsidP="00C71B65">
      <w:pPr>
        <w:pStyle w:val="Caption"/>
      </w:pPr>
      <w:bookmarkStart w:id="180" w:name="_Ref37490842"/>
      <w:bookmarkStart w:id="181" w:name="_Toc38811661"/>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21</w:t>
      </w:r>
      <w:r w:rsidRPr="00F76A6C">
        <w:rPr>
          <w:b/>
          <w:bCs/>
        </w:rPr>
        <w:fldChar w:fldCharType="end"/>
      </w:r>
      <w:bookmarkEnd w:id="180"/>
      <w:r w:rsidRPr="00F76A6C">
        <w:rPr>
          <w:b/>
          <w:bCs/>
        </w:rPr>
        <w:t>.</w:t>
      </w:r>
      <w:r w:rsidRPr="00F76A6C">
        <w:t xml:space="preserve"> Extent of the itinerary planning analysis by commuting flow data. </w:t>
      </w:r>
      <w:r w:rsidR="00971B43" w:rsidRPr="00F76A6C">
        <w:t>In the Helsinki case study, I assessed exposure to noise</w:t>
      </w:r>
      <w:r w:rsidR="00CB3C44" w:rsidRPr="00F76A6C">
        <w:t xml:space="preserve"> during commutes originating within the municipality (marked with red)</w:t>
      </w:r>
      <w:r w:rsidR="00116CDF" w:rsidRPr="00F76A6C">
        <w:t>. In the analysis, public transport itineraries were planned for all commutes and first walks of the travel chains were extracted for noise exposure assessment.</w:t>
      </w:r>
      <w:r w:rsidR="00152396" w:rsidRPr="00F76A6C">
        <w:t xml:space="preserve"> The point symbols represent “central workplace location” of each city district.</w:t>
      </w:r>
      <w:bookmarkEnd w:id="181"/>
      <w:r w:rsidR="00152396" w:rsidRPr="00F76A6C">
        <w:t xml:space="preserve"> </w:t>
      </w:r>
    </w:p>
    <w:p w14:paraId="3117881F" w14:textId="1E259882" w:rsidR="002B037D" w:rsidRPr="00F76A6C" w:rsidRDefault="003652A4" w:rsidP="002B037D">
      <w:r w:rsidRPr="00F76A6C">
        <w:lastRenderedPageBreak/>
        <w:t xml:space="preserve">For </w:t>
      </w:r>
      <w:r w:rsidR="00A17CAC" w:rsidRPr="00F76A6C">
        <w:t xml:space="preserve">each </w:t>
      </w:r>
      <w:r w:rsidR="00900CEC" w:rsidRPr="00F76A6C">
        <w:t xml:space="preserve">origin-destination pair </w:t>
      </w:r>
      <w:r w:rsidR="00A17CAC" w:rsidRPr="00F76A6C">
        <w:t>(</w:t>
      </w:r>
      <w:r w:rsidRPr="00F76A6C">
        <w:t>commut</w:t>
      </w:r>
      <w:r w:rsidR="003B6905" w:rsidRPr="00F76A6C">
        <w:t>ing</w:t>
      </w:r>
      <w:r w:rsidR="00900CEC" w:rsidRPr="00F76A6C">
        <w:t xml:space="preserve"> flow</w:t>
      </w:r>
      <w:r w:rsidR="00A17CAC" w:rsidRPr="00F76A6C">
        <w:t>)</w:t>
      </w:r>
      <w:r w:rsidRPr="00F76A6C">
        <w:t>, three public transport itineraries were requested from Digitransit routing API</w:t>
      </w:r>
      <w:r w:rsidR="0097323A" w:rsidRPr="00F76A6C">
        <w:t>. The</w:t>
      </w:r>
      <w:r w:rsidR="003B5853" w:rsidRPr="00F76A6C">
        <w:t xml:space="preserve"> </w:t>
      </w:r>
      <w:r w:rsidR="009A65FC" w:rsidRPr="00F76A6C">
        <w:t xml:space="preserve">open routing </w:t>
      </w:r>
      <w:r w:rsidR="0097323A" w:rsidRPr="00F76A6C">
        <w:t xml:space="preserve">API is </w:t>
      </w:r>
      <w:r w:rsidR="00F61820" w:rsidRPr="00F76A6C">
        <w:t xml:space="preserve">provided by the local public transport authority Helsinki Region Transport </w:t>
      </w:r>
      <w:r w:rsidR="00227A98" w:rsidRPr="00F76A6C">
        <w:t>(</w:t>
      </w:r>
      <w:r w:rsidR="00F61820" w:rsidRPr="00F76A6C">
        <w:t>HRT</w:t>
      </w:r>
      <w:r w:rsidR="0097323A" w:rsidRPr="00F76A6C">
        <w:t>/HSL</w:t>
      </w:r>
      <w:r w:rsidR="00F61820" w:rsidRPr="00F76A6C">
        <w:t xml:space="preserve">). </w:t>
      </w:r>
      <w:r w:rsidR="008A4927" w:rsidRPr="00F76A6C">
        <w:t>In the routing requests, walking speed was set as 70 m/min</w:t>
      </w:r>
      <w:r w:rsidR="002A0103" w:rsidRPr="00F76A6C">
        <w:t xml:space="preserve"> </w:t>
      </w:r>
      <w:r w:rsidR="008A4927" w:rsidRPr="00F76A6C">
        <w:fldChar w:fldCharType="begin"/>
      </w:r>
      <w:r w:rsidR="00F25FE5" w:rsidRPr="00F76A6C">
        <w:instrText xml:space="preserve"> ADDIN ZOTERO_ITEM CSL_CITATION {"citationID":"3IdROp3H","properties":{"formattedCitation":"(J\\uc0\\u228{}ppinen et al., 2013; Toivonen et al., 2014)","plainCitation":"(Jäppinen et al., 2013; Toivonen et al., 2014)","dontUpdate":true,"noteIndex":0},"citationItems":[{"id":426,"uris":["http://zotero.org/users/5467145/items/VWTR85YT"],"uri":["http://zotero.org/users/5467145/items/VWTR85YT"],"itemData":{"id":426,"type":"article-journal","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container-title":"Applied Geography","DOI":"10.1016/j.apgeog.2013.05.010","ISSN":"0143-6228","journalAbbreviation":"Applied Geography","page":"13-24","source":"ScienceDirect","title":"Modelling the potential effect of shared bicycles on public transport travel times in Greater Helsinki: An open data approach","title-short":"Modelling the potential effect of shared bicycles on public transport travel times in Greater Helsinki","volume":"43","author":[{"family":"Jäppinen","given":"Sakari"},{"family":"Toivonen","given":"Tuuli"},{"family":"Salonen","given":"Maria"}],"issued":{"date-parts":[["2013",9,1]]}}},{"id":508,"uris":["http://zotero.org/users/5467145/items/7VURM7L9"],"uri":["http://zotero.org/users/5467145/items/7VURM7L9"],"itemData":{"id":508,"type":"article-journal","container-title":"Terra 126 (2014): 3","source":"Google Scholar","title":"Joukkoliikenteellä, autolla ja kävellen: avoin saavutettavuusaineisto pääkaupunkiseudulta","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F76A6C">
        <w:fldChar w:fldCharType="separate"/>
      </w:r>
      <w:r w:rsidR="00F9754F" w:rsidRPr="00F76A6C">
        <w:t>(</w:t>
      </w:r>
      <w:r w:rsidR="00386304" w:rsidRPr="00F76A6C">
        <w:t xml:space="preserve">as in </w:t>
      </w:r>
      <w:r w:rsidR="00F9754F" w:rsidRPr="00F76A6C">
        <w:t>Jäppinen et al., 2013; Toivonen et al., 2014)</w:t>
      </w:r>
      <w:r w:rsidR="008A4927" w:rsidRPr="00F76A6C">
        <w:fldChar w:fldCharType="end"/>
      </w:r>
      <w:r w:rsidR="002A0103" w:rsidRPr="00F76A6C">
        <w:t xml:space="preserve">. Default values were used for other </w:t>
      </w:r>
      <w:r w:rsidR="00F61820" w:rsidRPr="00F76A6C">
        <w:t xml:space="preserve">routing parameters to </w:t>
      </w:r>
      <w:r w:rsidR="00B95AAA" w:rsidRPr="00F76A6C">
        <w:t>match</w:t>
      </w:r>
      <w:r w:rsidR="00F61820" w:rsidRPr="00F76A6C">
        <w:t xml:space="preserve"> typical user preferences</w:t>
      </w:r>
      <w:r w:rsidR="00C36BA5" w:rsidRPr="00F76A6C">
        <w:t xml:space="preserve"> (</w:t>
      </w:r>
      <w:r w:rsidR="00367FEA" w:rsidRPr="00F76A6C">
        <w:fldChar w:fldCharType="begin"/>
      </w:r>
      <w:r w:rsidR="00367FEA" w:rsidRPr="00F76A6C">
        <w:instrText xml:space="preserve"> REF _Ref9505792 \h </w:instrText>
      </w:r>
      <w:r w:rsidR="008A2A79" w:rsidRPr="00F76A6C">
        <w:instrText xml:space="preserve"> \* MERGEFORMAT </w:instrText>
      </w:r>
      <w:r w:rsidR="00367FEA" w:rsidRPr="00F76A6C">
        <w:fldChar w:fldCharType="separate"/>
      </w:r>
      <w:r w:rsidR="004A4362" w:rsidRPr="00F76A6C">
        <w:t>Table 5</w:t>
      </w:r>
      <w:r w:rsidR="00367FEA" w:rsidRPr="00F76A6C">
        <w:fldChar w:fldCharType="end"/>
      </w:r>
      <w:r w:rsidR="00C36BA5" w:rsidRPr="00F76A6C">
        <w:t>)</w:t>
      </w:r>
      <w:r w:rsidR="00F61820" w:rsidRPr="00F76A6C">
        <w:t>.</w:t>
      </w:r>
      <w:r w:rsidR="000028E9" w:rsidRPr="00F76A6C">
        <w:t xml:space="preserve"> In </w:t>
      </w:r>
      <w:r w:rsidR="00555CF2" w:rsidRPr="00F76A6C">
        <w:t xml:space="preserve">cases where the </w:t>
      </w:r>
      <w:r w:rsidR="000028E9" w:rsidRPr="00F76A6C">
        <w:t xml:space="preserve">routing request did not result any </w:t>
      </w:r>
      <w:r w:rsidR="009C36F9" w:rsidRPr="00F76A6C">
        <w:t>itineraries</w:t>
      </w:r>
      <w:r w:rsidR="000028E9" w:rsidRPr="00F76A6C">
        <w:t xml:space="preserve">, origin </w:t>
      </w:r>
      <w:r w:rsidR="006E0D88" w:rsidRPr="00F76A6C">
        <w:t xml:space="preserve">or </w:t>
      </w:r>
      <w:r w:rsidR="000028E9" w:rsidRPr="00F76A6C">
        <w:t xml:space="preserve">target location </w:t>
      </w:r>
      <w:r w:rsidR="0039565A" w:rsidRPr="00F76A6C">
        <w:t xml:space="preserve">was slightly adjusted </w:t>
      </w:r>
      <w:r w:rsidR="00802815" w:rsidRPr="00F76A6C">
        <w:t xml:space="preserve">in order to </w:t>
      </w:r>
      <w:r w:rsidR="00281F9B" w:rsidRPr="00F76A6C">
        <w:t>reach</w:t>
      </w:r>
      <w:r w:rsidR="006E0D88" w:rsidRPr="00F76A6C">
        <w:t xml:space="preserve"> </w:t>
      </w:r>
      <w:r w:rsidR="0039565A" w:rsidRPr="00F76A6C">
        <w:t>the unde</w:t>
      </w:r>
      <w:r w:rsidR="00802815" w:rsidRPr="00F76A6C">
        <w:t>r</w:t>
      </w:r>
      <w:r w:rsidR="0039565A" w:rsidRPr="00F76A6C">
        <w:t xml:space="preserve">lying </w:t>
      </w:r>
      <w:r w:rsidR="006E0D88" w:rsidRPr="00F76A6C">
        <w:t xml:space="preserve">street </w:t>
      </w:r>
      <w:r w:rsidR="0039565A" w:rsidRPr="00F76A6C">
        <w:t xml:space="preserve">network. </w:t>
      </w:r>
    </w:p>
    <w:p w14:paraId="56AF3DCE" w14:textId="388E25C2" w:rsidR="00093BB5" w:rsidRPr="00F76A6C" w:rsidRDefault="00093BB5" w:rsidP="00093BB5">
      <w:pPr>
        <w:pStyle w:val="TableCaption"/>
      </w:pPr>
      <w:bookmarkStart w:id="182" w:name="_Ref9505792"/>
      <w:bookmarkStart w:id="183" w:name="_Toc38811905"/>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4A4362" w:rsidRPr="00F76A6C">
        <w:rPr>
          <w:b/>
          <w:bCs/>
        </w:rPr>
        <w:t>5</w:t>
      </w:r>
      <w:r w:rsidRPr="00F76A6C">
        <w:rPr>
          <w:b/>
          <w:bCs/>
        </w:rPr>
        <w:fldChar w:fldCharType="end"/>
      </w:r>
      <w:bookmarkEnd w:id="182"/>
      <w:r w:rsidRPr="00F76A6C">
        <w:rPr>
          <w:b/>
          <w:bCs/>
        </w:rPr>
        <w:t>.</w:t>
      </w:r>
      <w:r w:rsidRPr="00F76A6C">
        <w:t xml:space="preserve"> Parameters used in </w:t>
      </w:r>
      <w:r w:rsidR="000C6A31" w:rsidRPr="00F76A6C">
        <w:t xml:space="preserve">public transport itinerary planning </w:t>
      </w:r>
      <w:r w:rsidRPr="00F76A6C">
        <w:t>with Digitransit routing API.</w:t>
      </w:r>
      <w:bookmarkEnd w:id="183"/>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261"/>
      </w:tblGrid>
      <w:tr w:rsidR="00093BB5" w:rsidRPr="00F76A6C" w14:paraId="3AF95608" w14:textId="77777777" w:rsidTr="00392567">
        <w:trPr>
          <w:trHeight w:val="562"/>
        </w:trPr>
        <w:tc>
          <w:tcPr>
            <w:tcW w:w="4247" w:type="dxa"/>
            <w:tcBorders>
              <w:left w:val="single" w:sz="4" w:space="0" w:color="FFFFFF"/>
              <w:right w:val="single" w:sz="4" w:space="0" w:color="FFFFFF"/>
            </w:tcBorders>
          </w:tcPr>
          <w:p w14:paraId="1BE2FD8D" w14:textId="77777777" w:rsidR="00093BB5" w:rsidRPr="00F76A6C" w:rsidRDefault="00093BB5" w:rsidP="00392567">
            <w:pPr>
              <w:pStyle w:val="TableText"/>
              <w:spacing w:before="240" w:after="160"/>
            </w:pPr>
            <w:r w:rsidRPr="00F76A6C">
              <w:t>Parameter</w:t>
            </w:r>
          </w:p>
        </w:tc>
        <w:tc>
          <w:tcPr>
            <w:tcW w:w="3261" w:type="dxa"/>
            <w:tcBorders>
              <w:left w:val="single" w:sz="4" w:space="0" w:color="FFFFFF"/>
              <w:right w:val="single" w:sz="4" w:space="0" w:color="FFFFFF"/>
            </w:tcBorders>
          </w:tcPr>
          <w:p w14:paraId="6E25CB68" w14:textId="77777777" w:rsidR="00093BB5" w:rsidRPr="00F76A6C" w:rsidRDefault="00093BB5" w:rsidP="00392567">
            <w:pPr>
              <w:pStyle w:val="TableText"/>
              <w:spacing w:before="240" w:after="160"/>
            </w:pPr>
            <w:r w:rsidRPr="00F76A6C">
              <w:t>Value</w:t>
            </w:r>
          </w:p>
        </w:tc>
      </w:tr>
      <w:tr w:rsidR="00093BB5" w:rsidRPr="00F76A6C" w14:paraId="3F979140" w14:textId="77777777" w:rsidTr="00392567">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0A66577D" w14:textId="77777777" w:rsidR="00093BB5" w:rsidRPr="00F76A6C" w:rsidRDefault="00093BB5" w:rsidP="00392567">
            <w:pPr>
              <w:pStyle w:val="TableText"/>
              <w:spacing w:before="240" w:line="240" w:lineRule="auto"/>
            </w:pPr>
            <w:r w:rsidRPr="00F76A6C">
              <w:t>Ori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1336FD14" w14:textId="77777777" w:rsidR="00093BB5" w:rsidRPr="00F76A6C" w:rsidRDefault="00093BB5" w:rsidP="00392567">
            <w:pPr>
              <w:pStyle w:val="TableText"/>
              <w:spacing w:before="240" w:line="240" w:lineRule="auto"/>
            </w:pPr>
            <w:r w:rsidRPr="00F76A6C">
              <w:t>Center of the YKR grid cell</w:t>
            </w:r>
          </w:p>
        </w:tc>
      </w:tr>
      <w:tr w:rsidR="00093BB5" w:rsidRPr="00F76A6C" w14:paraId="7DADD9EC"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4AC2BCD" w14:textId="77777777" w:rsidR="00093BB5" w:rsidRPr="00F76A6C" w:rsidRDefault="00093BB5" w:rsidP="00392567">
            <w:pPr>
              <w:pStyle w:val="TableText"/>
              <w:spacing w:line="240" w:lineRule="auto"/>
            </w:pPr>
            <w:r w:rsidRPr="00F76A6C">
              <w:t>Destinatio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4C19325C" w14:textId="77777777" w:rsidR="00093BB5" w:rsidRPr="00F76A6C" w:rsidRDefault="00093BB5" w:rsidP="00392567">
            <w:pPr>
              <w:pStyle w:val="TableText"/>
              <w:spacing w:line="240" w:lineRule="auto"/>
            </w:pPr>
            <w:r w:rsidRPr="00F76A6C">
              <w:t>Destination of the commute</w:t>
            </w:r>
          </w:p>
        </w:tc>
      </w:tr>
      <w:tr w:rsidR="00093BB5" w:rsidRPr="00F76A6C" w14:paraId="128B680D"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18E1F29" w14:textId="77777777" w:rsidR="00093BB5" w:rsidRPr="00F76A6C" w:rsidRDefault="00093BB5" w:rsidP="00392567">
            <w:pPr>
              <w:pStyle w:val="TableText"/>
              <w:spacing w:line="240" w:lineRule="auto"/>
            </w:pPr>
            <w:r w:rsidRPr="00F76A6C">
              <w:t>Date</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144E1514" w14:textId="77777777" w:rsidR="00093BB5" w:rsidRPr="00F76A6C" w:rsidRDefault="00093BB5" w:rsidP="00392567">
            <w:pPr>
              <w:pStyle w:val="TableText"/>
              <w:spacing w:line="240" w:lineRule="auto"/>
            </w:pPr>
            <w:r w:rsidRPr="00F76A6C">
              <w:t>Monday 8:30 am, 05/27/2019</w:t>
            </w:r>
          </w:p>
        </w:tc>
      </w:tr>
      <w:tr w:rsidR="00093BB5" w:rsidRPr="00F76A6C" w14:paraId="77B53542"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09236EA7" w14:textId="77777777" w:rsidR="00093BB5" w:rsidRPr="00F76A6C" w:rsidRDefault="00093BB5" w:rsidP="00392567">
            <w:pPr>
              <w:pStyle w:val="TableText"/>
              <w:spacing w:line="240" w:lineRule="auto"/>
            </w:pPr>
            <w:r w:rsidRPr="00F76A6C">
              <w:t>Walking spe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2F58AB6D" w14:textId="77777777" w:rsidR="00093BB5" w:rsidRPr="00F76A6C" w:rsidRDefault="00093BB5" w:rsidP="00392567">
            <w:pPr>
              <w:pStyle w:val="TableText"/>
              <w:spacing w:line="240" w:lineRule="auto"/>
            </w:pPr>
            <w:r w:rsidRPr="00F76A6C">
              <w:t>70 m/min</w:t>
            </w:r>
          </w:p>
        </w:tc>
      </w:tr>
      <w:tr w:rsidR="00093BB5" w:rsidRPr="00F76A6C" w14:paraId="642BBF79"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DC91BCF" w14:textId="77777777" w:rsidR="00093BB5" w:rsidRPr="00F76A6C" w:rsidRDefault="00093BB5" w:rsidP="00392567">
            <w:pPr>
              <w:pStyle w:val="TableText"/>
              <w:spacing w:line="240" w:lineRule="auto"/>
            </w:pPr>
            <w:r w:rsidRPr="00F76A6C">
              <w:t>Means of transport us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273CD7B3" w14:textId="77777777" w:rsidR="00093BB5" w:rsidRPr="00F76A6C" w:rsidRDefault="00093BB5" w:rsidP="00392567">
            <w:pPr>
              <w:pStyle w:val="TableText"/>
              <w:spacing w:line="240" w:lineRule="auto"/>
            </w:pPr>
            <w:r w:rsidRPr="00F76A6C">
              <w:t>All except city bikes</w:t>
            </w:r>
          </w:p>
        </w:tc>
      </w:tr>
      <w:tr w:rsidR="00093BB5" w:rsidRPr="00F76A6C" w14:paraId="31C47C4D"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D5D6FCD" w14:textId="77777777" w:rsidR="00093BB5" w:rsidRPr="00F76A6C" w:rsidRDefault="00093BB5" w:rsidP="00392567">
            <w:pPr>
              <w:pStyle w:val="TableText"/>
              <w:spacing w:line="240" w:lineRule="auto"/>
            </w:pPr>
            <w:r w:rsidRPr="00F76A6C">
              <w:t>Transfer safety mar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4970C6E" w14:textId="77777777" w:rsidR="00093BB5" w:rsidRPr="00F76A6C" w:rsidRDefault="00093BB5" w:rsidP="00392567">
            <w:pPr>
              <w:pStyle w:val="TableText"/>
              <w:spacing w:line="240" w:lineRule="auto"/>
            </w:pPr>
            <w:r w:rsidRPr="00F76A6C">
              <w:t>0 min</w:t>
            </w:r>
          </w:p>
        </w:tc>
      </w:tr>
      <w:tr w:rsidR="00093BB5" w:rsidRPr="00F76A6C" w14:paraId="6F0C2BD4" w14:textId="77777777" w:rsidTr="00392567">
        <w:trPr>
          <w:trHeight w:val="588"/>
        </w:trPr>
        <w:tc>
          <w:tcPr>
            <w:tcW w:w="4247" w:type="dxa"/>
            <w:tcBorders>
              <w:top w:val="single" w:sz="4" w:space="0" w:color="FFFFFF" w:themeColor="background1"/>
              <w:left w:val="single" w:sz="4" w:space="0" w:color="FFFFFF"/>
              <w:right w:val="single" w:sz="4" w:space="0" w:color="FFFFFF"/>
            </w:tcBorders>
          </w:tcPr>
          <w:p w14:paraId="59E1737B" w14:textId="77777777" w:rsidR="00093BB5" w:rsidRPr="00F76A6C" w:rsidRDefault="00093BB5" w:rsidP="00392567">
            <w:pPr>
              <w:pStyle w:val="TableText"/>
              <w:spacing w:after="240" w:line="240" w:lineRule="auto"/>
            </w:pPr>
            <w:r w:rsidRPr="00F76A6C">
              <w:t>Number of itineraries to suggest</w:t>
            </w:r>
          </w:p>
        </w:tc>
        <w:tc>
          <w:tcPr>
            <w:tcW w:w="3261" w:type="dxa"/>
            <w:tcBorders>
              <w:top w:val="single" w:sz="4" w:space="0" w:color="FFFFFF" w:themeColor="background1"/>
              <w:left w:val="single" w:sz="4" w:space="0" w:color="FFFFFF"/>
              <w:right w:val="single" w:sz="4" w:space="0" w:color="FFFFFF"/>
            </w:tcBorders>
          </w:tcPr>
          <w:p w14:paraId="391829E6" w14:textId="77777777" w:rsidR="00093BB5" w:rsidRPr="00F76A6C" w:rsidRDefault="00093BB5" w:rsidP="00392567">
            <w:pPr>
              <w:pStyle w:val="TableText"/>
              <w:spacing w:line="240" w:lineRule="auto"/>
            </w:pPr>
            <w:r w:rsidRPr="00F76A6C">
              <w:t>3</w:t>
            </w:r>
          </w:p>
        </w:tc>
      </w:tr>
    </w:tbl>
    <w:p w14:paraId="459A9768" w14:textId="77777777" w:rsidR="00093BB5" w:rsidRPr="00F76A6C" w:rsidRDefault="00093BB5" w:rsidP="002B037D"/>
    <w:p w14:paraId="54474C62" w14:textId="23586D13" w:rsidR="00F762CF" w:rsidRPr="00F76A6C" w:rsidRDefault="00F762CF" w:rsidP="002B037D">
      <w:r w:rsidRPr="00F76A6C">
        <w:t xml:space="preserve">The resulting itineraries were aggregated </w:t>
      </w:r>
      <w:r w:rsidR="00287ABE" w:rsidRPr="00F76A6C">
        <w:t>by</w:t>
      </w:r>
      <w:r w:rsidRPr="00F76A6C">
        <w:t xml:space="preserve"> origin. </w:t>
      </w:r>
      <w:r w:rsidR="0027591C" w:rsidRPr="00F76A6C">
        <w:t>The f</w:t>
      </w:r>
      <w:r w:rsidRPr="00F76A6C">
        <w:t xml:space="preserve">irst walks of the itineraries were extracted and grouped by their </w:t>
      </w:r>
      <w:r w:rsidR="001F6B34" w:rsidRPr="00F76A6C">
        <w:t>destinations</w:t>
      </w:r>
      <w:r w:rsidRPr="00F76A6C">
        <w:t xml:space="preserve">. </w:t>
      </w:r>
      <w:r w:rsidR="00FD41B2" w:rsidRPr="00F76A6C">
        <w:t>W</w:t>
      </w:r>
      <w:r w:rsidRPr="00F76A6C">
        <w:t xml:space="preserve">alks </w:t>
      </w:r>
      <w:r w:rsidR="00FD41B2" w:rsidRPr="00F76A6C">
        <w:t xml:space="preserve">of two kinds </w:t>
      </w:r>
      <w:r w:rsidRPr="00F76A6C">
        <w:t>were found: 1)</w:t>
      </w:r>
      <w:r w:rsidR="00C1371A" w:rsidRPr="00F76A6C">
        <w:t xml:space="preserve"> </w:t>
      </w:r>
      <w:r w:rsidRPr="00F76A6C">
        <w:t xml:space="preserve">walks from origins to PT stops and 2) </w:t>
      </w:r>
      <w:r w:rsidR="00FD41B2" w:rsidRPr="00F76A6C">
        <w:t xml:space="preserve">direct </w:t>
      </w:r>
      <w:r w:rsidRPr="00F76A6C">
        <w:t xml:space="preserve">walks from origins to </w:t>
      </w:r>
      <w:r w:rsidR="006B16C6" w:rsidRPr="00F76A6C">
        <w:t>commuting</w:t>
      </w:r>
      <w:r w:rsidRPr="00F76A6C">
        <w:t xml:space="preserve"> destinations. </w:t>
      </w:r>
      <w:r w:rsidR="003D068B" w:rsidRPr="00F76A6C">
        <w:t>The w</w:t>
      </w:r>
      <w:r w:rsidR="006B16C6" w:rsidRPr="00F76A6C">
        <w:t xml:space="preserve">alks </w:t>
      </w:r>
      <w:r w:rsidR="00A74EF8" w:rsidRPr="00F76A6C">
        <w:t xml:space="preserve">from each origin </w:t>
      </w:r>
      <w:r w:rsidR="006B16C6" w:rsidRPr="00F76A6C">
        <w:t xml:space="preserve">were </w:t>
      </w:r>
      <w:r w:rsidR="00855B64" w:rsidRPr="00F76A6C">
        <w:t xml:space="preserve">aggregated </w:t>
      </w:r>
      <w:r w:rsidR="006B16C6" w:rsidRPr="00F76A6C">
        <w:t xml:space="preserve">by their </w:t>
      </w:r>
      <w:r w:rsidR="00F33AAF" w:rsidRPr="00F76A6C">
        <w:t>destination</w:t>
      </w:r>
      <w:r w:rsidR="00A74EF8" w:rsidRPr="00F76A6C">
        <w:t xml:space="preserve"> </w:t>
      </w:r>
      <w:r w:rsidR="006B16C6" w:rsidRPr="00F76A6C">
        <w:t>and</w:t>
      </w:r>
      <w:r w:rsidR="00571063" w:rsidRPr="00F76A6C">
        <w:t xml:space="preserve"> </w:t>
      </w:r>
      <w:r w:rsidR="000427FC" w:rsidRPr="00F76A6C">
        <w:t xml:space="preserve">combined </w:t>
      </w:r>
      <w:r w:rsidR="00F33AAF" w:rsidRPr="00F76A6C">
        <w:t xml:space="preserve">utilization rates of </w:t>
      </w:r>
      <w:r w:rsidR="00E15C91" w:rsidRPr="00F76A6C">
        <w:t xml:space="preserve">the </w:t>
      </w:r>
      <w:r w:rsidR="000427FC" w:rsidRPr="00F76A6C">
        <w:t xml:space="preserve">aggregated </w:t>
      </w:r>
      <w:r w:rsidR="00F33AAF" w:rsidRPr="00F76A6C">
        <w:t xml:space="preserve">walks </w:t>
      </w:r>
      <w:r w:rsidR="00E15C91" w:rsidRPr="00F76A6C">
        <w:t xml:space="preserve">were </w:t>
      </w:r>
      <w:r w:rsidR="00F33AAF" w:rsidRPr="00F76A6C">
        <w:t>calculated</w:t>
      </w:r>
      <w:r w:rsidR="00106D92" w:rsidRPr="00F76A6C">
        <w:t xml:space="preserve"> </w:t>
      </w:r>
      <w:r w:rsidR="009C119F" w:rsidRPr="00F76A6C">
        <w:t>(</w:t>
      </w:r>
      <w:r w:rsidR="00106D92" w:rsidRPr="00F76A6C">
        <w:fldChar w:fldCharType="begin"/>
      </w:r>
      <w:r w:rsidR="00106D92" w:rsidRPr="00F76A6C">
        <w:instrText xml:space="preserve"> REF _Ref33901886 \h </w:instrText>
      </w:r>
      <w:r w:rsidR="008A2A79" w:rsidRPr="00F76A6C">
        <w:instrText xml:space="preserve"> \* MERGEFORMAT </w:instrText>
      </w:r>
      <w:r w:rsidR="00106D92" w:rsidRPr="00F76A6C">
        <w:fldChar w:fldCharType="separate"/>
      </w:r>
      <w:r w:rsidR="004A4362" w:rsidRPr="00F76A6C">
        <w:t>Figure 22</w:t>
      </w:r>
      <w:r w:rsidR="00106D92" w:rsidRPr="00F76A6C">
        <w:fldChar w:fldCharType="end"/>
      </w:r>
      <w:r w:rsidR="00106D92" w:rsidRPr="00F76A6C">
        <w:t>)</w:t>
      </w:r>
      <w:r w:rsidR="00F33AAF" w:rsidRPr="00F76A6C">
        <w:t xml:space="preserve">. </w:t>
      </w:r>
    </w:p>
    <w:p w14:paraId="7D1F0B08" w14:textId="77777777" w:rsidR="00877F1E" w:rsidRPr="00F76A6C" w:rsidRDefault="00877F1E" w:rsidP="00877F1E"/>
    <w:p w14:paraId="54F2EC9F" w14:textId="77777777" w:rsidR="00562144" w:rsidRPr="00F76A6C" w:rsidRDefault="00562144" w:rsidP="008E3493">
      <w:pPr>
        <w:keepNext/>
        <w:spacing w:after="120"/>
      </w:pPr>
      <w:r w:rsidRPr="00F76A6C">
        <w:rPr>
          <w:noProof/>
          <w:lang w:eastAsia="en-GB"/>
        </w:rPr>
        <w:lastRenderedPageBreak/>
        <w:drawing>
          <wp:inline distT="0" distB="0" distL="0" distR="0" wp14:anchorId="754BDC9A" wp14:editId="66DB42C2">
            <wp:extent cx="6116320" cy="5401945"/>
            <wp:effectExtent l="12700" t="12700" r="17780" b="8255"/>
            <wp:docPr id="40" name="Picture 4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eg_origin_stops_1.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130500" cy="5414469"/>
                    </a:xfrm>
                    <a:prstGeom prst="rect">
                      <a:avLst/>
                    </a:prstGeom>
                    <a:ln>
                      <a:solidFill>
                        <a:schemeClr val="tx1"/>
                      </a:solidFill>
                    </a:ln>
                  </pic:spPr>
                </pic:pic>
              </a:graphicData>
            </a:graphic>
          </wp:inline>
        </w:drawing>
      </w:r>
    </w:p>
    <w:p w14:paraId="56C2D37A" w14:textId="068771D5" w:rsidR="00562144" w:rsidRPr="00F76A6C" w:rsidRDefault="00562144" w:rsidP="000C5499">
      <w:pPr>
        <w:pStyle w:val="Caption"/>
        <w:jc w:val="both"/>
      </w:pPr>
      <w:bookmarkStart w:id="184" w:name="_Ref33901886"/>
      <w:bookmarkStart w:id="185" w:name="_Toc38811662"/>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22</w:t>
      </w:r>
      <w:r w:rsidRPr="00F76A6C">
        <w:rPr>
          <w:b/>
          <w:bCs/>
        </w:rPr>
        <w:fldChar w:fldCharType="end"/>
      </w:r>
      <w:bookmarkEnd w:id="184"/>
      <w:r w:rsidRPr="00F76A6C">
        <w:rPr>
          <w:b/>
          <w:bCs/>
        </w:rPr>
        <w:t>.</w:t>
      </w:r>
      <w:r w:rsidRPr="00F76A6C">
        <w:t xml:space="preserve"> </w:t>
      </w:r>
      <w:r w:rsidR="00507E37" w:rsidRPr="00F76A6C">
        <w:t xml:space="preserve">An example of </w:t>
      </w:r>
      <w:r w:rsidR="001C4AA7" w:rsidRPr="00F76A6C">
        <w:t>projected</w:t>
      </w:r>
      <w:r w:rsidR="00507E37" w:rsidRPr="00F76A6C">
        <w:t xml:space="preserve"> walking routes and their utilization rates from one origin to public transport stops and workplaces. </w:t>
      </w:r>
      <w:r w:rsidR="00DB536C" w:rsidRPr="00F76A6C">
        <w:t xml:space="preserve">The walking routes are extracted from planned public transport itineraries (travel chains) to all commuting destinations </w:t>
      </w:r>
      <w:r w:rsidR="00D66CEF" w:rsidRPr="00F76A6C">
        <w:t>from</w:t>
      </w:r>
      <w:r w:rsidR="00DB536C" w:rsidRPr="00F76A6C">
        <w:t xml:space="preserve"> the origin </w:t>
      </w:r>
      <w:r w:rsidR="00056C50" w:rsidRPr="00F76A6C">
        <w:t xml:space="preserve">as per </w:t>
      </w:r>
      <w:r w:rsidR="00DB536C" w:rsidRPr="00F76A6C">
        <w:t>census based commuting flow data.</w:t>
      </w:r>
      <w:bookmarkEnd w:id="185"/>
      <w:r w:rsidR="00DB536C" w:rsidRPr="00F76A6C">
        <w:t xml:space="preserve"> </w:t>
      </w:r>
    </w:p>
    <w:p w14:paraId="72502B29" w14:textId="2FB1562C" w:rsidR="00877F1E" w:rsidRPr="00F76A6C" w:rsidRDefault="00552747" w:rsidP="00877F1E">
      <w:r w:rsidRPr="00F76A6C">
        <w:t>T</w:t>
      </w:r>
      <w:r w:rsidR="000E2B45" w:rsidRPr="00F76A6C">
        <w:t>o</w:t>
      </w:r>
      <w:r w:rsidR="00877F1E" w:rsidRPr="00F76A6C">
        <w:t xml:space="preserve"> </w:t>
      </w:r>
      <w:r w:rsidR="002117D2" w:rsidRPr="00F76A6C">
        <w:t>validate</w:t>
      </w:r>
      <w:r w:rsidR="00877F1E" w:rsidRPr="00F76A6C">
        <w:t xml:space="preserve"> the </w:t>
      </w:r>
      <w:r w:rsidR="002117D2" w:rsidRPr="00F76A6C">
        <w:t xml:space="preserve">results </w:t>
      </w:r>
      <w:r w:rsidR="00877F1E" w:rsidRPr="00F76A6C">
        <w:t xml:space="preserve">of the </w:t>
      </w:r>
      <w:r w:rsidR="00933A96" w:rsidRPr="00F76A6C">
        <w:t>itinerary planning analysis</w:t>
      </w:r>
      <w:r w:rsidR="00650C89" w:rsidRPr="00F76A6C">
        <w:t xml:space="preserve">, </w:t>
      </w:r>
      <w:r w:rsidR="007724AD" w:rsidRPr="00F76A6C">
        <w:t xml:space="preserve">I compared the </w:t>
      </w:r>
      <w:r w:rsidR="00650C89" w:rsidRPr="00F76A6C">
        <w:t>sum</w:t>
      </w:r>
      <w:r w:rsidR="00762209" w:rsidRPr="00F76A6C">
        <w:t>s</w:t>
      </w:r>
      <w:r w:rsidR="00877F1E" w:rsidRPr="00F76A6C">
        <w:t xml:space="preserve"> of the utilization rate</w:t>
      </w:r>
      <w:r w:rsidR="000A4E0E" w:rsidRPr="00F76A6C">
        <w:t>s</w:t>
      </w:r>
      <w:r w:rsidR="00877F1E" w:rsidRPr="00F76A6C">
        <w:t xml:space="preserve"> </w:t>
      </w:r>
      <w:r w:rsidR="000807F4" w:rsidRPr="00F76A6C">
        <w:t xml:space="preserve">of the walks </w:t>
      </w:r>
      <w:r w:rsidR="00877F1E" w:rsidRPr="00F76A6C">
        <w:t xml:space="preserve">to the total flow of commutes </w:t>
      </w:r>
      <w:r w:rsidR="00F3159C" w:rsidRPr="00F76A6C">
        <w:t>from</w:t>
      </w:r>
      <w:r w:rsidR="00877F1E" w:rsidRPr="00F76A6C">
        <w:t xml:space="preserve"> </w:t>
      </w:r>
      <w:r w:rsidR="00206EC6" w:rsidRPr="00F76A6C">
        <w:t>each</w:t>
      </w:r>
      <w:r w:rsidR="00650C89" w:rsidRPr="00F76A6C">
        <w:t xml:space="preserve"> origin</w:t>
      </w:r>
      <w:r w:rsidR="000F4DFE" w:rsidRPr="00F76A6C">
        <w:t xml:space="preserve"> by the </w:t>
      </w:r>
      <w:r w:rsidR="002E6250" w:rsidRPr="00F76A6C">
        <w:t>original</w:t>
      </w:r>
      <w:r w:rsidR="007E5E1F" w:rsidRPr="00F76A6C">
        <w:t xml:space="preserve"> </w:t>
      </w:r>
      <w:r w:rsidR="000F4DFE" w:rsidRPr="00F76A6C">
        <w:t xml:space="preserve">commuting </w:t>
      </w:r>
      <w:r w:rsidR="007E5E1F" w:rsidRPr="00F76A6C">
        <w:t xml:space="preserve">flow </w:t>
      </w:r>
      <w:r w:rsidR="000F4DFE" w:rsidRPr="00F76A6C">
        <w:t>data</w:t>
      </w:r>
      <w:r w:rsidR="00877F1E" w:rsidRPr="00F76A6C">
        <w:t xml:space="preserve">. </w:t>
      </w:r>
      <w:r w:rsidR="004B5931" w:rsidRPr="00F76A6C">
        <w:t xml:space="preserve">Of the total number of commutes </w:t>
      </w:r>
      <w:r w:rsidR="005C0FB0" w:rsidRPr="00F76A6C">
        <w:t xml:space="preserve">originating in </w:t>
      </w:r>
      <w:r w:rsidR="004B5931" w:rsidRPr="00F76A6C">
        <w:t>the study area (296470), 8</w:t>
      </w:r>
      <w:r w:rsidR="007E255E" w:rsidRPr="00F76A6C">
        <w:t>3</w:t>
      </w:r>
      <w:r w:rsidR="001C680A" w:rsidRPr="00F76A6C">
        <w:t xml:space="preserve"> </w:t>
      </w:r>
      <w:r w:rsidR="004B5931" w:rsidRPr="00F76A6C">
        <w:t xml:space="preserve">% were included in the analysis. </w:t>
      </w:r>
      <w:r w:rsidR="001A3212" w:rsidRPr="00F76A6C">
        <w:t>The mean inclusion of commut</w:t>
      </w:r>
      <w:r w:rsidR="00EB2B1C" w:rsidRPr="00F76A6C">
        <w:t>es</w:t>
      </w:r>
      <w:r w:rsidR="001A3212" w:rsidRPr="00F76A6C">
        <w:t xml:space="preserve"> per origin was 8</w:t>
      </w:r>
      <w:r w:rsidR="008A63DC" w:rsidRPr="00F76A6C">
        <w:t>1</w:t>
      </w:r>
      <w:r w:rsidR="001A3212" w:rsidRPr="00F76A6C">
        <w:t xml:space="preserve">% </w:t>
      </w:r>
      <w:r w:rsidR="00B203AF" w:rsidRPr="00F76A6C">
        <w:t xml:space="preserve">with </w:t>
      </w:r>
      <w:r w:rsidR="00300712" w:rsidRPr="00F76A6C">
        <w:t xml:space="preserve">a </w:t>
      </w:r>
      <w:r w:rsidR="00B203AF" w:rsidRPr="00F76A6C">
        <w:t>standard deviation of</w:t>
      </w:r>
      <w:r w:rsidR="001A3212" w:rsidRPr="00F76A6C">
        <w:t xml:space="preserve"> 1</w:t>
      </w:r>
      <w:r w:rsidR="00F4696A" w:rsidRPr="00F76A6C">
        <w:t>4</w:t>
      </w:r>
      <w:r w:rsidR="001C680A" w:rsidRPr="00F76A6C">
        <w:t xml:space="preserve"> </w:t>
      </w:r>
      <w:r w:rsidR="001A3212" w:rsidRPr="00F76A6C">
        <w:t>%</w:t>
      </w:r>
      <w:r w:rsidR="001C3CFC" w:rsidRPr="00F76A6C">
        <w:t>.</w:t>
      </w:r>
      <w:r w:rsidR="00F76BC5" w:rsidRPr="00F76A6C">
        <w:t xml:space="preserve"> </w:t>
      </w:r>
      <w:r w:rsidR="00053EFC" w:rsidRPr="00F76A6C">
        <w:t>The a</w:t>
      </w:r>
      <w:r w:rsidR="00F76BC5" w:rsidRPr="00F76A6C">
        <w:t xml:space="preserve">nalysis </w:t>
      </w:r>
      <w:r w:rsidR="00AB36BB" w:rsidRPr="00F76A6C">
        <w:t>performed</w:t>
      </w:r>
      <w:r w:rsidR="00F76BC5" w:rsidRPr="00F76A6C">
        <w:t xml:space="preserve"> well </w:t>
      </w:r>
      <w:r w:rsidR="00AB36BB" w:rsidRPr="00F76A6C">
        <w:t xml:space="preserve">at </w:t>
      </w:r>
      <w:r w:rsidR="00F76BC5" w:rsidRPr="00F76A6C">
        <w:t xml:space="preserve">most central and residential areas, but </w:t>
      </w:r>
      <w:r w:rsidR="00AB30DC" w:rsidRPr="00F76A6C">
        <w:t xml:space="preserve">considerable share </w:t>
      </w:r>
      <w:r w:rsidR="0038354C" w:rsidRPr="00F76A6C">
        <w:t>of the</w:t>
      </w:r>
      <w:r w:rsidR="00F76BC5" w:rsidRPr="00F76A6C">
        <w:t xml:space="preserve"> commutes </w:t>
      </w:r>
      <w:r w:rsidR="0038354C" w:rsidRPr="00F76A6C">
        <w:t xml:space="preserve">from </w:t>
      </w:r>
      <w:r w:rsidR="00AB30DC" w:rsidRPr="00F76A6C">
        <w:t xml:space="preserve">several </w:t>
      </w:r>
      <w:r w:rsidR="00F76BC5" w:rsidRPr="00F76A6C">
        <w:t>remote and coastal areas</w:t>
      </w:r>
      <w:r w:rsidR="00B232A1" w:rsidRPr="00F76A6C">
        <w:t xml:space="preserve"> </w:t>
      </w:r>
      <w:r w:rsidR="0038354C" w:rsidRPr="00F76A6C">
        <w:t xml:space="preserve">were </w:t>
      </w:r>
      <w:r w:rsidR="00976B7C" w:rsidRPr="00F76A6C">
        <w:t>excluded</w:t>
      </w:r>
      <w:r w:rsidR="003A1AA4" w:rsidRPr="00F76A6C">
        <w:t xml:space="preserve">, as </w:t>
      </w:r>
      <w:r w:rsidR="00DD7DCC" w:rsidRPr="00F76A6C">
        <w:t xml:space="preserve">illustrated </w:t>
      </w:r>
      <w:r w:rsidR="003A1AA4" w:rsidRPr="00F76A6C">
        <w:t xml:space="preserve">in </w:t>
      </w:r>
      <w:r w:rsidR="00976B7C" w:rsidRPr="00F76A6C">
        <w:t xml:space="preserve"> </w:t>
      </w:r>
      <w:r w:rsidR="00B232A1" w:rsidRPr="00F76A6C">
        <w:fldChar w:fldCharType="begin"/>
      </w:r>
      <w:r w:rsidR="00B232A1" w:rsidRPr="00F76A6C">
        <w:instrText xml:space="preserve"> REF _Ref9955925 \h </w:instrText>
      </w:r>
      <w:r w:rsidR="00B06586" w:rsidRPr="00F76A6C">
        <w:instrText xml:space="preserve"> \* MERGEFORMAT </w:instrText>
      </w:r>
      <w:r w:rsidR="00B232A1" w:rsidRPr="00F76A6C">
        <w:fldChar w:fldCharType="separate"/>
      </w:r>
      <w:r w:rsidR="004A4362" w:rsidRPr="00F76A6C">
        <w:t>Figure 23</w:t>
      </w:r>
      <w:r w:rsidR="00B232A1" w:rsidRPr="00F76A6C">
        <w:fldChar w:fldCharType="end"/>
      </w:r>
      <w:r w:rsidR="00F76BC5" w:rsidRPr="00F76A6C">
        <w:t xml:space="preserve">. </w:t>
      </w:r>
      <w:r w:rsidR="008D502C" w:rsidRPr="00F76A6C">
        <w:t xml:space="preserve">Comparison of </w:t>
      </w:r>
      <w:r w:rsidR="00241378" w:rsidRPr="00F76A6C">
        <w:t xml:space="preserve">the </w:t>
      </w:r>
      <w:r w:rsidR="0030392C" w:rsidRPr="00F76A6C">
        <w:t>number</w:t>
      </w:r>
      <w:r w:rsidR="000E40A7" w:rsidRPr="00F76A6C">
        <w:t xml:space="preserve"> of </w:t>
      </w:r>
      <w:r w:rsidR="00EB5570" w:rsidRPr="00F76A6C">
        <w:t xml:space="preserve">commutes </w:t>
      </w:r>
      <w:r w:rsidR="00390968" w:rsidRPr="00F76A6C">
        <w:t>against</w:t>
      </w:r>
      <w:r w:rsidR="00EB5570" w:rsidRPr="00F76A6C">
        <w:t xml:space="preserve"> </w:t>
      </w:r>
      <w:r w:rsidR="00F07533" w:rsidRPr="00F76A6C">
        <w:t>the inclusion of the commutes (</w:t>
      </w:r>
      <w:r w:rsidR="006C0789" w:rsidRPr="00F76A6C">
        <w:t>in the analysis</w:t>
      </w:r>
      <w:r w:rsidR="00F07533" w:rsidRPr="00F76A6C">
        <w:t>)</w:t>
      </w:r>
      <w:r w:rsidR="006C0789" w:rsidRPr="00F76A6C">
        <w:t xml:space="preserve"> </w:t>
      </w:r>
      <w:r w:rsidR="00EB5570" w:rsidRPr="00F76A6C">
        <w:t>by origi</w:t>
      </w:r>
      <w:r w:rsidR="00F824A7" w:rsidRPr="00F76A6C">
        <w:t>n</w:t>
      </w:r>
      <w:r w:rsidR="00795BBA" w:rsidRPr="00F76A6C">
        <w:t xml:space="preserve"> revealed</w:t>
      </w:r>
      <w:r w:rsidR="00EB5570" w:rsidRPr="00F76A6C">
        <w:t xml:space="preserve"> that</w:t>
      </w:r>
      <w:r w:rsidR="005F6BE6" w:rsidRPr="00F76A6C">
        <w:t xml:space="preserve"> </w:t>
      </w:r>
      <w:r w:rsidR="009832BE" w:rsidRPr="00F76A6C">
        <w:t xml:space="preserve">the </w:t>
      </w:r>
      <w:r w:rsidR="00592723" w:rsidRPr="00F76A6C">
        <w:t>low</w:t>
      </w:r>
      <w:r w:rsidR="000D0798" w:rsidRPr="00F76A6C">
        <w:t>er</w:t>
      </w:r>
      <w:r w:rsidR="00592723" w:rsidRPr="00F76A6C">
        <w:t xml:space="preserve"> inclusion of </w:t>
      </w:r>
      <w:r w:rsidR="00EB5570" w:rsidRPr="00F76A6C">
        <w:t xml:space="preserve">commutes </w:t>
      </w:r>
      <w:r w:rsidR="00C90C14" w:rsidRPr="00F76A6C">
        <w:t>occurred</w:t>
      </w:r>
      <w:r w:rsidR="00775DE6" w:rsidRPr="00F76A6C">
        <w:t xml:space="preserve"> </w:t>
      </w:r>
      <w:r w:rsidR="006D0625" w:rsidRPr="00F76A6C">
        <w:t xml:space="preserve">mainly </w:t>
      </w:r>
      <w:r w:rsidR="00C90C14" w:rsidRPr="00F76A6C">
        <w:t xml:space="preserve">at </w:t>
      </w:r>
      <w:r w:rsidR="00EB5570" w:rsidRPr="00F76A6C">
        <w:t>origins with few</w:t>
      </w:r>
      <w:r w:rsidR="006D0625" w:rsidRPr="00F76A6C">
        <w:t>er</w:t>
      </w:r>
      <w:r w:rsidR="00EB5570" w:rsidRPr="00F76A6C">
        <w:t xml:space="preserve"> </w:t>
      </w:r>
      <w:r w:rsidR="00592723" w:rsidRPr="00F76A6C">
        <w:t>commutes</w:t>
      </w:r>
      <w:r w:rsidR="00CD1082" w:rsidRPr="00F76A6C">
        <w:t xml:space="preserve"> </w:t>
      </w:r>
      <w:r w:rsidR="00F07533" w:rsidRPr="00F76A6C">
        <w:lastRenderedPageBreak/>
        <w:t>(</w:t>
      </w:r>
      <w:r w:rsidR="00F07533" w:rsidRPr="00F76A6C">
        <w:fldChar w:fldCharType="begin"/>
      </w:r>
      <w:r w:rsidR="00F07533" w:rsidRPr="00F76A6C">
        <w:instrText xml:space="preserve"> REF _Ref9955196 \h </w:instrText>
      </w:r>
      <w:r w:rsidR="004B1B27" w:rsidRPr="00F76A6C">
        <w:instrText xml:space="preserve"> \* MERGEFORMAT </w:instrText>
      </w:r>
      <w:r w:rsidR="00F07533" w:rsidRPr="00F76A6C">
        <w:fldChar w:fldCharType="separate"/>
      </w:r>
      <w:r w:rsidR="004A4362" w:rsidRPr="00F76A6C">
        <w:t>Figure 24</w:t>
      </w:r>
      <w:r w:rsidR="00F07533" w:rsidRPr="00F76A6C">
        <w:fldChar w:fldCharType="end"/>
      </w:r>
      <w:r w:rsidR="00F07533" w:rsidRPr="00F76A6C">
        <w:t>)</w:t>
      </w:r>
      <w:r w:rsidR="00EB5570" w:rsidRPr="00F76A6C">
        <w:t>.</w:t>
      </w:r>
      <w:r w:rsidR="006F57D4" w:rsidRPr="00F76A6C">
        <w:t xml:space="preserve"> F</w:t>
      </w:r>
      <w:r w:rsidR="00A27F71" w:rsidRPr="00F76A6C">
        <w:t>urther</w:t>
      </w:r>
      <w:r w:rsidR="0055240A" w:rsidRPr="00F76A6C">
        <w:t xml:space="preserve"> </w:t>
      </w:r>
      <w:r w:rsidR="006F57D4" w:rsidRPr="00F76A6C">
        <w:t xml:space="preserve">inspection of </w:t>
      </w:r>
      <w:r w:rsidR="0055240A" w:rsidRPr="00F76A6C">
        <w:t xml:space="preserve">the </w:t>
      </w:r>
      <w:r w:rsidR="00D66B5F" w:rsidRPr="00F76A6C">
        <w:t>commuting statistics</w:t>
      </w:r>
      <w:r w:rsidR="00784D01" w:rsidRPr="00F76A6C">
        <w:t xml:space="preserve"> </w:t>
      </w:r>
      <w:r w:rsidR="00D66B5F" w:rsidRPr="00F76A6C">
        <w:t xml:space="preserve">at </w:t>
      </w:r>
      <w:r w:rsidR="009832BE" w:rsidRPr="00F76A6C">
        <w:t>origin-level</w:t>
      </w:r>
      <w:r w:rsidR="006F57D4" w:rsidRPr="00F76A6C">
        <w:t xml:space="preserve"> revealed</w:t>
      </w:r>
      <w:r w:rsidR="0055240A" w:rsidRPr="00F76A6C">
        <w:t xml:space="preserve"> that of the origins </w:t>
      </w:r>
      <w:r w:rsidR="009832BE" w:rsidRPr="00F76A6C">
        <w:t xml:space="preserve">with </w:t>
      </w:r>
      <w:r w:rsidR="0055240A" w:rsidRPr="00F76A6C">
        <w:t>less than 50</w:t>
      </w:r>
      <w:r w:rsidR="00B83EAB" w:rsidRPr="00F76A6C">
        <w:t xml:space="preserve"> </w:t>
      </w:r>
      <w:r w:rsidR="0055240A" w:rsidRPr="00F76A6C">
        <w:t xml:space="preserve">% </w:t>
      </w:r>
      <w:r w:rsidR="009832BE" w:rsidRPr="00F76A6C">
        <w:t>inclusion of commutes</w:t>
      </w:r>
      <w:r w:rsidR="00D21068" w:rsidRPr="00F76A6C">
        <w:t xml:space="preserve">, </w:t>
      </w:r>
      <w:r w:rsidR="0055240A" w:rsidRPr="00F76A6C">
        <w:t>none had more than 12 commutes</w:t>
      </w:r>
      <w:r w:rsidR="00801FDA" w:rsidRPr="00F76A6C">
        <w:t xml:space="preserve"> </w:t>
      </w:r>
      <w:r w:rsidR="003322CB" w:rsidRPr="00F76A6C">
        <w:t xml:space="preserve">in </w:t>
      </w:r>
      <w:r w:rsidR="00801FDA" w:rsidRPr="00F76A6C">
        <w:t>total</w:t>
      </w:r>
      <w:r w:rsidR="0055240A" w:rsidRPr="00F76A6C">
        <w:t>.</w:t>
      </w:r>
      <w:r w:rsidR="00763826" w:rsidRPr="00F76A6C">
        <w:t xml:space="preserve"> </w:t>
      </w:r>
    </w:p>
    <w:p w14:paraId="640A48A8" w14:textId="77777777" w:rsidR="006C217B" w:rsidRPr="00F76A6C" w:rsidRDefault="006C217B" w:rsidP="000C6A31">
      <w:pPr>
        <w:keepNext/>
        <w:spacing w:after="0"/>
      </w:pPr>
      <w:r w:rsidRPr="00F76A6C">
        <w:rPr>
          <w:noProof/>
          <w:lang w:eastAsia="en-GB"/>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34326456" w:rsidR="006C217B" w:rsidRPr="00F76A6C" w:rsidRDefault="006C217B" w:rsidP="006C217B">
      <w:pPr>
        <w:pStyle w:val="Caption"/>
        <w:jc w:val="both"/>
      </w:pPr>
      <w:bookmarkStart w:id="186" w:name="_Ref9955925"/>
      <w:bookmarkStart w:id="187" w:name="_Toc38811663"/>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23</w:t>
      </w:r>
      <w:r w:rsidRPr="00F76A6C">
        <w:rPr>
          <w:b/>
          <w:bCs/>
        </w:rPr>
        <w:fldChar w:fldCharType="end"/>
      </w:r>
      <w:bookmarkEnd w:id="186"/>
      <w:r w:rsidRPr="00F76A6C">
        <w:rPr>
          <w:b/>
          <w:bCs/>
        </w:rPr>
        <w:t>.</w:t>
      </w:r>
      <w:r w:rsidRPr="00F76A6C">
        <w:t xml:space="preserve"> Inclusion (%) of commutes per origin in the </w:t>
      </w:r>
      <w:r w:rsidR="007E47D3" w:rsidRPr="00F76A6C">
        <w:t xml:space="preserve">itinerary planning </w:t>
      </w:r>
      <w:r w:rsidRPr="00F76A6C">
        <w:t xml:space="preserve">analysis for finding local </w:t>
      </w:r>
      <w:r w:rsidR="00392567" w:rsidRPr="00F76A6C">
        <w:t>walking routes</w:t>
      </w:r>
      <w:r w:rsidR="008C25E8" w:rsidRPr="00F76A6C">
        <w:t xml:space="preserve"> to </w:t>
      </w:r>
      <w:r w:rsidRPr="00F76A6C">
        <w:t>PT stops</w:t>
      </w:r>
      <w:r w:rsidR="003F62F7" w:rsidRPr="00F76A6C">
        <w:t xml:space="preserve"> and </w:t>
      </w:r>
      <w:r w:rsidR="008C25E8" w:rsidRPr="00F76A6C">
        <w:t>commuting destinations</w:t>
      </w:r>
      <w:r w:rsidR="00392567" w:rsidRPr="00F76A6C">
        <w:t>. Only commuting destinations located in Helsinki Metropolitan Area</w:t>
      </w:r>
      <w:r w:rsidR="00D963F1" w:rsidRPr="00F76A6C">
        <w:t xml:space="preserve">, </w:t>
      </w:r>
      <w:r w:rsidR="00392567" w:rsidRPr="00F76A6C">
        <w:t xml:space="preserve">or </w:t>
      </w:r>
      <w:r w:rsidR="00E14FD6" w:rsidRPr="00F76A6C">
        <w:t xml:space="preserve">max. </w:t>
      </w:r>
      <w:r w:rsidR="00392567" w:rsidRPr="00F76A6C">
        <w:t>3 km from origins</w:t>
      </w:r>
      <w:r w:rsidR="00D963F1" w:rsidRPr="00F76A6C">
        <w:t>,</w:t>
      </w:r>
      <w:r w:rsidR="00392567" w:rsidRPr="00F76A6C">
        <w:t xml:space="preserve"> were included in the analysis. Consequently, </w:t>
      </w:r>
      <w:r w:rsidR="00F26050" w:rsidRPr="00F76A6C">
        <w:t xml:space="preserve">for some origins, </w:t>
      </w:r>
      <w:r w:rsidR="00392567" w:rsidRPr="00F76A6C">
        <w:t xml:space="preserve">significant </w:t>
      </w:r>
      <w:r w:rsidR="001C7639" w:rsidRPr="00F76A6C">
        <w:t>share</w:t>
      </w:r>
      <w:r w:rsidR="00B37FD0" w:rsidRPr="00F76A6C">
        <w:t>s</w:t>
      </w:r>
      <w:r w:rsidR="00392567" w:rsidRPr="00F76A6C">
        <w:t xml:space="preserve"> of commutes </w:t>
      </w:r>
      <w:r w:rsidR="00B37FD0" w:rsidRPr="00F76A6C">
        <w:t xml:space="preserve">were </w:t>
      </w:r>
      <w:r w:rsidR="00392567" w:rsidRPr="00F76A6C">
        <w:t xml:space="preserve">excluded in the analysis (shown </w:t>
      </w:r>
      <w:r w:rsidR="00B37FD0" w:rsidRPr="00F76A6C">
        <w:t>with</w:t>
      </w:r>
      <w:r w:rsidR="00392567" w:rsidRPr="00F76A6C">
        <w:t xml:space="preserve"> grey and black squares on the map)</w:t>
      </w:r>
      <w:r w:rsidR="006F298A" w:rsidRPr="00F76A6C">
        <w:t xml:space="preserve">. For these origins, the accuracy of the assessment </w:t>
      </w:r>
      <w:r w:rsidR="00315A71" w:rsidRPr="00F76A6C">
        <w:t>was</w:t>
      </w:r>
      <w:r w:rsidR="006F298A" w:rsidRPr="00F76A6C">
        <w:t xml:space="preserve"> thus limited. </w:t>
      </w:r>
      <w:r w:rsidR="004F6B7A" w:rsidRPr="00F76A6C">
        <w:t>Yet</w:t>
      </w:r>
      <w:r w:rsidR="000A50B6" w:rsidRPr="00F76A6C">
        <w:t xml:space="preserve"> </w:t>
      </w:r>
      <w:r w:rsidR="00D64F25" w:rsidRPr="00F76A6C">
        <w:t>for majority of the origins</w:t>
      </w:r>
      <w:r w:rsidR="00816574" w:rsidRPr="00F76A6C">
        <w:t>,</w:t>
      </w:r>
      <w:r w:rsidR="009D0AA8" w:rsidRPr="00F76A6C">
        <w:t xml:space="preserve"> </w:t>
      </w:r>
      <w:r w:rsidR="00D64F25" w:rsidRPr="00F76A6C">
        <w:t>more than 70 % of all commutes were included in the analysis</w:t>
      </w:r>
      <w:r w:rsidR="000963BF" w:rsidRPr="00F76A6C">
        <w:t xml:space="preserve"> (green squares)</w:t>
      </w:r>
      <w:r w:rsidR="00D64F25" w:rsidRPr="00F76A6C">
        <w:t>.</w:t>
      </w:r>
      <w:bookmarkEnd w:id="187"/>
      <w:r w:rsidR="00185C7F" w:rsidRPr="00F76A6C">
        <w:t xml:space="preserve"> </w:t>
      </w:r>
    </w:p>
    <w:p w14:paraId="52A832F5" w14:textId="77777777" w:rsidR="000E1C92" w:rsidRPr="00F76A6C" w:rsidRDefault="00164DD7" w:rsidP="000E1C92">
      <w:pPr>
        <w:keepNext/>
      </w:pPr>
      <w:r w:rsidRPr="00F76A6C">
        <w:rPr>
          <w:noProof/>
          <w:lang w:eastAsia="en-GB"/>
        </w:rPr>
        <w:lastRenderedPageBreak/>
        <w:drawing>
          <wp:inline distT="0" distB="0" distL="0" distR="0" wp14:anchorId="53F0434C" wp14:editId="4882AE2D">
            <wp:extent cx="4182139" cy="2613837"/>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244178" cy="2652612"/>
                    </a:xfrm>
                    <a:prstGeom prst="rect">
                      <a:avLst/>
                    </a:prstGeom>
                  </pic:spPr>
                </pic:pic>
              </a:graphicData>
            </a:graphic>
          </wp:inline>
        </w:drawing>
      </w:r>
    </w:p>
    <w:p w14:paraId="5DBC0D8E" w14:textId="4675BB5F" w:rsidR="002D011B" w:rsidRPr="00F76A6C" w:rsidRDefault="000E1C92" w:rsidP="000E71C6">
      <w:pPr>
        <w:pStyle w:val="Caption"/>
        <w:jc w:val="both"/>
      </w:pPr>
      <w:bookmarkStart w:id="188" w:name="_Ref9955196"/>
      <w:bookmarkStart w:id="189" w:name="_Toc38811664"/>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24</w:t>
      </w:r>
      <w:r w:rsidRPr="00F76A6C">
        <w:rPr>
          <w:b/>
          <w:bCs/>
        </w:rPr>
        <w:fldChar w:fldCharType="end"/>
      </w:r>
      <w:bookmarkEnd w:id="188"/>
      <w:r w:rsidRPr="00F76A6C">
        <w:rPr>
          <w:b/>
          <w:bCs/>
        </w:rPr>
        <w:t>.</w:t>
      </w:r>
      <w:r w:rsidRPr="00F76A6C">
        <w:t xml:space="preserve"> </w:t>
      </w:r>
      <w:r w:rsidR="000C5499" w:rsidRPr="00F76A6C">
        <w:t>Number of</w:t>
      </w:r>
      <w:r w:rsidRPr="00F76A6C">
        <w:t xml:space="preserve"> commutes vs. commutes included in the </w:t>
      </w:r>
      <w:r w:rsidR="001406C5" w:rsidRPr="00F76A6C">
        <w:t xml:space="preserve">itinerary planning </w:t>
      </w:r>
      <w:r w:rsidRPr="00F76A6C">
        <w:t>analysis</w:t>
      </w:r>
      <w:r w:rsidR="000C5499" w:rsidRPr="00F76A6C">
        <w:t xml:space="preserve"> (%) per origin</w:t>
      </w:r>
      <w:r w:rsidRPr="00F76A6C">
        <w:t>.</w:t>
      </w:r>
      <w:bookmarkEnd w:id="189"/>
      <w:r w:rsidR="00AC5A3C" w:rsidRPr="00F76A6C">
        <w:t xml:space="preserve"> </w:t>
      </w:r>
    </w:p>
    <w:p w14:paraId="4B8176DF" w14:textId="69AA88E5" w:rsidR="00731E0F" w:rsidRPr="00F76A6C" w:rsidRDefault="00E04C82" w:rsidP="002464BA">
      <w:pPr>
        <w:pStyle w:val="Heading3"/>
      </w:pPr>
      <w:bookmarkStart w:id="190" w:name="_Toc39590000"/>
      <w:r w:rsidRPr="00F76A6C">
        <w:t>L</w:t>
      </w:r>
      <w:r w:rsidR="00E64C51" w:rsidRPr="00F76A6C">
        <w:t>east</w:t>
      </w:r>
      <w:r w:rsidR="00BC3B8C" w:rsidRPr="00F76A6C">
        <w:t xml:space="preserve"> </w:t>
      </w:r>
      <w:r w:rsidR="00E64C51" w:rsidRPr="00F76A6C">
        <w:t>cost path</w:t>
      </w:r>
      <w:r w:rsidRPr="00F76A6C">
        <w:t xml:space="preserve"> </w:t>
      </w:r>
      <w:r w:rsidR="00734E6D" w:rsidRPr="00F76A6C">
        <w:t>calculations</w:t>
      </w:r>
      <w:r w:rsidR="009B6A95" w:rsidRPr="00F76A6C">
        <w:t xml:space="preserve">: </w:t>
      </w:r>
      <w:r w:rsidR="00BC3B8C" w:rsidRPr="00F76A6C">
        <w:t>short and quiet paths</w:t>
      </w:r>
      <w:bookmarkEnd w:id="190"/>
    </w:p>
    <w:p w14:paraId="2B958318" w14:textId="4143A15D" w:rsidR="00037C17" w:rsidRPr="00F76A6C" w:rsidRDefault="00D21623" w:rsidP="00A3000B">
      <w:r w:rsidRPr="00F76A6C">
        <w:t xml:space="preserve">I routed </w:t>
      </w:r>
      <w:r w:rsidR="0045114F" w:rsidRPr="00F76A6C">
        <w:t>short</w:t>
      </w:r>
      <w:r w:rsidR="00422322" w:rsidRPr="00F76A6C">
        <w:t>est</w:t>
      </w:r>
      <w:r w:rsidRPr="00F76A6C">
        <w:t xml:space="preserve"> </w:t>
      </w:r>
      <w:r w:rsidR="00DB59C3" w:rsidRPr="00F76A6C">
        <w:t xml:space="preserve">and quiet paths for </w:t>
      </w:r>
      <w:r w:rsidR="0006170A" w:rsidRPr="00F76A6C">
        <w:t xml:space="preserve">all </w:t>
      </w:r>
      <w:r w:rsidR="00D8513F" w:rsidRPr="00F76A6C">
        <w:t xml:space="preserve">walking routes (determined in the previous phase of the analysis) </w:t>
      </w:r>
      <w:r w:rsidR="00941B16" w:rsidRPr="00F76A6C">
        <w:t xml:space="preserve">with the </w:t>
      </w:r>
      <w:r w:rsidR="00A41C09" w:rsidRPr="00F76A6C">
        <w:t>quiet path routing</w:t>
      </w:r>
      <w:r w:rsidR="00941B16" w:rsidRPr="00F76A6C">
        <w:t xml:space="preserve"> application</w:t>
      </w:r>
      <w:r w:rsidR="00EA0F33" w:rsidRPr="00F76A6C">
        <w:t xml:space="preserve"> </w:t>
      </w:r>
      <w:r w:rsidR="00AF47CD" w:rsidRPr="00F76A6C">
        <w:t xml:space="preserve">(3.5) </w:t>
      </w:r>
      <w:r w:rsidR="00941B16" w:rsidRPr="00F76A6C">
        <w:t xml:space="preserve">developed in </w:t>
      </w:r>
      <w:r w:rsidR="008C59DE" w:rsidRPr="00F76A6C">
        <w:t xml:space="preserve">the </w:t>
      </w:r>
      <w:r w:rsidR="00941B16" w:rsidRPr="00F76A6C">
        <w:t>study</w:t>
      </w:r>
      <w:r w:rsidR="00EE68B4" w:rsidRPr="00F76A6C">
        <w:t xml:space="preserve"> (</w:t>
      </w:r>
      <w:r w:rsidR="00EE68B4" w:rsidRPr="00F76A6C">
        <w:fldChar w:fldCharType="begin"/>
      </w:r>
      <w:r w:rsidR="00EE68B4" w:rsidRPr="00F76A6C">
        <w:instrText xml:space="preserve"> REF _Ref33897315 \h </w:instrText>
      </w:r>
      <w:r w:rsidR="00E5247E" w:rsidRPr="00F76A6C">
        <w:instrText xml:space="preserve"> \* MERGEFORMAT </w:instrText>
      </w:r>
      <w:r w:rsidR="00EE68B4" w:rsidRPr="00F76A6C">
        <w:fldChar w:fldCharType="separate"/>
      </w:r>
      <w:r w:rsidR="004A4362" w:rsidRPr="00F76A6C">
        <w:t>Figure 20</w:t>
      </w:r>
      <w:r w:rsidR="00EE68B4" w:rsidRPr="00F76A6C">
        <w:fldChar w:fldCharType="end"/>
      </w:r>
      <w:r w:rsidR="00EE68B4" w:rsidRPr="00F76A6C">
        <w:t>)</w:t>
      </w:r>
      <w:r w:rsidR="00DB59C3" w:rsidRPr="00F76A6C">
        <w:t xml:space="preserve">. </w:t>
      </w:r>
      <w:r w:rsidR="003044DE" w:rsidRPr="00F76A6C">
        <w:t>The utilization rate</w:t>
      </w:r>
      <w:r w:rsidR="000274CB" w:rsidRPr="00F76A6C">
        <w:t xml:space="preserve"> of each </w:t>
      </w:r>
      <w:r w:rsidR="001D2AC2" w:rsidRPr="00F76A6C">
        <w:t>route</w:t>
      </w:r>
      <w:r w:rsidR="000274CB" w:rsidRPr="00F76A6C">
        <w:t xml:space="preserve"> was inherited as attribute information </w:t>
      </w:r>
      <w:r w:rsidR="00EA0F33" w:rsidRPr="00F76A6C">
        <w:t>to</w:t>
      </w:r>
      <w:r w:rsidR="000274CB" w:rsidRPr="00F76A6C">
        <w:t xml:space="preserve"> the respective short and quiet paths</w:t>
      </w:r>
      <w:r w:rsidR="003044DE" w:rsidRPr="00F76A6C">
        <w:t xml:space="preserve">. </w:t>
      </w:r>
      <w:r w:rsidR="00D8513F" w:rsidRPr="00F76A6C">
        <w:t xml:space="preserve">It was needed </w:t>
      </w:r>
      <w:r w:rsidR="005E6068" w:rsidRPr="00F76A6C">
        <w:t>in</w:t>
      </w:r>
      <w:r w:rsidR="00D8513F" w:rsidRPr="00F76A6C">
        <w:t xml:space="preserve"> later parts of the analysis </w:t>
      </w:r>
      <w:r w:rsidR="000E17DE" w:rsidRPr="00F76A6C">
        <w:t xml:space="preserve">when </w:t>
      </w:r>
      <w:r w:rsidR="00D8513F" w:rsidRPr="00F76A6C">
        <w:t xml:space="preserve">weighted </w:t>
      </w:r>
      <w:r w:rsidR="00A67FDD" w:rsidRPr="00F76A6C">
        <w:t xml:space="preserve">statistics of </w:t>
      </w:r>
      <w:r w:rsidR="00D8513F" w:rsidRPr="00F76A6C">
        <w:t>noise exposure</w:t>
      </w:r>
      <w:r w:rsidR="00B103FE" w:rsidRPr="00F76A6C">
        <w:t>s</w:t>
      </w:r>
      <w:r w:rsidR="00A67FDD" w:rsidRPr="00F76A6C">
        <w:t xml:space="preserve"> </w:t>
      </w:r>
      <w:r w:rsidR="00D8513F" w:rsidRPr="00F76A6C">
        <w:t xml:space="preserve">were calculated. </w:t>
      </w:r>
      <w:r w:rsidR="00643FBB" w:rsidRPr="00F76A6C">
        <w:t>Once all paths were</w:t>
      </w:r>
      <w:r w:rsidR="00744280" w:rsidRPr="00F76A6C">
        <w:t xml:space="preserve"> </w:t>
      </w:r>
      <w:r w:rsidR="003971DA" w:rsidRPr="00F76A6C">
        <w:t>routed</w:t>
      </w:r>
      <w:r w:rsidR="00643FBB" w:rsidRPr="00F76A6C">
        <w:t xml:space="preserve">, </w:t>
      </w:r>
      <w:r w:rsidR="00CF533A" w:rsidRPr="00F76A6C">
        <w:t xml:space="preserve">I calculated </w:t>
      </w:r>
      <w:r w:rsidR="00643FBB" w:rsidRPr="00F76A6C">
        <w:t xml:space="preserve">descriptive statistics of the </w:t>
      </w:r>
      <w:r w:rsidR="00F443F0" w:rsidRPr="00F76A6C">
        <w:t>length</w:t>
      </w:r>
      <w:r w:rsidR="00C26207" w:rsidRPr="00F76A6C">
        <w:t>s</w:t>
      </w:r>
      <w:r w:rsidR="00F443F0" w:rsidRPr="00F76A6C">
        <w:t xml:space="preserve"> of the </w:t>
      </w:r>
      <w:r w:rsidR="00643FBB" w:rsidRPr="00F76A6C">
        <w:t xml:space="preserve">shortest </w:t>
      </w:r>
      <w:r w:rsidR="00CF533A" w:rsidRPr="00F76A6C">
        <w:t xml:space="preserve">paths </w:t>
      </w:r>
      <w:r w:rsidR="00643FBB" w:rsidRPr="00F76A6C">
        <w:t>(</w:t>
      </w:r>
      <w:r w:rsidR="00643FBB" w:rsidRPr="00F76A6C">
        <w:fldChar w:fldCharType="begin"/>
      </w:r>
      <w:r w:rsidR="00643FBB" w:rsidRPr="00F76A6C">
        <w:instrText xml:space="preserve"> REF _Ref33902848 \h </w:instrText>
      </w:r>
      <w:r w:rsidR="00E5247E" w:rsidRPr="00F76A6C">
        <w:instrText xml:space="preserve"> \* MERGEFORMAT </w:instrText>
      </w:r>
      <w:r w:rsidR="00643FBB" w:rsidRPr="00F76A6C">
        <w:fldChar w:fldCharType="separate"/>
      </w:r>
      <w:r w:rsidR="004A4362" w:rsidRPr="00F76A6C">
        <w:t>Table 6</w:t>
      </w:r>
      <w:r w:rsidR="00643FBB" w:rsidRPr="00F76A6C">
        <w:fldChar w:fldCharType="end"/>
      </w:r>
      <w:r w:rsidR="00643FBB" w:rsidRPr="00F76A6C">
        <w:t>).</w:t>
      </w:r>
      <w:r w:rsidR="008426D1" w:rsidRPr="00F76A6C">
        <w:t xml:space="preserve"> </w:t>
      </w:r>
      <w:r w:rsidR="00F76FDE" w:rsidRPr="00F76A6C">
        <w:fldChar w:fldCharType="begin"/>
      </w:r>
      <w:r w:rsidR="00F76FDE" w:rsidRPr="00F76A6C">
        <w:instrText xml:space="preserve"> REF _Ref33903340 \h </w:instrText>
      </w:r>
      <w:r w:rsidR="00E5247E" w:rsidRPr="00F76A6C">
        <w:instrText xml:space="preserve"> \* MERGEFORMAT </w:instrText>
      </w:r>
      <w:r w:rsidR="00F76FDE" w:rsidRPr="00F76A6C">
        <w:fldChar w:fldCharType="separate"/>
      </w:r>
      <w:r w:rsidR="004A4362" w:rsidRPr="00F76A6C">
        <w:t>Figure 25</w:t>
      </w:r>
      <w:r w:rsidR="00F76FDE" w:rsidRPr="00F76A6C">
        <w:fldChar w:fldCharType="end"/>
      </w:r>
      <w:r w:rsidR="00822A23" w:rsidRPr="00F76A6C">
        <w:t xml:space="preserve"> illustrates the </w:t>
      </w:r>
      <w:r w:rsidR="004C7509" w:rsidRPr="00F76A6C">
        <w:t xml:space="preserve">spatial variation in the </w:t>
      </w:r>
      <w:r w:rsidR="00822A23" w:rsidRPr="00F76A6C">
        <w:t>volume of</w:t>
      </w:r>
      <w:r w:rsidR="007F7B1F" w:rsidRPr="00F76A6C">
        <w:t xml:space="preserve"> </w:t>
      </w:r>
      <w:r w:rsidR="00430C94" w:rsidRPr="00F76A6C">
        <w:t xml:space="preserve">the </w:t>
      </w:r>
      <w:r w:rsidR="003D4DBB" w:rsidRPr="00F76A6C">
        <w:t>shortest</w:t>
      </w:r>
      <w:r w:rsidR="006A512D" w:rsidRPr="00F76A6C">
        <w:t xml:space="preserve"> </w:t>
      </w:r>
      <w:r w:rsidR="00822A23" w:rsidRPr="00F76A6C">
        <w:t>paths</w:t>
      </w:r>
      <w:r w:rsidR="00F76FDE" w:rsidRPr="00F76A6C">
        <w:t xml:space="preserve">. </w:t>
      </w:r>
    </w:p>
    <w:p w14:paraId="1E5C357B" w14:textId="6BEED8F9" w:rsidR="00CC0487" w:rsidRPr="00F76A6C" w:rsidRDefault="003A5764" w:rsidP="003A5764">
      <w:pPr>
        <w:pStyle w:val="TableCaption"/>
      </w:pPr>
      <w:bookmarkStart w:id="191" w:name="_Ref33902848"/>
      <w:bookmarkStart w:id="192" w:name="_Toc38811906"/>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4A4362" w:rsidRPr="00F76A6C">
        <w:rPr>
          <w:b/>
          <w:bCs/>
        </w:rPr>
        <w:t>6</w:t>
      </w:r>
      <w:r w:rsidRPr="00F76A6C">
        <w:rPr>
          <w:b/>
          <w:bCs/>
        </w:rPr>
        <w:fldChar w:fldCharType="end"/>
      </w:r>
      <w:bookmarkEnd w:id="191"/>
      <w:r w:rsidRPr="00F76A6C">
        <w:rPr>
          <w:b/>
          <w:bCs/>
        </w:rPr>
        <w:t>.</w:t>
      </w:r>
      <w:r w:rsidRPr="00F76A6C">
        <w:t xml:space="preserve"> </w:t>
      </w:r>
      <w:r w:rsidR="00643FBB" w:rsidRPr="00F76A6C">
        <w:t>Descriptive</w:t>
      </w:r>
      <w:r w:rsidRPr="00F76A6C">
        <w:t xml:space="preserve"> statistics of the </w:t>
      </w:r>
      <w:r w:rsidR="00643FBB" w:rsidRPr="00F76A6C">
        <w:t xml:space="preserve">length of the </w:t>
      </w:r>
      <w:r w:rsidRPr="00F76A6C">
        <w:t>shortest paths to PT stops a</w:t>
      </w:r>
      <w:r w:rsidR="00572D11" w:rsidRPr="00F76A6C">
        <w:t>nd commuting destinations</w:t>
      </w:r>
      <w:r w:rsidR="00922DEF">
        <w:t xml:space="preserve"> (i.e. workplaces)</w:t>
      </w:r>
      <w:r w:rsidR="00A21434" w:rsidRPr="00F76A6C">
        <w:t>,</w:t>
      </w:r>
      <w:r w:rsidR="00572D11" w:rsidRPr="00F76A6C">
        <w:t xml:space="preserve"> </w:t>
      </w:r>
      <w:r w:rsidR="00A21434" w:rsidRPr="00F76A6C">
        <w:t xml:space="preserve">both </w:t>
      </w:r>
      <w:r w:rsidR="00362844" w:rsidRPr="00F76A6C">
        <w:t xml:space="preserve">separately and </w:t>
      </w:r>
      <w:r w:rsidR="00A21434" w:rsidRPr="00F76A6C">
        <w:t>combined</w:t>
      </w:r>
      <w:r w:rsidR="00362844" w:rsidRPr="00F76A6C">
        <w:t xml:space="preserve"> </w:t>
      </w:r>
      <w:r w:rsidR="00E85328" w:rsidRPr="00F76A6C">
        <w:t>(n=</w:t>
      </w:r>
      <w:r w:rsidR="00EF762A" w:rsidRPr="00F76A6C">
        <w:t>31291</w:t>
      </w:r>
      <w:r w:rsidR="00E85328" w:rsidRPr="00F76A6C">
        <w:t>)</w:t>
      </w:r>
      <w:r w:rsidRPr="00F76A6C">
        <w:t>.</w:t>
      </w:r>
      <w:bookmarkEnd w:id="192"/>
      <w:r w:rsidR="00E85328" w:rsidRPr="00F76A6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97"/>
        <w:gridCol w:w="976"/>
        <w:gridCol w:w="1085"/>
        <w:gridCol w:w="1099"/>
        <w:gridCol w:w="1021"/>
        <w:gridCol w:w="966"/>
        <w:gridCol w:w="952"/>
        <w:gridCol w:w="1026"/>
      </w:tblGrid>
      <w:tr w:rsidR="00F8019A" w:rsidRPr="00F76A6C" w14:paraId="55AE4D55" w14:textId="77777777" w:rsidTr="00F8019A">
        <w:trPr>
          <w:trHeight w:val="561"/>
        </w:trPr>
        <w:tc>
          <w:tcPr>
            <w:tcW w:w="2497" w:type="dxa"/>
            <w:tcBorders>
              <w:left w:val="single" w:sz="4" w:space="0" w:color="FFFFFF"/>
              <w:right w:val="single" w:sz="4" w:space="0" w:color="FFFFFF"/>
            </w:tcBorders>
          </w:tcPr>
          <w:p w14:paraId="3B6B5B5A" w14:textId="41D83C95" w:rsidR="00F8019A" w:rsidRPr="00F76A6C" w:rsidRDefault="00F8019A" w:rsidP="00F8019A">
            <w:pPr>
              <w:pStyle w:val="TableText"/>
              <w:spacing w:before="240" w:after="160"/>
            </w:pPr>
            <w:r w:rsidRPr="00F76A6C">
              <w:t>Path length (m)</w:t>
            </w:r>
          </w:p>
        </w:tc>
        <w:tc>
          <w:tcPr>
            <w:tcW w:w="976" w:type="dxa"/>
            <w:tcBorders>
              <w:left w:val="single" w:sz="4" w:space="0" w:color="FFFFFF"/>
              <w:right w:val="single" w:sz="4" w:space="0" w:color="FFFFFF"/>
            </w:tcBorders>
          </w:tcPr>
          <w:p w14:paraId="209C6A68" w14:textId="556F43B9" w:rsidR="00F8019A" w:rsidRPr="00F76A6C" w:rsidRDefault="00F8019A" w:rsidP="00F8019A">
            <w:pPr>
              <w:pStyle w:val="TableText"/>
              <w:spacing w:before="240" w:after="160"/>
            </w:pPr>
            <w:r w:rsidRPr="00F76A6C">
              <w:t>Mean</w:t>
            </w:r>
          </w:p>
        </w:tc>
        <w:tc>
          <w:tcPr>
            <w:tcW w:w="1085" w:type="dxa"/>
            <w:tcBorders>
              <w:left w:val="single" w:sz="4" w:space="0" w:color="FFFFFF"/>
              <w:right w:val="single" w:sz="4" w:space="0" w:color="FFFFFF"/>
            </w:tcBorders>
          </w:tcPr>
          <w:p w14:paraId="7AA8A7F4" w14:textId="1F59F8B6" w:rsidR="00F8019A" w:rsidRPr="00F76A6C" w:rsidRDefault="00F8019A" w:rsidP="00F8019A">
            <w:pPr>
              <w:pStyle w:val="TableText"/>
              <w:spacing w:before="240" w:after="160"/>
            </w:pPr>
            <w:r w:rsidRPr="00F76A6C">
              <w:t>Median</w:t>
            </w:r>
          </w:p>
        </w:tc>
        <w:tc>
          <w:tcPr>
            <w:tcW w:w="1099" w:type="dxa"/>
            <w:tcBorders>
              <w:left w:val="single" w:sz="4" w:space="0" w:color="FFFFFF"/>
              <w:right w:val="single" w:sz="4" w:space="0" w:color="FFFFFF"/>
            </w:tcBorders>
          </w:tcPr>
          <w:p w14:paraId="1B331FD1" w14:textId="66804218" w:rsidR="00F8019A" w:rsidRPr="00F76A6C" w:rsidRDefault="00F8019A" w:rsidP="00F8019A">
            <w:pPr>
              <w:pStyle w:val="TableText"/>
              <w:spacing w:before="240" w:after="160"/>
            </w:pPr>
            <w:r w:rsidRPr="00F76A6C">
              <w:t>SD</w:t>
            </w:r>
          </w:p>
        </w:tc>
        <w:tc>
          <w:tcPr>
            <w:tcW w:w="1021" w:type="dxa"/>
            <w:tcBorders>
              <w:left w:val="single" w:sz="4" w:space="0" w:color="FFFFFF"/>
              <w:right w:val="single" w:sz="4" w:space="0" w:color="FFFFFF"/>
            </w:tcBorders>
          </w:tcPr>
          <w:p w14:paraId="79C010DB" w14:textId="54567F5A" w:rsidR="00F8019A" w:rsidRPr="00F76A6C" w:rsidRDefault="00F8019A" w:rsidP="00F8019A">
            <w:pPr>
              <w:pStyle w:val="TableText"/>
              <w:spacing w:before="240" w:after="160"/>
            </w:pPr>
            <w:r w:rsidRPr="00F76A6C">
              <w:t>p10</w:t>
            </w:r>
          </w:p>
        </w:tc>
        <w:tc>
          <w:tcPr>
            <w:tcW w:w="966" w:type="dxa"/>
            <w:tcBorders>
              <w:left w:val="single" w:sz="4" w:space="0" w:color="FFFFFF"/>
              <w:right w:val="single" w:sz="4" w:space="0" w:color="FFFFFF"/>
            </w:tcBorders>
          </w:tcPr>
          <w:p w14:paraId="394EE6EA" w14:textId="6A5E882E" w:rsidR="00F8019A" w:rsidRPr="00F76A6C" w:rsidRDefault="00F8019A" w:rsidP="00F8019A">
            <w:pPr>
              <w:pStyle w:val="TableText"/>
              <w:spacing w:before="240" w:after="160"/>
            </w:pPr>
            <w:r w:rsidRPr="00F76A6C">
              <w:t>p25</w:t>
            </w:r>
          </w:p>
        </w:tc>
        <w:tc>
          <w:tcPr>
            <w:tcW w:w="952" w:type="dxa"/>
            <w:tcBorders>
              <w:left w:val="single" w:sz="4" w:space="0" w:color="FFFFFF"/>
              <w:right w:val="single" w:sz="4" w:space="0" w:color="FFFFFF"/>
            </w:tcBorders>
          </w:tcPr>
          <w:p w14:paraId="6A89EB6B" w14:textId="26B5A341" w:rsidR="00F8019A" w:rsidRPr="00F76A6C" w:rsidRDefault="00F8019A" w:rsidP="00F8019A">
            <w:pPr>
              <w:pStyle w:val="TableText"/>
              <w:spacing w:before="240" w:after="160"/>
            </w:pPr>
            <w:r w:rsidRPr="00F76A6C">
              <w:t>p</w:t>
            </w:r>
            <w:r w:rsidR="00F615B2" w:rsidRPr="00F76A6C">
              <w:t>75</w:t>
            </w:r>
          </w:p>
        </w:tc>
        <w:tc>
          <w:tcPr>
            <w:tcW w:w="1026" w:type="dxa"/>
            <w:tcBorders>
              <w:left w:val="single" w:sz="4" w:space="0" w:color="FFFFFF"/>
              <w:right w:val="single" w:sz="4" w:space="0" w:color="FFFFFF"/>
            </w:tcBorders>
          </w:tcPr>
          <w:p w14:paraId="2BAAE209" w14:textId="62FBD4FB" w:rsidR="00F8019A" w:rsidRPr="00F76A6C" w:rsidRDefault="00F8019A" w:rsidP="00F8019A">
            <w:pPr>
              <w:pStyle w:val="TableText"/>
              <w:spacing w:before="240" w:after="160"/>
            </w:pPr>
            <w:r w:rsidRPr="00F76A6C">
              <w:t>p90</w:t>
            </w:r>
          </w:p>
        </w:tc>
      </w:tr>
      <w:tr w:rsidR="00F8019A" w:rsidRPr="00F76A6C" w14:paraId="1A0A0CAB" w14:textId="77777777" w:rsidTr="00F8019A">
        <w:trPr>
          <w:trHeight w:val="466"/>
        </w:trPr>
        <w:tc>
          <w:tcPr>
            <w:tcW w:w="2497"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F8019A" w:rsidRPr="00F76A6C" w:rsidRDefault="00F8019A" w:rsidP="00F8019A">
            <w:pPr>
              <w:pStyle w:val="TableText"/>
              <w:spacing w:before="240" w:line="240" w:lineRule="auto"/>
            </w:pPr>
            <w:r w:rsidRPr="00F76A6C">
              <w:t>All (n=31291)</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1DB76447" w:rsidR="00F8019A" w:rsidRPr="00F76A6C" w:rsidRDefault="00F8019A" w:rsidP="00F8019A">
            <w:pPr>
              <w:pStyle w:val="TableText"/>
              <w:spacing w:before="240" w:line="240" w:lineRule="auto"/>
            </w:pPr>
            <w:r w:rsidRPr="00F76A6C">
              <w:t>49</w:t>
            </w:r>
            <w:r w:rsidR="00F615B2" w:rsidRPr="00F76A6C">
              <w:t>1</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F8019A" w:rsidRPr="00F76A6C" w:rsidRDefault="00F8019A" w:rsidP="00F8019A">
            <w:pPr>
              <w:pStyle w:val="TableText"/>
              <w:spacing w:before="240" w:line="240" w:lineRule="auto"/>
            </w:pPr>
            <w:r w:rsidRPr="00F76A6C">
              <w:t>408</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F8019A" w:rsidRPr="00F76A6C" w:rsidRDefault="00F8019A" w:rsidP="00F8019A">
            <w:pPr>
              <w:pStyle w:val="TableText"/>
              <w:spacing w:before="240" w:line="240" w:lineRule="auto"/>
            </w:pPr>
            <w:r w:rsidRPr="00F76A6C">
              <w:t>33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7C2B202" w14:textId="3309E147" w:rsidR="00F8019A" w:rsidRPr="00F76A6C" w:rsidRDefault="00F8019A" w:rsidP="00F8019A">
            <w:pPr>
              <w:pStyle w:val="TableText"/>
              <w:spacing w:before="240" w:line="240" w:lineRule="auto"/>
            </w:pPr>
            <w:r w:rsidRPr="00F76A6C">
              <w:t>13</w:t>
            </w:r>
            <w:r w:rsidR="00F615B2" w:rsidRPr="00F76A6C">
              <w:t>6</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713A2CB1" w14:textId="65BFBC9C" w:rsidR="00F8019A" w:rsidRPr="00F76A6C" w:rsidRDefault="00F8019A" w:rsidP="00F8019A">
            <w:pPr>
              <w:pStyle w:val="TableText"/>
              <w:spacing w:before="240" w:line="240" w:lineRule="auto"/>
            </w:pPr>
            <w:r w:rsidRPr="00F76A6C">
              <w:t>234</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0D0328E5" w14:textId="334FAA4D" w:rsidR="00F8019A" w:rsidRPr="00F76A6C" w:rsidRDefault="00F8019A" w:rsidP="00F8019A">
            <w:pPr>
              <w:pStyle w:val="TableText"/>
              <w:spacing w:before="240" w:line="240" w:lineRule="auto"/>
            </w:pPr>
            <w:r w:rsidRPr="00F76A6C">
              <w:t>6</w:t>
            </w:r>
            <w:r w:rsidR="00F615B2" w:rsidRPr="00F76A6C">
              <w:t>70</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4819489A" w:rsidR="00F8019A" w:rsidRPr="00F76A6C" w:rsidRDefault="00F8019A" w:rsidP="00F8019A">
            <w:pPr>
              <w:pStyle w:val="TableText"/>
              <w:spacing w:before="240" w:line="240" w:lineRule="auto"/>
            </w:pPr>
            <w:r w:rsidRPr="00F76A6C">
              <w:t>964</w:t>
            </w:r>
          </w:p>
        </w:tc>
      </w:tr>
      <w:tr w:rsidR="00F8019A" w:rsidRPr="00F76A6C" w14:paraId="5D8B9480" w14:textId="77777777" w:rsidTr="00F8019A">
        <w:trPr>
          <w:trHeight w:val="399"/>
        </w:trPr>
        <w:tc>
          <w:tcPr>
            <w:tcW w:w="2497"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6F3CA727" w:rsidR="00F8019A" w:rsidRPr="00F76A6C" w:rsidRDefault="00F8019A" w:rsidP="00F8019A">
            <w:pPr>
              <w:pStyle w:val="TableText"/>
              <w:spacing w:line="240" w:lineRule="auto"/>
            </w:pPr>
            <w:r w:rsidRPr="00F76A6C">
              <w:t>To PT stops (n=18716)</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F8019A" w:rsidRPr="00F76A6C" w:rsidRDefault="00F8019A" w:rsidP="00F8019A">
            <w:pPr>
              <w:pStyle w:val="TableText"/>
              <w:spacing w:line="240" w:lineRule="auto"/>
            </w:pPr>
            <w:r w:rsidRPr="00F76A6C">
              <w:t>472</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1AF5FAED" w:rsidR="00F8019A" w:rsidRPr="00F76A6C" w:rsidRDefault="00F8019A" w:rsidP="00F8019A">
            <w:pPr>
              <w:pStyle w:val="TableText"/>
              <w:spacing w:line="240" w:lineRule="auto"/>
            </w:pPr>
            <w:r w:rsidRPr="00F76A6C">
              <w:t>39</w:t>
            </w:r>
            <w:r w:rsidR="00540FE8" w:rsidRPr="00F76A6C">
              <w:t>7</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2CB4CCC" w:rsidR="00F8019A" w:rsidRPr="00F76A6C" w:rsidRDefault="00F8019A" w:rsidP="00F8019A">
            <w:pPr>
              <w:pStyle w:val="TableText"/>
              <w:spacing w:line="240" w:lineRule="auto"/>
            </w:pPr>
            <w:r w:rsidRPr="00F76A6C">
              <w:t>31</w:t>
            </w:r>
            <w:r w:rsidR="00540FE8" w:rsidRPr="00F76A6C">
              <w:t>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26863CC" w14:textId="330ED854" w:rsidR="00F8019A" w:rsidRPr="00F76A6C" w:rsidRDefault="00F8019A" w:rsidP="00F8019A">
            <w:pPr>
              <w:pStyle w:val="TableText"/>
              <w:spacing w:line="240" w:lineRule="auto"/>
            </w:pPr>
            <w:r w:rsidRPr="00F76A6C">
              <w:t>132</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009182C2" w14:textId="06A00D1B" w:rsidR="00F8019A" w:rsidRPr="00F76A6C" w:rsidRDefault="00F8019A" w:rsidP="00F8019A">
            <w:pPr>
              <w:pStyle w:val="TableText"/>
              <w:spacing w:line="240" w:lineRule="auto"/>
            </w:pPr>
            <w:r w:rsidRPr="00F76A6C">
              <w:t>2</w:t>
            </w:r>
            <w:r w:rsidR="00540FE8" w:rsidRPr="00F76A6C">
              <w:t>30</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5A7086CF" w14:textId="7B0FAE1B" w:rsidR="00F8019A" w:rsidRPr="00F76A6C" w:rsidRDefault="00F8019A" w:rsidP="00F8019A">
            <w:pPr>
              <w:pStyle w:val="TableText"/>
              <w:spacing w:line="240" w:lineRule="auto"/>
            </w:pPr>
            <w:r w:rsidRPr="00F76A6C">
              <w:t>64</w:t>
            </w:r>
            <w:r w:rsidR="00540FE8" w:rsidRPr="00F76A6C">
              <w:t>9</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6D30D5BE" w:rsidR="00F8019A" w:rsidRPr="00F76A6C" w:rsidRDefault="00F8019A" w:rsidP="00F8019A">
            <w:pPr>
              <w:pStyle w:val="TableText"/>
              <w:spacing w:line="240" w:lineRule="auto"/>
            </w:pPr>
            <w:r w:rsidRPr="00F76A6C">
              <w:t>92</w:t>
            </w:r>
            <w:r w:rsidR="000B7D63" w:rsidRPr="00F76A6C">
              <w:t>4</w:t>
            </w:r>
          </w:p>
        </w:tc>
      </w:tr>
      <w:tr w:rsidR="00F8019A" w:rsidRPr="00F76A6C" w14:paraId="568435E7" w14:textId="77777777" w:rsidTr="00F8019A">
        <w:trPr>
          <w:trHeight w:val="587"/>
        </w:trPr>
        <w:tc>
          <w:tcPr>
            <w:tcW w:w="2497" w:type="dxa"/>
            <w:tcBorders>
              <w:top w:val="single" w:sz="4" w:space="0" w:color="FFFFFF" w:themeColor="background1"/>
              <w:left w:val="single" w:sz="4" w:space="0" w:color="FFFFFF"/>
              <w:right w:val="single" w:sz="4" w:space="0" w:color="FFFFFF"/>
            </w:tcBorders>
          </w:tcPr>
          <w:p w14:paraId="26D6F25A" w14:textId="48CCDFA9" w:rsidR="00F8019A" w:rsidRPr="00F76A6C" w:rsidRDefault="00F8019A" w:rsidP="00F8019A">
            <w:pPr>
              <w:pStyle w:val="TableText"/>
              <w:spacing w:after="240" w:line="240" w:lineRule="auto"/>
            </w:pPr>
            <w:r w:rsidRPr="00F76A6C">
              <w:t xml:space="preserve">To </w:t>
            </w:r>
            <w:commentRangeStart w:id="193"/>
            <w:r w:rsidRPr="00F76A6C">
              <w:t>workplaces</w:t>
            </w:r>
            <w:commentRangeEnd w:id="193"/>
            <w:r w:rsidR="00CC2199">
              <w:rPr>
                <w:rStyle w:val="CommentReference"/>
              </w:rPr>
              <w:commentReference w:id="193"/>
            </w:r>
            <w:r w:rsidRPr="00F76A6C">
              <w:t xml:space="preserve"> (n=12575)</w:t>
            </w:r>
          </w:p>
        </w:tc>
        <w:tc>
          <w:tcPr>
            <w:tcW w:w="976" w:type="dxa"/>
            <w:tcBorders>
              <w:top w:val="single" w:sz="4" w:space="0" w:color="FFFFFF" w:themeColor="background1"/>
              <w:left w:val="single" w:sz="4" w:space="0" w:color="FFFFFF"/>
              <w:right w:val="single" w:sz="4" w:space="0" w:color="FFFFFF"/>
            </w:tcBorders>
          </w:tcPr>
          <w:p w14:paraId="1F1C37FF" w14:textId="424145BA" w:rsidR="00F8019A" w:rsidRPr="00F76A6C" w:rsidRDefault="00F8019A" w:rsidP="00F8019A">
            <w:pPr>
              <w:pStyle w:val="TableText"/>
              <w:spacing w:line="240" w:lineRule="auto"/>
            </w:pPr>
            <w:r w:rsidRPr="00F76A6C">
              <w:t>88</w:t>
            </w:r>
            <w:r w:rsidR="00F615B2" w:rsidRPr="00F76A6C">
              <w:t>3</w:t>
            </w:r>
          </w:p>
        </w:tc>
        <w:tc>
          <w:tcPr>
            <w:tcW w:w="1085" w:type="dxa"/>
            <w:tcBorders>
              <w:top w:val="single" w:sz="4" w:space="0" w:color="FFFFFF" w:themeColor="background1"/>
              <w:left w:val="single" w:sz="4" w:space="0" w:color="FFFFFF"/>
              <w:right w:val="single" w:sz="4" w:space="0" w:color="FFFFFF"/>
            </w:tcBorders>
          </w:tcPr>
          <w:p w14:paraId="669EA492" w14:textId="3E5B8593" w:rsidR="00F8019A" w:rsidRPr="00F76A6C" w:rsidRDefault="00F8019A" w:rsidP="00F8019A">
            <w:pPr>
              <w:pStyle w:val="TableText"/>
              <w:spacing w:line="240" w:lineRule="auto"/>
            </w:pPr>
            <w:r w:rsidRPr="00F76A6C">
              <w:t>771</w:t>
            </w:r>
          </w:p>
        </w:tc>
        <w:tc>
          <w:tcPr>
            <w:tcW w:w="1099" w:type="dxa"/>
            <w:tcBorders>
              <w:top w:val="single" w:sz="4" w:space="0" w:color="FFFFFF" w:themeColor="background1"/>
              <w:left w:val="single" w:sz="4" w:space="0" w:color="FFFFFF"/>
              <w:right w:val="single" w:sz="4" w:space="0" w:color="FFFFFF"/>
            </w:tcBorders>
          </w:tcPr>
          <w:p w14:paraId="56E6BA8F" w14:textId="5F540CDD" w:rsidR="00F8019A" w:rsidRPr="00F76A6C" w:rsidRDefault="00F8019A" w:rsidP="00F8019A">
            <w:pPr>
              <w:pStyle w:val="TableText"/>
              <w:spacing w:line="240" w:lineRule="auto"/>
            </w:pPr>
            <w:r w:rsidRPr="00F76A6C">
              <w:t>486</w:t>
            </w:r>
          </w:p>
        </w:tc>
        <w:tc>
          <w:tcPr>
            <w:tcW w:w="1021" w:type="dxa"/>
            <w:tcBorders>
              <w:top w:val="single" w:sz="4" w:space="0" w:color="FFFFFF" w:themeColor="background1"/>
              <w:left w:val="single" w:sz="4" w:space="0" w:color="FFFFFF"/>
              <w:right w:val="single" w:sz="4" w:space="0" w:color="FFFFFF"/>
            </w:tcBorders>
          </w:tcPr>
          <w:p w14:paraId="46B90897" w14:textId="7F895249" w:rsidR="00F8019A" w:rsidRPr="00F76A6C" w:rsidRDefault="00F8019A" w:rsidP="00F8019A">
            <w:pPr>
              <w:pStyle w:val="TableText"/>
              <w:spacing w:line="240" w:lineRule="auto"/>
            </w:pPr>
            <w:r w:rsidRPr="00F76A6C">
              <w:t>33</w:t>
            </w:r>
            <w:r w:rsidR="00E224CF" w:rsidRPr="00F76A6C">
              <w:t>3</w:t>
            </w:r>
          </w:p>
        </w:tc>
        <w:tc>
          <w:tcPr>
            <w:tcW w:w="966" w:type="dxa"/>
            <w:tcBorders>
              <w:top w:val="single" w:sz="4" w:space="0" w:color="FFFFFF" w:themeColor="background1"/>
              <w:left w:val="single" w:sz="4" w:space="0" w:color="FFFFFF"/>
              <w:right w:val="single" w:sz="4" w:space="0" w:color="FFFFFF"/>
            </w:tcBorders>
          </w:tcPr>
          <w:p w14:paraId="0720447C" w14:textId="317D2C79" w:rsidR="00F8019A" w:rsidRPr="00F76A6C" w:rsidRDefault="00F8019A" w:rsidP="00F8019A">
            <w:pPr>
              <w:pStyle w:val="TableText"/>
              <w:spacing w:line="240" w:lineRule="auto"/>
            </w:pPr>
            <w:r w:rsidRPr="00F76A6C">
              <w:t>45</w:t>
            </w:r>
            <w:r w:rsidR="00E224CF" w:rsidRPr="00F76A6C">
              <w:t>3</w:t>
            </w:r>
          </w:p>
        </w:tc>
        <w:tc>
          <w:tcPr>
            <w:tcW w:w="952" w:type="dxa"/>
            <w:tcBorders>
              <w:top w:val="single" w:sz="4" w:space="0" w:color="FFFFFF" w:themeColor="background1"/>
              <w:left w:val="single" w:sz="4" w:space="0" w:color="FFFFFF"/>
              <w:right w:val="single" w:sz="4" w:space="0" w:color="FFFFFF"/>
            </w:tcBorders>
          </w:tcPr>
          <w:p w14:paraId="0D737DE5" w14:textId="27CB3AC6" w:rsidR="00F8019A" w:rsidRPr="00F76A6C" w:rsidRDefault="00F8019A" w:rsidP="00F8019A">
            <w:pPr>
              <w:pStyle w:val="TableText"/>
              <w:spacing w:line="240" w:lineRule="auto"/>
            </w:pPr>
            <w:r w:rsidRPr="00F76A6C">
              <w:t>120</w:t>
            </w:r>
            <w:r w:rsidR="00E224CF" w:rsidRPr="00F76A6C">
              <w:t>9</w:t>
            </w:r>
          </w:p>
        </w:tc>
        <w:tc>
          <w:tcPr>
            <w:tcW w:w="1026" w:type="dxa"/>
            <w:tcBorders>
              <w:top w:val="single" w:sz="4" w:space="0" w:color="FFFFFF" w:themeColor="background1"/>
              <w:left w:val="single" w:sz="4" w:space="0" w:color="FFFFFF"/>
              <w:right w:val="single" w:sz="4" w:space="0" w:color="FFFFFF"/>
            </w:tcBorders>
          </w:tcPr>
          <w:p w14:paraId="189CE830" w14:textId="55C628DF" w:rsidR="00F8019A" w:rsidRPr="00F76A6C" w:rsidRDefault="00F8019A" w:rsidP="00F8019A">
            <w:pPr>
              <w:pStyle w:val="TableText"/>
              <w:spacing w:line="240" w:lineRule="auto"/>
            </w:pPr>
            <w:r w:rsidRPr="00F76A6C">
              <w:t>158</w:t>
            </w:r>
            <w:r w:rsidR="00E224CF" w:rsidRPr="00F76A6C">
              <w:t>2</w:t>
            </w:r>
          </w:p>
        </w:tc>
      </w:tr>
    </w:tbl>
    <w:p w14:paraId="43E4CBCD" w14:textId="77777777" w:rsidR="00CC0487" w:rsidRPr="00F76A6C" w:rsidRDefault="00CC0487" w:rsidP="00A3000B"/>
    <w:p w14:paraId="43DB0789" w14:textId="77777777" w:rsidR="00247ED5" w:rsidRPr="00F76A6C" w:rsidRDefault="00247ED5" w:rsidP="008E3493">
      <w:pPr>
        <w:keepNext/>
        <w:spacing w:after="120"/>
      </w:pPr>
      <w:r w:rsidRPr="00F76A6C">
        <w:rPr>
          <w:noProof/>
          <w:lang w:eastAsia="en-GB"/>
        </w:rPr>
        <w:lastRenderedPageBreak/>
        <w:drawing>
          <wp:inline distT="0" distB="0" distL="0" distR="0" wp14:anchorId="242701F1" wp14:editId="35FB6581">
            <wp:extent cx="6054672" cy="5401629"/>
            <wp:effectExtent l="12700" t="12700" r="1651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rotWithShape="1">
                    <a:blip r:embed="rId40" cstate="print">
                      <a:extLst>
                        <a:ext uri="{28A0092B-C50C-407E-A947-70E740481C1C}">
                          <a14:useLocalDpi xmlns:a14="http://schemas.microsoft.com/office/drawing/2010/main" val="0"/>
                        </a:ext>
                      </a:extLst>
                    </a:blip>
                    <a:srcRect r="998"/>
                    <a:stretch/>
                  </pic:blipFill>
                  <pic:spPr bwMode="auto">
                    <a:xfrm>
                      <a:off x="0" y="0"/>
                      <a:ext cx="6055026" cy="540194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90DAEFB" w14:textId="46A7747B" w:rsidR="00247ED5" w:rsidRDefault="00247ED5" w:rsidP="00247ED5">
      <w:pPr>
        <w:pStyle w:val="Caption"/>
        <w:jc w:val="both"/>
      </w:pPr>
      <w:bookmarkStart w:id="194" w:name="_Ref33903340"/>
      <w:bookmarkStart w:id="195" w:name="_Toc38811665"/>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25</w:t>
      </w:r>
      <w:r w:rsidRPr="00F76A6C">
        <w:rPr>
          <w:b/>
          <w:bCs/>
        </w:rPr>
        <w:fldChar w:fldCharType="end"/>
      </w:r>
      <w:bookmarkEnd w:id="194"/>
      <w:r w:rsidRPr="00F76A6C">
        <w:rPr>
          <w:b/>
          <w:bCs/>
        </w:rPr>
        <w:t>.</w:t>
      </w:r>
      <w:r w:rsidRPr="00F76A6C">
        <w:t xml:space="preserve"> </w:t>
      </w:r>
      <w:commentRangeStart w:id="196"/>
      <w:r w:rsidRPr="00F76A6C">
        <w:t>All shortest paths visualized with feature blending</w:t>
      </w:r>
      <w:r w:rsidR="003D4DBB" w:rsidRPr="00F76A6C">
        <w:t xml:space="preserve"> method</w:t>
      </w:r>
      <w:r w:rsidRPr="00F76A6C">
        <w:t>: overlapping paths show darker on the map.</w:t>
      </w:r>
      <w:r w:rsidR="008E7EE6" w:rsidRPr="00F76A6C">
        <w:t xml:space="preserve"> </w:t>
      </w:r>
      <w:r w:rsidR="0049318D" w:rsidRPr="00F76A6C">
        <w:t>I routed short</w:t>
      </w:r>
      <w:r w:rsidR="0003008A" w:rsidRPr="00F76A6C">
        <w:t>est</w:t>
      </w:r>
      <w:r w:rsidR="0049318D" w:rsidRPr="00F76A6C">
        <w:t xml:space="preserve"> and quiet paths for all local walking routes</w:t>
      </w:r>
      <w:r w:rsidR="00FD2D3B" w:rsidRPr="00F76A6C">
        <w:t xml:space="preserve"> </w:t>
      </w:r>
      <w:commentRangeEnd w:id="196"/>
      <w:r w:rsidR="00CC2199">
        <w:rPr>
          <w:rStyle w:val="CommentReference"/>
          <w:iCs w:val="0"/>
          <w:color w:val="auto"/>
        </w:rPr>
        <w:commentReference w:id="196"/>
      </w:r>
      <w:r w:rsidR="00FD2D3B" w:rsidRPr="00F76A6C">
        <w:t>to PT stops</w:t>
      </w:r>
      <w:r w:rsidR="00DD0CB2">
        <w:t xml:space="preserve"> (and workplaces)</w:t>
      </w:r>
      <w:r w:rsidR="0049318D" w:rsidRPr="00F76A6C">
        <w:t xml:space="preserve"> </w:t>
      </w:r>
      <w:r w:rsidR="00FD2D3B" w:rsidRPr="00F76A6C">
        <w:t xml:space="preserve">modeled </w:t>
      </w:r>
      <w:r w:rsidR="0049318D" w:rsidRPr="00F76A6C">
        <w:t>in the previous phases of the assessment.</w:t>
      </w:r>
      <w:bookmarkEnd w:id="195"/>
      <w:r w:rsidR="0049318D" w:rsidRPr="00F76A6C">
        <w:t xml:space="preserve"> </w:t>
      </w:r>
    </w:p>
    <w:p w14:paraId="212C6B2D" w14:textId="2FAF97D5" w:rsidR="00C13945" w:rsidRPr="00C13945" w:rsidRDefault="00C13945" w:rsidP="00C13945">
      <w:r>
        <w:t xml:space="preserve">I assessed the quality of the shortest paths by </w:t>
      </w:r>
      <w:r w:rsidR="002C1189">
        <w:t xml:space="preserve">comparing </w:t>
      </w:r>
      <w:r>
        <w:t xml:space="preserve">them to the </w:t>
      </w:r>
      <w:r w:rsidRPr="00F76A6C">
        <w:t>reference paths calculated with the route planner service of HRT (i.e. Digitransit Routing API)</w:t>
      </w:r>
      <w:r w:rsidR="00FA04DC">
        <w:t xml:space="preserve"> in the previous phase of the case study</w:t>
      </w:r>
      <w:r w:rsidRPr="00F76A6C">
        <w:t>.</w:t>
      </w:r>
      <w:r>
        <w:t xml:space="preserve"> Differences in lengths of the paths were evaluated and paths with the highest length differences were </w:t>
      </w:r>
      <w:r w:rsidR="004A1B9F">
        <w:t>further investigated</w:t>
      </w:r>
      <w:r>
        <w:t xml:space="preserve">. </w:t>
      </w:r>
      <w:r w:rsidR="006A622B">
        <w:t xml:space="preserve">Despite </w:t>
      </w:r>
      <w:r w:rsidR="00F54240">
        <w:t xml:space="preserve">that </w:t>
      </w:r>
      <w:r w:rsidR="006A622B">
        <w:t xml:space="preserve">majority of the differences were minor or moderate, </w:t>
      </w:r>
      <w:r w:rsidR="006A622B" w:rsidRPr="00F76A6C">
        <w:t xml:space="preserve">also some considerable deviations to reference paths </w:t>
      </w:r>
      <w:r w:rsidR="006A622B">
        <w:t xml:space="preserve">were found </w:t>
      </w:r>
      <w:r w:rsidR="006A622B" w:rsidRPr="00F76A6C">
        <w:t xml:space="preserve">in some cases. The quality assessment of the paths facilitated improving the application and its street network graph by revealing problematic pathfinding results. The routing analysis was improved during the project through an iterative process of five phases: 1) revising the graph construction script, 2) revising the application logic in routing, 3) re-running the routing analysis, 4) re-assessing the quality of the paths and 5) debugging the </w:t>
      </w:r>
      <w:r w:rsidR="006A622B" w:rsidRPr="00F76A6C">
        <w:lastRenderedPageBreak/>
        <w:t xml:space="preserve">problematic paths (if any); where higher differences in length were found, the paths </w:t>
      </w:r>
      <w:r w:rsidR="00F54240">
        <w:t xml:space="preserve">and the street network graph </w:t>
      </w:r>
      <w:r w:rsidR="006A622B" w:rsidRPr="00F76A6C">
        <w:t xml:space="preserve">were inspected in QGIS to debug possible faults in the application logic or in the street network graph. By this process, some critical, yet rare, bugs were discovered. Most of these were caused by the presence of redundant street segments (e.g. underground service roads) in the graph. Since the few unwanted segments were not highly connected to the graph, majority of paths were unaffected by them. I made three key improvements to the application via this process; functionality for filtering out service tunnels (1) and ensuring the connectivity of the graph (2) were integrated in the graph construction script and search radius and logic were extended in the function for finding and creating the origin and destination nodes (3). </w:t>
      </w:r>
    </w:p>
    <w:p w14:paraId="640027D6" w14:textId="6C054A41" w:rsidR="001E2F7F" w:rsidRPr="00F76A6C" w:rsidRDefault="00F11633" w:rsidP="00DC45DC">
      <w:pPr>
        <w:pStyle w:val="Heading3"/>
      </w:pPr>
      <w:bookmarkStart w:id="197" w:name="_Toc39590001"/>
      <w:r w:rsidRPr="00F76A6C">
        <w:t xml:space="preserve">Assessment of </w:t>
      </w:r>
      <w:r w:rsidR="00F62581" w:rsidRPr="00F76A6C">
        <w:t xml:space="preserve">dynamic exposure to </w:t>
      </w:r>
      <w:r w:rsidR="00BC02B8" w:rsidRPr="00F76A6C">
        <w:t>traffic noise</w:t>
      </w:r>
      <w:bookmarkEnd w:id="197"/>
    </w:p>
    <w:p w14:paraId="5E278464" w14:textId="110D0845" w:rsidR="008625E8" w:rsidRPr="00F76A6C" w:rsidRDefault="00E079AC" w:rsidP="00C1243D">
      <w:r w:rsidRPr="00F76A6C">
        <w:t xml:space="preserve">As </w:t>
      </w:r>
      <w:r w:rsidR="00A9509F" w:rsidRPr="00F76A6C">
        <w:t xml:space="preserve">dynamic </w:t>
      </w:r>
      <w:r w:rsidR="009F10E2" w:rsidRPr="00F76A6C">
        <w:t>noise</w:t>
      </w:r>
      <w:r w:rsidRPr="00F76A6C">
        <w:t xml:space="preserve"> exposure assessment was already a built</w:t>
      </w:r>
      <w:r w:rsidR="006E7BB2" w:rsidRPr="00F76A6C">
        <w:t>-</w:t>
      </w:r>
      <w:r w:rsidRPr="00F76A6C">
        <w:t xml:space="preserve">in feature of the quiet path routing application, no </w:t>
      </w:r>
      <w:r w:rsidR="000E5F41" w:rsidRPr="00F76A6C">
        <w:t xml:space="preserve">separate </w:t>
      </w:r>
      <w:r w:rsidR="00C1361F" w:rsidRPr="00F76A6C">
        <w:t>analysis for</w:t>
      </w:r>
      <w:r w:rsidR="00EB18B9" w:rsidRPr="00F76A6C">
        <w:t xml:space="preserve"> determining</w:t>
      </w:r>
      <w:r w:rsidR="00C1361F" w:rsidRPr="00F76A6C">
        <w:t xml:space="preserve"> </w:t>
      </w:r>
      <w:r w:rsidR="000E5F41" w:rsidRPr="00F76A6C">
        <w:t>exposures to traffic noise on the paths</w:t>
      </w:r>
      <w:r w:rsidR="00D53C0C" w:rsidRPr="00F76A6C">
        <w:t xml:space="preserve"> was needed</w:t>
      </w:r>
      <w:r w:rsidR="000E5F41" w:rsidRPr="00F76A6C">
        <w:t>.</w:t>
      </w:r>
      <w:r w:rsidR="00D53C0C" w:rsidRPr="00F76A6C">
        <w:t xml:space="preserve"> </w:t>
      </w:r>
      <w:r w:rsidR="008D32BC" w:rsidRPr="00F76A6C">
        <w:t xml:space="preserve">I calculated weighted </w:t>
      </w:r>
      <w:r w:rsidR="002C0902" w:rsidRPr="00F76A6C">
        <w:t>d</w:t>
      </w:r>
      <w:r w:rsidR="002B13A4" w:rsidRPr="00F76A6C">
        <w:t>escriptive statistics</w:t>
      </w:r>
      <w:r w:rsidR="004C2786" w:rsidRPr="00F76A6C">
        <w:t xml:space="preserve"> </w:t>
      </w:r>
      <w:r w:rsidR="008D32BC" w:rsidRPr="00F76A6C">
        <w:t xml:space="preserve">of </w:t>
      </w:r>
      <w:r w:rsidR="00BA0C30" w:rsidRPr="00F76A6C">
        <w:t>the</w:t>
      </w:r>
      <w:r w:rsidR="002B13A4" w:rsidRPr="00F76A6C">
        <w:t xml:space="preserve"> noise </w:t>
      </w:r>
      <w:r w:rsidR="004C2786" w:rsidRPr="00F76A6C">
        <w:t xml:space="preserve">exposure </w:t>
      </w:r>
      <w:r w:rsidR="00607A30" w:rsidRPr="00F76A6C">
        <w:t>attributes</w:t>
      </w:r>
      <w:r w:rsidR="004C2786" w:rsidRPr="00F76A6C">
        <w:t xml:space="preserve"> (</w:t>
      </w:r>
      <w:r w:rsidR="004C2786" w:rsidRPr="00F76A6C">
        <w:fldChar w:fldCharType="begin"/>
      </w:r>
      <w:r w:rsidR="004C2786" w:rsidRPr="00F76A6C">
        <w:instrText xml:space="preserve"> REF _Ref33904344 \h </w:instrText>
      </w:r>
      <w:r w:rsidR="00281B87" w:rsidRPr="00F76A6C">
        <w:instrText xml:space="preserve"> \* MERGEFORMAT </w:instrText>
      </w:r>
      <w:r w:rsidR="004C2786" w:rsidRPr="00F76A6C">
        <w:fldChar w:fldCharType="separate"/>
      </w:r>
      <w:r w:rsidR="004A4362" w:rsidRPr="00F76A6C">
        <w:t>Table 4</w:t>
      </w:r>
      <w:r w:rsidR="004C2786" w:rsidRPr="00F76A6C">
        <w:fldChar w:fldCharType="end"/>
      </w:r>
      <w:r w:rsidR="004C2786" w:rsidRPr="00F76A6C">
        <w:t>) of</w:t>
      </w:r>
      <w:r w:rsidR="00F525A6" w:rsidRPr="00F76A6C">
        <w:t xml:space="preserve"> </w:t>
      </w:r>
      <w:r w:rsidR="00607A30" w:rsidRPr="00F76A6C">
        <w:t xml:space="preserve">the </w:t>
      </w:r>
      <w:r w:rsidR="002B13A4" w:rsidRPr="00F76A6C">
        <w:t>paths</w:t>
      </w:r>
      <w:r w:rsidR="008D32BC" w:rsidRPr="00F76A6C">
        <w:t xml:space="preserve">. The weighting was done with </w:t>
      </w:r>
      <w:r w:rsidR="002B13A4" w:rsidRPr="00F76A6C">
        <w:t xml:space="preserve">the </w:t>
      </w:r>
      <w:r w:rsidR="008D32BC" w:rsidRPr="00F76A6C">
        <w:t xml:space="preserve">modeled </w:t>
      </w:r>
      <w:r w:rsidR="002B13A4" w:rsidRPr="00F76A6C">
        <w:t xml:space="preserve">utilization rates of the walks. </w:t>
      </w:r>
      <w:r w:rsidR="00D661FC" w:rsidRPr="00F76A6C">
        <w:t xml:space="preserve">I calculated the </w:t>
      </w:r>
      <w:r w:rsidR="008625E8" w:rsidRPr="00F76A6C">
        <w:t xml:space="preserve">descriptive statistics </w:t>
      </w:r>
      <w:r w:rsidR="0003572E" w:rsidRPr="00F76A6C">
        <w:t xml:space="preserve">separately </w:t>
      </w:r>
      <w:r w:rsidR="008625E8" w:rsidRPr="00F76A6C">
        <w:t xml:space="preserve">for all paths and </w:t>
      </w:r>
      <w:r w:rsidR="0048622B" w:rsidRPr="00F76A6C">
        <w:t xml:space="preserve">for </w:t>
      </w:r>
      <w:r w:rsidR="008625E8" w:rsidRPr="00F76A6C">
        <w:t xml:space="preserve">a subset of only </w:t>
      </w:r>
      <w:r w:rsidR="0071663E" w:rsidRPr="00F76A6C">
        <w:t>origin–PT stop paths</w:t>
      </w:r>
      <w:r w:rsidR="0092542A" w:rsidRPr="00F76A6C">
        <w:t xml:space="preserve"> (excluding origin</w:t>
      </w:r>
      <w:r w:rsidR="002F08E0" w:rsidRPr="00F76A6C">
        <w:t xml:space="preserve"> </w:t>
      </w:r>
      <w:r w:rsidR="0092542A" w:rsidRPr="00F76A6C">
        <w:t>–</w:t>
      </w:r>
      <w:r w:rsidR="002F08E0" w:rsidRPr="00F76A6C">
        <w:t xml:space="preserve"> commuting destination </w:t>
      </w:r>
      <w:r w:rsidR="0092542A" w:rsidRPr="00F76A6C">
        <w:t>paths)</w:t>
      </w:r>
      <w:r w:rsidR="008625E8" w:rsidRPr="00F76A6C">
        <w:t xml:space="preserve">. </w:t>
      </w:r>
    </w:p>
    <w:p w14:paraId="02AD9FE8" w14:textId="088CC242" w:rsidR="00C1243D" w:rsidRPr="00F76A6C" w:rsidRDefault="002B13A4" w:rsidP="00C1243D">
      <w:r w:rsidRPr="00F76A6C">
        <w:t>Also</w:t>
      </w:r>
      <w:r w:rsidR="0066075F" w:rsidRPr="00F76A6C">
        <w:t xml:space="preserve">, </w:t>
      </w:r>
      <w:r w:rsidR="00723EA9" w:rsidRPr="00F76A6C">
        <w:t xml:space="preserve">I calculated </w:t>
      </w:r>
      <w:r w:rsidR="0066075F" w:rsidRPr="00F76A6C">
        <w:t xml:space="preserve">origin-level statistics of </w:t>
      </w:r>
      <w:r w:rsidR="009F2BB2" w:rsidRPr="00F76A6C">
        <w:t xml:space="preserve">noise </w:t>
      </w:r>
      <w:r w:rsidR="005F54CA" w:rsidRPr="00F76A6C">
        <w:t xml:space="preserve">exposure </w:t>
      </w:r>
      <w:r w:rsidR="00CC76A4" w:rsidRPr="00F76A6C">
        <w:t>indices</w:t>
      </w:r>
      <w:r w:rsidR="005F54CA" w:rsidRPr="00F76A6C">
        <w:t xml:space="preserve"> </w:t>
      </w:r>
      <w:r w:rsidR="009F2BB2" w:rsidRPr="00F76A6C">
        <w:t xml:space="preserve">to enable exploring possible spatial </w:t>
      </w:r>
      <w:r w:rsidR="0080230F" w:rsidRPr="00F76A6C">
        <w:t xml:space="preserve">patterns in </w:t>
      </w:r>
      <w:r w:rsidR="007E7FE4" w:rsidRPr="00F76A6C">
        <w:t xml:space="preserve">the </w:t>
      </w:r>
      <w:r w:rsidR="0080230F" w:rsidRPr="00F76A6C">
        <w:t>dynamic noise exposure</w:t>
      </w:r>
      <w:r w:rsidR="00693024" w:rsidRPr="00F76A6C">
        <w:t>s</w:t>
      </w:r>
      <w:r w:rsidR="0066075F" w:rsidRPr="00F76A6C">
        <w:t xml:space="preserve">. </w:t>
      </w:r>
      <w:r w:rsidR="00B445A0" w:rsidRPr="00F76A6C">
        <w:t>For this</w:t>
      </w:r>
      <w:r w:rsidR="00B91AF1" w:rsidRPr="00F76A6C">
        <w:t xml:space="preserve"> analysis, </w:t>
      </w:r>
      <w:r w:rsidR="00200BDD" w:rsidRPr="00F76A6C">
        <w:t xml:space="preserve">I included </w:t>
      </w:r>
      <w:r w:rsidR="00B91AF1" w:rsidRPr="00F76A6C">
        <w:t>o</w:t>
      </w:r>
      <w:r w:rsidR="00AB305C" w:rsidRPr="00F76A6C">
        <w:t>nly the origin–PT stop paths</w:t>
      </w:r>
      <w:r w:rsidR="00B91AF1" w:rsidRPr="00F76A6C">
        <w:t xml:space="preserve"> to</w:t>
      </w:r>
      <w:r w:rsidR="008F473A" w:rsidRPr="00F76A6C">
        <w:t xml:space="preserve"> </w:t>
      </w:r>
      <w:r w:rsidR="00C679A3" w:rsidRPr="00F76A6C">
        <w:t xml:space="preserve">focus the assessment on </w:t>
      </w:r>
      <w:r w:rsidR="00B91AF1" w:rsidRPr="00F76A6C">
        <w:t>the</w:t>
      </w:r>
      <w:r w:rsidR="00E428EF" w:rsidRPr="00F76A6C">
        <w:t xml:space="preserve"> </w:t>
      </w:r>
      <w:r w:rsidR="008F473A" w:rsidRPr="00F76A6C">
        <w:t>most local walks</w:t>
      </w:r>
      <w:r w:rsidR="009B3B8D" w:rsidRPr="00F76A6C">
        <w:t xml:space="preserve"> </w:t>
      </w:r>
      <w:r w:rsidR="001C3554" w:rsidRPr="00F76A6C">
        <w:t xml:space="preserve">of </w:t>
      </w:r>
      <w:r w:rsidR="00025389" w:rsidRPr="00F76A6C">
        <w:t>the origins</w:t>
      </w:r>
      <w:commentRangeStart w:id="198"/>
      <w:r w:rsidR="008F473A" w:rsidRPr="00F76A6C">
        <w:t>.</w:t>
      </w:r>
      <w:r w:rsidR="00AB305C" w:rsidRPr="00F76A6C">
        <w:t xml:space="preserve"> </w:t>
      </w:r>
      <w:r w:rsidR="000F548D" w:rsidRPr="00F76A6C">
        <w:t>P</w:t>
      </w:r>
      <w:r w:rsidR="00945EDC" w:rsidRPr="00F76A6C">
        <w:t>aths that were not completely inside the extent of the noise surface data were</w:t>
      </w:r>
      <w:r w:rsidR="002617BE" w:rsidRPr="00F76A6C">
        <w:t xml:space="preserve"> also</w:t>
      </w:r>
      <w:r w:rsidR="00945EDC" w:rsidRPr="00F76A6C">
        <w:t xml:space="preserve"> filtered out in the analysis. </w:t>
      </w:r>
      <w:commentRangeEnd w:id="198"/>
      <w:r w:rsidR="00662364">
        <w:rPr>
          <w:rStyle w:val="CommentReference"/>
        </w:rPr>
        <w:commentReference w:id="198"/>
      </w:r>
      <w:r w:rsidR="00945EDC" w:rsidRPr="00F76A6C">
        <w:t xml:space="preserve">The total utilization rates of the paths that were included in the analysis were added up per origin, to assess the statistical significance of the results (per origin). </w:t>
      </w:r>
      <w:r w:rsidR="008401C3" w:rsidRPr="00F76A6C">
        <w:t xml:space="preserve">Again, </w:t>
      </w:r>
      <w:r w:rsidR="002300BD" w:rsidRPr="00F76A6C">
        <w:t xml:space="preserve">I weighted the </w:t>
      </w:r>
      <w:r w:rsidR="00B0510F" w:rsidRPr="00F76A6C">
        <w:t xml:space="preserve">descriptive </w:t>
      </w:r>
      <w:r w:rsidR="00F6738A" w:rsidRPr="00F76A6C">
        <w:t xml:space="preserve">statistics by the utilization rates of the </w:t>
      </w:r>
      <w:r w:rsidR="005837C8" w:rsidRPr="00F76A6C">
        <w:t>walking routes</w:t>
      </w:r>
      <w:r w:rsidR="00F6738A" w:rsidRPr="00F76A6C">
        <w:t xml:space="preserve">. </w:t>
      </w:r>
      <w:r w:rsidR="000F4043" w:rsidRPr="00F76A6C">
        <w:t>Therefore</w:t>
      </w:r>
      <w:r w:rsidR="00F6738A" w:rsidRPr="00F76A6C">
        <w:t xml:space="preserve">, the </w:t>
      </w:r>
      <w:r w:rsidR="00255D29" w:rsidRPr="00F76A6C">
        <w:t>(weighted) mean</w:t>
      </w:r>
      <w:r w:rsidR="007D29D3" w:rsidRPr="00F76A6C">
        <w:t xml:space="preserve"> noise exposure index</w:t>
      </w:r>
      <w:r w:rsidR="00B14085" w:rsidRPr="00F76A6C">
        <w:t xml:space="preserve"> can</w:t>
      </w:r>
      <w:r w:rsidR="0005517F" w:rsidRPr="00F76A6C">
        <w:t xml:space="preserve"> indicate </w:t>
      </w:r>
      <w:r w:rsidR="00B14085" w:rsidRPr="00F76A6C">
        <w:t xml:space="preserve">the expected </w:t>
      </w:r>
      <w:r w:rsidR="006A306B" w:rsidRPr="00F76A6C">
        <w:t xml:space="preserve">noise </w:t>
      </w:r>
      <w:r w:rsidR="00B14085" w:rsidRPr="00F76A6C">
        <w:t xml:space="preserve">exposure on </w:t>
      </w:r>
      <w:r w:rsidR="0005517F" w:rsidRPr="00F76A6C">
        <w:t>a</w:t>
      </w:r>
      <w:r w:rsidR="0097581E" w:rsidRPr="00F76A6C">
        <w:t>n</w:t>
      </w:r>
      <w:r w:rsidR="0005517F" w:rsidRPr="00F76A6C">
        <w:t xml:space="preserve"> </w:t>
      </w:r>
      <w:r w:rsidR="0097581E" w:rsidRPr="00F76A6C">
        <w:rPr>
          <w:i/>
          <w:iCs/>
        </w:rPr>
        <w:t xml:space="preserve">average </w:t>
      </w:r>
      <w:r w:rsidR="000E692E" w:rsidRPr="00F76A6C">
        <w:rPr>
          <w:i/>
          <w:iCs/>
        </w:rPr>
        <w:t>walk</w:t>
      </w:r>
      <w:r w:rsidR="00A86437" w:rsidRPr="00F76A6C">
        <w:t xml:space="preserve"> from each origin</w:t>
      </w:r>
      <w:r w:rsidR="007D29D3" w:rsidRPr="00F76A6C">
        <w:t xml:space="preserve">. </w:t>
      </w:r>
    </w:p>
    <w:p w14:paraId="0E8F1FC1" w14:textId="06F11200" w:rsidR="006B75E4" w:rsidRPr="00F76A6C" w:rsidRDefault="006B75E4" w:rsidP="00EC2BA6">
      <w:pPr>
        <w:pStyle w:val="Heading2"/>
      </w:pPr>
      <w:bookmarkStart w:id="199" w:name="_Toc39590002"/>
      <w:r w:rsidRPr="00F76A6C">
        <w:t xml:space="preserve">Assessment of </w:t>
      </w:r>
      <w:r w:rsidR="007D01EA" w:rsidRPr="00F76A6C">
        <w:t>achievable reductions in exposure to traffic noise</w:t>
      </w:r>
      <w:bookmarkEnd w:id="199"/>
    </w:p>
    <w:p w14:paraId="232D8609" w14:textId="74223EC8" w:rsidR="000600DC" w:rsidRPr="00F76A6C" w:rsidRDefault="00462BB7" w:rsidP="00FC4B4D">
      <w:r w:rsidRPr="00F76A6C">
        <w:t>In the case study</w:t>
      </w:r>
      <w:r w:rsidR="00243E26" w:rsidRPr="00F76A6C">
        <w:t xml:space="preserve"> (3.7)</w:t>
      </w:r>
      <w:r w:rsidRPr="00F76A6C">
        <w:t xml:space="preserve">, </w:t>
      </w:r>
      <w:r w:rsidR="0006052B" w:rsidRPr="00F76A6C">
        <w:t xml:space="preserve">I routed both </w:t>
      </w:r>
      <w:r w:rsidR="00E14A8E" w:rsidRPr="00F76A6C">
        <w:t xml:space="preserve">shortest and quiet paths for </w:t>
      </w:r>
      <w:r w:rsidR="00DF5FCC" w:rsidRPr="00F76A6C">
        <w:t xml:space="preserve">31291 </w:t>
      </w:r>
      <w:r w:rsidR="00E14A8E" w:rsidRPr="00F76A6C">
        <w:t>commuting-related walks</w:t>
      </w:r>
      <w:r w:rsidR="00631432" w:rsidRPr="00F76A6C">
        <w:t xml:space="preserve"> with the quiet path routing application</w:t>
      </w:r>
      <w:r w:rsidR="00E14A8E" w:rsidRPr="00F76A6C">
        <w:t xml:space="preserve">. </w:t>
      </w:r>
      <w:r w:rsidR="004E0D19" w:rsidRPr="00F76A6C">
        <w:t xml:space="preserve">The same paths were used to assess also achievable reductions in dynamic noise exposure </w:t>
      </w:r>
      <w:r w:rsidR="00CF2529" w:rsidRPr="00F76A6C">
        <w:t>on</w:t>
      </w:r>
      <w:r w:rsidR="004E0D19" w:rsidRPr="00F76A6C">
        <w:t xml:space="preserve"> the quiet paths</w:t>
      </w:r>
      <w:r w:rsidR="00FB31DD" w:rsidRPr="00F76A6C">
        <w:t xml:space="preserve"> (i.e. the performance of the quiet path routing functionality)</w:t>
      </w:r>
      <w:r w:rsidR="004E0D19" w:rsidRPr="00F76A6C">
        <w:t xml:space="preserve">. </w:t>
      </w:r>
    </w:p>
    <w:p w14:paraId="1F3039EE" w14:textId="2584EAFA" w:rsidR="00FC4B4D" w:rsidRPr="00F76A6C" w:rsidRDefault="00E14A8E" w:rsidP="00FC4B4D">
      <w:r w:rsidRPr="00F76A6C">
        <w:lastRenderedPageBreak/>
        <w:t xml:space="preserve">After filtering out paths that were outside the extent of the traffic noise data and </w:t>
      </w:r>
      <w:r w:rsidR="002E4A1B" w:rsidRPr="00F76A6C">
        <w:t xml:space="preserve">a </w:t>
      </w:r>
      <w:r w:rsidRPr="00F76A6C">
        <w:t xml:space="preserve">few other problematic paths, </w:t>
      </w:r>
      <w:r w:rsidR="000600DC" w:rsidRPr="00F76A6C">
        <w:t>I assessed the</w:t>
      </w:r>
      <w:r w:rsidRPr="00F76A6C">
        <w:t xml:space="preserve"> achievable reduction</w:t>
      </w:r>
      <w:r w:rsidR="00756E1D" w:rsidRPr="00F76A6C">
        <w:t xml:space="preserve">s </w:t>
      </w:r>
      <w:r w:rsidRPr="00F76A6C">
        <w:t xml:space="preserve">in noise exposure for </w:t>
      </w:r>
      <w:r w:rsidR="00756E1D" w:rsidRPr="00F76A6C">
        <w:t xml:space="preserve">12180 </w:t>
      </w:r>
      <w:r w:rsidRPr="00F76A6C">
        <w:t>OD pairs</w:t>
      </w:r>
      <w:r w:rsidR="00756E1D" w:rsidRPr="00F76A6C">
        <w:t xml:space="preserve"> having the shortest path </w:t>
      </w:r>
      <w:r w:rsidR="00F15BBA" w:rsidRPr="00F76A6C">
        <w:t>in</w:t>
      </w:r>
      <w:r w:rsidR="00756E1D" w:rsidRPr="00F76A6C">
        <w:t xml:space="preserve"> the length range from 300 to 1300 m. </w:t>
      </w:r>
      <w:r w:rsidR="0098059D" w:rsidRPr="00F76A6C">
        <w:t>T</w:t>
      </w:r>
      <w:r w:rsidR="00200300" w:rsidRPr="00F76A6C">
        <w:t xml:space="preserve">he </w:t>
      </w:r>
      <w:r w:rsidR="000D730D" w:rsidRPr="00F76A6C">
        <w:t xml:space="preserve">achievable </w:t>
      </w:r>
      <w:r w:rsidR="00200300" w:rsidRPr="00F76A6C">
        <w:t>reduction</w:t>
      </w:r>
      <w:r w:rsidR="0098059D" w:rsidRPr="00F76A6C">
        <w:t>s</w:t>
      </w:r>
      <w:r w:rsidR="00200300" w:rsidRPr="00F76A6C">
        <w:t xml:space="preserve"> </w:t>
      </w:r>
      <w:r w:rsidR="00CB10CE" w:rsidRPr="00F76A6C">
        <w:t>in exposure</w:t>
      </w:r>
      <w:r w:rsidR="00F259B2" w:rsidRPr="00F76A6C">
        <w:t>s</w:t>
      </w:r>
      <w:r w:rsidR="00CB10CE" w:rsidRPr="00F76A6C">
        <w:t xml:space="preserve"> </w:t>
      </w:r>
      <w:r w:rsidR="00C74D95" w:rsidRPr="00F76A6C">
        <w:t>were</w:t>
      </w:r>
      <w:r w:rsidR="000D730D" w:rsidRPr="00F76A6C">
        <w:t xml:space="preserve"> </w:t>
      </w:r>
      <w:r w:rsidR="00200300" w:rsidRPr="00F76A6C">
        <w:t>calculated</w:t>
      </w:r>
      <w:r w:rsidR="009E363E" w:rsidRPr="00F76A6C">
        <w:t xml:space="preserve"> </w:t>
      </w:r>
      <w:r w:rsidR="00E2097B" w:rsidRPr="00F76A6C">
        <w:t xml:space="preserve">per </w:t>
      </w:r>
      <w:r w:rsidR="00263EA6" w:rsidRPr="00F76A6C">
        <w:t>OD pair,</w:t>
      </w:r>
      <w:r w:rsidR="00200300" w:rsidRPr="00F76A6C">
        <w:t xml:space="preserve"> </w:t>
      </w:r>
      <w:r w:rsidR="00263EA6" w:rsidRPr="00F76A6C">
        <w:t xml:space="preserve">by comparing </w:t>
      </w:r>
      <w:r w:rsidR="00F64554" w:rsidRPr="00F76A6C">
        <w:t xml:space="preserve">different </w:t>
      </w:r>
      <w:r w:rsidR="00200300" w:rsidRPr="00F76A6C">
        <w:t xml:space="preserve">noise exposure </w:t>
      </w:r>
      <w:r w:rsidR="00CC76A4" w:rsidRPr="00F76A6C">
        <w:t>indices</w:t>
      </w:r>
      <w:r w:rsidR="00200300" w:rsidRPr="00F76A6C">
        <w:t xml:space="preserve"> of </w:t>
      </w:r>
      <w:r w:rsidR="0072551D" w:rsidRPr="00F76A6C">
        <w:t xml:space="preserve">the </w:t>
      </w:r>
      <w:r w:rsidR="000D730D" w:rsidRPr="00F76A6C">
        <w:t xml:space="preserve">quiet paths </w:t>
      </w:r>
      <w:r w:rsidR="00200300" w:rsidRPr="00F76A6C">
        <w:t xml:space="preserve">to the </w:t>
      </w:r>
      <w:r w:rsidR="00A179B1" w:rsidRPr="00F76A6C">
        <w:t xml:space="preserve">corresponding </w:t>
      </w:r>
      <w:r w:rsidR="00CC76A4" w:rsidRPr="00F76A6C">
        <w:t>indices</w:t>
      </w:r>
      <w:r w:rsidR="00A179B1" w:rsidRPr="00F76A6C">
        <w:t xml:space="preserve"> </w:t>
      </w:r>
      <w:r w:rsidR="000D730D" w:rsidRPr="00F76A6C">
        <w:t xml:space="preserve">of the </w:t>
      </w:r>
      <w:r w:rsidR="00200300" w:rsidRPr="00F76A6C">
        <w:t>shortest path.</w:t>
      </w:r>
      <w:r w:rsidR="00CC1056" w:rsidRPr="00F76A6C">
        <w:t xml:space="preserve"> </w:t>
      </w:r>
      <w:r w:rsidR="00EB60AF" w:rsidRPr="00F76A6C">
        <w:t xml:space="preserve">The </w:t>
      </w:r>
      <w:r w:rsidR="00A44FD0" w:rsidRPr="00F76A6C">
        <w:t xml:space="preserve">achieved reductions in noise exposures were </w:t>
      </w:r>
      <w:r w:rsidR="00D73CFB" w:rsidRPr="00F76A6C">
        <w:t>evaluated</w:t>
      </w:r>
      <w:r w:rsidR="00EB60AF" w:rsidRPr="00F76A6C">
        <w:t xml:space="preserve"> </w:t>
      </w:r>
      <w:r w:rsidR="00ED36FF" w:rsidRPr="00F76A6C">
        <w:t>with respect to the</w:t>
      </w:r>
      <w:r w:rsidR="00A44FD0" w:rsidRPr="00F76A6C">
        <w:t xml:space="preserve"> following properties of the paths</w:t>
      </w:r>
      <w:r w:rsidR="00EB60AF" w:rsidRPr="00F76A6C">
        <w:t>:</w:t>
      </w:r>
      <w:r w:rsidR="00A87FD7" w:rsidRPr="00F76A6C">
        <w:t xml:space="preserve"> </w:t>
      </w:r>
    </w:p>
    <w:p w14:paraId="4F8AD09F" w14:textId="40550CAF" w:rsidR="00EB60AF" w:rsidRPr="00F76A6C" w:rsidRDefault="00390EFA" w:rsidP="00E23A20">
      <w:pPr>
        <w:pStyle w:val="ListParagraph"/>
        <w:numPr>
          <w:ilvl w:val="0"/>
          <w:numId w:val="11"/>
        </w:numPr>
      </w:pPr>
      <w:r w:rsidRPr="00F76A6C">
        <w:t>Distance between origin and destination</w:t>
      </w:r>
      <w:r w:rsidR="000424F7" w:rsidRPr="00F76A6C">
        <w:t xml:space="preserve"> (O</w:t>
      </w:r>
      <w:r w:rsidR="004D2986" w:rsidRPr="00F76A6C">
        <w:t>-</w:t>
      </w:r>
      <w:r w:rsidR="000424F7" w:rsidRPr="00F76A6C">
        <w:t>D distance)</w:t>
      </w:r>
      <w:r w:rsidR="00662364">
        <w:t>;</w:t>
      </w:r>
    </w:p>
    <w:p w14:paraId="60B08BEB" w14:textId="3FC65B4B" w:rsidR="00EB60AF" w:rsidRPr="00F76A6C" w:rsidRDefault="00FD0068" w:rsidP="00E23A20">
      <w:pPr>
        <w:pStyle w:val="ListParagraph"/>
        <w:numPr>
          <w:ilvl w:val="0"/>
          <w:numId w:val="11"/>
        </w:numPr>
      </w:pPr>
      <w:r w:rsidRPr="00F76A6C">
        <w:t xml:space="preserve">Noise exposure </w:t>
      </w:r>
      <w:r w:rsidR="00CC76A4" w:rsidRPr="00F76A6C">
        <w:t>indices</w:t>
      </w:r>
      <w:r w:rsidRPr="00F76A6C">
        <w:t xml:space="preserve"> of the shortest path</w:t>
      </w:r>
      <w:r w:rsidR="00662364">
        <w:t>;</w:t>
      </w:r>
    </w:p>
    <w:p w14:paraId="02F9CF31" w14:textId="55E86DDC" w:rsidR="00EB60AF" w:rsidRPr="00F76A6C" w:rsidRDefault="00123DFA" w:rsidP="00E23A20">
      <w:pPr>
        <w:pStyle w:val="ListParagraph"/>
        <w:numPr>
          <w:ilvl w:val="0"/>
          <w:numId w:val="11"/>
        </w:numPr>
      </w:pPr>
      <w:r w:rsidRPr="00F76A6C">
        <w:t xml:space="preserve">Length difference between </w:t>
      </w:r>
      <w:r w:rsidR="00FD0068" w:rsidRPr="00F76A6C">
        <w:t xml:space="preserve">quiet </w:t>
      </w:r>
      <w:r w:rsidRPr="00F76A6C">
        <w:t xml:space="preserve">and </w:t>
      </w:r>
      <w:r w:rsidR="00EB60AF" w:rsidRPr="00F76A6C">
        <w:t>shortest path</w:t>
      </w:r>
      <w:r w:rsidR="00662364">
        <w:t>.</w:t>
      </w:r>
    </w:p>
    <w:p w14:paraId="0B635B8D" w14:textId="73E0353C" w:rsidR="004F356F" w:rsidRPr="00F76A6C" w:rsidRDefault="00365242" w:rsidP="00D71FA1">
      <w:r w:rsidRPr="00F76A6C">
        <w:t>Two subsets of the paths</w:t>
      </w:r>
      <w:r w:rsidR="00134D51" w:rsidRPr="00F76A6C">
        <w:t xml:space="preserve"> (grouped by OD)</w:t>
      </w:r>
      <w:r w:rsidRPr="00F76A6C">
        <w:t xml:space="preserve"> were </w:t>
      </w:r>
      <w:r w:rsidR="00992B4E" w:rsidRPr="00F76A6C">
        <w:t xml:space="preserve">selected </w:t>
      </w:r>
      <w:r w:rsidR="005520DA" w:rsidRPr="00F76A6C">
        <w:t xml:space="preserve">to assess the effect of the </w:t>
      </w:r>
      <w:r w:rsidR="00BF0772" w:rsidRPr="00F76A6C">
        <w:t xml:space="preserve">length of the </w:t>
      </w:r>
      <w:r w:rsidR="005520DA" w:rsidRPr="00F76A6C">
        <w:t>shortest path</w:t>
      </w:r>
      <w:r w:rsidR="00BF0772" w:rsidRPr="00F76A6C">
        <w:t xml:space="preserve"> </w:t>
      </w:r>
      <w:r w:rsidR="005520DA" w:rsidRPr="00F76A6C">
        <w:t>(O</w:t>
      </w:r>
      <w:r w:rsidR="00D35A0B" w:rsidRPr="00F76A6C">
        <w:t>-</w:t>
      </w:r>
      <w:r w:rsidR="005520DA" w:rsidRPr="00F76A6C">
        <w:t>D</w:t>
      </w:r>
      <w:r w:rsidR="00D35A0B" w:rsidRPr="00F76A6C">
        <w:t xml:space="preserve"> </w:t>
      </w:r>
      <w:r w:rsidR="005520DA" w:rsidRPr="00F76A6C">
        <w:t xml:space="preserve">distance) in </w:t>
      </w:r>
      <w:r w:rsidR="004D2986" w:rsidRPr="00F76A6C">
        <w:t xml:space="preserve">the </w:t>
      </w:r>
      <w:r w:rsidR="005520DA" w:rsidRPr="00F76A6C">
        <w:t xml:space="preserve">achievable reductions in </w:t>
      </w:r>
      <w:r w:rsidR="00DF4FEF" w:rsidRPr="00F76A6C">
        <w:t>noise exposure</w:t>
      </w:r>
      <w:r w:rsidR="00230254" w:rsidRPr="00F76A6C">
        <w:t xml:space="preserve">. </w:t>
      </w:r>
      <w:r w:rsidR="001B2968" w:rsidRPr="00F76A6C">
        <w:t>P</w:t>
      </w:r>
      <w:r w:rsidR="00872A20" w:rsidRPr="00F76A6C">
        <w:t xml:space="preserve">aths </w:t>
      </w:r>
      <w:r w:rsidR="00AE349D" w:rsidRPr="00F76A6C">
        <w:t>in</w:t>
      </w:r>
      <w:r w:rsidR="00144966" w:rsidRPr="00F76A6C">
        <w:t xml:space="preserve"> the length range from 300 to 600 m</w:t>
      </w:r>
      <w:r w:rsidR="001B2968" w:rsidRPr="00F76A6C">
        <w:t xml:space="preserve"> were added to the first set</w:t>
      </w:r>
      <w:r w:rsidR="00872A20" w:rsidRPr="00F76A6C">
        <w:t xml:space="preserve"> </w:t>
      </w:r>
      <w:r w:rsidR="00D35A0B" w:rsidRPr="00F76A6C">
        <w:t>(</w:t>
      </w:r>
      <w:r w:rsidR="00D35A0B" w:rsidRPr="00F76A6C">
        <w:rPr>
          <w:i/>
          <w:iCs/>
        </w:rPr>
        <w:t xml:space="preserve">short </w:t>
      </w:r>
      <w:r w:rsidR="00984CAB" w:rsidRPr="00F76A6C">
        <w:rPr>
          <w:i/>
          <w:iCs/>
        </w:rPr>
        <w:t>paths</w:t>
      </w:r>
      <w:r w:rsidR="00D35A0B" w:rsidRPr="00F76A6C">
        <w:t xml:space="preserve">) </w:t>
      </w:r>
      <w:r w:rsidR="001B2968" w:rsidRPr="00F76A6C">
        <w:t xml:space="preserve">and paths </w:t>
      </w:r>
      <w:r w:rsidR="00AE349D" w:rsidRPr="00F76A6C">
        <w:t xml:space="preserve">in </w:t>
      </w:r>
      <w:r w:rsidR="00144966" w:rsidRPr="00F76A6C">
        <w:t>the length range from 700 to 1300 m</w:t>
      </w:r>
      <w:r w:rsidR="00872A20" w:rsidRPr="00F76A6C">
        <w:t xml:space="preserve"> </w:t>
      </w:r>
      <w:r w:rsidR="001B2968" w:rsidRPr="00F76A6C">
        <w:t>to the second set</w:t>
      </w:r>
      <w:r w:rsidR="00D35A0B" w:rsidRPr="00F76A6C">
        <w:t xml:space="preserve"> (</w:t>
      </w:r>
      <w:r w:rsidR="00D35A0B" w:rsidRPr="00F76A6C">
        <w:rPr>
          <w:i/>
          <w:iCs/>
        </w:rPr>
        <w:t>long</w:t>
      </w:r>
      <w:r w:rsidR="000249C3" w:rsidRPr="00F76A6C">
        <w:rPr>
          <w:i/>
          <w:iCs/>
        </w:rPr>
        <w:t>er</w:t>
      </w:r>
      <w:r w:rsidR="00D35A0B" w:rsidRPr="00F76A6C">
        <w:rPr>
          <w:i/>
          <w:iCs/>
        </w:rPr>
        <w:t xml:space="preserve"> paths</w:t>
      </w:r>
      <w:r w:rsidR="00D35A0B" w:rsidRPr="00F76A6C">
        <w:t>)</w:t>
      </w:r>
      <w:r w:rsidR="00872A20" w:rsidRPr="00F76A6C">
        <w:t xml:space="preserve">. </w:t>
      </w:r>
    </w:p>
    <w:p w14:paraId="2B6EA376" w14:textId="491F2F6B" w:rsidR="004F356F" w:rsidRPr="00F76A6C" w:rsidRDefault="004F356F" w:rsidP="00D71FA1">
      <w:r w:rsidRPr="00F76A6C">
        <w:t xml:space="preserve">The reductions in </w:t>
      </w:r>
      <w:r w:rsidR="00291CF6" w:rsidRPr="00F76A6C">
        <w:t xml:space="preserve">noise </w:t>
      </w:r>
      <w:r w:rsidRPr="00F76A6C">
        <w:t xml:space="preserve">exposures were measured against a set of thresholds </w:t>
      </w:r>
      <w:r w:rsidR="00213A11" w:rsidRPr="00F76A6C">
        <w:t>for</w:t>
      </w:r>
      <w:r w:rsidRPr="00F76A6C">
        <w:t xml:space="preserve"> maximum length differences. The noise exposure </w:t>
      </w:r>
      <w:r w:rsidR="00CC76A4" w:rsidRPr="00F76A6C">
        <w:t>indices</w:t>
      </w:r>
      <w:r w:rsidRPr="00F76A6C">
        <w:t xml:space="preserve"> of each shortest path were compared to the noise exposure </w:t>
      </w:r>
      <w:r w:rsidR="00CC76A4" w:rsidRPr="00F76A6C">
        <w:t>indices</w:t>
      </w:r>
      <w:r w:rsidRPr="00F76A6C">
        <w:t xml:space="preserve"> of the corresponding quiet paths with maximum length difference of 100, 200 and 300 meters</w:t>
      </w:r>
      <w:r w:rsidR="00C01700" w:rsidRPr="00F76A6C">
        <w:t>,</w:t>
      </w:r>
      <w:r w:rsidRPr="00F76A6C">
        <w:t xml:space="preserve"> respectively. </w:t>
      </w:r>
      <w:r w:rsidR="00383A23" w:rsidRPr="00F76A6C">
        <w:t>Accordingly</w:t>
      </w:r>
      <w:r w:rsidRPr="00F76A6C">
        <w:t xml:space="preserve">, for each </w:t>
      </w:r>
      <w:r w:rsidR="00723644" w:rsidRPr="00F76A6C">
        <w:t>OD pair</w:t>
      </w:r>
      <w:r w:rsidRPr="00F76A6C">
        <w:t xml:space="preserve">, three metrics of achievable reductions in noise exposure </w:t>
      </w:r>
      <w:r w:rsidR="00CC76A4" w:rsidRPr="00F76A6C">
        <w:t>indices</w:t>
      </w:r>
      <w:r w:rsidRPr="00F76A6C">
        <w:t xml:space="preserve"> were </w:t>
      </w:r>
      <w:r w:rsidR="00D44785" w:rsidRPr="00F76A6C">
        <w:t>obtained</w:t>
      </w:r>
      <w:r w:rsidRPr="00F76A6C">
        <w:t xml:space="preserve">, one for each length difference threshold. </w:t>
      </w:r>
      <w:r w:rsidR="00005F33" w:rsidRPr="00F76A6C">
        <w:t>Subsequently, d</w:t>
      </w:r>
      <w:r w:rsidRPr="00F76A6C">
        <w:t xml:space="preserve">escriptive statistics </w:t>
      </w:r>
      <w:r w:rsidR="00005F33" w:rsidRPr="00F76A6C">
        <w:t xml:space="preserve">were calculated for all </w:t>
      </w:r>
      <w:r w:rsidR="00B67068" w:rsidRPr="00F76A6C">
        <w:t xml:space="preserve">(achievable) </w:t>
      </w:r>
      <w:r w:rsidRPr="00F76A6C">
        <w:t xml:space="preserve">reductions in noise exposure </w:t>
      </w:r>
      <w:r w:rsidR="00CC76A4" w:rsidRPr="00F76A6C">
        <w:t>indices</w:t>
      </w:r>
      <w:r w:rsidRPr="00F76A6C">
        <w:t xml:space="preserve"> </w:t>
      </w:r>
      <w:r w:rsidR="00005F33" w:rsidRPr="00F76A6C">
        <w:t xml:space="preserve">by the </w:t>
      </w:r>
      <w:r w:rsidRPr="00F76A6C">
        <w:t xml:space="preserve">maximum length difference </w:t>
      </w:r>
      <w:r w:rsidR="00005F33" w:rsidRPr="00F76A6C">
        <w:t>thresholds (</w:t>
      </w:r>
      <w:r w:rsidRPr="00F76A6C">
        <w:t xml:space="preserve">100, 200 and 300 </w:t>
      </w:r>
      <w:r w:rsidR="00005F33" w:rsidRPr="00F76A6C">
        <w:t>meters)</w:t>
      </w:r>
      <w:r w:rsidRPr="00F76A6C">
        <w:t xml:space="preserve">. </w:t>
      </w:r>
      <w:r w:rsidR="006D79B1" w:rsidRPr="00F76A6C">
        <w:t>In addition</w:t>
      </w:r>
      <w:r w:rsidRPr="00F76A6C">
        <w:t xml:space="preserve">, scatterplots of </w:t>
      </w:r>
      <w:r w:rsidR="00BB13FB" w:rsidRPr="00F76A6C">
        <w:t xml:space="preserve">the </w:t>
      </w:r>
      <w:r w:rsidR="00B0518E" w:rsidRPr="00F76A6C">
        <w:t>achievable</w:t>
      </w:r>
      <w:r w:rsidR="00BB13FB" w:rsidRPr="00F76A6C">
        <w:t xml:space="preserve"> </w:t>
      </w:r>
      <w:r w:rsidRPr="00F76A6C">
        <w:t xml:space="preserve">reductions </w:t>
      </w:r>
      <w:r w:rsidR="00776CD1" w:rsidRPr="00F76A6C">
        <w:t xml:space="preserve">in exposures </w:t>
      </w:r>
      <w:r w:rsidRPr="00F76A6C">
        <w:t xml:space="preserve">and length differences were made to explore the relationship between length difference and achievable reductions in noise exposures. </w:t>
      </w:r>
      <w:r w:rsidR="00EE18D0" w:rsidRPr="00F76A6C">
        <w:t xml:space="preserve">Also, </w:t>
      </w:r>
      <w:r w:rsidR="00016C26" w:rsidRPr="00F76A6C">
        <w:t>numbers</w:t>
      </w:r>
      <w:r w:rsidR="00EE18D0" w:rsidRPr="00F76A6C">
        <w:t xml:space="preserve"> </w:t>
      </w:r>
      <w:r w:rsidR="00016C26" w:rsidRPr="00F76A6C">
        <w:t>of</w:t>
      </w:r>
      <w:r w:rsidR="00EE18D0" w:rsidRPr="00F76A6C">
        <w:t xml:space="preserve"> </w:t>
      </w:r>
      <w:r w:rsidR="00016C26" w:rsidRPr="00F76A6C">
        <w:t xml:space="preserve">the </w:t>
      </w:r>
      <w:r w:rsidR="00EE18D0" w:rsidRPr="00F76A6C">
        <w:t xml:space="preserve">quiet paths </w:t>
      </w:r>
      <w:r w:rsidR="0023095D" w:rsidRPr="00F76A6C">
        <w:t>were</w:t>
      </w:r>
      <w:r w:rsidR="00EE18D0" w:rsidRPr="00F76A6C">
        <w:t xml:space="preserve"> compared </w:t>
      </w:r>
      <w:r w:rsidR="009E5599" w:rsidRPr="00F76A6C">
        <w:t>to</w:t>
      </w:r>
      <w:r w:rsidR="0023095D" w:rsidRPr="00F76A6C">
        <w:t xml:space="preserve"> </w:t>
      </w:r>
      <w:r w:rsidR="00EE18D0" w:rsidRPr="00F76A6C">
        <w:t xml:space="preserve">the lengths of the shortest paths </w:t>
      </w:r>
      <w:r w:rsidR="00EE374A" w:rsidRPr="00F76A6C">
        <w:t>with</w:t>
      </w:r>
      <w:r w:rsidR="00EE18D0" w:rsidRPr="00F76A6C">
        <w:t xml:space="preserve"> scatterplots and boxplots</w:t>
      </w:r>
      <w:r w:rsidR="006A4608" w:rsidRPr="00F76A6C">
        <w:t xml:space="preserve"> - i</w:t>
      </w:r>
      <w:r w:rsidR="00594B7A" w:rsidRPr="00F76A6C">
        <w:t xml:space="preserve">t was anticipated that more quiet path alternatives </w:t>
      </w:r>
      <w:r w:rsidR="00BB308E" w:rsidRPr="00F76A6C">
        <w:t xml:space="preserve">are </w:t>
      </w:r>
      <w:r w:rsidR="00594B7A" w:rsidRPr="00F76A6C">
        <w:t xml:space="preserve">found for longer </w:t>
      </w:r>
      <w:r w:rsidR="00EF7CB5" w:rsidRPr="00F76A6C">
        <w:t>O</w:t>
      </w:r>
      <w:r w:rsidR="00F90942" w:rsidRPr="00F76A6C">
        <w:t>-</w:t>
      </w:r>
      <w:r w:rsidR="00EF7CB5" w:rsidRPr="00F76A6C">
        <w:t>D</w:t>
      </w:r>
      <w:r w:rsidR="00F90942" w:rsidRPr="00F76A6C">
        <w:t xml:space="preserve"> </w:t>
      </w:r>
      <w:r w:rsidR="00EF7CB5" w:rsidRPr="00F76A6C">
        <w:t>distances</w:t>
      </w:r>
      <w:r w:rsidR="00594B7A" w:rsidRPr="00F76A6C">
        <w:t xml:space="preserve">. </w:t>
      </w:r>
    </w:p>
    <w:p w14:paraId="15CB7AFE" w14:textId="3E694E49" w:rsidR="00BB17C0" w:rsidRPr="00F76A6C" w:rsidRDefault="004B4ED5" w:rsidP="00BB17C0">
      <w:r w:rsidRPr="00F76A6C">
        <w:t>A</w:t>
      </w:r>
      <w:r w:rsidR="00134D51" w:rsidRPr="00F76A6C">
        <w:t xml:space="preserve">nother aggregation of </w:t>
      </w:r>
      <w:r w:rsidR="00582563" w:rsidRPr="00F76A6C">
        <w:t xml:space="preserve">the paths was done by </w:t>
      </w:r>
      <w:r w:rsidR="008A1948" w:rsidRPr="00F76A6C">
        <w:t>selecting</w:t>
      </w:r>
      <w:r w:rsidR="00785803" w:rsidRPr="00F76A6C">
        <w:t xml:space="preserve"> </w:t>
      </w:r>
      <w:r w:rsidR="00434369" w:rsidRPr="00F76A6C">
        <w:t xml:space="preserve">several </w:t>
      </w:r>
      <w:r w:rsidR="00785803" w:rsidRPr="00F76A6C">
        <w:t xml:space="preserve">subsets of the OD-level statistics by the exposure </w:t>
      </w:r>
      <w:r w:rsidR="00CC76A4" w:rsidRPr="00F76A6C">
        <w:t>indices</w:t>
      </w:r>
      <w:r w:rsidR="00785803" w:rsidRPr="00F76A6C">
        <w:t xml:space="preserve"> of the shortest paths.</w:t>
      </w:r>
      <w:r w:rsidR="00B33A28" w:rsidRPr="00F76A6C">
        <w:t xml:space="preserve"> Thus, the </w:t>
      </w:r>
      <w:r w:rsidR="00733179" w:rsidRPr="00F76A6C">
        <w:t xml:space="preserve">magnitude of the </w:t>
      </w:r>
      <w:r w:rsidR="00B33A28" w:rsidRPr="00F76A6C">
        <w:t xml:space="preserve">achievable reductions in noise exposures could be assessed </w:t>
      </w:r>
      <w:r w:rsidR="00434369" w:rsidRPr="00F76A6C">
        <w:t xml:space="preserve">also </w:t>
      </w:r>
      <w:r w:rsidR="00B33A28" w:rsidRPr="00F76A6C">
        <w:t xml:space="preserve">with respect to the initial </w:t>
      </w:r>
      <w:r w:rsidR="005F22FE" w:rsidRPr="00F76A6C">
        <w:t xml:space="preserve">noise </w:t>
      </w:r>
      <w:r w:rsidR="00B33A28" w:rsidRPr="00F76A6C">
        <w:t>exposures</w:t>
      </w:r>
      <w:r w:rsidR="002A27FF" w:rsidRPr="00F76A6C">
        <w:t xml:space="preserve"> of the </w:t>
      </w:r>
      <w:r w:rsidR="00A5336A" w:rsidRPr="00F76A6C">
        <w:t xml:space="preserve">walks </w:t>
      </w:r>
      <w:r w:rsidR="00342B1B" w:rsidRPr="00F76A6C">
        <w:t>(</w:t>
      </w:r>
      <w:r w:rsidR="00A5336A" w:rsidRPr="00F76A6C">
        <w:t xml:space="preserve">by </w:t>
      </w:r>
      <w:r w:rsidR="00B33A28" w:rsidRPr="00F76A6C">
        <w:t>the shortest paths</w:t>
      </w:r>
      <w:r w:rsidR="00342B1B" w:rsidRPr="00F76A6C">
        <w:t>)</w:t>
      </w:r>
      <w:r w:rsidR="00B33A28" w:rsidRPr="00F76A6C">
        <w:t xml:space="preserve">. </w:t>
      </w:r>
      <w:r w:rsidR="0079085F" w:rsidRPr="00F76A6C">
        <w:t xml:space="preserve">Moreover, a simple linear regression analysis was </w:t>
      </w:r>
      <w:r w:rsidR="0008721D" w:rsidRPr="00F76A6C">
        <w:t>carried out</w:t>
      </w:r>
      <w:r w:rsidR="0079085F" w:rsidRPr="00F76A6C">
        <w:t xml:space="preserve"> between the reductions in the </w:t>
      </w:r>
      <w:r w:rsidR="00C31202" w:rsidRPr="00F76A6C">
        <w:t xml:space="preserve">exposure </w:t>
      </w:r>
      <w:r w:rsidR="00CC76A4" w:rsidRPr="00F76A6C">
        <w:t>indices</w:t>
      </w:r>
      <w:r w:rsidR="0079085F" w:rsidRPr="00F76A6C">
        <w:t xml:space="preserve"> and the initial values of the </w:t>
      </w:r>
      <w:r w:rsidR="00CC76A4" w:rsidRPr="00F76A6C">
        <w:t>indices</w:t>
      </w:r>
      <w:r w:rsidR="0079085F" w:rsidRPr="00F76A6C">
        <w:t xml:space="preserve"> (on the shortest paths). </w:t>
      </w:r>
      <w:r w:rsidR="0037157D" w:rsidRPr="00F76A6C">
        <w:t>I</w:t>
      </w:r>
      <w:r w:rsidR="00573BAB" w:rsidRPr="00F76A6C">
        <w:t xml:space="preserve">t was anticipated that </w:t>
      </w:r>
      <w:r w:rsidR="0041089A" w:rsidRPr="00F76A6C">
        <w:t xml:space="preserve">for a </w:t>
      </w:r>
      <w:r w:rsidR="00573BAB" w:rsidRPr="00F76A6C">
        <w:t xml:space="preserve">higher </w:t>
      </w:r>
      <w:r w:rsidR="0041089A" w:rsidRPr="00F76A6C">
        <w:t xml:space="preserve">noise </w:t>
      </w:r>
      <w:r w:rsidR="00573BAB" w:rsidRPr="00F76A6C">
        <w:t>exposure</w:t>
      </w:r>
      <w:r w:rsidR="0041089A" w:rsidRPr="00F76A6C">
        <w:t xml:space="preserve"> </w:t>
      </w:r>
      <w:r w:rsidR="00573BAB" w:rsidRPr="00F76A6C">
        <w:t xml:space="preserve">on </w:t>
      </w:r>
      <w:r w:rsidR="0041089A" w:rsidRPr="00F76A6C">
        <w:t xml:space="preserve">a </w:t>
      </w:r>
      <w:r w:rsidR="00573BAB" w:rsidRPr="00F76A6C">
        <w:t xml:space="preserve">shortest path, </w:t>
      </w:r>
      <w:r w:rsidR="0041089A" w:rsidRPr="00F76A6C">
        <w:t xml:space="preserve">also </w:t>
      </w:r>
      <w:r w:rsidR="00573BAB" w:rsidRPr="00F76A6C">
        <w:t>higher achievable reductions</w:t>
      </w:r>
      <w:r w:rsidR="0041089A" w:rsidRPr="00F76A6C">
        <w:t xml:space="preserve"> would be </w:t>
      </w:r>
      <w:r w:rsidR="0067071B" w:rsidRPr="00F76A6C">
        <w:t>achievable</w:t>
      </w:r>
      <w:r w:rsidR="0041089A" w:rsidRPr="00F76A6C">
        <w:t xml:space="preserve"> on the respective quiet paths</w:t>
      </w:r>
      <w:r w:rsidR="00573BAB" w:rsidRPr="00F76A6C">
        <w:t xml:space="preserve">. </w:t>
      </w:r>
    </w:p>
    <w:p w14:paraId="0E4D9938" w14:textId="6AE47D95" w:rsidR="001A000A" w:rsidRPr="00F76A6C" w:rsidRDefault="002B1897" w:rsidP="00D71FA1">
      <w:r w:rsidRPr="00F76A6C">
        <w:lastRenderedPageBreak/>
        <w:br w:type="page"/>
      </w:r>
    </w:p>
    <w:p w14:paraId="375EB3A7" w14:textId="28F824B2" w:rsidR="002C4F14" w:rsidRPr="00F76A6C" w:rsidRDefault="005533EB" w:rsidP="00B31DAC">
      <w:pPr>
        <w:pStyle w:val="Heading1"/>
      </w:pPr>
      <w:bookmarkStart w:id="200" w:name="_Toc39590003"/>
      <w:r w:rsidRPr="00F76A6C">
        <w:lastRenderedPageBreak/>
        <w:t>RESULTS</w:t>
      </w:r>
      <w:bookmarkEnd w:id="200"/>
    </w:p>
    <w:p w14:paraId="54F44F58" w14:textId="77777777" w:rsidR="00A82A8D" w:rsidRPr="00F76A6C" w:rsidRDefault="00A82A8D" w:rsidP="00A82A8D">
      <w:pPr>
        <w:pStyle w:val="Heading2"/>
      </w:pPr>
      <w:bookmarkStart w:id="201" w:name="_Toc39590004"/>
      <w:r w:rsidRPr="00F76A6C">
        <w:t>Quiet path routing API</w:t>
      </w:r>
      <w:bookmarkEnd w:id="201"/>
    </w:p>
    <w:p w14:paraId="3B94C9B2" w14:textId="06CC0C7B" w:rsidR="00A82A8D" w:rsidRPr="00F76A6C" w:rsidRDefault="00A82A8D" w:rsidP="00A82A8D">
      <w:r w:rsidRPr="00F76A6C">
        <w:t xml:space="preserve">At the time of writing this thesis, the web-based quiet path route planner service (3.6) is accessible via </w:t>
      </w:r>
      <w:r w:rsidR="00B1483E" w:rsidRPr="00F76A6C">
        <w:t xml:space="preserve">the </w:t>
      </w:r>
      <w:r w:rsidRPr="00F76A6C">
        <w:t xml:space="preserve">quiet path routing API at </w:t>
      </w:r>
      <w:r w:rsidRPr="00F76A6C">
        <w:rPr>
          <w:u w:val="single"/>
        </w:rPr>
        <w:t>www.greenpaths.fi/</w:t>
      </w:r>
      <w:r w:rsidRPr="00F76A6C">
        <w:t xml:space="preserve">. The API is open and thus accepts requests over https from any client. The specific path for requesting quiet paths is </w:t>
      </w:r>
      <w:r w:rsidRPr="00F76A6C">
        <w:rPr>
          <w:u w:val="single"/>
        </w:rPr>
        <w:t>www.greenpaths.fi/quietpaths /{origin}/{destination}</w:t>
      </w:r>
      <w:r w:rsidRPr="00F76A6C">
        <w:t xml:space="preserve">. This endpoint expects the origin and destination in decimal coordinates in WGS84 coordinate system. For example, a valid request to the API is: </w:t>
      </w:r>
      <w:r w:rsidRPr="00F76A6C">
        <w:rPr>
          <w:u w:val="single"/>
        </w:rPr>
        <w:t>greenpaths.fi/</w:t>
      </w:r>
      <w:r w:rsidRPr="00F76A6C">
        <w:rPr>
          <w:u w:val="single"/>
        </w:rPr>
        <w:br/>
      </w:r>
      <w:proofErr w:type="spellStart"/>
      <w:r w:rsidRPr="00F76A6C">
        <w:rPr>
          <w:u w:val="single"/>
        </w:rPr>
        <w:t>quietpaths</w:t>
      </w:r>
      <w:proofErr w:type="spellEnd"/>
      <w:r w:rsidRPr="00F76A6C">
        <w:rPr>
          <w:u w:val="single"/>
        </w:rPr>
        <w:t>/60.20772,24.96716/60.2037,24.9653</w:t>
      </w:r>
      <w:r w:rsidRPr="00F76A6C">
        <w:t>.</w:t>
      </w:r>
    </w:p>
    <w:p w14:paraId="560A8CA0" w14:textId="3E17D9E2" w:rsidR="00A82A8D" w:rsidRPr="00F76A6C" w:rsidRDefault="00A82A8D" w:rsidP="00A82A8D">
      <w:r w:rsidRPr="00F76A6C">
        <w:t>The API responds to requests simply by returning either a collection of paths in the GeoJSON FeatureCollection format or a descriptive error message. The collection</w:t>
      </w:r>
      <w:r w:rsidR="00D45990" w:rsidRPr="00F76A6C">
        <w:t xml:space="preserve"> of paths</w:t>
      </w:r>
      <w:r w:rsidRPr="00F76A6C">
        <w:t xml:space="preserve"> includes both shortest path and quiet paths (if any were found). GeoJSON is a standard format for representing geographical features and their non-spatial attributes. It is an adaptation of the JavaScript Object Notation (JSON) format and can thus be easily used in a variety of data-interchange applications. </w:t>
      </w:r>
    </w:p>
    <w:p w14:paraId="7A2A7028" w14:textId="1A96662D" w:rsidR="00A82A8D" w:rsidRPr="00F76A6C" w:rsidRDefault="00A82A8D" w:rsidP="00A82A8D">
      <w:r w:rsidRPr="00F76A6C">
        <w:t>The returned short and quiet paths are equipped with several attributes on noise exposure and length (</w:t>
      </w:r>
      <w:r w:rsidRPr="00F76A6C">
        <w:fldChar w:fldCharType="begin"/>
      </w:r>
      <w:r w:rsidRPr="00F76A6C">
        <w:instrText xml:space="preserve"> REF _Ref34575518 \h  \* MERGEFORMAT </w:instrText>
      </w:r>
      <w:r w:rsidRPr="00F76A6C">
        <w:fldChar w:fldCharType="separate"/>
      </w:r>
      <w:r w:rsidR="004A4362" w:rsidRPr="00F76A6C">
        <w:t>Table 7</w:t>
      </w:r>
      <w:r w:rsidRPr="00F76A6C">
        <w:fldChar w:fldCharType="end"/>
      </w:r>
      <w:r w:rsidRPr="00F76A6C">
        <w:t>). Some of the attributes describe difference in noise exposure compared to the shortest path and thus have non-null values only for quiet paths. An example of a FeatureCollection of two paths is presented in</w:t>
      </w:r>
      <w:r w:rsidR="00DD51F5">
        <w:t xml:space="preserve"> </w:t>
      </w:r>
      <w:r w:rsidR="00DD51F5" w:rsidRPr="00DD51F5">
        <w:fldChar w:fldCharType="begin"/>
      </w:r>
      <w:r w:rsidR="00DD51F5" w:rsidRPr="00DD51F5">
        <w:instrText xml:space="preserve"> REF _Ref39431301 \h  \* MERGEFORMAT </w:instrText>
      </w:r>
      <w:r w:rsidR="00DD51F5" w:rsidRPr="00DD51F5">
        <w:fldChar w:fldCharType="separate"/>
      </w:r>
      <w:r w:rsidR="005747B9" w:rsidRPr="005747B9">
        <w:t xml:space="preserve">Figure </w:t>
      </w:r>
      <w:r w:rsidR="005747B9" w:rsidRPr="005747B9">
        <w:rPr>
          <w:noProof/>
        </w:rPr>
        <w:t>26</w:t>
      </w:r>
      <w:r w:rsidR="00DD51F5" w:rsidRPr="00DD51F5">
        <w:fldChar w:fldCharType="end"/>
      </w:r>
      <w:r w:rsidRPr="00F76A6C">
        <w:t xml:space="preserve">. Since the paths are </w:t>
      </w:r>
      <w:r w:rsidR="00ED542C" w:rsidRPr="00F76A6C">
        <w:t>returned</w:t>
      </w:r>
      <w:r w:rsidRPr="00F76A6C">
        <w:t xml:space="preserve"> in a standard GeoJSON format, they can be easily viewed by common web mapping libraries and most desktop GIS applications (e.g. QGIS). More detailed documentation of the quiet path routing API can be viewed at: </w:t>
      </w:r>
      <w:hyperlink r:id="rId41" w:history="1">
        <w:r w:rsidRPr="00F76A6C">
          <w:rPr>
            <w:rStyle w:val="Hyperlink"/>
            <w:color w:val="auto"/>
          </w:rPr>
          <w:t>https://github.com/DigitalGeographyLab/hope-green-pathserver/blob/develop/docs/</w:t>
        </w:r>
        <w:r w:rsidR="007F6025" w:rsidRPr="00F76A6C">
          <w:rPr>
            <w:rStyle w:val="Hyperlink"/>
            <w:color w:val="auto"/>
          </w:rPr>
          <w:br/>
        </w:r>
        <w:r w:rsidRPr="00F76A6C">
          <w:rPr>
            <w:rStyle w:val="Hyperlink"/>
            <w:color w:val="auto"/>
          </w:rPr>
          <w:t>green_paths_api.md</w:t>
        </w:r>
      </w:hyperlink>
    </w:p>
    <w:p w14:paraId="491DB88D" w14:textId="4EDC0829" w:rsidR="00A82A8D" w:rsidRPr="00F76A6C" w:rsidRDefault="00A82A8D" w:rsidP="00A82A8D">
      <w:pPr>
        <w:pStyle w:val="TableCaption"/>
      </w:pPr>
      <w:bookmarkStart w:id="202" w:name="_Ref34575518"/>
      <w:bookmarkStart w:id="203" w:name="_Toc38811907"/>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4A4362" w:rsidRPr="00F76A6C">
        <w:rPr>
          <w:b/>
          <w:bCs/>
        </w:rPr>
        <w:t>7</w:t>
      </w:r>
      <w:r w:rsidRPr="00F76A6C">
        <w:rPr>
          <w:b/>
          <w:bCs/>
        </w:rPr>
        <w:fldChar w:fldCharType="end"/>
      </w:r>
      <w:bookmarkEnd w:id="202"/>
      <w:r w:rsidRPr="00F76A6C">
        <w:rPr>
          <w:b/>
          <w:bCs/>
        </w:rPr>
        <w:t>.</w:t>
      </w:r>
      <w:r w:rsidRPr="00F76A6C">
        <w:t xml:space="preserve"> Descriptions of the path properties returned by the quiet path routing API.</w:t>
      </w:r>
      <w:bookmarkEnd w:id="203"/>
    </w:p>
    <w:tbl>
      <w:tblPr>
        <w:tblStyle w:val="Style2"/>
        <w:tblW w:w="9622"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0A0" w:firstRow="1" w:lastRow="0" w:firstColumn="1" w:lastColumn="0" w:noHBand="0" w:noVBand="0"/>
      </w:tblPr>
      <w:tblGrid>
        <w:gridCol w:w="1721"/>
        <w:gridCol w:w="1040"/>
        <w:gridCol w:w="1233"/>
        <w:gridCol w:w="5628"/>
      </w:tblGrid>
      <w:tr w:rsidR="00A82A8D" w:rsidRPr="00F76A6C" w14:paraId="7386B488" w14:textId="77777777" w:rsidTr="00A82A8D">
        <w:trPr>
          <w:cnfStyle w:val="100000000000" w:firstRow="1" w:lastRow="0" w:firstColumn="0" w:lastColumn="0" w:oddVBand="0" w:evenVBand="0" w:oddHBand="0" w:evenHBand="0" w:firstRowFirstColumn="0" w:firstRowLastColumn="0" w:lastRowFirstColumn="0" w:lastRowLastColumn="0"/>
          <w:trHeight w:val="561"/>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43DC32E" w14:textId="77777777" w:rsidR="00A82A8D" w:rsidRPr="00F76A6C" w:rsidRDefault="00A82A8D" w:rsidP="005D7967">
            <w:pPr>
              <w:pStyle w:val="TableText"/>
              <w:spacing w:before="240" w:after="160"/>
              <w:rPr>
                <w:b/>
                <w:bCs/>
              </w:rPr>
            </w:pPr>
            <w:r w:rsidRPr="00F76A6C">
              <w:rPr>
                <w:b/>
                <w:bCs/>
              </w:rPr>
              <w:t>Property</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07579E7" w14:textId="77777777" w:rsidR="00A82A8D" w:rsidRPr="00F76A6C" w:rsidRDefault="00A82A8D" w:rsidP="005D7967">
            <w:pPr>
              <w:pStyle w:val="TableText"/>
              <w:spacing w:before="240" w:after="160"/>
              <w:rPr>
                <w:b/>
                <w:bCs/>
              </w:rPr>
            </w:pPr>
            <w:r w:rsidRPr="00F76A6C">
              <w:rPr>
                <w:b/>
                <w:bCs/>
              </w:rPr>
              <w:t>Type</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5D2639D" w14:textId="77777777" w:rsidR="00A82A8D" w:rsidRPr="00F76A6C" w:rsidRDefault="00A82A8D" w:rsidP="005D7967">
            <w:pPr>
              <w:pStyle w:val="TableText"/>
              <w:spacing w:before="240" w:after="160"/>
              <w:rPr>
                <w:b/>
                <w:bCs/>
              </w:rPr>
            </w:pPr>
            <w:r w:rsidRPr="00F76A6C">
              <w:rPr>
                <w:b/>
                <w:bCs/>
              </w:rPr>
              <w:t>Nullable</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3446FEE" w14:textId="77777777" w:rsidR="00A82A8D" w:rsidRPr="00F76A6C" w:rsidRDefault="00A82A8D" w:rsidP="005D7967">
            <w:pPr>
              <w:pStyle w:val="TableText"/>
              <w:spacing w:before="240" w:after="160"/>
              <w:rPr>
                <w:b/>
                <w:bCs/>
              </w:rPr>
            </w:pPr>
            <w:r w:rsidRPr="00F76A6C">
              <w:rPr>
                <w:b/>
                <w:bCs/>
              </w:rPr>
              <w:t>Description</w:t>
            </w:r>
          </w:p>
        </w:tc>
      </w:tr>
      <w:tr w:rsidR="00A82A8D" w:rsidRPr="00F76A6C" w14:paraId="791B0D26" w14:textId="77777777" w:rsidTr="00A82A8D">
        <w:trPr>
          <w:cnfStyle w:val="000000100000" w:firstRow="0" w:lastRow="0" w:firstColumn="0" w:lastColumn="0" w:oddVBand="0" w:evenVBand="0" w:oddHBand="1" w:evenHBand="0" w:firstRowFirstColumn="0" w:firstRowLastColumn="0" w:lastRowFirstColumn="0" w:lastRowLastColumn="0"/>
          <w:trHeight w:val="466"/>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C8B2A8" w14:textId="77777777" w:rsidR="00A82A8D" w:rsidRPr="00F76A6C" w:rsidRDefault="00A82A8D" w:rsidP="005D7967">
            <w:pPr>
              <w:pStyle w:val="TableText"/>
              <w:spacing w:before="120" w:after="120" w:line="240" w:lineRule="auto"/>
              <w:rPr>
                <w:vertAlign w:val="subscript"/>
              </w:rPr>
            </w:pPr>
            <w:r w:rsidRPr="00F76A6C">
              <w:t>type</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B7A9B24" w14:textId="77777777" w:rsidR="00A82A8D" w:rsidRPr="00F76A6C" w:rsidRDefault="00A82A8D" w:rsidP="005D7967">
            <w:pPr>
              <w:pStyle w:val="TableText"/>
              <w:spacing w:before="120" w:after="120"/>
            </w:pPr>
            <w:r w:rsidRPr="00F76A6C">
              <w:t>string</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99E9231" w14:textId="77777777" w:rsidR="00A82A8D" w:rsidRPr="00F76A6C" w:rsidRDefault="00A82A8D" w:rsidP="005D7967">
            <w:pPr>
              <w:pStyle w:val="TableText"/>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5B1AAC" w14:textId="77777777" w:rsidR="00A82A8D" w:rsidRPr="00F76A6C" w:rsidRDefault="00A82A8D" w:rsidP="005D7967">
            <w:pPr>
              <w:pStyle w:val="TableText"/>
              <w:spacing w:before="120" w:after="120"/>
            </w:pPr>
            <w:r w:rsidRPr="00F76A6C">
              <w:t>Type of the path: either “short” or “quiet”.</w:t>
            </w:r>
          </w:p>
        </w:tc>
      </w:tr>
      <w:tr w:rsidR="00A82A8D" w:rsidRPr="00F76A6C" w14:paraId="64072793" w14:textId="77777777" w:rsidTr="00A82A8D">
        <w:trPr>
          <w:trHeight w:val="399"/>
        </w:trPr>
        <w:tc>
          <w:tcPr>
            <w:tcW w:w="1721" w:type="dxa"/>
            <w:shd w:val="clear" w:color="auto" w:fill="F7F7F7"/>
          </w:tcPr>
          <w:p w14:paraId="1DD474C0" w14:textId="77777777" w:rsidR="00A82A8D" w:rsidRPr="00F76A6C" w:rsidRDefault="00A82A8D" w:rsidP="005D7967">
            <w:pPr>
              <w:pStyle w:val="TableText"/>
              <w:spacing w:before="120" w:after="120" w:line="240" w:lineRule="auto"/>
            </w:pPr>
            <w:r w:rsidRPr="00F76A6C">
              <w:t>id</w:t>
            </w:r>
          </w:p>
        </w:tc>
        <w:tc>
          <w:tcPr>
            <w:tcW w:w="1040" w:type="dxa"/>
            <w:shd w:val="clear" w:color="auto" w:fill="F7F7F7"/>
          </w:tcPr>
          <w:p w14:paraId="7A8FACA8" w14:textId="77777777" w:rsidR="00A82A8D" w:rsidRPr="00F76A6C" w:rsidRDefault="00A82A8D" w:rsidP="005D7967">
            <w:pPr>
              <w:pStyle w:val="TableText"/>
              <w:spacing w:before="120" w:after="120"/>
            </w:pPr>
            <w:r w:rsidRPr="00F76A6C">
              <w:t>string</w:t>
            </w:r>
          </w:p>
        </w:tc>
        <w:tc>
          <w:tcPr>
            <w:tcW w:w="1233" w:type="dxa"/>
            <w:shd w:val="clear" w:color="auto" w:fill="F7F7F7"/>
          </w:tcPr>
          <w:p w14:paraId="74DFB119" w14:textId="77777777" w:rsidR="00A82A8D" w:rsidRPr="00F76A6C" w:rsidRDefault="00A82A8D" w:rsidP="005D7967">
            <w:pPr>
              <w:pStyle w:val="TableText"/>
              <w:spacing w:before="120" w:after="120"/>
            </w:pPr>
            <w:r w:rsidRPr="00F76A6C">
              <w:t>no</w:t>
            </w:r>
          </w:p>
        </w:tc>
        <w:tc>
          <w:tcPr>
            <w:tcW w:w="5628" w:type="dxa"/>
            <w:shd w:val="clear" w:color="auto" w:fill="F7F7F7"/>
          </w:tcPr>
          <w:p w14:paraId="449A06E4" w14:textId="77777777" w:rsidR="00A82A8D" w:rsidRPr="00F76A6C" w:rsidRDefault="00A82A8D" w:rsidP="005D7967">
            <w:pPr>
              <w:pStyle w:val="TableText"/>
              <w:spacing w:before="120" w:after="120"/>
            </w:pPr>
            <w:r w:rsidRPr="00F76A6C">
              <w:t>Unique name of the path (e.g. “short” or “qp_0.2”). For quiet paths, the name is formatted as “</w:t>
            </w:r>
            <w:proofErr w:type="spellStart"/>
            <w:r w:rsidRPr="00F76A6C">
              <w:t>qp_xx</w:t>
            </w:r>
            <w:proofErr w:type="spellEnd"/>
            <w:r w:rsidRPr="00F76A6C">
              <w:t xml:space="preserve">”, where xx is replaced with the noise sensitivity coefficient of the path. </w:t>
            </w:r>
          </w:p>
        </w:tc>
      </w:tr>
      <w:tr w:rsidR="00A82A8D" w:rsidRPr="00F76A6C" w14:paraId="430FFF59"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1862EF0" w14:textId="77777777" w:rsidR="00A82A8D" w:rsidRPr="00F76A6C" w:rsidRDefault="00A82A8D" w:rsidP="005D7967">
            <w:pPr>
              <w:pStyle w:val="TableText"/>
              <w:spacing w:before="120" w:after="120" w:line="240" w:lineRule="auto"/>
            </w:pPr>
            <w:r w:rsidRPr="00F76A6C">
              <w:t>length</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3C35C52" w14:textId="77777777" w:rsidR="00A82A8D" w:rsidRPr="00F76A6C" w:rsidRDefault="00A82A8D" w:rsidP="005D7967">
            <w:pPr>
              <w:pStyle w:val="TableText"/>
              <w:spacing w:before="120" w:after="120"/>
            </w:pPr>
            <w:r w:rsidRPr="00F76A6C">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8B972EE" w14:textId="77777777" w:rsidR="00A82A8D" w:rsidRPr="00F76A6C" w:rsidRDefault="00A82A8D" w:rsidP="005D7967">
            <w:pPr>
              <w:pStyle w:val="TableText"/>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D7B0232" w14:textId="77777777" w:rsidR="00A82A8D" w:rsidRPr="00F76A6C" w:rsidRDefault="00A82A8D" w:rsidP="005D7967">
            <w:pPr>
              <w:pStyle w:val="TableText"/>
              <w:spacing w:before="120" w:after="120"/>
            </w:pPr>
            <w:r w:rsidRPr="00F76A6C">
              <w:t>Length of the path in meters.</w:t>
            </w:r>
          </w:p>
        </w:tc>
      </w:tr>
      <w:tr w:rsidR="00A82A8D" w:rsidRPr="00F76A6C" w14:paraId="52AC483A" w14:textId="77777777" w:rsidTr="00A82A8D">
        <w:trPr>
          <w:trHeight w:val="399"/>
        </w:trPr>
        <w:tc>
          <w:tcPr>
            <w:tcW w:w="1721" w:type="dxa"/>
            <w:shd w:val="clear" w:color="auto" w:fill="F7F7F7"/>
          </w:tcPr>
          <w:p w14:paraId="57C3C23C" w14:textId="77777777" w:rsidR="00A82A8D" w:rsidRPr="00F76A6C" w:rsidRDefault="00A82A8D" w:rsidP="005D7967">
            <w:pPr>
              <w:pStyle w:val="TableText"/>
              <w:spacing w:before="120" w:after="120" w:line="240" w:lineRule="auto"/>
            </w:pPr>
            <w:proofErr w:type="spellStart"/>
            <w:r w:rsidRPr="00F76A6C">
              <w:lastRenderedPageBreak/>
              <w:t>cost_coeff</w:t>
            </w:r>
            <w:proofErr w:type="spellEnd"/>
            <w:r w:rsidRPr="00F76A6C">
              <w:t xml:space="preserve"> </w:t>
            </w:r>
          </w:p>
        </w:tc>
        <w:tc>
          <w:tcPr>
            <w:tcW w:w="1040" w:type="dxa"/>
            <w:shd w:val="clear" w:color="auto" w:fill="F7F7F7"/>
          </w:tcPr>
          <w:p w14:paraId="0BFF6DE3" w14:textId="77777777" w:rsidR="00A82A8D" w:rsidRPr="00F76A6C" w:rsidRDefault="00A82A8D" w:rsidP="005D7967">
            <w:pPr>
              <w:pStyle w:val="TableText"/>
              <w:spacing w:before="120" w:after="120"/>
            </w:pPr>
            <w:r w:rsidRPr="00F76A6C">
              <w:t>number</w:t>
            </w:r>
          </w:p>
        </w:tc>
        <w:tc>
          <w:tcPr>
            <w:tcW w:w="1233" w:type="dxa"/>
            <w:shd w:val="clear" w:color="auto" w:fill="F7F7F7"/>
          </w:tcPr>
          <w:p w14:paraId="61275B21" w14:textId="77777777" w:rsidR="00A82A8D" w:rsidRPr="00F76A6C" w:rsidRDefault="00A82A8D" w:rsidP="005D7967">
            <w:pPr>
              <w:pStyle w:val="TableText"/>
              <w:spacing w:before="120" w:after="120"/>
            </w:pPr>
            <w:r w:rsidRPr="00F76A6C">
              <w:t>no</w:t>
            </w:r>
          </w:p>
        </w:tc>
        <w:tc>
          <w:tcPr>
            <w:tcW w:w="5628" w:type="dxa"/>
            <w:shd w:val="clear" w:color="auto" w:fill="F7F7F7"/>
          </w:tcPr>
          <w:p w14:paraId="3DDFEDA2" w14:textId="77777777" w:rsidR="00A82A8D" w:rsidRPr="00F76A6C" w:rsidRDefault="00A82A8D" w:rsidP="005D7967">
            <w:pPr>
              <w:pStyle w:val="TableText"/>
              <w:spacing w:before="120" w:after="120"/>
            </w:pPr>
            <w:r w:rsidRPr="00F76A6C">
              <w:t>Noise sensitivity coefficient with which the quiet path was calculated.</w:t>
            </w:r>
          </w:p>
        </w:tc>
      </w:tr>
      <w:tr w:rsidR="00A82A8D" w:rsidRPr="00F76A6C" w14:paraId="65FDCD75"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65BB3E2" w14:textId="77777777" w:rsidR="00A82A8D" w:rsidRPr="00F76A6C" w:rsidRDefault="00A82A8D" w:rsidP="005D7967">
            <w:pPr>
              <w:pStyle w:val="TableText"/>
              <w:spacing w:before="120" w:after="120" w:line="240" w:lineRule="auto"/>
            </w:pPr>
            <w:proofErr w:type="spellStart"/>
            <w:r w:rsidRPr="00F76A6C">
              <w:t>len_diff</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710C4A2" w14:textId="77777777" w:rsidR="00A82A8D" w:rsidRPr="00F76A6C" w:rsidRDefault="00A82A8D" w:rsidP="005D7967">
            <w:pPr>
              <w:pStyle w:val="TableText"/>
              <w:tabs>
                <w:tab w:val="left" w:pos="744"/>
              </w:tabs>
              <w:spacing w:before="120" w:after="120"/>
            </w:pPr>
            <w:r w:rsidRPr="00F76A6C">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9546B65" w14:textId="77777777" w:rsidR="00A82A8D" w:rsidRPr="00F76A6C" w:rsidRDefault="00A82A8D" w:rsidP="005D7967">
            <w:pPr>
              <w:pStyle w:val="TableText"/>
              <w:tabs>
                <w:tab w:val="left" w:pos="744"/>
              </w:tabs>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6A8D4F1" w14:textId="77777777" w:rsidR="00A82A8D" w:rsidRPr="00F76A6C" w:rsidRDefault="00A82A8D" w:rsidP="005D7967">
            <w:pPr>
              <w:pStyle w:val="TableText"/>
              <w:tabs>
                <w:tab w:val="left" w:pos="744"/>
              </w:tabs>
              <w:spacing w:before="120" w:after="120"/>
            </w:pPr>
            <w:r w:rsidRPr="00F76A6C">
              <w:t>Difference in path length compared to the shortest path in meters.</w:t>
            </w:r>
          </w:p>
        </w:tc>
      </w:tr>
      <w:tr w:rsidR="00A82A8D" w:rsidRPr="00F76A6C" w14:paraId="3334EAF0" w14:textId="77777777" w:rsidTr="00A82A8D">
        <w:trPr>
          <w:trHeight w:val="399"/>
        </w:trPr>
        <w:tc>
          <w:tcPr>
            <w:tcW w:w="1721" w:type="dxa"/>
            <w:shd w:val="clear" w:color="auto" w:fill="F7F7F7"/>
          </w:tcPr>
          <w:p w14:paraId="54BFEC47" w14:textId="77777777" w:rsidR="00A82A8D" w:rsidRPr="00F76A6C" w:rsidRDefault="00A82A8D" w:rsidP="005D7967">
            <w:pPr>
              <w:pStyle w:val="TableText"/>
              <w:spacing w:before="120" w:after="120" w:line="240" w:lineRule="auto"/>
            </w:pPr>
            <w:proofErr w:type="spellStart"/>
            <w:r w:rsidRPr="00F76A6C">
              <w:t>len_diff_rat</w:t>
            </w:r>
            <w:proofErr w:type="spellEnd"/>
            <w:r w:rsidRPr="00F76A6C">
              <w:t xml:space="preserve"> </w:t>
            </w:r>
          </w:p>
        </w:tc>
        <w:tc>
          <w:tcPr>
            <w:tcW w:w="1040" w:type="dxa"/>
            <w:shd w:val="clear" w:color="auto" w:fill="F7F7F7"/>
          </w:tcPr>
          <w:p w14:paraId="61D83369" w14:textId="77777777" w:rsidR="00A82A8D" w:rsidRPr="00F76A6C" w:rsidRDefault="00A82A8D" w:rsidP="005D7967">
            <w:pPr>
              <w:pStyle w:val="TableText"/>
              <w:spacing w:before="120" w:after="120"/>
            </w:pPr>
            <w:r w:rsidRPr="00F76A6C">
              <w:t>number</w:t>
            </w:r>
          </w:p>
        </w:tc>
        <w:tc>
          <w:tcPr>
            <w:tcW w:w="1233" w:type="dxa"/>
            <w:shd w:val="clear" w:color="auto" w:fill="F7F7F7"/>
          </w:tcPr>
          <w:p w14:paraId="3E393842" w14:textId="77777777" w:rsidR="00A82A8D" w:rsidRPr="00F76A6C" w:rsidRDefault="00A82A8D" w:rsidP="005D7967">
            <w:pPr>
              <w:pStyle w:val="TableText"/>
              <w:spacing w:before="120" w:after="120"/>
            </w:pPr>
            <w:r w:rsidRPr="00F76A6C">
              <w:t>yes</w:t>
            </w:r>
          </w:p>
        </w:tc>
        <w:tc>
          <w:tcPr>
            <w:tcW w:w="5628" w:type="dxa"/>
            <w:shd w:val="clear" w:color="auto" w:fill="F7F7F7"/>
          </w:tcPr>
          <w:p w14:paraId="34301225" w14:textId="77777777" w:rsidR="00A82A8D" w:rsidRPr="00F76A6C" w:rsidRDefault="00A82A8D" w:rsidP="005D7967">
            <w:pPr>
              <w:pStyle w:val="TableText"/>
              <w:spacing w:before="120" w:after="120"/>
            </w:pPr>
            <w:r w:rsidRPr="00F76A6C">
              <w:t>Difference in path length compared to the shortest path in percentages.</w:t>
            </w:r>
          </w:p>
        </w:tc>
      </w:tr>
      <w:tr w:rsidR="00A82A8D" w:rsidRPr="00F76A6C" w14:paraId="28DB3217"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025B655" w14:textId="77777777" w:rsidR="00A82A8D" w:rsidRPr="00F76A6C" w:rsidRDefault="00A82A8D" w:rsidP="005D7967">
            <w:pPr>
              <w:pStyle w:val="TableText"/>
              <w:spacing w:before="120" w:after="120" w:line="240" w:lineRule="auto"/>
            </w:pPr>
            <w:proofErr w:type="spellStart"/>
            <w:r w:rsidRPr="00F76A6C">
              <w:t>missing_noises</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D096C0" w14:textId="77777777" w:rsidR="00A82A8D" w:rsidRPr="00F76A6C" w:rsidRDefault="00A82A8D" w:rsidP="005D7967">
            <w:pPr>
              <w:pStyle w:val="TableText"/>
              <w:spacing w:before="120" w:after="120"/>
            </w:pPr>
            <w:r w:rsidRPr="00F76A6C">
              <w:t>boolean</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A33FC40" w14:textId="77777777" w:rsidR="00A82A8D" w:rsidRPr="00F76A6C" w:rsidRDefault="00A82A8D" w:rsidP="005D7967">
            <w:pPr>
              <w:pStyle w:val="TableText"/>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760D515" w14:textId="77777777" w:rsidR="00A82A8D" w:rsidRPr="00F76A6C" w:rsidRDefault="00A82A8D" w:rsidP="005D7967">
            <w:pPr>
              <w:pStyle w:val="TableText"/>
              <w:spacing w:before="120" w:after="120"/>
            </w:pPr>
            <w:r w:rsidRPr="00F76A6C">
              <w:t>A boolean variable indicating whether noise data was available for all edges of the path (experimental attribute).</w:t>
            </w:r>
          </w:p>
        </w:tc>
      </w:tr>
      <w:tr w:rsidR="00A82A8D" w:rsidRPr="00F76A6C" w14:paraId="222570CC" w14:textId="77777777" w:rsidTr="00A82A8D">
        <w:trPr>
          <w:trHeight w:val="399"/>
        </w:trPr>
        <w:tc>
          <w:tcPr>
            <w:tcW w:w="1721" w:type="dxa"/>
            <w:shd w:val="clear" w:color="auto" w:fill="F7F7F7"/>
          </w:tcPr>
          <w:p w14:paraId="7C1D5D51" w14:textId="77777777" w:rsidR="00A82A8D" w:rsidRPr="00F76A6C" w:rsidRDefault="00A82A8D" w:rsidP="005D7967">
            <w:pPr>
              <w:pStyle w:val="TableText"/>
              <w:spacing w:before="120" w:after="120" w:line="240" w:lineRule="auto"/>
            </w:pPr>
            <w:proofErr w:type="spellStart"/>
            <w:r w:rsidRPr="00F76A6C">
              <w:t>mdB</w:t>
            </w:r>
            <w:proofErr w:type="spellEnd"/>
          </w:p>
        </w:tc>
        <w:tc>
          <w:tcPr>
            <w:tcW w:w="1040" w:type="dxa"/>
            <w:shd w:val="clear" w:color="auto" w:fill="F7F7F7"/>
          </w:tcPr>
          <w:p w14:paraId="0D91D8C7" w14:textId="77777777" w:rsidR="00A82A8D" w:rsidRPr="00F76A6C" w:rsidRDefault="00A82A8D" w:rsidP="005D7967">
            <w:pPr>
              <w:pStyle w:val="TableText"/>
              <w:spacing w:before="120" w:after="120"/>
            </w:pPr>
            <w:r w:rsidRPr="00F76A6C">
              <w:t>number</w:t>
            </w:r>
          </w:p>
        </w:tc>
        <w:tc>
          <w:tcPr>
            <w:tcW w:w="1233" w:type="dxa"/>
            <w:shd w:val="clear" w:color="auto" w:fill="F7F7F7"/>
          </w:tcPr>
          <w:p w14:paraId="2F35F095" w14:textId="77777777" w:rsidR="00A82A8D" w:rsidRPr="00F76A6C" w:rsidRDefault="00A82A8D" w:rsidP="005D7967">
            <w:pPr>
              <w:pStyle w:val="TableText"/>
              <w:spacing w:before="120" w:after="120"/>
            </w:pPr>
            <w:r w:rsidRPr="00F76A6C">
              <w:t>no</w:t>
            </w:r>
          </w:p>
        </w:tc>
        <w:tc>
          <w:tcPr>
            <w:tcW w:w="5628" w:type="dxa"/>
            <w:shd w:val="clear" w:color="auto" w:fill="F7F7F7"/>
          </w:tcPr>
          <w:p w14:paraId="435B5700" w14:textId="77777777" w:rsidR="00A82A8D" w:rsidRPr="00F76A6C" w:rsidRDefault="00A82A8D" w:rsidP="005D7967">
            <w:pPr>
              <w:pStyle w:val="TableText"/>
              <w:spacing w:before="120" w:after="120"/>
              <w:rPr>
                <w:vertAlign w:val="subscript"/>
              </w:rPr>
            </w:pPr>
            <w:r w:rsidRPr="00F76A6C">
              <w:t>dB</w:t>
            </w:r>
            <w:r w:rsidRPr="00F76A6C">
              <w:rPr>
                <w:vertAlign w:val="subscript"/>
              </w:rPr>
              <w:t>mean</w:t>
            </w:r>
          </w:p>
        </w:tc>
      </w:tr>
      <w:tr w:rsidR="00A82A8D" w:rsidRPr="00F76A6C" w14:paraId="3766E72D"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64F4C4" w14:textId="77777777" w:rsidR="00A82A8D" w:rsidRPr="00F76A6C" w:rsidRDefault="00A82A8D" w:rsidP="005D7967">
            <w:pPr>
              <w:pStyle w:val="TableText"/>
              <w:spacing w:before="120" w:after="120" w:line="240" w:lineRule="auto"/>
            </w:pPr>
            <w:proofErr w:type="spellStart"/>
            <w:r w:rsidRPr="00F76A6C">
              <w:t>mdB_diff</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90EAE96" w14:textId="77777777" w:rsidR="00A82A8D" w:rsidRPr="00F76A6C" w:rsidRDefault="00A82A8D" w:rsidP="005D7967">
            <w:pPr>
              <w:pStyle w:val="TableText"/>
              <w:spacing w:before="120" w:after="120"/>
            </w:pPr>
            <w:r w:rsidRPr="00F76A6C">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34C90D9" w14:textId="77777777" w:rsidR="00A82A8D" w:rsidRPr="00F76A6C" w:rsidRDefault="00A82A8D" w:rsidP="005D7967">
            <w:pPr>
              <w:pStyle w:val="TableText"/>
              <w:spacing w:before="120" w:after="120"/>
            </w:pPr>
            <w:r w:rsidRPr="00F76A6C">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B5DC54C" w14:textId="77777777" w:rsidR="00A82A8D" w:rsidRPr="00F76A6C" w:rsidRDefault="00A82A8D" w:rsidP="005D7967">
            <w:pPr>
              <w:pStyle w:val="TableText"/>
              <w:spacing w:before="120" w:after="120"/>
            </w:pPr>
            <w:r w:rsidRPr="00F76A6C">
              <w:t>Difference in dB</w:t>
            </w:r>
            <w:r w:rsidRPr="00F76A6C">
              <w:rPr>
                <w:vertAlign w:val="subscript"/>
              </w:rPr>
              <w:t>mean</w:t>
            </w:r>
            <w:r w:rsidRPr="00F76A6C">
              <w:t xml:space="preserve"> compared to the shortest path.</w:t>
            </w:r>
          </w:p>
        </w:tc>
      </w:tr>
      <w:tr w:rsidR="00A82A8D" w:rsidRPr="00F76A6C" w14:paraId="039440E5" w14:textId="77777777" w:rsidTr="00A82A8D">
        <w:trPr>
          <w:trHeight w:val="399"/>
        </w:trPr>
        <w:tc>
          <w:tcPr>
            <w:tcW w:w="1721" w:type="dxa"/>
            <w:shd w:val="clear" w:color="auto" w:fill="F7F7F7"/>
          </w:tcPr>
          <w:p w14:paraId="01BF78C7" w14:textId="77777777" w:rsidR="00A82A8D" w:rsidRPr="00F76A6C" w:rsidRDefault="00A82A8D" w:rsidP="005D7967">
            <w:pPr>
              <w:pStyle w:val="TableText"/>
              <w:spacing w:before="120" w:after="120" w:line="240" w:lineRule="auto"/>
            </w:pPr>
            <w:proofErr w:type="spellStart"/>
            <w:r w:rsidRPr="00F76A6C">
              <w:t>nei</w:t>
            </w:r>
            <w:proofErr w:type="spellEnd"/>
          </w:p>
        </w:tc>
        <w:tc>
          <w:tcPr>
            <w:tcW w:w="1040" w:type="dxa"/>
            <w:shd w:val="clear" w:color="auto" w:fill="F7F7F7"/>
          </w:tcPr>
          <w:p w14:paraId="29890C16" w14:textId="77777777" w:rsidR="00A82A8D" w:rsidRPr="00F76A6C" w:rsidRDefault="00A82A8D" w:rsidP="005D7967">
            <w:pPr>
              <w:pStyle w:val="TableText"/>
              <w:spacing w:before="120" w:after="120"/>
            </w:pPr>
            <w:r w:rsidRPr="00F76A6C">
              <w:t>number</w:t>
            </w:r>
          </w:p>
        </w:tc>
        <w:tc>
          <w:tcPr>
            <w:tcW w:w="1233" w:type="dxa"/>
            <w:shd w:val="clear" w:color="auto" w:fill="F7F7F7"/>
          </w:tcPr>
          <w:p w14:paraId="09A17EC4" w14:textId="77777777" w:rsidR="00A82A8D" w:rsidRPr="00F76A6C" w:rsidRDefault="00A82A8D" w:rsidP="005D7967">
            <w:pPr>
              <w:pStyle w:val="TableText"/>
              <w:spacing w:before="120" w:after="120"/>
            </w:pPr>
            <w:r w:rsidRPr="00F76A6C">
              <w:t>no</w:t>
            </w:r>
          </w:p>
        </w:tc>
        <w:tc>
          <w:tcPr>
            <w:tcW w:w="5628" w:type="dxa"/>
            <w:shd w:val="clear" w:color="auto" w:fill="F7F7F7"/>
          </w:tcPr>
          <w:p w14:paraId="1388D65C" w14:textId="77777777" w:rsidR="00A82A8D" w:rsidRPr="00F76A6C" w:rsidRDefault="00A82A8D" w:rsidP="005D7967">
            <w:pPr>
              <w:pStyle w:val="TableText"/>
              <w:spacing w:before="120" w:after="120"/>
            </w:pPr>
            <w:r w:rsidRPr="00F76A6C">
              <w:t>Noise exposure index (EI).</w:t>
            </w:r>
          </w:p>
        </w:tc>
      </w:tr>
      <w:tr w:rsidR="00A82A8D" w:rsidRPr="00F76A6C" w14:paraId="17204C74"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98A50E1" w14:textId="77777777" w:rsidR="00A82A8D" w:rsidRPr="00F76A6C" w:rsidRDefault="00A82A8D" w:rsidP="005D7967">
            <w:pPr>
              <w:pStyle w:val="TableText"/>
              <w:spacing w:before="120" w:after="120" w:line="240" w:lineRule="auto"/>
            </w:pPr>
            <w:proofErr w:type="spellStart"/>
            <w:r w:rsidRPr="00F76A6C">
              <w:t>nei_norm</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A4DB0B6" w14:textId="77777777" w:rsidR="00A82A8D" w:rsidRPr="00F76A6C" w:rsidRDefault="00A82A8D" w:rsidP="005D7967">
            <w:pPr>
              <w:pStyle w:val="TableText"/>
              <w:spacing w:before="120" w:after="120"/>
            </w:pPr>
            <w:r w:rsidRPr="00F76A6C">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812251" w14:textId="77777777" w:rsidR="00A82A8D" w:rsidRPr="00F76A6C" w:rsidRDefault="00A82A8D" w:rsidP="005D7967">
            <w:pPr>
              <w:pStyle w:val="TableText"/>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20E3BFE" w14:textId="77777777" w:rsidR="00A82A8D" w:rsidRPr="00F76A6C" w:rsidRDefault="00A82A8D" w:rsidP="005D7967">
            <w:pPr>
              <w:pStyle w:val="TableText"/>
              <w:spacing w:before="120" w:after="120"/>
            </w:pPr>
            <w:r w:rsidRPr="00F76A6C">
              <w:t>Distance-normalized noise exposure index (EI</w:t>
            </w:r>
            <w:r w:rsidRPr="00F76A6C">
              <w:rPr>
                <w:vertAlign w:val="subscript"/>
              </w:rPr>
              <w:t>n</w:t>
            </w:r>
            <w:r w:rsidRPr="00F76A6C">
              <w:t>).</w:t>
            </w:r>
          </w:p>
        </w:tc>
      </w:tr>
      <w:tr w:rsidR="00A82A8D" w:rsidRPr="00F76A6C" w14:paraId="2AF395AA" w14:textId="77777777" w:rsidTr="00A82A8D">
        <w:trPr>
          <w:trHeight w:val="399"/>
        </w:trPr>
        <w:tc>
          <w:tcPr>
            <w:tcW w:w="1721" w:type="dxa"/>
            <w:shd w:val="clear" w:color="auto" w:fill="F7F7F7"/>
          </w:tcPr>
          <w:p w14:paraId="4D21B510" w14:textId="77777777" w:rsidR="00A82A8D" w:rsidRPr="00F76A6C" w:rsidRDefault="00A82A8D" w:rsidP="005D7967">
            <w:pPr>
              <w:pStyle w:val="TableText"/>
              <w:spacing w:before="120" w:after="120" w:line="240" w:lineRule="auto"/>
            </w:pPr>
            <w:proofErr w:type="spellStart"/>
            <w:r w:rsidRPr="00F76A6C">
              <w:t>nei_diff</w:t>
            </w:r>
            <w:proofErr w:type="spellEnd"/>
          </w:p>
        </w:tc>
        <w:tc>
          <w:tcPr>
            <w:tcW w:w="1040" w:type="dxa"/>
            <w:shd w:val="clear" w:color="auto" w:fill="F7F7F7"/>
          </w:tcPr>
          <w:p w14:paraId="212C0620" w14:textId="77777777" w:rsidR="00A82A8D" w:rsidRPr="00F76A6C" w:rsidRDefault="00A82A8D" w:rsidP="005D7967">
            <w:pPr>
              <w:pStyle w:val="TableText"/>
              <w:spacing w:before="120" w:after="120"/>
            </w:pPr>
            <w:r w:rsidRPr="00F76A6C">
              <w:t>number</w:t>
            </w:r>
          </w:p>
        </w:tc>
        <w:tc>
          <w:tcPr>
            <w:tcW w:w="1233" w:type="dxa"/>
            <w:shd w:val="clear" w:color="auto" w:fill="F7F7F7"/>
          </w:tcPr>
          <w:p w14:paraId="30F3AEE6" w14:textId="77777777" w:rsidR="00A82A8D" w:rsidRPr="00F76A6C" w:rsidRDefault="00A82A8D" w:rsidP="005D7967">
            <w:pPr>
              <w:pStyle w:val="TableText"/>
              <w:spacing w:before="120" w:after="120"/>
            </w:pPr>
            <w:r w:rsidRPr="00F76A6C">
              <w:t>yes</w:t>
            </w:r>
          </w:p>
        </w:tc>
        <w:tc>
          <w:tcPr>
            <w:tcW w:w="5628" w:type="dxa"/>
            <w:shd w:val="clear" w:color="auto" w:fill="F7F7F7"/>
          </w:tcPr>
          <w:p w14:paraId="0F898D04" w14:textId="77777777" w:rsidR="00A82A8D" w:rsidRPr="00F76A6C" w:rsidRDefault="00A82A8D" w:rsidP="005D7967">
            <w:pPr>
              <w:pStyle w:val="TableText"/>
              <w:spacing w:before="120" w:after="120"/>
            </w:pPr>
            <w:r w:rsidRPr="00F76A6C">
              <w:t>Difference in noise exposure index (EI</w:t>
            </w:r>
            <w:r w:rsidRPr="00F76A6C">
              <w:rPr>
                <w:vertAlign w:val="subscript"/>
              </w:rPr>
              <w:t>diff</w:t>
            </w:r>
            <w:r w:rsidRPr="00F76A6C">
              <w:t>) compared to the shortest path.</w:t>
            </w:r>
          </w:p>
        </w:tc>
      </w:tr>
      <w:tr w:rsidR="00A82A8D" w:rsidRPr="00F76A6C" w14:paraId="50D09CB1"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DC171F9" w14:textId="77777777" w:rsidR="00A82A8D" w:rsidRPr="00F76A6C" w:rsidRDefault="00A82A8D" w:rsidP="005D7967">
            <w:pPr>
              <w:pStyle w:val="TableText"/>
              <w:spacing w:before="120" w:after="120" w:line="240" w:lineRule="auto"/>
            </w:pPr>
            <w:proofErr w:type="spellStart"/>
            <w:r w:rsidRPr="00F76A6C">
              <w:t>nei_diff_rat</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13E47C7" w14:textId="77777777" w:rsidR="00A82A8D" w:rsidRPr="00F76A6C" w:rsidRDefault="00A82A8D" w:rsidP="005D7967">
            <w:pPr>
              <w:pStyle w:val="TableText"/>
              <w:spacing w:before="120" w:after="120"/>
            </w:pPr>
            <w:r w:rsidRPr="00F76A6C">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D5493D5" w14:textId="77777777" w:rsidR="00A82A8D" w:rsidRPr="00F76A6C" w:rsidRDefault="00A82A8D" w:rsidP="005D7967">
            <w:pPr>
              <w:pStyle w:val="TableText"/>
              <w:spacing w:before="120" w:after="120"/>
            </w:pPr>
            <w:r w:rsidRPr="00F76A6C">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0B8137E" w14:textId="77777777" w:rsidR="00A82A8D" w:rsidRPr="00F76A6C" w:rsidRDefault="00A82A8D" w:rsidP="005D7967">
            <w:pPr>
              <w:pStyle w:val="TableText"/>
              <w:spacing w:before="120" w:after="120"/>
            </w:pPr>
            <w:r w:rsidRPr="00F76A6C">
              <w:t>Difference in noise exposure index (EI</w:t>
            </w:r>
            <w:r w:rsidRPr="00F76A6C">
              <w:rPr>
                <w:vertAlign w:val="subscript"/>
              </w:rPr>
              <w:t>diff</w:t>
            </w:r>
            <w:r w:rsidRPr="00F76A6C">
              <w:t>) as percentages compared to the shortest path.</w:t>
            </w:r>
          </w:p>
        </w:tc>
      </w:tr>
      <w:tr w:rsidR="00A82A8D" w:rsidRPr="00F76A6C" w14:paraId="4EA1FA86" w14:textId="77777777" w:rsidTr="00A82A8D">
        <w:trPr>
          <w:trHeight w:val="399"/>
        </w:trPr>
        <w:tc>
          <w:tcPr>
            <w:tcW w:w="1721" w:type="dxa"/>
            <w:shd w:val="clear" w:color="auto" w:fill="F7F7F7"/>
          </w:tcPr>
          <w:p w14:paraId="6E181CEC" w14:textId="77777777" w:rsidR="00A82A8D" w:rsidRPr="00F76A6C" w:rsidRDefault="00A82A8D" w:rsidP="005D7967">
            <w:pPr>
              <w:pStyle w:val="TableText"/>
              <w:spacing w:before="120" w:after="120" w:line="240" w:lineRule="auto"/>
            </w:pPr>
            <w:r w:rsidRPr="00F76A6C">
              <w:t>noises</w:t>
            </w:r>
          </w:p>
        </w:tc>
        <w:tc>
          <w:tcPr>
            <w:tcW w:w="1040" w:type="dxa"/>
            <w:shd w:val="clear" w:color="auto" w:fill="F7F7F7"/>
          </w:tcPr>
          <w:p w14:paraId="2E1A75C8" w14:textId="77777777" w:rsidR="00A82A8D" w:rsidRPr="00F76A6C" w:rsidRDefault="00A82A8D" w:rsidP="005D7967">
            <w:pPr>
              <w:pStyle w:val="TableText"/>
              <w:spacing w:before="120" w:after="120"/>
            </w:pPr>
            <w:r w:rsidRPr="00F76A6C">
              <w:t>object</w:t>
            </w:r>
          </w:p>
        </w:tc>
        <w:tc>
          <w:tcPr>
            <w:tcW w:w="1233" w:type="dxa"/>
            <w:shd w:val="clear" w:color="auto" w:fill="F7F7F7"/>
          </w:tcPr>
          <w:p w14:paraId="482550CC" w14:textId="77777777" w:rsidR="00A82A8D" w:rsidRPr="00F76A6C" w:rsidRDefault="00A82A8D" w:rsidP="005D7967">
            <w:pPr>
              <w:pStyle w:val="TableText"/>
              <w:spacing w:before="120" w:after="120"/>
            </w:pPr>
            <w:r w:rsidRPr="00F76A6C">
              <w:t>no</w:t>
            </w:r>
          </w:p>
        </w:tc>
        <w:tc>
          <w:tcPr>
            <w:tcW w:w="5628" w:type="dxa"/>
            <w:shd w:val="clear" w:color="auto" w:fill="F7F7F7"/>
          </w:tcPr>
          <w:p w14:paraId="5A998577" w14:textId="77777777" w:rsidR="00A82A8D" w:rsidRPr="00F76A6C" w:rsidRDefault="00A82A8D" w:rsidP="005D7967">
            <w:pPr>
              <w:pStyle w:val="TableText"/>
              <w:spacing w:before="120" w:after="120"/>
            </w:pPr>
            <w:r w:rsidRPr="00F76A6C">
              <w:t>A dictionary containing contaminated distances with different noise levels. Keys of the dictionary represent noise levels (dB) and values distances in meters.</w:t>
            </w:r>
          </w:p>
        </w:tc>
      </w:tr>
      <w:tr w:rsidR="00A82A8D" w:rsidRPr="00F76A6C" w14:paraId="520FE697"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714CDC8" w14:textId="77777777" w:rsidR="00A82A8D" w:rsidRPr="00F76A6C" w:rsidRDefault="00A82A8D" w:rsidP="005D7967">
            <w:pPr>
              <w:pStyle w:val="TableText"/>
              <w:spacing w:before="120" w:after="120" w:line="240" w:lineRule="auto"/>
            </w:pPr>
            <w:proofErr w:type="spellStart"/>
            <w:r w:rsidRPr="00F76A6C">
              <w:t>noise_range_exps</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4274919" w14:textId="77777777" w:rsidR="00A82A8D" w:rsidRPr="00F76A6C" w:rsidRDefault="00A82A8D" w:rsidP="005D7967">
            <w:pPr>
              <w:pStyle w:val="TableText"/>
              <w:spacing w:before="120" w:after="120"/>
            </w:pPr>
            <w:r w:rsidRPr="00F76A6C">
              <w:t>object</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22C1CF2" w14:textId="77777777" w:rsidR="00A82A8D" w:rsidRPr="00F76A6C" w:rsidRDefault="00A82A8D" w:rsidP="005D7967">
            <w:pPr>
              <w:pStyle w:val="TableText"/>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15F5A16" w14:textId="77777777" w:rsidR="00A82A8D" w:rsidRPr="00F76A6C" w:rsidRDefault="00A82A8D" w:rsidP="005D7967">
            <w:pPr>
              <w:pStyle w:val="TableText"/>
              <w:spacing w:before="120" w:after="120"/>
            </w:pPr>
            <w:r w:rsidRPr="00F76A6C">
              <w:t>Exposures (m) to noise level ranges where noise levels exceeding 70 dB and lower than 50 dB are aggregated (separately). Keys represent noise levels and values distances (m).</w:t>
            </w:r>
          </w:p>
        </w:tc>
      </w:tr>
      <w:tr w:rsidR="00A82A8D" w:rsidRPr="00F76A6C" w14:paraId="76FEADC3" w14:textId="77777777" w:rsidTr="00A82A8D">
        <w:trPr>
          <w:trHeight w:val="399"/>
        </w:trPr>
        <w:tc>
          <w:tcPr>
            <w:tcW w:w="1721" w:type="dxa"/>
            <w:shd w:val="clear" w:color="auto" w:fill="F7F7F7"/>
          </w:tcPr>
          <w:p w14:paraId="470E1E93" w14:textId="77777777" w:rsidR="00A82A8D" w:rsidRPr="00F76A6C" w:rsidRDefault="00A82A8D" w:rsidP="005D7967">
            <w:pPr>
              <w:pStyle w:val="TableText"/>
              <w:spacing w:before="120" w:after="120" w:line="240" w:lineRule="auto"/>
            </w:pPr>
            <w:proofErr w:type="spellStart"/>
            <w:r w:rsidRPr="00F76A6C">
              <w:t>noise_pcts</w:t>
            </w:r>
            <w:proofErr w:type="spellEnd"/>
          </w:p>
        </w:tc>
        <w:tc>
          <w:tcPr>
            <w:tcW w:w="1040" w:type="dxa"/>
            <w:shd w:val="clear" w:color="auto" w:fill="F7F7F7"/>
          </w:tcPr>
          <w:p w14:paraId="03B7C094" w14:textId="77777777" w:rsidR="00A82A8D" w:rsidRPr="00F76A6C" w:rsidRDefault="00A82A8D" w:rsidP="005D7967">
            <w:pPr>
              <w:pStyle w:val="TableText"/>
              <w:spacing w:before="120" w:after="120"/>
            </w:pPr>
            <w:r w:rsidRPr="00F76A6C">
              <w:t>object</w:t>
            </w:r>
          </w:p>
        </w:tc>
        <w:tc>
          <w:tcPr>
            <w:tcW w:w="1233" w:type="dxa"/>
            <w:shd w:val="clear" w:color="auto" w:fill="F7F7F7"/>
          </w:tcPr>
          <w:p w14:paraId="3B6392B5" w14:textId="77777777" w:rsidR="00A82A8D" w:rsidRPr="00F76A6C" w:rsidRDefault="00A82A8D" w:rsidP="005D7967">
            <w:pPr>
              <w:pStyle w:val="TableText"/>
              <w:spacing w:before="120" w:after="120"/>
            </w:pPr>
            <w:r w:rsidRPr="00F76A6C">
              <w:t>no</w:t>
            </w:r>
          </w:p>
        </w:tc>
        <w:tc>
          <w:tcPr>
            <w:tcW w:w="5628" w:type="dxa"/>
            <w:shd w:val="clear" w:color="auto" w:fill="F7F7F7"/>
          </w:tcPr>
          <w:p w14:paraId="75FFF248" w14:textId="77777777" w:rsidR="00A82A8D" w:rsidRPr="00F76A6C" w:rsidRDefault="00A82A8D" w:rsidP="005D7967">
            <w:pPr>
              <w:pStyle w:val="TableText"/>
              <w:spacing w:before="120" w:after="120"/>
            </w:pPr>
            <w:r w:rsidRPr="00F76A6C">
              <w:t>Relative exposures (%) to different noise level ranges (</w:t>
            </w:r>
            <w:proofErr w:type="spellStart"/>
            <w:r w:rsidRPr="00F76A6C">
              <w:t>noise_range_exps</w:t>
            </w:r>
            <w:proofErr w:type="spellEnd"/>
            <w:r w:rsidRPr="00F76A6C">
              <w:t>). Keys represent noise levels and values shares.</w:t>
            </w:r>
          </w:p>
        </w:tc>
      </w:tr>
      <w:tr w:rsidR="00A82A8D" w:rsidRPr="00F76A6C" w14:paraId="2CEAA5FC"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5D0A8D" w14:textId="77777777" w:rsidR="00A82A8D" w:rsidRPr="00F76A6C" w:rsidRDefault="00A82A8D" w:rsidP="005D7967">
            <w:pPr>
              <w:pStyle w:val="TableText"/>
              <w:spacing w:before="120" w:after="120" w:line="240" w:lineRule="auto"/>
            </w:pPr>
            <w:proofErr w:type="spellStart"/>
            <w:r w:rsidRPr="00F76A6C">
              <w:t>noises_diff</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36A8EAD" w14:textId="77777777" w:rsidR="00A82A8D" w:rsidRPr="00F76A6C" w:rsidRDefault="00A82A8D" w:rsidP="005D7967">
            <w:pPr>
              <w:pStyle w:val="TableText"/>
              <w:spacing w:before="120" w:after="120"/>
            </w:pPr>
            <w:r w:rsidRPr="00F76A6C">
              <w:t>object</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9F05950" w14:textId="77777777" w:rsidR="00A82A8D" w:rsidRPr="00F76A6C" w:rsidRDefault="00A82A8D" w:rsidP="005D7967">
            <w:pPr>
              <w:pStyle w:val="TableText"/>
              <w:spacing w:before="120" w:after="120"/>
            </w:pPr>
            <w:r w:rsidRPr="00F76A6C">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49F436E" w14:textId="77777777" w:rsidR="00A82A8D" w:rsidRPr="00F76A6C" w:rsidRDefault="00A82A8D" w:rsidP="005D7967">
            <w:pPr>
              <w:pStyle w:val="TableText"/>
              <w:spacing w:before="120" w:after="120"/>
            </w:pPr>
            <w:r w:rsidRPr="00F76A6C">
              <w:t>Exposures to different noise levels. Keys represent noise levels and values distances (m).</w:t>
            </w:r>
          </w:p>
        </w:tc>
      </w:tr>
      <w:tr w:rsidR="00A82A8D" w:rsidRPr="00F76A6C" w14:paraId="0D80B24F" w14:textId="77777777" w:rsidTr="00A82A8D">
        <w:trPr>
          <w:trHeight w:val="975"/>
        </w:trPr>
        <w:tc>
          <w:tcPr>
            <w:tcW w:w="1721" w:type="dxa"/>
            <w:shd w:val="clear" w:color="auto" w:fill="F7F7F7"/>
          </w:tcPr>
          <w:p w14:paraId="40EE71EA" w14:textId="77777777" w:rsidR="00A82A8D" w:rsidRPr="00F76A6C" w:rsidRDefault="00A82A8D" w:rsidP="005D7967">
            <w:pPr>
              <w:pStyle w:val="TableText"/>
              <w:spacing w:before="120" w:after="120" w:line="240" w:lineRule="auto"/>
              <w:rPr>
                <w:vertAlign w:val="subscript"/>
              </w:rPr>
            </w:pPr>
            <w:proofErr w:type="spellStart"/>
            <w:r w:rsidRPr="00F76A6C">
              <w:t>path_score</w:t>
            </w:r>
            <w:proofErr w:type="spellEnd"/>
          </w:p>
        </w:tc>
        <w:tc>
          <w:tcPr>
            <w:tcW w:w="1040" w:type="dxa"/>
            <w:shd w:val="clear" w:color="auto" w:fill="F7F7F7"/>
          </w:tcPr>
          <w:p w14:paraId="1694EEC9" w14:textId="77777777" w:rsidR="00A82A8D" w:rsidRPr="00F76A6C" w:rsidRDefault="00A82A8D" w:rsidP="005D7967">
            <w:pPr>
              <w:pStyle w:val="TableText"/>
              <w:spacing w:before="120" w:after="120"/>
            </w:pPr>
            <w:r w:rsidRPr="00F76A6C">
              <w:t>number</w:t>
            </w:r>
          </w:p>
        </w:tc>
        <w:tc>
          <w:tcPr>
            <w:tcW w:w="1233" w:type="dxa"/>
            <w:shd w:val="clear" w:color="auto" w:fill="F7F7F7"/>
          </w:tcPr>
          <w:p w14:paraId="6A994126" w14:textId="77777777" w:rsidR="00A82A8D" w:rsidRPr="00F76A6C" w:rsidRDefault="00A82A8D" w:rsidP="005D7967">
            <w:pPr>
              <w:pStyle w:val="TableText"/>
              <w:spacing w:before="120" w:after="120"/>
            </w:pPr>
            <w:r w:rsidRPr="00F76A6C">
              <w:t>yes</w:t>
            </w:r>
          </w:p>
        </w:tc>
        <w:tc>
          <w:tcPr>
            <w:tcW w:w="5628" w:type="dxa"/>
            <w:shd w:val="clear" w:color="auto" w:fill="F7F7F7"/>
          </w:tcPr>
          <w:p w14:paraId="14654E7C" w14:textId="77777777" w:rsidR="00A82A8D" w:rsidRPr="00F76A6C" w:rsidRDefault="00A82A8D" w:rsidP="005D7967">
            <w:pPr>
              <w:pStyle w:val="TableText"/>
              <w:spacing w:before="120" w:after="120"/>
            </w:pPr>
            <w:r w:rsidRPr="00F76A6C">
              <w:t>Ratio of difference in noise exposure index to difference in length compared to the shortest path - i.e. reduction in noise exposure index per each additional meter walked.</w:t>
            </w:r>
          </w:p>
        </w:tc>
      </w:tr>
    </w:tbl>
    <w:p w14:paraId="1D452A36" w14:textId="77777777" w:rsidR="00A82A8D" w:rsidRPr="00F76A6C" w:rsidRDefault="00A82A8D" w:rsidP="00A82A8D"/>
    <w:p w14:paraId="5FBBBD83" w14:textId="0A5E7EF4" w:rsidR="00A82A8D" w:rsidRPr="00DD51F5" w:rsidRDefault="00A82A8D" w:rsidP="00DD51F5">
      <w:r w:rsidRPr="00F76A6C">
        <w:t xml:space="preserve">The quiet path routing API allows anyone to query short and quiet paths in Helsinki and assess dynamic exposure to noise on the paths. Therefore, the routing API can facilitate both scientific dynamic noise exposure assessments and building route planner applications for people (both demonstrated in this study). However, due to the limited computing power of the current server setup, </w:t>
      </w:r>
      <w:r w:rsidRPr="00F76A6C">
        <w:lastRenderedPageBreak/>
        <w:t xml:space="preserve">the recommended way to route large numbers of paths is to run a self-hosted instance of the quiet path routing application, as instructed in the documentation of the codebase (see 4.5). </w:t>
      </w:r>
      <w:bookmarkStart w:id="204" w:name="_Ref34575558"/>
    </w:p>
    <w:bookmarkEnd w:id="204"/>
    <w:p w14:paraId="3ACB48F1" w14:textId="77777777" w:rsidR="00DD51F5" w:rsidRDefault="00A82A8D" w:rsidP="00DD51F5">
      <w:pPr>
        <w:pStyle w:val="Caption"/>
        <w:spacing w:before="360" w:after="240"/>
        <w:rPr>
          <w:b/>
          <w:bCs/>
        </w:rPr>
      </w:pPr>
      <w:r w:rsidRPr="00F76A6C">
        <w:rPr>
          <w:noProof/>
          <w:lang w:eastAsia="en-GB"/>
        </w:rPr>
        <mc:AlternateContent>
          <mc:Choice Requires="wps">
            <w:drawing>
              <wp:inline distT="0" distB="0" distL="0" distR="0" wp14:anchorId="755577F5" wp14:editId="79D24389">
                <wp:extent cx="5698540" cy="7272471"/>
                <wp:effectExtent l="0" t="0" r="16510" b="17780"/>
                <wp:docPr id="16" name="Content Placeholder 2"/>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5698540" cy="7272471"/>
                        </a:xfrm>
                        <a:prstGeom prst="rect">
                          <a:avLst/>
                        </a:prstGeom>
                        <a:ln>
                          <a:solidFill>
                            <a:schemeClr val="tx1"/>
                          </a:solidFill>
                        </a:ln>
                      </wps:spPr>
                      <wps:txbx>
                        <w:txbxContent>
                          <w:p w14:paraId="0CA33CC0" w14:textId="77777777" w:rsidR="008458E8" w:rsidRPr="00DD51F5" w:rsidRDefault="008458E8" w:rsidP="00DD51F5">
                            <w:pPr>
                              <w:pStyle w:val="PlainText"/>
                              <w:spacing w:before="0" w:line="240" w:lineRule="auto"/>
                            </w:pPr>
                            <w:r w:rsidRPr="00DD51F5">
                              <w:rPr>
                                <w:rFonts w:hint="eastAsia"/>
                              </w:rPr>
                              <w:t>Path_FC</w:t>
                            </w:r>
                            <w:r w:rsidRPr="00DD51F5">
                              <w:t>:</w:t>
                            </w:r>
                            <w:r w:rsidRPr="00DD51F5">
                              <w:rPr>
                                <w:rFonts w:hint="eastAsia"/>
                              </w:rPr>
                              <w:t xml:space="preserve"> {</w:t>
                            </w:r>
                            <w:r w:rsidRPr="00DD51F5">
                              <w:br/>
                              <w:t xml:space="preserve">  </w:t>
                            </w:r>
                            <w:r w:rsidRPr="00DD51F5">
                              <w:rPr>
                                <w:rFonts w:hint="eastAsia"/>
                              </w:rPr>
                              <w:t xml:space="preserve">type: </w:t>
                            </w:r>
                            <w:r w:rsidRPr="00DD51F5">
                              <w:rPr>
                                <w:rFonts w:hint="eastAsia"/>
                                <w:color w:val="C00000"/>
                              </w:rPr>
                              <w:t>"FeatureCollection"</w:t>
                            </w:r>
                            <w:r w:rsidRPr="00DD51F5">
                              <w:t>,</w:t>
                            </w:r>
                            <w:r w:rsidRPr="00DD51F5">
                              <w:rPr>
                                <w:rFonts w:hint="eastAsia"/>
                              </w:rPr>
                              <w:br/>
                              <w:t xml:space="preserve">  features: [</w:t>
                            </w:r>
                            <w:r w:rsidRPr="00DD51F5">
                              <w:br/>
                              <w:t xml:space="preserve">     </w:t>
                            </w:r>
                            <w:r w:rsidRPr="00DD51F5">
                              <w:rPr>
                                <w:rFonts w:hint="eastAsia"/>
                              </w:rPr>
                              <w:t>{</w:t>
                            </w:r>
                            <w:r w:rsidRPr="00DD51F5">
                              <w:rPr>
                                <w:rFonts w:hint="eastAsia"/>
                              </w:rPr>
                              <w:br/>
                              <w:t xml:space="preserve">     geometry: { coordinates : [...], type: </w:t>
                            </w:r>
                            <w:r w:rsidRPr="00DD51F5">
                              <w:rPr>
                                <w:rFonts w:hint="eastAsia"/>
                                <w:color w:val="C00000"/>
                              </w:rPr>
                              <w:t>"LineString</w:t>
                            </w:r>
                            <w:r w:rsidRPr="00DD51F5">
                              <w:rPr>
                                <w:color w:val="C00000"/>
                              </w:rPr>
                              <w:t>"</w:t>
                            </w:r>
                            <w:r w:rsidRPr="00DD51F5">
                              <w:rPr>
                                <w:rFonts w:hint="eastAsia"/>
                              </w:rPr>
                              <w:t xml:space="preserve"> },</w:t>
                            </w:r>
                            <w:r w:rsidRPr="00DD51F5">
                              <w:rPr>
                                <w:rFonts w:hint="eastAsia"/>
                              </w:rPr>
                              <w:br/>
                              <w:t xml:space="preserve">     properties: {</w:t>
                            </w:r>
                            <w:r w:rsidRPr="00DD51F5">
                              <w:rPr>
                                <w:rFonts w:hint="eastAsia"/>
                              </w:rPr>
                              <w:br/>
                              <w:t xml:space="preserve">       type: </w:t>
                            </w:r>
                            <w:r w:rsidRPr="00DD51F5">
                              <w:rPr>
                                <w:rFonts w:hint="eastAsia"/>
                                <w:color w:val="C00000"/>
                              </w:rPr>
                              <w:t>“</w:t>
                            </w:r>
                            <w:r w:rsidRPr="00DD51F5">
                              <w:rPr>
                                <w:color w:val="C00000"/>
                              </w:rPr>
                              <w:t>short</w:t>
                            </w:r>
                            <w:r w:rsidRPr="00DD51F5">
                              <w:rPr>
                                <w:rFonts w:hint="eastAsia"/>
                                <w:color w:val="C00000"/>
                              </w:rPr>
                              <w:t>”</w:t>
                            </w:r>
                            <w:r w:rsidRPr="00DD51F5">
                              <w:rPr>
                                <w:rFonts w:hint="eastAsia"/>
                              </w:rPr>
                              <w:t>,</w:t>
                            </w:r>
                            <w:r w:rsidRPr="00DD51F5">
                              <w:rPr>
                                <w:rFonts w:hint="eastAsia"/>
                              </w:rPr>
                              <w:br/>
                              <w:t xml:space="preserve">       id:</w:t>
                            </w:r>
                            <w:r w:rsidRPr="00DD51F5">
                              <w:rPr>
                                <w:rFonts w:hint="eastAsia"/>
                                <w:color w:val="C00000"/>
                              </w:rPr>
                              <w:t>“</w:t>
                            </w:r>
                            <w:r w:rsidRPr="00DD51F5">
                              <w:rPr>
                                <w:color w:val="C00000"/>
                              </w:rPr>
                              <w:t>short</w:t>
                            </w:r>
                            <w:r w:rsidRPr="00DD51F5">
                              <w:rPr>
                                <w:rFonts w:hint="eastAsia"/>
                                <w:color w:val="C00000"/>
                              </w:rPr>
                              <w:t>”</w:t>
                            </w:r>
                            <w:r w:rsidRPr="00DD51F5">
                              <w:rPr>
                                <w:rFonts w:hint="eastAsia"/>
                              </w:rPr>
                              <w:t>,</w:t>
                            </w:r>
                            <w:r w:rsidRPr="00DD51F5">
                              <w:rPr>
                                <w:rFonts w:hint="eastAsia"/>
                              </w:rPr>
                              <w:br/>
                              <w:t xml:space="preserve">       length: </w:t>
                            </w:r>
                            <w:r w:rsidRPr="00DD51F5">
                              <w:rPr>
                                <w:color w:val="0070C0"/>
                              </w:rPr>
                              <w:t>5107.54</w:t>
                            </w:r>
                            <w:r w:rsidRPr="00DD51F5">
                              <w:rPr>
                                <w:rFonts w:hint="eastAsia"/>
                              </w:rPr>
                              <w:t>,</w:t>
                            </w:r>
                            <w:r w:rsidRPr="00DD51F5">
                              <w:rPr>
                                <w:rFonts w:hint="eastAsia"/>
                              </w:rPr>
                              <w:br/>
                              <w:t xml:space="preserve">       cost_coeff: </w:t>
                            </w:r>
                            <w:r w:rsidRPr="00DD51F5">
                              <w:rPr>
                                <w:color w:val="0070C0"/>
                              </w:rPr>
                              <w:t>0</w:t>
                            </w:r>
                            <w:r w:rsidRPr="00DD51F5">
                              <w:rPr>
                                <w:rFonts w:hint="eastAsia"/>
                              </w:rPr>
                              <w:t>,</w:t>
                            </w:r>
                            <w:r w:rsidRPr="00DD51F5">
                              <w:rPr>
                                <w:rFonts w:hint="eastAsia"/>
                              </w:rPr>
                              <w:br/>
                              <w:t xml:space="preserve">       len_diff: </w:t>
                            </w:r>
                            <w:r w:rsidRPr="00DD51F5">
                              <w:rPr>
                                <w:color w:val="595959" w:themeColor="text1" w:themeTint="A6"/>
                              </w:rPr>
                              <w:t>null</w:t>
                            </w:r>
                            <w:r w:rsidRPr="00DD51F5">
                              <w:rPr>
                                <w:rFonts w:hint="eastAsia"/>
                              </w:rPr>
                              <w:t>,</w:t>
                            </w:r>
                            <w:r w:rsidRPr="00DD51F5">
                              <w:rPr>
                                <w:rFonts w:hint="eastAsia"/>
                              </w:rPr>
                              <w:br/>
                              <w:t xml:space="preserve">       len_diff_rat: </w:t>
                            </w:r>
                            <w:r w:rsidRPr="00DD51F5">
                              <w:rPr>
                                <w:color w:val="595959" w:themeColor="text1" w:themeTint="A6"/>
                              </w:rPr>
                              <w:t>null</w:t>
                            </w:r>
                            <w:r w:rsidRPr="00DD51F5">
                              <w:rPr>
                                <w:rFonts w:hint="eastAsia"/>
                              </w:rPr>
                              <w:t>,</w:t>
                            </w:r>
                            <w:r w:rsidRPr="00DD51F5">
                              <w:br/>
                              <w:t xml:space="preserve">       missing_nosies</w:t>
                            </w:r>
                            <w:r w:rsidRPr="00DD51F5">
                              <w:rPr>
                                <w:rFonts w:hint="eastAsia"/>
                              </w:rPr>
                              <w:t>:</w:t>
                            </w:r>
                            <w:r w:rsidRPr="00DD51F5">
                              <w:rPr>
                                <w:rFonts w:hint="eastAsia"/>
                                <w:color w:val="C00000"/>
                              </w:rPr>
                              <w:t>“</w:t>
                            </w:r>
                            <w:r w:rsidRPr="00DD51F5">
                              <w:rPr>
                                <w:color w:val="C00000"/>
                              </w:rPr>
                              <w:t>false</w:t>
                            </w:r>
                            <w:r w:rsidRPr="00DD51F5">
                              <w:rPr>
                                <w:rFonts w:hint="eastAsia"/>
                                <w:color w:val="C00000"/>
                              </w:rPr>
                              <w:t>”</w:t>
                            </w:r>
                            <w:r w:rsidRPr="00DD51F5">
                              <w:rPr>
                                <w:rFonts w:hint="eastAsia"/>
                              </w:rPr>
                              <w:t>,</w:t>
                            </w:r>
                            <w:r w:rsidRPr="00DD51F5">
                              <w:rPr>
                                <w:rFonts w:hint="eastAsia"/>
                              </w:rPr>
                              <w:br/>
                              <w:t xml:space="preserve">       mdB: </w:t>
                            </w:r>
                            <w:r w:rsidRPr="00DD51F5">
                              <w:rPr>
                                <w:color w:val="0070C0"/>
                              </w:rPr>
                              <w:t>70.5</w:t>
                            </w:r>
                            <w:r w:rsidRPr="00DD51F5">
                              <w:rPr>
                                <w:rFonts w:hint="eastAsia"/>
                              </w:rPr>
                              <w:t>,</w:t>
                            </w:r>
                            <w:r w:rsidRPr="00DD51F5">
                              <w:rPr>
                                <w:rFonts w:hint="eastAsia"/>
                              </w:rPr>
                              <w:br/>
                              <w:t xml:space="preserve">       mdB_diff: </w:t>
                            </w:r>
                            <w:r w:rsidRPr="00DD51F5">
                              <w:rPr>
                                <w:color w:val="595959" w:themeColor="text1" w:themeTint="A6"/>
                              </w:rPr>
                              <w:t>null</w:t>
                            </w:r>
                            <w:r w:rsidRPr="00DD51F5">
                              <w:rPr>
                                <w:rFonts w:hint="eastAsia"/>
                              </w:rPr>
                              <w:t>,</w:t>
                            </w:r>
                            <w:r w:rsidRPr="00DD51F5">
                              <w:rPr>
                                <w:rFonts w:hint="eastAsia"/>
                              </w:rPr>
                              <w:br/>
                              <w:t xml:space="preserve">       nei: </w:t>
                            </w:r>
                            <w:r w:rsidRPr="00DD51F5">
                              <w:rPr>
                                <w:color w:val="0070C0"/>
                              </w:rPr>
                              <w:t>3654.4</w:t>
                            </w:r>
                            <w:r w:rsidRPr="00DD51F5">
                              <w:rPr>
                                <w:rFonts w:hint="eastAsia"/>
                              </w:rPr>
                              <w:t>,</w:t>
                            </w:r>
                            <w:r w:rsidRPr="00DD51F5">
                              <w:rPr>
                                <w:rFonts w:hint="eastAsia"/>
                              </w:rPr>
                              <w:br/>
                              <w:t xml:space="preserve">       nei_norm: </w:t>
                            </w:r>
                            <w:r w:rsidRPr="00DD51F5">
                              <w:rPr>
                                <w:color w:val="0070C0"/>
                              </w:rPr>
                              <w:t>0.72</w:t>
                            </w:r>
                            <w:r w:rsidRPr="00DD51F5">
                              <w:rPr>
                                <w:rFonts w:hint="eastAsia"/>
                              </w:rPr>
                              <w:t>,</w:t>
                            </w:r>
                            <w:r w:rsidRPr="00DD51F5">
                              <w:rPr>
                                <w:rFonts w:hint="eastAsia"/>
                              </w:rPr>
                              <w:br/>
                              <w:t xml:space="preserve">       nei_diff: </w:t>
                            </w:r>
                            <w:r w:rsidRPr="00DD51F5">
                              <w:rPr>
                                <w:color w:val="595959" w:themeColor="text1" w:themeTint="A6"/>
                              </w:rPr>
                              <w:t>null</w:t>
                            </w:r>
                            <w:r w:rsidRPr="00DD51F5">
                              <w:rPr>
                                <w:rFonts w:hint="eastAsia"/>
                              </w:rPr>
                              <w:t>,</w:t>
                            </w:r>
                            <w:r w:rsidRPr="00DD51F5">
                              <w:rPr>
                                <w:rFonts w:hint="eastAsia"/>
                              </w:rPr>
                              <w:br/>
                              <w:t xml:space="preserve">       nei_diff_rat: </w:t>
                            </w:r>
                            <w:r w:rsidRPr="00DD51F5">
                              <w:rPr>
                                <w:color w:val="595959" w:themeColor="text1" w:themeTint="A6"/>
                              </w:rPr>
                              <w:t>null</w:t>
                            </w:r>
                            <w:r w:rsidRPr="00DD51F5">
                              <w:rPr>
                                <w:rFonts w:hint="eastAsia"/>
                              </w:rPr>
                              <w:t>,</w:t>
                            </w:r>
                            <w:r w:rsidRPr="00DD51F5">
                              <w:rPr>
                                <w:rFonts w:hint="eastAsia"/>
                              </w:rPr>
                              <w:br/>
                              <w:t xml:space="preserve">       noises: { 45: </w:t>
                            </w:r>
                            <w:r w:rsidRPr="00DD51F5">
                              <w:rPr>
                                <w:color w:val="0070C0"/>
                              </w:rPr>
                              <w:t>246.68</w:t>
                            </w:r>
                            <w:r w:rsidRPr="00DD51F5">
                              <w:rPr>
                                <w:rFonts w:hint="eastAsia"/>
                              </w:rPr>
                              <w:t xml:space="preserve">, 50: </w:t>
                            </w:r>
                            <w:r w:rsidRPr="00DD51F5">
                              <w:rPr>
                                <w:color w:val="0070C0"/>
                              </w:rPr>
                              <w:t>285.14</w:t>
                            </w:r>
                            <w:r w:rsidRPr="00DD51F5">
                              <w:rPr>
                                <w:rFonts w:hint="eastAsia"/>
                              </w:rPr>
                              <w:t xml:space="preserve">, 55: </w:t>
                            </w:r>
                            <w:r w:rsidRPr="00DD51F5">
                              <w:rPr>
                                <w:color w:val="0070C0"/>
                              </w:rPr>
                              <w:t>229.9</w:t>
                            </w:r>
                            <w:r w:rsidRPr="00DD51F5">
                              <w:rPr>
                                <w:rFonts w:hint="eastAsia"/>
                              </w:rPr>
                              <w:t xml:space="preserve">, 60: </w:t>
                            </w:r>
                            <w:r w:rsidRPr="00DD51F5">
                              <w:rPr>
                                <w:color w:val="0070C0"/>
                              </w:rPr>
                              <w:t>296.49</w:t>
                            </w:r>
                            <w:r w:rsidRPr="00DD51F5">
                              <w:rPr>
                                <w:rFonts w:hint="eastAsia"/>
                              </w:rPr>
                              <w:t xml:space="preserve">, </w:t>
                            </w:r>
                            <w:r w:rsidRPr="00DD51F5">
                              <w:rPr>
                                <w:rFonts w:hint="eastAsia"/>
                              </w:rPr>
                              <w:br/>
                              <w:t xml:space="preserve">                 65: </w:t>
                            </w:r>
                            <w:r w:rsidRPr="00DD51F5">
                              <w:rPr>
                                <w:color w:val="0070C0"/>
                              </w:rPr>
                              <w:t>135.53</w:t>
                            </w:r>
                            <w:r w:rsidRPr="00DD51F5">
                              <w:rPr>
                                <w:rFonts w:hint="eastAsia"/>
                              </w:rPr>
                              <w:t xml:space="preserve">, 70: </w:t>
                            </w:r>
                            <w:r w:rsidRPr="00DD51F5">
                              <w:rPr>
                                <w:color w:val="0070C0"/>
                              </w:rPr>
                              <w:t>1782.62</w:t>
                            </w:r>
                            <w:r w:rsidRPr="00DD51F5">
                              <w:rPr>
                                <w:rFonts w:hint="eastAsia"/>
                              </w:rPr>
                              <w:t xml:space="preserve">, 75: </w:t>
                            </w:r>
                            <w:r w:rsidRPr="00DD51F5">
                              <w:rPr>
                                <w:color w:val="0070C0"/>
                              </w:rPr>
                              <w:t>2082.59</w:t>
                            </w:r>
                            <w:r w:rsidRPr="00DD51F5">
                              <w:rPr>
                                <w:rFonts w:hint="eastAsia"/>
                                <w:color w:val="0070C0"/>
                              </w:rPr>
                              <w:t xml:space="preserve"> </w:t>
                            </w:r>
                            <w:r w:rsidRPr="00DD51F5">
                              <w:rPr>
                                <w:rFonts w:hint="eastAsia"/>
                              </w:rPr>
                              <w:t>},</w:t>
                            </w:r>
                            <w:r w:rsidRPr="00DD51F5">
                              <w:br/>
                              <w:t xml:space="preserve">       noise_range_exps: {...},</w:t>
                            </w:r>
                            <w:r w:rsidRPr="00DD51F5">
                              <w:br/>
                              <w:t xml:space="preserve">       noise_pcts: {...},</w:t>
                            </w:r>
                            <w:r w:rsidRPr="00DD51F5">
                              <w:rPr>
                                <w:rFonts w:hint="eastAsia"/>
                              </w:rPr>
                              <w:br/>
                              <w:t xml:space="preserve">       noises_diff: </w:t>
                            </w:r>
                            <w:r w:rsidRPr="00DD51F5">
                              <w:rPr>
                                <w:color w:val="595959" w:themeColor="text1" w:themeTint="A6"/>
                              </w:rPr>
                              <w:t>null</w:t>
                            </w:r>
                            <w:r w:rsidRPr="00DD51F5">
                              <w:t>,</w:t>
                            </w:r>
                            <w:r w:rsidRPr="00DD51F5">
                              <w:br/>
                              <w:t xml:space="preserve">       path_score: </w:t>
                            </w:r>
                            <w:r w:rsidRPr="00DD51F5">
                              <w:rPr>
                                <w:color w:val="595959" w:themeColor="text1" w:themeTint="A6"/>
                              </w:rPr>
                              <w:t>null</w:t>
                            </w:r>
                            <w:r w:rsidRPr="00DD51F5">
                              <w:rPr>
                                <w:rFonts w:hint="eastAsia"/>
                              </w:rPr>
                              <w:br/>
                              <w:t xml:space="preserve">     type:</w:t>
                            </w:r>
                            <w:r w:rsidRPr="00DD51F5">
                              <w:rPr>
                                <w:rFonts w:hint="eastAsia"/>
                                <w:color w:val="C00000"/>
                              </w:rPr>
                              <w:t>“Feature”</w:t>
                            </w:r>
                            <w:r w:rsidRPr="00DD51F5">
                              <w:br/>
                              <w:t xml:space="preserve">     </w:t>
                            </w:r>
                            <w:r w:rsidRPr="00DD51F5">
                              <w:rPr>
                                <w:rFonts w:hint="eastAsia"/>
                              </w:rPr>
                              <w:t>},</w:t>
                            </w:r>
                            <w:r w:rsidRPr="00DD51F5">
                              <w:t xml:space="preserve"> </w:t>
                            </w:r>
                            <w:r w:rsidRPr="00DD51F5">
                              <w:br/>
                              <w:t xml:space="preserve">     </w:t>
                            </w:r>
                            <w:r w:rsidRPr="00DD51F5">
                              <w:rPr>
                                <w:rFonts w:hint="eastAsia"/>
                              </w:rPr>
                              <w:t>{</w:t>
                            </w:r>
                            <w:r w:rsidRPr="00DD51F5">
                              <w:rPr>
                                <w:rFonts w:hint="eastAsia"/>
                              </w:rPr>
                              <w:br/>
                              <w:t xml:space="preserve">     geometry: { coordinates : [...], type: </w:t>
                            </w:r>
                            <w:r w:rsidRPr="00DD51F5">
                              <w:rPr>
                                <w:rFonts w:hint="eastAsia"/>
                                <w:color w:val="C00000"/>
                              </w:rPr>
                              <w:t xml:space="preserve">"LineString" </w:t>
                            </w:r>
                            <w:r w:rsidRPr="00DD51F5">
                              <w:rPr>
                                <w:rFonts w:hint="eastAsia"/>
                              </w:rPr>
                              <w:t>},</w:t>
                            </w:r>
                            <w:r w:rsidRPr="00DD51F5">
                              <w:rPr>
                                <w:rFonts w:hint="eastAsia"/>
                              </w:rPr>
                              <w:br/>
                              <w:t xml:space="preserve">     properties: {</w:t>
                            </w:r>
                            <w:r w:rsidRPr="00DD51F5">
                              <w:rPr>
                                <w:rFonts w:hint="eastAsia"/>
                              </w:rPr>
                              <w:br/>
                              <w:t xml:space="preserve">       type: </w:t>
                            </w:r>
                            <w:r w:rsidRPr="00DD51F5">
                              <w:rPr>
                                <w:rFonts w:hint="eastAsia"/>
                                <w:color w:val="C00000"/>
                              </w:rPr>
                              <w:t>“quiet”</w:t>
                            </w:r>
                            <w:r w:rsidRPr="00DD51F5">
                              <w:rPr>
                                <w:rFonts w:hint="eastAsia"/>
                              </w:rPr>
                              <w:t>,</w:t>
                            </w:r>
                            <w:r w:rsidRPr="00DD51F5">
                              <w:rPr>
                                <w:rFonts w:hint="eastAsia"/>
                              </w:rPr>
                              <w:br/>
                              <w:t xml:space="preserve">       id:</w:t>
                            </w:r>
                            <w:r w:rsidRPr="00DD51F5">
                              <w:rPr>
                                <w:rFonts w:hint="eastAsia"/>
                                <w:color w:val="C00000"/>
                              </w:rPr>
                              <w:t>“</w:t>
                            </w:r>
                            <w:r w:rsidRPr="00DD51F5">
                              <w:rPr>
                                <w:color w:val="C00000"/>
                              </w:rPr>
                              <w:t>q_0.2</w:t>
                            </w:r>
                            <w:r w:rsidRPr="00DD51F5">
                              <w:rPr>
                                <w:rFonts w:hint="eastAsia"/>
                                <w:color w:val="C00000"/>
                              </w:rPr>
                              <w:t>”</w:t>
                            </w:r>
                            <w:r w:rsidRPr="00DD51F5">
                              <w:rPr>
                                <w:rFonts w:hint="eastAsia"/>
                              </w:rPr>
                              <w:t>,</w:t>
                            </w:r>
                            <w:r w:rsidRPr="00DD51F5">
                              <w:rPr>
                                <w:rFonts w:hint="eastAsia"/>
                              </w:rPr>
                              <w:br/>
                              <w:t xml:space="preserve">       length: </w:t>
                            </w:r>
                            <w:r w:rsidRPr="00DD51F5">
                              <w:rPr>
                                <w:color w:val="0070C0"/>
                              </w:rPr>
                              <w:t>5189.25</w:t>
                            </w:r>
                            <w:r w:rsidRPr="00DD51F5">
                              <w:rPr>
                                <w:rFonts w:hint="eastAsia"/>
                              </w:rPr>
                              <w:t>,</w:t>
                            </w:r>
                            <w:r w:rsidRPr="00DD51F5">
                              <w:rPr>
                                <w:rFonts w:hint="eastAsia"/>
                              </w:rPr>
                              <w:br/>
                              <w:t xml:space="preserve">       cost_coeff: </w:t>
                            </w:r>
                            <w:r w:rsidRPr="00DD51F5">
                              <w:rPr>
                                <w:color w:val="0070C0"/>
                              </w:rPr>
                              <w:t>0.2</w:t>
                            </w:r>
                            <w:r w:rsidRPr="00DD51F5">
                              <w:rPr>
                                <w:rFonts w:hint="eastAsia"/>
                              </w:rPr>
                              <w:t>,</w:t>
                            </w:r>
                            <w:r w:rsidRPr="00DD51F5">
                              <w:rPr>
                                <w:rFonts w:hint="eastAsia"/>
                              </w:rPr>
                              <w:br/>
                              <w:t xml:space="preserve">       len_diff: </w:t>
                            </w:r>
                            <w:r w:rsidRPr="00DD51F5">
                              <w:rPr>
                                <w:color w:val="0070C0"/>
                              </w:rPr>
                              <w:t>81.7</w:t>
                            </w:r>
                            <w:r w:rsidRPr="00DD51F5">
                              <w:rPr>
                                <w:rFonts w:hint="eastAsia"/>
                              </w:rPr>
                              <w:t>,</w:t>
                            </w:r>
                            <w:r w:rsidRPr="00DD51F5">
                              <w:rPr>
                                <w:rFonts w:hint="eastAsia"/>
                              </w:rPr>
                              <w:br/>
                              <w:t xml:space="preserve">       len_diff_rat: </w:t>
                            </w:r>
                            <w:r w:rsidRPr="00DD51F5">
                              <w:rPr>
                                <w:color w:val="0070C0"/>
                              </w:rPr>
                              <w:t>1.6</w:t>
                            </w:r>
                            <w:r w:rsidRPr="00DD51F5">
                              <w:rPr>
                                <w:rFonts w:hint="eastAsia"/>
                              </w:rPr>
                              <w:t>,</w:t>
                            </w:r>
                            <w:r w:rsidRPr="00DD51F5">
                              <w:br/>
                              <w:t xml:space="preserve">       missing_nosies</w:t>
                            </w:r>
                            <w:r w:rsidRPr="00DD51F5">
                              <w:rPr>
                                <w:rFonts w:hint="eastAsia"/>
                              </w:rPr>
                              <w:t>:</w:t>
                            </w:r>
                            <w:r w:rsidRPr="00DD51F5">
                              <w:rPr>
                                <w:rFonts w:hint="eastAsia"/>
                                <w:color w:val="C00000"/>
                              </w:rPr>
                              <w:t>“</w:t>
                            </w:r>
                            <w:r w:rsidRPr="00DD51F5">
                              <w:rPr>
                                <w:color w:val="C00000"/>
                              </w:rPr>
                              <w:t>false</w:t>
                            </w:r>
                            <w:r w:rsidRPr="00DD51F5">
                              <w:rPr>
                                <w:rFonts w:hint="eastAsia"/>
                                <w:color w:val="C00000"/>
                              </w:rPr>
                              <w:t>”</w:t>
                            </w:r>
                            <w:r w:rsidRPr="00DD51F5">
                              <w:rPr>
                                <w:rFonts w:hint="eastAsia"/>
                              </w:rPr>
                              <w:t>,</w:t>
                            </w:r>
                            <w:r w:rsidRPr="00DD51F5">
                              <w:rPr>
                                <w:rFonts w:hint="eastAsia"/>
                              </w:rPr>
                              <w:br/>
                              <w:t xml:space="preserve">       mdB: </w:t>
                            </w:r>
                            <w:r w:rsidRPr="00DD51F5">
                              <w:rPr>
                                <w:color w:val="0070C0"/>
                              </w:rPr>
                              <w:t>61.3</w:t>
                            </w:r>
                            <w:r w:rsidRPr="00DD51F5">
                              <w:rPr>
                                <w:rFonts w:hint="eastAsia"/>
                              </w:rPr>
                              <w:t>,</w:t>
                            </w:r>
                            <w:r w:rsidRPr="00DD51F5">
                              <w:rPr>
                                <w:rFonts w:hint="eastAsia"/>
                              </w:rPr>
                              <w:br/>
                              <w:t xml:space="preserve">       mdB_diff: </w:t>
                            </w:r>
                            <w:r w:rsidRPr="00DD51F5">
                              <w:rPr>
                                <w:rFonts w:hint="eastAsia"/>
                                <w:color w:val="0070C0"/>
                              </w:rPr>
                              <w:t>-</w:t>
                            </w:r>
                            <w:r w:rsidRPr="00DD51F5">
                              <w:rPr>
                                <w:color w:val="0070C0"/>
                              </w:rPr>
                              <w:t>9.2</w:t>
                            </w:r>
                            <w:r w:rsidRPr="00DD51F5">
                              <w:rPr>
                                <w:rFonts w:hint="eastAsia"/>
                              </w:rPr>
                              <w:t>,</w:t>
                            </w:r>
                            <w:r w:rsidRPr="00DD51F5">
                              <w:rPr>
                                <w:rFonts w:hint="eastAsia"/>
                              </w:rPr>
                              <w:br/>
                              <w:t xml:space="preserve">       nei: </w:t>
                            </w:r>
                            <w:r w:rsidRPr="00DD51F5">
                              <w:rPr>
                                <w:color w:val="0070C0"/>
                              </w:rPr>
                              <w:t>2126.5</w:t>
                            </w:r>
                            <w:r w:rsidRPr="00DD51F5">
                              <w:rPr>
                                <w:rFonts w:hint="eastAsia"/>
                              </w:rPr>
                              <w:t>,</w:t>
                            </w:r>
                            <w:r w:rsidRPr="00DD51F5">
                              <w:rPr>
                                <w:rFonts w:hint="eastAsia"/>
                              </w:rPr>
                              <w:br/>
                              <w:t xml:space="preserve">       nei_norm: </w:t>
                            </w:r>
                            <w:r w:rsidRPr="00DD51F5">
                              <w:rPr>
                                <w:color w:val="0070C0"/>
                              </w:rPr>
                              <w:t>0.41</w:t>
                            </w:r>
                            <w:r w:rsidRPr="00DD51F5">
                              <w:rPr>
                                <w:rFonts w:hint="eastAsia"/>
                              </w:rPr>
                              <w:t>,</w:t>
                            </w:r>
                            <w:r w:rsidRPr="00DD51F5">
                              <w:rPr>
                                <w:rFonts w:hint="eastAsia"/>
                              </w:rPr>
                              <w:br/>
                              <w:t xml:space="preserve">       nei_diff: </w:t>
                            </w:r>
                            <w:r w:rsidRPr="00DD51F5">
                              <w:rPr>
                                <w:rFonts w:hint="eastAsia"/>
                                <w:color w:val="0070C0"/>
                              </w:rPr>
                              <w:t>-</w:t>
                            </w:r>
                            <w:r w:rsidRPr="00DD51F5">
                              <w:rPr>
                                <w:color w:val="0070C0"/>
                              </w:rPr>
                              <w:t>1527.9</w:t>
                            </w:r>
                            <w:r w:rsidRPr="00DD51F5">
                              <w:rPr>
                                <w:rFonts w:hint="eastAsia"/>
                              </w:rPr>
                              <w:t>,</w:t>
                            </w:r>
                            <w:r w:rsidRPr="00DD51F5">
                              <w:rPr>
                                <w:rFonts w:hint="eastAsia"/>
                              </w:rPr>
                              <w:br/>
                              <w:t xml:space="preserve">       nei_diff_rat: </w:t>
                            </w:r>
                            <w:r w:rsidRPr="00DD51F5">
                              <w:rPr>
                                <w:rFonts w:hint="eastAsia"/>
                                <w:color w:val="0070C0"/>
                              </w:rPr>
                              <w:t>-</w:t>
                            </w:r>
                            <w:r w:rsidRPr="00DD51F5">
                              <w:rPr>
                                <w:color w:val="0070C0"/>
                              </w:rPr>
                              <w:t>41.8</w:t>
                            </w:r>
                            <w:r w:rsidRPr="00DD51F5">
                              <w:rPr>
                                <w:rFonts w:hint="eastAsia"/>
                              </w:rPr>
                              <w:t>,</w:t>
                            </w:r>
                            <w:r w:rsidRPr="00DD51F5">
                              <w:rPr>
                                <w:rFonts w:hint="eastAsia"/>
                              </w:rPr>
                              <w:br/>
                              <w:t xml:space="preserve">       noises: { 45: </w:t>
                            </w:r>
                            <w:r w:rsidRPr="00DD51F5">
                              <w:rPr>
                                <w:color w:val="0070C0"/>
                              </w:rPr>
                              <w:t>1196.12</w:t>
                            </w:r>
                            <w:r w:rsidRPr="00DD51F5">
                              <w:rPr>
                                <w:rFonts w:hint="eastAsia"/>
                              </w:rPr>
                              <w:t xml:space="preserve">, 50: </w:t>
                            </w:r>
                            <w:r w:rsidRPr="00DD51F5">
                              <w:rPr>
                                <w:color w:val="0070C0"/>
                              </w:rPr>
                              <w:t>194.09</w:t>
                            </w:r>
                            <w:r w:rsidRPr="00DD51F5">
                              <w:rPr>
                                <w:rFonts w:hint="eastAsia"/>
                              </w:rPr>
                              <w:t xml:space="preserve">, 55: </w:t>
                            </w:r>
                            <w:r w:rsidRPr="00DD51F5">
                              <w:rPr>
                                <w:color w:val="0070C0"/>
                              </w:rPr>
                              <w:t>204.74</w:t>
                            </w:r>
                            <w:r w:rsidRPr="00DD51F5">
                              <w:rPr>
                                <w:rFonts w:hint="eastAsia"/>
                              </w:rPr>
                              <w:t xml:space="preserve">, 60: </w:t>
                            </w:r>
                            <w:r w:rsidRPr="00DD51F5">
                              <w:rPr>
                                <w:color w:val="0070C0"/>
                              </w:rPr>
                              <w:t>622.92</w:t>
                            </w:r>
                            <w:r w:rsidRPr="00DD51F5">
                              <w:rPr>
                                <w:rFonts w:hint="eastAsia"/>
                              </w:rPr>
                              <w:t xml:space="preserve">, </w:t>
                            </w:r>
                            <w:r w:rsidRPr="00DD51F5">
                              <w:rPr>
                                <w:rFonts w:hint="eastAsia"/>
                              </w:rPr>
                              <w:br/>
                              <w:t xml:space="preserve">                 65: </w:t>
                            </w:r>
                            <w:r w:rsidRPr="00DD51F5">
                              <w:rPr>
                                <w:color w:val="0070C0"/>
                              </w:rPr>
                              <w:t>1081.62</w:t>
                            </w:r>
                            <w:r w:rsidRPr="00DD51F5">
                              <w:rPr>
                                <w:rFonts w:hint="eastAsia"/>
                              </w:rPr>
                              <w:t xml:space="preserve">, 70: </w:t>
                            </w:r>
                            <w:r w:rsidRPr="00DD51F5">
                              <w:rPr>
                                <w:color w:val="0070C0"/>
                              </w:rPr>
                              <w:t>1452.68</w:t>
                            </w:r>
                            <w:r w:rsidRPr="00DD51F5">
                              <w:rPr>
                                <w:rFonts w:hint="eastAsia"/>
                              </w:rPr>
                              <w:t xml:space="preserve">, 75: </w:t>
                            </w:r>
                            <w:r w:rsidRPr="00DD51F5">
                              <w:rPr>
                                <w:color w:val="0070C0"/>
                              </w:rPr>
                              <w:t>103.07</w:t>
                            </w:r>
                            <w:r w:rsidRPr="00DD51F5">
                              <w:rPr>
                                <w:rFonts w:hint="eastAsia"/>
                                <w:color w:val="0070C0"/>
                              </w:rPr>
                              <w:t xml:space="preserve"> </w:t>
                            </w:r>
                            <w:r w:rsidRPr="00DD51F5">
                              <w:rPr>
                                <w:rFonts w:hint="eastAsia"/>
                              </w:rPr>
                              <w:t>},</w:t>
                            </w:r>
                            <w:r w:rsidRPr="00DD51F5">
                              <w:br/>
                              <w:t xml:space="preserve">       noise_range_exps: {...},</w:t>
                            </w:r>
                            <w:r w:rsidRPr="00DD51F5">
                              <w:br/>
                              <w:t xml:space="preserve">       noise_pcts: {...},</w:t>
                            </w:r>
                            <w:r w:rsidRPr="00DD51F5">
                              <w:rPr>
                                <w:rFonts w:hint="eastAsia"/>
                              </w:rPr>
                              <w:br/>
                              <w:t xml:space="preserve">       noises_diff: { 40: </w:t>
                            </w:r>
                            <w:r w:rsidRPr="00DD51F5">
                              <w:rPr>
                                <w:color w:val="0070C0"/>
                              </w:rPr>
                              <w:t>0</w:t>
                            </w:r>
                            <w:r w:rsidRPr="00DD51F5">
                              <w:rPr>
                                <w:rFonts w:hint="eastAsia"/>
                              </w:rPr>
                              <w:t xml:space="preserve">, 45: </w:t>
                            </w:r>
                            <w:r w:rsidRPr="00DD51F5">
                              <w:rPr>
                                <w:color w:val="0070C0"/>
                              </w:rPr>
                              <w:t>949.44</w:t>
                            </w:r>
                            <w:r w:rsidRPr="00DD51F5">
                              <w:rPr>
                                <w:rFonts w:hint="eastAsia"/>
                              </w:rPr>
                              <w:t xml:space="preserve">, 50: </w:t>
                            </w:r>
                            <w:r w:rsidRPr="00DD51F5">
                              <w:rPr>
                                <w:color w:val="0070C0"/>
                              </w:rPr>
                              <w:t>-91.05</w:t>
                            </w:r>
                            <w:r w:rsidRPr="00DD51F5">
                              <w:rPr>
                                <w:rFonts w:hint="eastAsia"/>
                              </w:rPr>
                              <w:t xml:space="preserve">, 55: </w:t>
                            </w:r>
                            <w:r w:rsidRPr="00DD51F5">
                              <w:rPr>
                                <w:color w:val="0070C0"/>
                              </w:rPr>
                              <w:t>-25.16</w:t>
                            </w:r>
                            <w:r w:rsidRPr="00DD51F5">
                              <w:rPr>
                                <w:rFonts w:hint="eastAsia"/>
                              </w:rPr>
                              <w:t xml:space="preserve">, 60: </w:t>
                            </w:r>
                            <w:r w:rsidRPr="00DD51F5">
                              <w:rPr>
                                <w:color w:val="0070C0"/>
                              </w:rPr>
                              <w:t>326.43</w:t>
                            </w:r>
                            <w:r w:rsidRPr="00DD51F5">
                              <w:rPr>
                                <w:rFonts w:hint="eastAsia"/>
                              </w:rPr>
                              <w:t xml:space="preserve">, </w:t>
                            </w:r>
                            <w:r w:rsidRPr="00DD51F5">
                              <w:rPr>
                                <w:rFonts w:hint="eastAsia"/>
                              </w:rPr>
                              <w:br/>
                              <w:t xml:space="preserve">                      65: </w:t>
                            </w:r>
                            <w:r w:rsidRPr="00DD51F5">
                              <w:rPr>
                                <w:color w:val="0070C0"/>
                              </w:rPr>
                              <w:t>946.09</w:t>
                            </w:r>
                            <w:r w:rsidRPr="00DD51F5">
                              <w:rPr>
                                <w:rFonts w:hint="eastAsia"/>
                              </w:rPr>
                              <w:t xml:space="preserve">, 70: </w:t>
                            </w:r>
                            <w:r w:rsidRPr="00DD51F5">
                              <w:rPr>
                                <w:rFonts w:hint="eastAsia"/>
                                <w:color w:val="0070C0"/>
                              </w:rPr>
                              <w:t>-</w:t>
                            </w:r>
                            <w:r w:rsidRPr="00DD51F5">
                              <w:rPr>
                                <w:color w:val="0070C0"/>
                              </w:rPr>
                              <w:t>329.94</w:t>
                            </w:r>
                            <w:r w:rsidRPr="00DD51F5">
                              <w:rPr>
                                <w:rFonts w:hint="eastAsia"/>
                              </w:rPr>
                              <w:t xml:space="preserve">, 75: </w:t>
                            </w:r>
                            <w:r w:rsidRPr="00DD51F5">
                              <w:rPr>
                                <w:rFonts w:hint="eastAsia"/>
                                <w:color w:val="0070C0"/>
                              </w:rPr>
                              <w:t>-</w:t>
                            </w:r>
                            <w:r w:rsidRPr="00DD51F5">
                              <w:rPr>
                                <w:color w:val="0070C0"/>
                              </w:rPr>
                              <w:t>1979.52</w:t>
                            </w:r>
                            <w:r w:rsidRPr="00DD51F5">
                              <w:rPr>
                                <w:rFonts w:hint="eastAsia"/>
                                <w:color w:val="0070C0"/>
                              </w:rPr>
                              <w:t xml:space="preserve"> </w:t>
                            </w:r>
                            <w:r w:rsidRPr="00DD51F5">
                              <w:rPr>
                                <w:rFonts w:hint="eastAsia"/>
                              </w:rPr>
                              <w:t>},</w:t>
                            </w:r>
                            <w:r w:rsidRPr="00DD51F5">
                              <w:br/>
                              <w:t xml:space="preserve">       path_score: </w:t>
                            </w:r>
                            <w:r w:rsidRPr="00DD51F5">
                              <w:rPr>
                                <w:color w:val="0070C0"/>
                              </w:rPr>
                              <w:t>18.7</w:t>
                            </w:r>
                            <w:r w:rsidRPr="00DD51F5">
                              <w:rPr>
                                <w:rFonts w:hint="eastAsia"/>
                              </w:rPr>
                              <w:br/>
                              <w:t xml:space="preserve">     type</w:t>
                            </w:r>
                            <w:r w:rsidRPr="00DD51F5">
                              <w:rPr>
                                <w:rFonts w:hint="eastAsia"/>
                                <w:color w:val="auto"/>
                              </w:rPr>
                              <w:t>:</w:t>
                            </w:r>
                            <w:r w:rsidRPr="00DD51F5">
                              <w:rPr>
                                <w:rFonts w:hint="eastAsia"/>
                                <w:color w:val="C00000"/>
                              </w:rPr>
                              <w:t>“Feature”</w:t>
                            </w:r>
                            <w:r w:rsidRPr="00DD51F5">
                              <w:br/>
                              <w:t xml:space="preserve">     </w:t>
                            </w:r>
                            <w:r w:rsidRPr="00DD51F5">
                              <w:rPr>
                                <w:rFonts w:hint="eastAsia"/>
                              </w:rPr>
                              <w:t>},</w:t>
                            </w:r>
                            <w:r w:rsidRPr="00DD51F5">
                              <w:t xml:space="preserve"> </w:t>
                            </w:r>
                            <w:r w:rsidRPr="00DD51F5">
                              <w:rPr>
                                <w:rFonts w:hint="eastAsia"/>
                              </w:rPr>
                              <w:br/>
                              <w:t xml:space="preserve">     {...}, {...}, ... ]</w:t>
                            </w:r>
                            <w:r w:rsidRPr="00DD51F5">
                              <w:rPr>
                                <w:rFonts w:hint="eastAsia"/>
                              </w:rPr>
                              <w:br/>
                              <w:t xml:space="preserve">} </w:t>
                            </w:r>
                          </w:p>
                          <w:p w14:paraId="6D5E47C5" w14:textId="77777777" w:rsidR="008458E8" w:rsidRPr="009A77E3" w:rsidRDefault="008458E8" w:rsidP="00A82A8D">
                            <w:pPr>
                              <w:pStyle w:val="PlainText"/>
                            </w:pPr>
                          </w:p>
                        </w:txbxContent>
                      </wps:txbx>
                      <wps:bodyPr vert="horz" wrap="square" lIns="91440" tIns="45720" rIns="91440" bIns="45720" rtlCol="0">
                        <a:noAutofit/>
                      </wps:bodyPr>
                    </wps:wsp>
                  </a:graphicData>
                </a:graphic>
              </wp:inline>
            </w:drawing>
          </mc:Choice>
          <mc:Fallback>
            <w:pict>
              <v:rect w14:anchorId="755577F5" id="Content Placeholder 2" o:spid="_x0000_s1026" style="width:448.7pt;height:572.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" filled="f" strokecolor="black [3213]">
                <v:path arrowok="t"/>
                <o:lock v:ext="edit" grouping="t"/>
                <v:textbox>
                  <w:txbxContent>
                    <w:p w14:paraId="0CA33CC0" w14:textId="77777777" w:rsidR="008458E8" w:rsidRPr="00DD51F5" w:rsidRDefault="008458E8" w:rsidP="00DD51F5">
                      <w:pPr>
                        <w:pStyle w:val="PlainText"/>
                        <w:spacing w:before="0" w:line="240" w:lineRule="auto"/>
                      </w:pPr>
                      <w:r w:rsidRPr="00DD51F5">
                        <w:rPr>
                          <w:rFonts w:hint="eastAsia"/>
                        </w:rPr>
                        <w:t>Path_FC</w:t>
                      </w:r>
                      <w:r w:rsidRPr="00DD51F5">
                        <w:t>:</w:t>
                      </w:r>
                      <w:r w:rsidRPr="00DD51F5">
                        <w:rPr>
                          <w:rFonts w:hint="eastAsia"/>
                        </w:rPr>
                        <w:t xml:space="preserve"> {</w:t>
                      </w:r>
                      <w:r w:rsidRPr="00DD51F5">
                        <w:br/>
                        <w:t xml:space="preserve">  </w:t>
                      </w:r>
                      <w:r w:rsidRPr="00DD51F5">
                        <w:rPr>
                          <w:rFonts w:hint="eastAsia"/>
                        </w:rPr>
                        <w:t xml:space="preserve">type: </w:t>
                      </w:r>
                      <w:r w:rsidRPr="00DD51F5">
                        <w:rPr>
                          <w:rFonts w:hint="eastAsia"/>
                          <w:color w:val="C00000"/>
                        </w:rPr>
                        <w:t>"FeatureCollection"</w:t>
                      </w:r>
                      <w:r w:rsidRPr="00DD51F5">
                        <w:t>,</w:t>
                      </w:r>
                      <w:r w:rsidRPr="00DD51F5">
                        <w:rPr>
                          <w:rFonts w:hint="eastAsia"/>
                        </w:rPr>
                        <w:br/>
                        <w:t xml:space="preserve">  features: [</w:t>
                      </w:r>
                      <w:r w:rsidRPr="00DD51F5">
                        <w:br/>
                        <w:t xml:space="preserve">     </w:t>
                      </w:r>
                      <w:r w:rsidRPr="00DD51F5">
                        <w:rPr>
                          <w:rFonts w:hint="eastAsia"/>
                        </w:rPr>
                        <w:t>{</w:t>
                      </w:r>
                      <w:r w:rsidRPr="00DD51F5">
                        <w:rPr>
                          <w:rFonts w:hint="eastAsia"/>
                        </w:rPr>
                        <w:br/>
                        <w:t xml:space="preserve">     geometry: { coordinates : [...], type: </w:t>
                      </w:r>
                      <w:r w:rsidRPr="00DD51F5">
                        <w:rPr>
                          <w:rFonts w:hint="eastAsia"/>
                          <w:color w:val="C00000"/>
                        </w:rPr>
                        <w:t>"LineString</w:t>
                      </w:r>
                      <w:r w:rsidRPr="00DD51F5">
                        <w:rPr>
                          <w:color w:val="C00000"/>
                        </w:rPr>
                        <w:t>"</w:t>
                      </w:r>
                      <w:r w:rsidRPr="00DD51F5">
                        <w:rPr>
                          <w:rFonts w:hint="eastAsia"/>
                        </w:rPr>
                        <w:t xml:space="preserve"> },</w:t>
                      </w:r>
                      <w:r w:rsidRPr="00DD51F5">
                        <w:rPr>
                          <w:rFonts w:hint="eastAsia"/>
                        </w:rPr>
                        <w:br/>
                        <w:t xml:space="preserve">     properties: {</w:t>
                      </w:r>
                      <w:r w:rsidRPr="00DD51F5">
                        <w:rPr>
                          <w:rFonts w:hint="eastAsia"/>
                        </w:rPr>
                        <w:br/>
                        <w:t xml:space="preserve">       type: </w:t>
                      </w:r>
                      <w:r w:rsidRPr="00DD51F5">
                        <w:rPr>
                          <w:rFonts w:hint="eastAsia"/>
                          <w:color w:val="C00000"/>
                        </w:rPr>
                        <w:t>“</w:t>
                      </w:r>
                      <w:r w:rsidRPr="00DD51F5">
                        <w:rPr>
                          <w:color w:val="C00000"/>
                        </w:rPr>
                        <w:t>short</w:t>
                      </w:r>
                      <w:r w:rsidRPr="00DD51F5">
                        <w:rPr>
                          <w:rFonts w:hint="eastAsia"/>
                          <w:color w:val="C00000"/>
                        </w:rPr>
                        <w:t>”</w:t>
                      </w:r>
                      <w:r w:rsidRPr="00DD51F5">
                        <w:rPr>
                          <w:rFonts w:hint="eastAsia"/>
                        </w:rPr>
                        <w:t>,</w:t>
                      </w:r>
                      <w:r w:rsidRPr="00DD51F5">
                        <w:rPr>
                          <w:rFonts w:hint="eastAsia"/>
                        </w:rPr>
                        <w:br/>
                        <w:t xml:space="preserve">       id:</w:t>
                      </w:r>
                      <w:r w:rsidRPr="00DD51F5">
                        <w:rPr>
                          <w:rFonts w:hint="eastAsia"/>
                          <w:color w:val="C00000"/>
                        </w:rPr>
                        <w:t>“</w:t>
                      </w:r>
                      <w:r w:rsidRPr="00DD51F5">
                        <w:rPr>
                          <w:color w:val="C00000"/>
                        </w:rPr>
                        <w:t>short</w:t>
                      </w:r>
                      <w:r w:rsidRPr="00DD51F5">
                        <w:rPr>
                          <w:rFonts w:hint="eastAsia"/>
                          <w:color w:val="C00000"/>
                        </w:rPr>
                        <w:t>”</w:t>
                      </w:r>
                      <w:r w:rsidRPr="00DD51F5">
                        <w:rPr>
                          <w:rFonts w:hint="eastAsia"/>
                        </w:rPr>
                        <w:t>,</w:t>
                      </w:r>
                      <w:r w:rsidRPr="00DD51F5">
                        <w:rPr>
                          <w:rFonts w:hint="eastAsia"/>
                        </w:rPr>
                        <w:br/>
                        <w:t xml:space="preserve">       length: </w:t>
                      </w:r>
                      <w:r w:rsidRPr="00DD51F5">
                        <w:rPr>
                          <w:color w:val="0070C0"/>
                        </w:rPr>
                        <w:t>5107.54</w:t>
                      </w:r>
                      <w:r w:rsidRPr="00DD51F5">
                        <w:rPr>
                          <w:rFonts w:hint="eastAsia"/>
                        </w:rPr>
                        <w:t>,</w:t>
                      </w:r>
                      <w:r w:rsidRPr="00DD51F5">
                        <w:rPr>
                          <w:rFonts w:hint="eastAsia"/>
                        </w:rPr>
                        <w:br/>
                        <w:t xml:space="preserve">       cost_coeff: </w:t>
                      </w:r>
                      <w:r w:rsidRPr="00DD51F5">
                        <w:rPr>
                          <w:color w:val="0070C0"/>
                        </w:rPr>
                        <w:t>0</w:t>
                      </w:r>
                      <w:r w:rsidRPr="00DD51F5">
                        <w:rPr>
                          <w:rFonts w:hint="eastAsia"/>
                        </w:rPr>
                        <w:t>,</w:t>
                      </w:r>
                      <w:r w:rsidRPr="00DD51F5">
                        <w:rPr>
                          <w:rFonts w:hint="eastAsia"/>
                        </w:rPr>
                        <w:br/>
                        <w:t xml:space="preserve">       len_diff: </w:t>
                      </w:r>
                      <w:r w:rsidRPr="00DD51F5">
                        <w:rPr>
                          <w:color w:val="595959" w:themeColor="text1" w:themeTint="A6"/>
                        </w:rPr>
                        <w:t>null</w:t>
                      </w:r>
                      <w:r w:rsidRPr="00DD51F5">
                        <w:rPr>
                          <w:rFonts w:hint="eastAsia"/>
                        </w:rPr>
                        <w:t>,</w:t>
                      </w:r>
                      <w:r w:rsidRPr="00DD51F5">
                        <w:rPr>
                          <w:rFonts w:hint="eastAsia"/>
                        </w:rPr>
                        <w:br/>
                        <w:t xml:space="preserve">       len_diff_rat: </w:t>
                      </w:r>
                      <w:r w:rsidRPr="00DD51F5">
                        <w:rPr>
                          <w:color w:val="595959" w:themeColor="text1" w:themeTint="A6"/>
                        </w:rPr>
                        <w:t>null</w:t>
                      </w:r>
                      <w:r w:rsidRPr="00DD51F5">
                        <w:rPr>
                          <w:rFonts w:hint="eastAsia"/>
                        </w:rPr>
                        <w:t>,</w:t>
                      </w:r>
                      <w:r w:rsidRPr="00DD51F5">
                        <w:br/>
                        <w:t xml:space="preserve">       missing_nosies</w:t>
                      </w:r>
                      <w:r w:rsidRPr="00DD51F5">
                        <w:rPr>
                          <w:rFonts w:hint="eastAsia"/>
                        </w:rPr>
                        <w:t>:</w:t>
                      </w:r>
                      <w:r w:rsidRPr="00DD51F5">
                        <w:rPr>
                          <w:rFonts w:hint="eastAsia"/>
                          <w:color w:val="C00000"/>
                        </w:rPr>
                        <w:t>“</w:t>
                      </w:r>
                      <w:r w:rsidRPr="00DD51F5">
                        <w:rPr>
                          <w:color w:val="C00000"/>
                        </w:rPr>
                        <w:t>false</w:t>
                      </w:r>
                      <w:r w:rsidRPr="00DD51F5">
                        <w:rPr>
                          <w:rFonts w:hint="eastAsia"/>
                          <w:color w:val="C00000"/>
                        </w:rPr>
                        <w:t>”</w:t>
                      </w:r>
                      <w:r w:rsidRPr="00DD51F5">
                        <w:rPr>
                          <w:rFonts w:hint="eastAsia"/>
                        </w:rPr>
                        <w:t>,</w:t>
                      </w:r>
                      <w:r w:rsidRPr="00DD51F5">
                        <w:rPr>
                          <w:rFonts w:hint="eastAsia"/>
                        </w:rPr>
                        <w:br/>
                        <w:t xml:space="preserve">       mdB: </w:t>
                      </w:r>
                      <w:r w:rsidRPr="00DD51F5">
                        <w:rPr>
                          <w:color w:val="0070C0"/>
                        </w:rPr>
                        <w:t>70.5</w:t>
                      </w:r>
                      <w:r w:rsidRPr="00DD51F5">
                        <w:rPr>
                          <w:rFonts w:hint="eastAsia"/>
                        </w:rPr>
                        <w:t>,</w:t>
                      </w:r>
                      <w:r w:rsidRPr="00DD51F5">
                        <w:rPr>
                          <w:rFonts w:hint="eastAsia"/>
                        </w:rPr>
                        <w:br/>
                        <w:t xml:space="preserve">       mdB_diff: </w:t>
                      </w:r>
                      <w:r w:rsidRPr="00DD51F5">
                        <w:rPr>
                          <w:color w:val="595959" w:themeColor="text1" w:themeTint="A6"/>
                        </w:rPr>
                        <w:t>null</w:t>
                      </w:r>
                      <w:r w:rsidRPr="00DD51F5">
                        <w:rPr>
                          <w:rFonts w:hint="eastAsia"/>
                        </w:rPr>
                        <w:t>,</w:t>
                      </w:r>
                      <w:r w:rsidRPr="00DD51F5">
                        <w:rPr>
                          <w:rFonts w:hint="eastAsia"/>
                        </w:rPr>
                        <w:br/>
                        <w:t xml:space="preserve">       nei: </w:t>
                      </w:r>
                      <w:r w:rsidRPr="00DD51F5">
                        <w:rPr>
                          <w:color w:val="0070C0"/>
                        </w:rPr>
                        <w:t>3654.4</w:t>
                      </w:r>
                      <w:r w:rsidRPr="00DD51F5">
                        <w:rPr>
                          <w:rFonts w:hint="eastAsia"/>
                        </w:rPr>
                        <w:t>,</w:t>
                      </w:r>
                      <w:r w:rsidRPr="00DD51F5">
                        <w:rPr>
                          <w:rFonts w:hint="eastAsia"/>
                        </w:rPr>
                        <w:br/>
                        <w:t xml:space="preserve">       nei_norm: </w:t>
                      </w:r>
                      <w:r w:rsidRPr="00DD51F5">
                        <w:rPr>
                          <w:color w:val="0070C0"/>
                        </w:rPr>
                        <w:t>0.72</w:t>
                      </w:r>
                      <w:r w:rsidRPr="00DD51F5">
                        <w:rPr>
                          <w:rFonts w:hint="eastAsia"/>
                        </w:rPr>
                        <w:t>,</w:t>
                      </w:r>
                      <w:r w:rsidRPr="00DD51F5">
                        <w:rPr>
                          <w:rFonts w:hint="eastAsia"/>
                        </w:rPr>
                        <w:br/>
                        <w:t xml:space="preserve">       nei_diff: </w:t>
                      </w:r>
                      <w:r w:rsidRPr="00DD51F5">
                        <w:rPr>
                          <w:color w:val="595959" w:themeColor="text1" w:themeTint="A6"/>
                        </w:rPr>
                        <w:t>null</w:t>
                      </w:r>
                      <w:r w:rsidRPr="00DD51F5">
                        <w:rPr>
                          <w:rFonts w:hint="eastAsia"/>
                        </w:rPr>
                        <w:t>,</w:t>
                      </w:r>
                      <w:r w:rsidRPr="00DD51F5">
                        <w:rPr>
                          <w:rFonts w:hint="eastAsia"/>
                        </w:rPr>
                        <w:br/>
                        <w:t xml:space="preserve">       nei_diff_rat: </w:t>
                      </w:r>
                      <w:r w:rsidRPr="00DD51F5">
                        <w:rPr>
                          <w:color w:val="595959" w:themeColor="text1" w:themeTint="A6"/>
                        </w:rPr>
                        <w:t>null</w:t>
                      </w:r>
                      <w:r w:rsidRPr="00DD51F5">
                        <w:rPr>
                          <w:rFonts w:hint="eastAsia"/>
                        </w:rPr>
                        <w:t>,</w:t>
                      </w:r>
                      <w:r w:rsidRPr="00DD51F5">
                        <w:rPr>
                          <w:rFonts w:hint="eastAsia"/>
                        </w:rPr>
                        <w:br/>
                        <w:t xml:space="preserve">       noises: { 45: </w:t>
                      </w:r>
                      <w:r w:rsidRPr="00DD51F5">
                        <w:rPr>
                          <w:color w:val="0070C0"/>
                        </w:rPr>
                        <w:t>246.68</w:t>
                      </w:r>
                      <w:r w:rsidRPr="00DD51F5">
                        <w:rPr>
                          <w:rFonts w:hint="eastAsia"/>
                        </w:rPr>
                        <w:t xml:space="preserve">, 50: </w:t>
                      </w:r>
                      <w:r w:rsidRPr="00DD51F5">
                        <w:rPr>
                          <w:color w:val="0070C0"/>
                        </w:rPr>
                        <w:t>285.14</w:t>
                      </w:r>
                      <w:r w:rsidRPr="00DD51F5">
                        <w:rPr>
                          <w:rFonts w:hint="eastAsia"/>
                        </w:rPr>
                        <w:t xml:space="preserve">, 55: </w:t>
                      </w:r>
                      <w:r w:rsidRPr="00DD51F5">
                        <w:rPr>
                          <w:color w:val="0070C0"/>
                        </w:rPr>
                        <w:t>229.9</w:t>
                      </w:r>
                      <w:r w:rsidRPr="00DD51F5">
                        <w:rPr>
                          <w:rFonts w:hint="eastAsia"/>
                        </w:rPr>
                        <w:t xml:space="preserve">, 60: </w:t>
                      </w:r>
                      <w:r w:rsidRPr="00DD51F5">
                        <w:rPr>
                          <w:color w:val="0070C0"/>
                        </w:rPr>
                        <w:t>296.49</w:t>
                      </w:r>
                      <w:r w:rsidRPr="00DD51F5">
                        <w:rPr>
                          <w:rFonts w:hint="eastAsia"/>
                        </w:rPr>
                        <w:t xml:space="preserve">, </w:t>
                      </w:r>
                      <w:r w:rsidRPr="00DD51F5">
                        <w:rPr>
                          <w:rFonts w:hint="eastAsia"/>
                        </w:rPr>
                        <w:br/>
                        <w:t xml:space="preserve">                 65: </w:t>
                      </w:r>
                      <w:r w:rsidRPr="00DD51F5">
                        <w:rPr>
                          <w:color w:val="0070C0"/>
                        </w:rPr>
                        <w:t>135.53</w:t>
                      </w:r>
                      <w:r w:rsidRPr="00DD51F5">
                        <w:rPr>
                          <w:rFonts w:hint="eastAsia"/>
                        </w:rPr>
                        <w:t xml:space="preserve">, 70: </w:t>
                      </w:r>
                      <w:r w:rsidRPr="00DD51F5">
                        <w:rPr>
                          <w:color w:val="0070C0"/>
                        </w:rPr>
                        <w:t>1782.62</w:t>
                      </w:r>
                      <w:r w:rsidRPr="00DD51F5">
                        <w:rPr>
                          <w:rFonts w:hint="eastAsia"/>
                        </w:rPr>
                        <w:t xml:space="preserve">, 75: </w:t>
                      </w:r>
                      <w:r w:rsidRPr="00DD51F5">
                        <w:rPr>
                          <w:color w:val="0070C0"/>
                        </w:rPr>
                        <w:t>2082.59</w:t>
                      </w:r>
                      <w:r w:rsidRPr="00DD51F5">
                        <w:rPr>
                          <w:rFonts w:hint="eastAsia"/>
                          <w:color w:val="0070C0"/>
                        </w:rPr>
                        <w:t xml:space="preserve"> </w:t>
                      </w:r>
                      <w:r w:rsidRPr="00DD51F5">
                        <w:rPr>
                          <w:rFonts w:hint="eastAsia"/>
                        </w:rPr>
                        <w:t>},</w:t>
                      </w:r>
                      <w:r w:rsidRPr="00DD51F5">
                        <w:br/>
                        <w:t xml:space="preserve">       noise_range_exps: {...},</w:t>
                      </w:r>
                      <w:r w:rsidRPr="00DD51F5">
                        <w:br/>
                        <w:t xml:space="preserve">       noise_pcts: {...},</w:t>
                      </w:r>
                      <w:r w:rsidRPr="00DD51F5">
                        <w:rPr>
                          <w:rFonts w:hint="eastAsia"/>
                        </w:rPr>
                        <w:br/>
                        <w:t xml:space="preserve">       noises_diff: </w:t>
                      </w:r>
                      <w:r w:rsidRPr="00DD51F5">
                        <w:rPr>
                          <w:color w:val="595959" w:themeColor="text1" w:themeTint="A6"/>
                        </w:rPr>
                        <w:t>null</w:t>
                      </w:r>
                      <w:r w:rsidRPr="00DD51F5">
                        <w:t>,</w:t>
                      </w:r>
                      <w:r w:rsidRPr="00DD51F5">
                        <w:br/>
                        <w:t xml:space="preserve">       path_score: </w:t>
                      </w:r>
                      <w:r w:rsidRPr="00DD51F5">
                        <w:rPr>
                          <w:color w:val="595959" w:themeColor="text1" w:themeTint="A6"/>
                        </w:rPr>
                        <w:t>null</w:t>
                      </w:r>
                      <w:r w:rsidRPr="00DD51F5">
                        <w:rPr>
                          <w:rFonts w:hint="eastAsia"/>
                        </w:rPr>
                        <w:br/>
                        <w:t xml:space="preserve">     type:</w:t>
                      </w:r>
                      <w:r w:rsidRPr="00DD51F5">
                        <w:rPr>
                          <w:rFonts w:hint="eastAsia"/>
                          <w:color w:val="C00000"/>
                        </w:rPr>
                        <w:t>“Feature”</w:t>
                      </w:r>
                      <w:r w:rsidRPr="00DD51F5">
                        <w:br/>
                        <w:t xml:space="preserve">     </w:t>
                      </w:r>
                      <w:r w:rsidRPr="00DD51F5">
                        <w:rPr>
                          <w:rFonts w:hint="eastAsia"/>
                        </w:rPr>
                        <w:t>},</w:t>
                      </w:r>
                      <w:r w:rsidRPr="00DD51F5">
                        <w:t xml:space="preserve"> </w:t>
                      </w:r>
                      <w:r w:rsidRPr="00DD51F5">
                        <w:br/>
                        <w:t xml:space="preserve">     </w:t>
                      </w:r>
                      <w:r w:rsidRPr="00DD51F5">
                        <w:rPr>
                          <w:rFonts w:hint="eastAsia"/>
                        </w:rPr>
                        <w:t>{</w:t>
                      </w:r>
                      <w:r w:rsidRPr="00DD51F5">
                        <w:rPr>
                          <w:rFonts w:hint="eastAsia"/>
                        </w:rPr>
                        <w:br/>
                        <w:t xml:space="preserve">     geometry: { coordinates : [...], type: </w:t>
                      </w:r>
                      <w:r w:rsidRPr="00DD51F5">
                        <w:rPr>
                          <w:rFonts w:hint="eastAsia"/>
                          <w:color w:val="C00000"/>
                        </w:rPr>
                        <w:t xml:space="preserve">"LineString" </w:t>
                      </w:r>
                      <w:r w:rsidRPr="00DD51F5">
                        <w:rPr>
                          <w:rFonts w:hint="eastAsia"/>
                        </w:rPr>
                        <w:t>},</w:t>
                      </w:r>
                      <w:r w:rsidRPr="00DD51F5">
                        <w:rPr>
                          <w:rFonts w:hint="eastAsia"/>
                        </w:rPr>
                        <w:br/>
                        <w:t xml:space="preserve">     properties: {</w:t>
                      </w:r>
                      <w:r w:rsidRPr="00DD51F5">
                        <w:rPr>
                          <w:rFonts w:hint="eastAsia"/>
                        </w:rPr>
                        <w:br/>
                        <w:t xml:space="preserve">       type: </w:t>
                      </w:r>
                      <w:r w:rsidRPr="00DD51F5">
                        <w:rPr>
                          <w:rFonts w:hint="eastAsia"/>
                          <w:color w:val="C00000"/>
                        </w:rPr>
                        <w:t>“quiet”</w:t>
                      </w:r>
                      <w:r w:rsidRPr="00DD51F5">
                        <w:rPr>
                          <w:rFonts w:hint="eastAsia"/>
                        </w:rPr>
                        <w:t>,</w:t>
                      </w:r>
                      <w:r w:rsidRPr="00DD51F5">
                        <w:rPr>
                          <w:rFonts w:hint="eastAsia"/>
                        </w:rPr>
                        <w:br/>
                        <w:t xml:space="preserve">       id:</w:t>
                      </w:r>
                      <w:r w:rsidRPr="00DD51F5">
                        <w:rPr>
                          <w:rFonts w:hint="eastAsia"/>
                          <w:color w:val="C00000"/>
                        </w:rPr>
                        <w:t>“</w:t>
                      </w:r>
                      <w:r w:rsidRPr="00DD51F5">
                        <w:rPr>
                          <w:color w:val="C00000"/>
                        </w:rPr>
                        <w:t>q_0.2</w:t>
                      </w:r>
                      <w:r w:rsidRPr="00DD51F5">
                        <w:rPr>
                          <w:rFonts w:hint="eastAsia"/>
                          <w:color w:val="C00000"/>
                        </w:rPr>
                        <w:t>”</w:t>
                      </w:r>
                      <w:r w:rsidRPr="00DD51F5">
                        <w:rPr>
                          <w:rFonts w:hint="eastAsia"/>
                        </w:rPr>
                        <w:t>,</w:t>
                      </w:r>
                      <w:r w:rsidRPr="00DD51F5">
                        <w:rPr>
                          <w:rFonts w:hint="eastAsia"/>
                        </w:rPr>
                        <w:br/>
                        <w:t xml:space="preserve">       length: </w:t>
                      </w:r>
                      <w:r w:rsidRPr="00DD51F5">
                        <w:rPr>
                          <w:color w:val="0070C0"/>
                        </w:rPr>
                        <w:t>5189.25</w:t>
                      </w:r>
                      <w:r w:rsidRPr="00DD51F5">
                        <w:rPr>
                          <w:rFonts w:hint="eastAsia"/>
                        </w:rPr>
                        <w:t>,</w:t>
                      </w:r>
                      <w:r w:rsidRPr="00DD51F5">
                        <w:rPr>
                          <w:rFonts w:hint="eastAsia"/>
                        </w:rPr>
                        <w:br/>
                        <w:t xml:space="preserve">       cost_coeff: </w:t>
                      </w:r>
                      <w:r w:rsidRPr="00DD51F5">
                        <w:rPr>
                          <w:color w:val="0070C0"/>
                        </w:rPr>
                        <w:t>0.2</w:t>
                      </w:r>
                      <w:r w:rsidRPr="00DD51F5">
                        <w:rPr>
                          <w:rFonts w:hint="eastAsia"/>
                        </w:rPr>
                        <w:t>,</w:t>
                      </w:r>
                      <w:r w:rsidRPr="00DD51F5">
                        <w:rPr>
                          <w:rFonts w:hint="eastAsia"/>
                        </w:rPr>
                        <w:br/>
                        <w:t xml:space="preserve">       len_diff: </w:t>
                      </w:r>
                      <w:r w:rsidRPr="00DD51F5">
                        <w:rPr>
                          <w:color w:val="0070C0"/>
                        </w:rPr>
                        <w:t>81.7</w:t>
                      </w:r>
                      <w:r w:rsidRPr="00DD51F5">
                        <w:rPr>
                          <w:rFonts w:hint="eastAsia"/>
                        </w:rPr>
                        <w:t>,</w:t>
                      </w:r>
                      <w:r w:rsidRPr="00DD51F5">
                        <w:rPr>
                          <w:rFonts w:hint="eastAsia"/>
                        </w:rPr>
                        <w:br/>
                        <w:t xml:space="preserve">       len_diff_rat: </w:t>
                      </w:r>
                      <w:r w:rsidRPr="00DD51F5">
                        <w:rPr>
                          <w:color w:val="0070C0"/>
                        </w:rPr>
                        <w:t>1.6</w:t>
                      </w:r>
                      <w:r w:rsidRPr="00DD51F5">
                        <w:rPr>
                          <w:rFonts w:hint="eastAsia"/>
                        </w:rPr>
                        <w:t>,</w:t>
                      </w:r>
                      <w:r w:rsidRPr="00DD51F5">
                        <w:br/>
                        <w:t xml:space="preserve">       missing_nosies</w:t>
                      </w:r>
                      <w:r w:rsidRPr="00DD51F5">
                        <w:rPr>
                          <w:rFonts w:hint="eastAsia"/>
                        </w:rPr>
                        <w:t>:</w:t>
                      </w:r>
                      <w:r w:rsidRPr="00DD51F5">
                        <w:rPr>
                          <w:rFonts w:hint="eastAsia"/>
                          <w:color w:val="C00000"/>
                        </w:rPr>
                        <w:t>“</w:t>
                      </w:r>
                      <w:r w:rsidRPr="00DD51F5">
                        <w:rPr>
                          <w:color w:val="C00000"/>
                        </w:rPr>
                        <w:t>false</w:t>
                      </w:r>
                      <w:r w:rsidRPr="00DD51F5">
                        <w:rPr>
                          <w:rFonts w:hint="eastAsia"/>
                          <w:color w:val="C00000"/>
                        </w:rPr>
                        <w:t>”</w:t>
                      </w:r>
                      <w:r w:rsidRPr="00DD51F5">
                        <w:rPr>
                          <w:rFonts w:hint="eastAsia"/>
                        </w:rPr>
                        <w:t>,</w:t>
                      </w:r>
                      <w:r w:rsidRPr="00DD51F5">
                        <w:rPr>
                          <w:rFonts w:hint="eastAsia"/>
                        </w:rPr>
                        <w:br/>
                        <w:t xml:space="preserve">       mdB: </w:t>
                      </w:r>
                      <w:r w:rsidRPr="00DD51F5">
                        <w:rPr>
                          <w:color w:val="0070C0"/>
                        </w:rPr>
                        <w:t>61.3</w:t>
                      </w:r>
                      <w:r w:rsidRPr="00DD51F5">
                        <w:rPr>
                          <w:rFonts w:hint="eastAsia"/>
                        </w:rPr>
                        <w:t>,</w:t>
                      </w:r>
                      <w:r w:rsidRPr="00DD51F5">
                        <w:rPr>
                          <w:rFonts w:hint="eastAsia"/>
                        </w:rPr>
                        <w:br/>
                        <w:t xml:space="preserve">       mdB_diff: </w:t>
                      </w:r>
                      <w:r w:rsidRPr="00DD51F5">
                        <w:rPr>
                          <w:rFonts w:hint="eastAsia"/>
                          <w:color w:val="0070C0"/>
                        </w:rPr>
                        <w:t>-</w:t>
                      </w:r>
                      <w:r w:rsidRPr="00DD51F5">
                        <w:rPr>
                          <w:color w:val="0070C0"/>
                        </w:rPr>
                        <w:t>9.2</w:t>
                      </w:r>
                      <w:r w:rsidRPr="00DD51F5">
                        <w:rPr>
                          <w:rFonts w:hint="eastAsia"/>
                        </w:rPr>
                        <w:t>,</w:t>
                      </w:r>
                      <w:r w:rsidRPr="00DD51F5">
                        <w:rPr>
                          <w:rFonts w:hint="eastAsia"/>
                        </w:rPr>
                        <w:br/>
                        <w:t xml:space="preserve">       nei: </w:t>
                      </w:r>
                      <w:r w:rsidRPr="00DD51F5">
                        <w:rPr>
                          <w:color w:val="0070C0"/>
                        </w:rPr>
                        <w:t>2126.5</w:t>
                      </w:r>
                      <w:r w:rsidRPr="00DD51F5">
                        <w:rPr>
                          <w:rFonts w:hint="eastAsia"/>
                        </w:rPr>
                        <w:t>,</w:t>
                      </w:r>
                      <w:r w:rsidRPr="00DD51F5">
                        <w:rPr>
                          <w:rFonts w:hint="eastAsia"/>
                        </w:rPr>
                        <w:br/>
                        <w:t xml:space="preserve">       nei_norm: </w:t>
                      </w:r>
                      <w:r w:rsidRPr="00DD51F5">
                        <w:rPr>
                          <w:color w:val="0070C0"/>
                        </w:rPr>
                        <w:t>0.41</w:t>
                      </w:r>
                      <w:r w:rsidRPr="00DD51F5">
                        <w:rPr>
                          <w:rFonts w:hint="eastAsia"/>
                        </w:rPr>
                        <w:t>,</w:t>
                      </w:r>
                      <w:r w:rsidRPr="00DD51F5">
                        <w:rPr>
                          <w:rFonts w:hint="eastAsia"/>
                        </w:rPr>
                        <w:br/>
                        <w:t xml:space="preserve">       nei_diff: </w:t>
                      </w:r>
                      <w:r w:rsidRPr="00DD51F5">
                        <w:rPr>
                          <w:rFonts w:hint="eastAsia"/>
                          <w:color w:val="0070C0"/>
                        </w:rPr>
                        <w:t>-</w:t>
                      </w:r>
                      <w:r w:rsidRPr="00DD51F5">
                        <w:rPr>
                          <w:color w:val="0070C0"/>
                        </w:rPr>
                        <w:t>1527.9</w:t>
                      </w:r>
                      <w:r w:rsidRPr="00DD51F5">
                        <w:rPr>
                          <w:rFonts w:hint="eastAsia"/>
                        </w:rPr>
                        <w:t>,</w:t>
                      </w:r>
                      <w:r w:rsidRPr="00DD51F5">
                        <w:rPr>
                          <w:rFonts w:hint="eastAsia"/>
                        </w:rPr>
                        <w:br/>
                        <w:t xml:space="preserve">       nei_diff_rat: </w:t>
                      </w:r>
                      <w:r w:rsidRPr="00DD51F5">
                        <w:rPr>
                          <w:rFonts w:hint="eastAsia"/>
                          <w:color w:val="0070C0"/>
                        </w:rPr>
                        <w:t>-</w:t>
                      </w:r>
                      <w:r w:rsidRPr="00DD51F5">
                        <w:rPr>
                          <w:color w:val="0070C0"/>
                        </w:rPr>
                        <w:t>41.8</w:t>
                      </w:r>
                      <w:r w:rsidRPr="00DD51F5">
                        <w:rPr>
                          <w:rFonts w:hint="eastAsia"/>
                        </w:rPr>
                        <w:t>,</w:t>
                      </w:r>
                      <w:r w:rsidRPr="00DD51F5">
                        <w:rPr>
                          <w:rFonts w:hint="eastAsia"/>
                        </w:rPr>
                        <w:br/>
                        <w:t xml:space="preserve">       noises: { 45: </w:t>
                      </w:r>
                      <w:r w:rsidRPr="00DD51F5">
                        <w:rPr>
                          <w:color w:val="0070C0"/>
                        </w:rPr>
                        <w:t>1196.12</w:t>
                      </w:r>
                      <w:r w:rsidRPr="00DD51F5">
                        <w:rPr>
                          <w:rFonts w:hint="eastAsia"/>
                        </w:rPr>
                        <w:t xml:space="preserve">, 50: </w:t>
                      </w:r>
                      <w:r w:rsidRPr="00DD51F5">
                        <w:rPr>
                          <w:color w:val="0070C0"/>
                        </w:rPr>
                        <w:t>194.09</w:t>
                      </w:r>
                      <w:r w:rsidRPr="00DD51F5">
                        <w:rPr>
                          <w:rFonts w:hint="eastAsia"/>
                        </w:rPr>
                        <w:t xml:space="preserve">, 55: </w:t>
                      </w:r>
                      <w:r w:rsidRPr="00DD51F5">
                        <w:rPr>
                          <w:color w:val="0070C0"/>
                        </w:rPr>
                        <w:t>204.74</w:t>
                      </w:r>
                      <w:r w:rsidRPr="00DD51F5">
                        <w:rPr>
                          <w:rFonts w:hint="eastAsia"/>
                        </w:rPr>
                        <w:t xml:space="preserve">, 60: </w:t>
                      </w:r>
                      <w:r w:rsidRPr="00DD51F5">
                        <w:rPr>
                          <w:color w:val="0070C0"/>
                        </w:rPr>
                        <w:t>622.92</w:t>
                      </w:r>
                      <w:r w:rsidRPr="00DD51F5">
                        <w:rPr>
                          <w:rFonts w:hint="eastAsia"/>
                        </w:rPr>
                        <w:t xml:space="preserve">, </w:t>
                      </w:r>
                      <w:r w:rsidRPr="00DD51F5">
                        <w:rPr>
                          <w:rFonts w:hint="eastAsia"/>
                        </w:rPr>
                        <w:br/>
                        <w:t xml:space="preserve">                 65: </w:t>
                      </w:r>
                      <w:r w:rsidRPr="00DD51F5">
                        <w:rPr>
                          <w:color w:val="0070C0"/>
                        </w:rPr>
                        <w:t>1081.62</w:t>
                      </w:r>
                      <w:r w:rsidRPr="00DD51F5">
                        <w:rPr>
                          <w:rFonts w:hint="eastAsia"/>
                        </w:rPr>
                        <w:t xml:space="preserve">, 70: </w:t>
                      </w:r>
                      <w:r w:rsidRPr="00DD51F5">
                        <w:rPr>
                          <w:color w:val="0070C0"/>
                        </w:rPr>
                        <w:t>1452.68</w:t>
                      </w:r>
                      <w:r w:rsidRPr="00DD51F5">
                        <w:rPr>
                          <w:rFonts w:hint="eastAsia"/>
                        </w:rPr>
                        <w:t xml:space="preserve">, 75: </w:t>
                      </w:r>
                      <w:r w:rsidRPr="00DD51F5">
                        <w:rPr>
                          <w:color w:val="0070C0"/>
                        </w:rPr>
                        <w:t>103.07</w:t>
                      </w:r>
                      <w:r w:rsidRPr="00DD51F5">
                        <w:rPr>
                          <w:rFonts w:hint="eastAsia"/>
                          <w:color w:val="0070C0"/>
                        </w:rPr>
                        <w:t xml:space="preserve"> </w:t>
                      </w:r>
                      <w:r w:rsidRPr="00DD51F5">
                        <w:rPr>
                          <w:rFonts w:hint="eastAsia"/>
                        </w:rPr>
                        <w:t>},</w:t>
                      </w:r>
                      <w:r w:rsidRPr="00DD51F5">
                        <w:br/>
                        <w:t xml:space="preserve">       noise_range_exps: {...},</w:t>
                      </w:r>
                      <w:r w:rsidRPr="00DD51F5">
                        <w:br/>
                        <w:t xml:space="preserve">       noise_pcts: {...},</w:t>
                      </w:r>
                      <w:r w:rsidRPr="00DD51F5">
                        <w:rPr>
                          <w:rFonts w:hint="eastAsia"/>
                        </w:rPr>
                        <w:br/>
                        <w:t xml:space="preserve">       noises_diff: { 40: </w:t>
                      </w:r>
                      <w:r w:rsidRPr="00DD51F5">
                        <w:rPr>
                          <w:color w:val="0070C0"/>
                        </w:rPr>
                        <w:t>0</w:t>
                      </w:r>
                      <w:r w:rsidRPr="00DD51F5">
                        <w:rPr>
                          <w:rFonts w:hint="eastAsia"/>
                        </w:rPr>
                        <w:t xml:space="preserve">, 45: </w:t>
                      </w:r>
                      <w:r w:rsidRPr="00DD51F5">
                        <w:rPr>
                          <w:color w:val="0070C0"/>
                        </w:rPr>
                        <w:t>949.44</w:t>
                      </w:r>
                      <w:r w:rsidRPr="00DD51F5">
                        <w:rPr>
                          <w:rFonts w:hint="eastAsia"/>
                        </w:rPr>
                        <w:t xml:space="preserve">, 50: </w:t>
                      </w:r>
                      <w:r w:rsidRPr="00DD51F5">
                        <w:rPr>
                          <w:color w:val="0070C0"/>
                        </w:rPr>
                        <w:t>-91.05</w:t>
                      </w:r>
                      <w:r w:rsidRPr="00DD51F5">
                        <w:rPr>
                          <w:rFonts w:hint="eastAsia"/>
                        </w:rPr>
                        <w:t xml:space="preserve">, 55: </w:t>
                      </w:r>
                      <w:r w:rsidRPr="00DD51F5">
                        <w:rPr>
                          <w:color w:val="0070C0"/>
                        </w:rPr>
                        <w:t>-25.16</w:t>
                      </w:r>
                      <w:r w:rsidRPr="00DD51F5">
                        <w:rPr>
                          <w:rFonts w:hint="eastAsia"/>
                        </w:rPr>
                        <w:t xml:space="preserve">, 60: </w:t>
                      </w:r>
                      <w:r w:rsidRPr="00DD51F5">
                        <w:rPr>
                          <w:color w:val="0070C0"/>
                        </w:rPr>
                        <w:t>326.43</w:t>
                      </w:r>
                      <w:r w:rsidRPr="00DD51F5">
                        <w:rPr>
                          <w:rFonts w:hint="eastAsia"/>
                        </w:rPr>
                        <w:t xml:space="preserve">, </w:t>
                      </w:r>
                      <w:r w:rsidRPr="00DD51F5">
                        <w:rPr>
                          <w:rFonts w:hint="eastAsia"/>
                        </w:rPr>
                        <w:br/>
                        <w:t xml:space="preserve">                      65: </w:t>
                      </w:r>
                      <w:r w:rsidRPr="00DD51F5">
                        <w:rPr>
                          <w:color w:val="0070C0"/>
                        </w:rPr>
                        <w:t>946.09</w:t>
                      </w:r>
                      <w:r w:rsidRPr="00DD51F5">
                        <w:rPr>
                          <w:rFonts w:hint="eastAsia"/>
                        </w:rPr>
                        <w:t xml:space="preserve">, 70: </w:t>
                      </w:r>
                      <w:r w:rsidRPr="00DD51F5">
                        <w:rPr>
                          <w:rFonts w:hint="eastAsia"/>
                          <w:color w:val="0070C0"/>
                        </w:rPr>
                        <w:t>-</w:t>
                      </w:r>
                      <w:r w:rsidRPr="00DD51F5">
                        <w:rPr>
                          <w:color w:val="0070C0"/>
                        </w:rPr>
                        <w:t>329.94</w:t>
                      </w:r>
                      <w:r w:rsidRPr="00DD51F5">
                        <w:rPr>
                          <w:rFonts w:hint="eastAsia"/>
                        </w:rPr>
                        <w:t xml:space="preserve">, 75: </w:t>
                      </w:r>
                      <w:r w:rsidRPr="00DD51F5">
                        <w:rPr>
                          <w:rFonts w:hint="eastAsia"/>
                          <w:color w:val="0070C0"/>
                        </w:rPr>
                        <w:t>-</w:t>
                      </w:r>
                      <w:r w:rsidRPr="00DD51F5">
                        <w:rPr>
                          <w:color w:val="0070C0"/>
                        </w:rPr>
                        <w:t>1979.52</w:t>
                      </w:r>
                      <w:r w:rsidRPr="00DD51F5">
                        <w:rPr>
                          <w:rFonts w:hint="eastAsia"/>
                          <w:color w:val="0070C0"/>
                        </w:rPr>
                        <w:t xml:space="preserve"> </w:t>
                      </w:r>
                      <w:r w:rsidRPr="00DD51F5">
                        <w:rPr>
                          <w:rFonts w:hint="eastAsia"/>
                        </w:rPr>
                        <w:t>},</w:t>
                      </w:r>
                      <w:r w:rsidRPr="00DD51F5">
                        <w:br/>
                        <w:t xml:space="preserve">       path_score: </w:t>
                      </w:r>
                      <w:r w:rsidRPr="00DD51F5">
                        <w:rPr>
                          <w:color w:val="0070C0"/>
                        </w:rPr>
                        <w:t>18.7</w:t>
                      </w:r>
                      <w:r w:rsidRPr="00DD51F5">
                        <w:rPr>
                          <w:rFonts w:hint="eastAsia"/>
                        </w:rPr>
                        <w:br/>
                        <w:t xml:space="preserve">     type</w:t>
                      </w:r>
                      <w:r w:rsidRPr="00DD51F5">
                        <w:rPr>
                          <w:rFonts w:hint="eastAsia"/>
                          <w:color w:val="auto"/>
                        </w:rPr>
                        <w:t>:</w:t>
                      </w:r>
                      <w:r w:rsidRPr="00DD51F5">
                        <w:rPr>
                          <w:rFonts w:hint="eastAsia"/>
                          <w:color w:val="C00000"/>
                        </w:rPr>
                        <w:t>“Feature”</w:t>
                      </w:r>
                      <w:r w:rsidRPr="00DD51F5">
                        <w:br/>
                        <w:t xml:space="preserve">     </w:t>
                      </w:r>
                      <w:r w:rsidRPr="00DD51F5">
                        <w:rPr>
                          <w:rFonts w:hint="eastAsia"/>
                        </w:rPr>
                        <w:t>},</w:t>
                      </w:r>
                      <w:r w:rsidRPr="00DD51F5">
                        <w:t xml:space="preserve"> </w:t>
                      </w:r>
                      <w:r w:rsidRPr="00DD51F5">
                        <w:rPr>
                          <w:rFonts w:hint="eastAsia"/>
                        </w:rPr>
                        <w:br/>
                        <w:t xml:space="preserve">     {...}, {...}, ... ]</w:t>
                      </w:r>
                      <w:r w:rsidRPr="00DD51F5">
                        <w:rPr>
                          <w:rFonts w:hint="eastAsia"/>
                        </w:rPr>
                        <w:br/>
                        <w:t xml:space="preserve">} </w:t>
                      </w:r>
                    </w:p>
                    <w:p w14:paraId="6D5E47C5" w14:textId="77777777" w:rsidR="008458E8" w:rsidRPr="009A77E3" w:rsidRDefault="008458E8" w:rsidP="00A82A8D">
                      <w:pPr>
                        <w:pStyle w:val="PlainText"/>
                      </w:pPr>
                    </w:p>
                  </w:txbxContent>
                </v:textbox>
                <w10:anchorlock/>
              </v:rect>
            </w:pict>
          </mc:Fallback>
        </mc:AlternateContent>
      </w:r>
      <w:bookmarkStart w:id="205" w:name="_Toc38811908"/>
    </w:p>
    <w:p w14:paraId="550276D9" w14:textId="5445BA41" w:rsidR="00B06DA1" w:rsidRDefault="00DD51F5" w:rsidP="00B06DA1">
      <w:pPr>
        <w:pStyle w:val="Caption"/>
      </w:pPr>
      <w:bookmarkStart w:id="206" w:name="_Ref39431301"/>
      <w:r w:rsidRPr="00DD51F5">
        <w:rPr>
          <w:b/>
          <w:bCs/>
        </w:rPr>
        <w:t xml:space="preserve">Figure </w:t>
      </w:r>
      <w:r w:rsidRPr="00DD51F5">
        <w:rPr>
          <w:b/>
          <w:bCs/>
        </w:rPr>
        <w:fldChar w:fldCharType="begin"/>
      </w:r>
      <w:r w:rsidRPr="00DD51F5">
        <w:rPr>
          <w:b/>
          <w:bCs/>
        </w:rPr>
        <w:instrText xml:space="preserve"> SEQ Figure \* ARABIC </w:instrText>
      </w:r>
      <w:r w:rsidRPr="00DD51F5">
        <w:rPr>
          <w:b/>
          <w:bCs/>
        </w:rPr>
        <w:fldChar w:fldCharType="separate"/>
      </w:r>
      <w:r w:rsidRPr="00DD51F5">
        <w:rPr>
          <w:b/>
          <w:bCs/>
          <w:noProof/>
        </w:rPr>
        <w:t>26</w:t>
      </w:r>
      <w:r w:rsidRPr="00DD51F5">
        <w:rPr>
          <w:b/>
          <w:bCs/>
        </w:rPr>
        <w:fldChar w:fldCharType="end"/>
      </w:r>
      <w:bookmarkEnd w:id="206"/>
      <w:r w:rsidRPr="00DD51F5">
        <w:rPr>
          <w:b/>
          <w:bCs/>
        </w:rPr>
        <w:t>.</w:t>
      </w:r>
      <w:r>
        <w:t xml:space="preserve"> </w:t>
      </w:r>
      <w:r w:rsidRPr="00F76A6C">
        <w:t xml:space="preserve">A FeatureCollection </w:t>
      </w:r>
      <w:r w:rsidR="007D09A7">
        <w:t>containing</w:t>
      </w:r>
      <w:r w:rsidRPr="00F76A6C">
        <w:t xml:space="preserve"> two paths returned from the quiet path routing API.</w:t>
      </w:r>
      <w:bookmarkEnd w:id="205"/>
    </w:p>
    <w:p w14:paraId="12073080" w14:textId="77777777" w:rsidR="00B06DA1" w:rsidRPr="00B06DA1" w:rsidRDefault="00B06DA1" w:rsidP="00B06DA1"/>
    <w:p w14:paraId="0C34F927" w14:textId="3ED2F1BE" w:rsidR="00A82A8D" w:rsidRPr="00F76A6C" w:rsidRDefault="00A82A8D" w:rsidP="00A82A8D">
      <w:pPr>
        <w:pStyle w:val="Heading2"/>
      </w:pPr>
      <w:bookmarkStart w:id="207" w:name="_Toc39590005"/>
      <w:r w:rsidRPr="00F76A6C">
        <w:lastRenderedPageBreak/>
        <w:t>Quiet path route planner</w:t>
      </w:r>
      <w:bookmarkEnd w:id="207"/>
    </w:p>
    <w:p w14:paraId="674710C0" w14:textId="6AAD4AC6" w:rsidR="00A82A8D" w:rsidRPr="00F76A6C" w:rsidRDefault="00A82A8D" w:rsidP="00A82A8D">
      <w:r w:rsidRPr="00F76A6C">
        <w:t xml:space="preserve">At the time of writing this, the interactive web map user interface (UI) of the quiet path route planner is accessible at: </w:t>
      </w:r>
      <w:r w:rsidRPr="00F76A6C">
        <w:rPr>
          <w:u w:val="single"/>
        </w:rPr>
        <w:t>https://green-paths.web.app/</w:t>
      </w:r>
      <w:r w:rsidRPr="00F76A6C">
        <w:t xml:space="preserve">. To facilitate testing and using the application in real-life (i.e. real-time) situations, namely on mobile phones, both Responsive Web Design (RWD) and mobile-first principle are applied in the design of the UI. </w:t>
      </w:r>
      <w:r w:rsidRPr="00F76A6C">
        <w:fldChar w:fldCharType="begin"/>
      </w:r>
      <w:r w:rsidRPr="00F76A6C">
        <w:instrText xml:space="preserve"> REF _Ref9602518 \h </w:instrText>
      </w:r>
      <w:r w:rsidR="0086511F" w:rsidRPr="00F76A6C">
        <w:instrText xml:space="preserve"> \* MERGEFORMAT </w:instrText>
      </w:r>
      <w:r w:rsidRPr="00F76A6C">
        <w:fldChar w:fldCharType="separate"/>
      </w:r>
      <w:r w:rsidR="0054191B" w:rsidRPr="0054191B">
        <w:t>Figure 27</w:t>
      </w:r>
      <w:r w:rsidRPr="00F76A6C">
        <w:fldChar w:fldCharType="end"/>
      </w:r>
      <w:r w:rsidRPr="00F76A6C">
        <w:t xml:space="preserve"> represents a basic user story covering the typical sequence of actions for requesting, receiving and comparing route suggestions for one pathfinding problem. Since the main objective of the route planner application was to serve as a proof of concept of the quiet path routing method, only the most essential functionalities were implemented. Hence, for example, address geocoding functionality is not supported but the user can select the origin and destination only from the map. However, some minor features and functionalities are implemented in the UI to improve the overall user experience (</w:t>
      </w:r>
      <w:r w:rsidRPr="00F76A6C">
        <w:fldChar w:fldCharType="begin"/>
      </w:r>
      <w:r w:rsidRPr="00F76A6C">
        <w:instrText xml:space="preserve"> REF _Ref37672118 \h </w:instrText>
      </w:r>
      <w:r w:rsidR="0086511F" w:rsidRPr="00F76A6C">
        <w:instrText xml:space="preserve"> \* MERGEFORMAT </w:instrText>
      </w:r>
      <w:r w:rsidRPr="00F76A6C">
        <w:fldChar w:fldCharType="separate"/>
      </w:r>
      <w:r w:rsidR="004A4362" w:rsidRPr="00F76A6C">
        <w:t>Table 9</w:t>
      </w:r>
      <w:r w:rsidRPr="00F76A6C">
        <w:fldChar w:fldCharType="end"/>
      </w:r>
      <w:r w:rsidRPr="00F76A6C">
        <w:t xml:space="preserve">). </w:t>
      </w:r>
    </w:p>
    <w:p w14:paraId="2C5A8FCF" w14:textId="790E4759" w:rsidR="00A82A8D" w:rsidRPr="00F76A6C" w:rsidRDefault="00A82A8D" w:rsidP="00A82A8D">
      <w:r w:rsidRPr="00F76A6C">
        <w:t>To make the application more intuitive to use, most of the noise exposure indices (see 3.5.4) are not shown in the UI as they would have required additional explanations. Instead, dynamic exposures to different traffic noise levels are visualized with dB-specific colors both on the map and in the list of paths. In the list, the ratios of the exposures to different traffic noise levels (%) are visualized as a colored bar chart. For quiet paths, the difference in traffic noise exposure index compared to the shortest path (EI</w:t>
      </w:r>
      <w:r w:rsidRPr="00F76A6C">
        <w:rPr>
          <w:vertAlign w:val="subscript"/>
        </w:rPr>
        <w:t>diff</w:t>
      </w:r>
      <w:r w:rsidRPr="00F76A6C">
        <w:t xml:space="preserve">) is presented simply as reduction (%) in </w:t>
      </w:r>
      <w:r w:rsidRPr="00F76A6C">
        <w:rPr>
          <w:i/>
          <w:iCs/>
        </w:rPr>
        <w:t>noise</w:t>
      </w:r>
      <w:r w:rsidR="00ED13C4" w:rsidRPr="00F76A6C">
        <w:rPr>
          <w:i/>
          <w:iCs/>
        </w:rPr>
        <w:t xml:space="preserve"> </w:t>
      </w:r>
      <w:r w:rsidR="00ED13C4" w:rsidRPr="00F76A6C">
        <w:t>(despite the conceptual difficulty)</w:t>
      </w:r>
      <w:r w:rsidRPr="00F76A6C">
        <w:t xml:space="preserve">. </w:t>
      </w:r>
    </w:p>
    <w:p w14:paraId="294BCDEB" w14:textId="0C1503DC" w:rsidR="00A82A8D" w:rsidRPr="00F76A6C" w:rsidRDefault="00A82A8D" w:rsidP="00A82A8D">
      <w:r w:rsidRPr="00F76A6C">
        <w:fldChar w:fldCharType="begin"/>
      </w:r>
      <w:r w:rsidRPr="00F76A6C">
        <w:instrText xml:space="preserve"> REF _Ref34580873 \h </w:instrText>
      </w:r>
      <w:r w:rsidR="0086511F" w:rsidRPr="00F76A6C">
        <w:instrText xml:space="preserve"> \* MERGEFORMAT </w:instrText>
      </w:r>
      <w:r w:rsidRPr="00F76A6C">
        <w:fldChar w:fldCharType="separate"/>
      </w:r>
      <w:r w:rsidR="004A4362" w:rsidRPr="00F76A6C">
        <w:t>Figure 27</w:t>
      </w:r>
      <w:r w:rsidRPr="00F76A6C">
        <w:fldChar w:fldCharType="end"/>
      </w:r>
      <w:r w:rsidRPr="00F76A6C">
        <w:t xml:space="preserve"> </w:t>
      </w:r>
      <w:r w:rsidR="0054191B">
        <w:t xml:space="preserve">(A–C) </w:t>
      </w:r>
      <w:r w:rsidRPr="00F76A6C">
        <w:t xml:space="preserve">and </w:t>
      </w:r>
      <w:r w:rsidRPr="00F76A6C">
        <w:fldChar w:fldCharType="begin"/>
      </w:r>
      <w:r w:rsidRPr="00F76A6C">
        <w:instrText xml:space="preserve"> REF _Ref34580877 \h </w:instrText>
      </w:r>
      <w:r w:rsidR="0086511F" w:rsidRPr="00F76A6C">
        <w:instrText xml:space="preserve"> \* MERGEFORMAT </w:instrText>
      </w:r>
      <w:r w:rsidRPr="00F76A6C">
        <w:fldChar w:fldCharType="separate"/>
      </w:r>
      <w:r w:rsidR="004A4362" w:rsidRPr="00F76A6C">
        <w:t>Figure 28</w:t>
      </w:r>
      <w:r w:rsidRPr="00F76A6C">
        <w:fldChar w:fldCharType="end"/>
      </w:r>
      <w:r w:rsidRPr="00F76A6C">
        <w:t xml:space="preserve"> </w:t>
      </w:r>
      <w:r w:rsidR="0054191B">
        <w:t xml:space="preserve">(A–C) </w:t>
      </w:r>
      <w:r w:rsidRPr="00F76A6C">
        <w:t>represent the quiet path route planner in two practical situations. In the first figure, only two paths are shown for the OD pair. In</w:t>
      </w:r>
      <w:r w:rsidR="0054191B">
        <w:t xml:space="preserve"> </w:t>
      </w:r>
      <w:r w:rsidR="0054191B" w:rsidRPr="00F76A6C">
        <w:fldChar w:fldCharType="begin"/>
      </w:r>
      <w:r w:rsidR="0054191B" w:rsidRPr="00F76A6C">
        <w:instrText xml:space="preserve"> REF _Ref34580873 \h  \* MERGEFORMAT </w:instrText>
      </w:r>
      <w:r w:rsidR="0054191B" w:rsidRPr="00F76A6C">
        <w:fldChar w:fldCharType="separate"/>
      </w:r>
      <w:r w:rsidR="0054191B" w:rsidRPr="00F76A6C">
        <w:t>Figure 27</w:t>
      </w:r>
      <w:r w:rsidR="0054191B" w:rsidRPr="00F76A6C">
        <w:fldChar w:fldCharType="end"/>
      </w:r>
      <w:r w:rsidR="0054191B">
        <w:t xml:space="preserve"> (C) and </w:t>
      </w:r>
      <w:r w:rsidR="0054191B" w:rsidRPr="00F76A6C">
        <w:fldChar w:fldCharType="begin"/>
      </w:r>
      <w:r w:rsidR="0054191B" w:rsidRPr="00F76A6C">
        <w:instrText xml:space="preserve"> REF _Ref34580877 \h  \* MERGEFORMAT </w:instrText>
      </w:r>
      <w:r w:rsidR="0054191B" w:rsidRPr="00F76A6C">
        <w:fldChar w:fldCharType="separate"/>
      </w:r>
      <w:r w:rsidR="0054191B" w:rsidRPr="00F76A6C">
        <w:t>Figure 28</w:t>
      </w:r>
      <w:r w:rsidR="0054191B" w:rsidRPr="00F76A6C">
        <w:fldChar w:fldCharType="end"/>
      </w:r>
      <w:r w:rsidR="0054191B">
        <w:t xml:space="preserve"> (B)</w:t>
      </w:r>
      <w:r w:rsidRPr="00F76A6C">
        <w:t>, a quiet path has been opened from the list and more detailed noise exposure information is shown for the path:</w:t>
      </w:r>
    </w:p>
    <w:p w14:paraId="5C27826B" w14:textId="576E6139" w:rsidR="00A82A8D" w:rsidRPr="00F76A6C" w:rsidRDefault="00A82A8D" w:rsidP="00A82A8D">
      <w:pPr>
        <w:pStyle w:val="ListParagraph"/>
        <w:numPr>
          <w:ilvl w:val="0"/>
          <w:numId w:val="16"/>
        </w:numPr>
      </w:pPr>
      <w:r w:rsidRPr="00F76A6C">
        <w:t>Exposures to different traffic noise levels (%) as colored bar charts for both the opened (quiet) path and the shortest path</w:t>
      </w:r>
      <w:r w:rsidR="00DB189D">
        <w:t>;</w:t>
      </w:r>
    </w:p>
    <w:p w14:paraId="72C318BC" w14:textId="50F6A626" w:rsidR="00A82A8D" w:rsidRPr="00F76A6C" w:rsidRDefault="00A82A8D" w:rsidP="00A82A8D">
      <w:pPr>
        <w:pStyle w:val="ListParagraph"/>
        <w:numPr>
          <w:ilvl w:val="0"/>
          <w:numId w:val="16"/>
        </w:numPr>
      </w:pPr>
      <w:r w:rsidRPr="00F76A6C">
        <w:t>Durations of exposure to different traffic noise levels on the opened (quiet) path</w:t>
      </w:r>
      <w:r w:rsidR="00DB189D">
        <w:t>.</w:t>
      </w:r>
    </w:p>
    <w:p w14:paraId="4198EAA5" w14:textId="131CFAFD" w:rsidR="00A82A8D" w:rsidRPr="00F76A6C" w:rsidRDefault="00A82A8D" w:rsidP="00A82A8D">
      <w:r w:rsidRPr="00F76A6C">
        <w:t xml:space="preserve">In </w:t>
      </w:r>
      <w:r w:rsidRPr="00F76A6C">
        <w:fldChar w:fldCharType="begin"/>
      </w:r>
      <w:r w:rsidRPr="00F76A6C">
        <w:instrText xml:space="preserve"> REF _Ref34580877 \h </w:instrText>
      </w:r>
      <w:r w:rsidR="0086511F" w:rsidRPr="00F76A6C">
        <w:instrText xml:space="preserve"> \* MERGEFORMAT </w:instrText>
      </w:r>
      <w:r w:rsidRPr="00F76A6C">
        <w:fldChar w:fldCharType="separate"/>
      </w:r>
      <w:r w:rsidR="004A4362" w:rsidRPr="00F76A6C">
        <w:t>Figure 28</w:t>
      </w:r>
      <w:r w:rsidRPr="00F76A6C">
        <w:fldChar w:fldCharType="end"/>
      </w:r>
      <w:r w:rsidRPr="00F76A6C">
        <w:t>, routing was performed for a longer OD-distance, resulting more alternative quiet paths</w:t>
      </w:r>
      <w:r w:rsidR="0054191B">
        <w:t xml:space="preserve"> (A)</w:t>
      </w:r>
      <w:r w:rsidRPr="00F76A6C">
        <w:t>. To reduce the number of the displayed paths, user can select a maximum length for the paths via the filter button (</w:t>
      </w:r>
      <w:r w:rsidRPr="00F76A6C">
        <w:fldChar w:fldCharType="begin"/>
      </w:r>
      <w:r w:rsidRPr="00F76A6C">
        <w:instrText xml:space="preserve"> REF _Ref34580877 \h </w:instrText>
      </w:r>
      <w:r w:rsidR="0086511F" w:rsidRPr="00F76A6C">
        <w:instrText xml:space="preserve"> \* MERGEFORMAT </w:instrText>
      </w:r>
      <w:r w:rsidRPr="00F76A6C">
        <w:fldChar w:fldCharType="separate"/>
      </w:r>
      <w:r w:rsidR="0054191B" w:rsidRPr="0054191B">
        <w:t>Figure 29</w:t>
      </w:r>
      <w:r w:rsidRPr="00F76A6C">
        <w:fldChar w:fldCharType="end"/>
      </w:r>
      <w:r w:rsidR="00051BCB">
        <w:t>: C</w:t>
      </w:r>
      <w:r w:rsidRPr="00F76A6C">
        <w:t xml:space="preserve">). </w:t>
      </w:r>
    </w:p>
    <w:p w14:paraId="226E89A5" w14:textId="6ABA7ED5" w:rsidR="00A82A8D" w:rsidRPr="00F76A6C" w:rsidRDefault="00A82A8D" w:rsidP="00A82A8D">
      <w:pPr>
        <w:pStyle w:val="TableCaption"/>
      </w:pPr>
      <w:bookmarkStart w:id="208" w:name="_Ref37672118"/>
      <w:bookmarkStart w:id="209" w:name="_Toc38811909"/>
      <w:commentRangeStart w:id="210"/>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4A4362" w:rsidRPr="00F76A6C">
        <w:rPr>
          <w:b/>
          <w:bCs/>
        </w:rPr>
        <w:t>9</w:t>
      </w:r>
      <w:r w:rsidRPr="00F76A6C">
        <w:rPr>
          <w:b/>
          <w:bCs/>
        </w:rPr>
        <w:fldChar w:fldCharType="end"/>
      </w:r>
      <w:bookmarkEnd w:id="208"/>
      <w:r w:rsidRPr="00F76A6C">
        <w:rPr>
          <w:b/>
          <w:bCs/>
        </w:rPr>
        <w:t>.</w:t>
      </w:r>
      <w:r w:rsidRPr="00F76A6C">
        <w:t xml:space="preserve"> Minor features and functionalities of the route planner UI that aim to improve the overall user experience of the application.</w:t>
      </w:r>
      <w:bookmarkEnd w:id="209"/>
      <w:r w:rsidRPr="00F76A6C">
        <w:t xml:space="preserve"> </w:t>
      </w:r>
      <w:commentRangeEnd w:id="210"/>
      <w:r w:rsidR="00DB189D">
        <w:rPr>
          <w:rStyle w:val="CommentReference"/>
          <w:iCs w:val="0"/>
          <w:color w:val="auto"/>
        </w:rPr>
        <w:commentReference w:id="210"/>
      </w:r>
    </w:p>
    <w:tbl>
      <w:tblPr>
        <w:tblStyle w:val="Style2"/>
        <w:tblW w:w="9488" w:type="dxa"/>
        <w:tblInd w:w="5"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0A0" w:firstRow="1" w:lastRow="0" w:firstColumn="1" w:lastColumn="0" w:noHBand="0" w:noVBand="0"/>
      </w:tblPr>
      <w:tblGrid>
        <w:gridCol w:w="4385"/>
        <w:gridCol w:w="5103"/>
      </w:tblGrid>
      <w:tr w:rsidR="00A82A8D" w:rsidRPr="00F76A6C" w14:paraId="24E7A7A9" w14:textId="77777777" w:rsidTr="005D7967">
        <w:trPr>
          <w:cnfStyle w:val="100000000000" w:firstRow="1" w:lastRow="0" w:firstColumn="0" w:lastColumn="0" w:oddVBand="0" w:evenVBand="0" w:oddHBand="0" w:evenHBand="0" w:firstRowFirstColumn="0" w:firstRowLastColumn="0" w:lastRowFirstColumn="0" w:lastRowLastColumn="0"/>
          <w:trHeight w:val="561"/>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5A34048" w14:textId="77777777" w:rsidR="00A82A8D" w:rsidRPr="00F76A6C" w:rsidRDefault="00A82A8D" w:rsidP="005D7967">
            <w:pPr>
              <w:pStyle w:val="TableText"/>
              <w:spacing w:before="120" w:after="120"/>
              <w:rPr>
                <w:b/>
                <w:bCs/>
              </w:rPr>
            </w:pPr>
            <w:r w:rsidRPr="00F76A6C">
              <w:rPr>
                <w:b/>
                <w:bCs/>
              </w:rPr>
              <w:t>Trigger</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2E5CC9E" w14:textId="77777777" w:rsidR="00A82A8D" w:rsidRPr="00F76A6C" w:rsidRDefault="00A82A8D" w:rsidP="005D7967">
            <w:pPr>
              <w:pStyle w:val="TableText"/>
              <w:spacing w:before="120" w:after="120"/>
              <w:rPr>
                <w:b/>
                <w:bCs/>
              </w:rPr>
            </w:pPr>
            <w:r w:rsidRPr="00F76A6C">
              <w:rPr>
                <w:b/>
                <w:bCs/>
              </w:rPr>
              <w:t>Action</w:t>
            </w:r>
          </w:p>
        </w:tc>
      </w:tr>
      <w:tr w:rsidR="00A82A8D" w:rsidRPr="00F76A6C" w14:paraId="30188FC2" w14:textId="77777777" w:rsidTr="005D7967">
        <w:trPr>
          <w:cnfStyle w:val="000000100000" w:firstRow="0" w:lastRow="0" w:firstColumn="0" w:lastColumn="0" w:oddVBand="0" w:evenVBand="0" w:oddHBand="1" w:evenHBand="0" w:firstRowFirstColumn="0" w:firstRowLastColumn="0" w:lastRowFirstColumn="0" w:lastRowLastColumn="0"/>
          <w:trHeight w:val="466"/>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617C533" w14:textId="77777777" w:rsidR="00A82A8D" w:rsidRPr="00F76A6C" w:rsidRDefault="00A82A8D" w:rsidP="005D7967">
            <w:pPr>
              <w:pStyle w:val="TableText"/>
              <w:spacing w:before="120" w:after="120" w:line="240" w:lineRule="auto"/>
              <w:rPr>
                <w:vertAlign w:val="subscript"/>
              </w:rPr>
            </w:pPr>
            <w:r w:rsidRPr="00F76A6C">
              <w:lastRenderedPageBreak/>
              <w:t>User clicks the “Find quiet paths” -button and routing is started</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8F52851" w14:textId="77777777" w:rsidR="00A82A8D" w:rsidRPr="00F76A6C" w:rsidRDefault="00A82A8D" w:rsidP="005D7967">
            <w:pPr>
              <w:pStyle w:val="TableText"/>
              <w:spacing w:before="120" w:after="120"/>
            </w:pPr>
            <w:r w:rsidRPr="00F76A6C">
              <w:t>Map zooms automatically to fit both origin and destination in the view</w:t>
            </w:r>
          </w:p>
        </w:tc>
      </w:tr>
      <w:tr w:rsidR="00A82A8D" w:rsidRPr="00F76A6C" w14:paraId="438CD251" w14:textId="77777777" w:rsidTr="005D7967">
        <w:trPr>
          <w:trHeight w:val="399"/>
        </w:trPr>
        <w:tc>
          <w:tcPr>
            <w:tcW w:w="4385" w:type="dxa"/>
            <w:shd w:val="clear" w:color="auto" w:fill="F7F7F7"/>
          </w:tcPr>
          <w:p w14:paraId="394FC145" w14:textId="77777777" w:rsidR="00A82A8D" w:rsidRPr="00F76A6C" w:rsidRDefault="00A82A8D" w:rsidP="005D7967">
            <w:pPr>
              <w:pStyle w:val="TableText"/>
              <w:spacing w:before="120" w:after="120" w:line="240" w:lineRule="auto"/>
            </w:pPr>
            <w:r w:rsidRPr="00F76A6C">
              <w:t>User selects “Use current location” as origin</w:t>
            </w:r>
          </w:p>
        </w:tc>
        <w:tc>
          <w:tcPr>
            <w:tcW w:w="5103" w:type="dxa"/>
            <w:shd w:val="clear" w:color="auto" w:fill="F7F7F7"/>
          </w:tcPr>
          <w:p w14:paraId="43B64BF5" w14:textId="77777777" w:rsidR="00A82A8D" w:rsidRPr="00F76A6C" w:rsidRDefault="00A82A8D" w:rsidP="005D7967">
            <w:pPr>
              <w:pStyle w:val="TableText"/>
              <w:spacing w:before="120" w:after="120"/>
            </w:pPr>
            <w:r w:rsidRPr="00F76A6C">
              <w:t>Map zooms automatically to user location</w:t>
            </w:r>
          </w:p>
        </w:tc>
      </w:tr>
      <w:tr w:rsidR="00A82A8D" w:rsidRPr="00F76A6C" w14:paraId="062C6184"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C6D3EE0" w14:textId="77777777" w:rsidR="00A82A8D" w:rsidRPr="00F76A6C" w:rsidRDefault="00A82A8D" w:rsidP="005D7967">
            <w:pPr>
              <w:pStyle w:val="TableText"/>
              <w:spacing w:before="120" w:after="120" w:line="240" w:lineRule="auto"/>
            </w:pPr>
            <w:r w:rsidRPr="00F76A6C">
              <w:t>Routing results multiple quiet path alternatives of which some are calculated with high noise sensitivity coefficient</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611DBDC" w14:textId="77777777" w:rsidR="00A82A8D" w:rsidRPr="00F76A6C" w:rsidRDefault="00A82A8D" w:rsidP="005D7967">
            <w:pPr>
              <w:pStyle w:val="TableText"/>
              <w:spacing w:before="120" w:after="120"/>
            </w:pPr>
            <w:r w:rsidRPr="00F76A6C">
              <w:t>Longest quiet paths are filtered out by default if they were calculated with high noise sensitivity coefficient (user can show them by disabling filtering by length from the filter-button)</w:t>
            </w:r>
          </w:p>
        </w:tc>
      </w:tr>
      <w:tr w:rsidR="00A82A8D" w:rsidRPr="00F76A6C" w14:paraId="26579983" w14:textId="77777777" w:rsidTr="005D7967">
        <w:trPr>
          <w:trHeight w:val="399"/>
        </w:trPr>
        <w:tc>
          <w:tcPr>
            <w:tcW w:w="4385" w:type="dxa"/>
            <w:shd w:val="clear" w:color="auto" w:fill="F7F7F7"/>
          </w:tcPr>
          <w:p w14:paraId="6FA5A937" w14:textId="77777777" w:rsidR="00A82A8D" w:rsidRPr="00F76A6C" w:rsidRDefault="00A82A8D" w:rsidP="005D7967">
            <w:pPr>
              <w:pStyle w:val="TableText"/>
              <w:spacing w:before="120" w:after="120" w:line="240" w:lineRule="auto"/>
            </w:pPr>
            <w:r w:rsidRPr="00F76A6C">
              <w:t xml:space="preserve">Routing results include quiet paths that are only slightly longer than the shortest path </w:t>
            </w:r>
          </w:p>
        </w:tc>
        <w:tc>
          <w:tcPr>
            <w:tcW w:w="5103" w:type="dxa"/>
            <w:shd w:val="clear" w:color="auto" w:fill="F7F7F7"/>
          </w:tcPr>
          <w:p w14:paraId="41599FE3" w14:textId="77777777" w:rsidR="00A82A8D" w:rsidRPr="00F76A6C" w:rsidRDefault="00A82A8D" w:rsidP="005D7967">
            <w:pPr>
              <w:pStyle w:val="TableText"/>
              <w:spacing w:before="120" w:after="120"/>
            </w:pPr>
            <w:r w:rsidRPr="00F76A6C">
              <w:t>The shortest quiet path is automatically selected if it is only slightly longer than the very shortest path</w:t>
            </w:r>
          </w:p>
        </w:tc>
      </w:tr>
      <w:tr w:rsidR="00A82A8D" w:rsidRPr="00F76A6C" w14:paraId="5031BD09"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9A90C76" w14:textId="77777777" w:rsidR="00A82A8D" w:rsidRPr="00F76A6C" w:rsidRDefault="00A82A8D" w:rsidP="005D7967">
            <w:pPr>
              <w:pStyle w:val="TableText"/>
              <w:spacing w:before="120" w:after="120" w:line="240" w:lineRule="auto"/>
            </w:pPr>
            <w:r w:rsidRPr="00F76A6C">
              <w:t>Path is selected from the map by clicking</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54FC47D" w14:textId="77777777" w:rsidR="00A82A8D" w:rsidRPr="00F76A6C" w:rsidRDefault="00A82A8D" w:rsidP="005D7967">
            <w:pPr>
              <w:pStyle w:val="TableText"/>
              <w:tabs>
                <w:tab w:val="left" w:pos="744"/>
              </w:tabs>
              <w:spacing w:before="120" w:after="120"/>
            </w:pPr>
            <w:r w:rsidRPr="00F76A6C">
              <w:t xml:space="preserve">The list of paths automatically “jumps” to display the selected path </w:t>
            </w:r>
          </w:p>
        </w:tc>
      </w:tr>
      <w:tr w:rsidR="00A82A8D" w:rsidRPr="00F76A6C" w14:paraId="128918CD" w14:textId="77777777" w:rsidTr="005D7967">
        <w:trPr>
          <w:trHeight w:val="399"/>
        </w:trPr>
        <w:tc>
          <w:tcPr>
            <w:tcW w:w="4385" w:type="dxa"/>
            <w:shd w:val="clear" w:color="auto" w:fill="F7F7F7"/>
          </w:tcPr>
          <w:p w14:paraId="1F2DE301" w14:textId="77777777" w:rsidR="00A82A8D" w:rsidRPr="00F76A6C" w:rsidRDefault="00A82A8D" w:rsidP="005D7967">
            <w:pPr>
              <w:pStyle w:val="TableText"/>
              <w:spacing w:before="120" w:after="120" w:line="240" w:lineRule="auto"/>
            </w:pPr>
            <w:r w:rsidRPr="00F76A6C">
              <w:t xml:space="preserve">An error occurred during routing </w:t>
            </w:r>
          </w:p>
        </w:tc>
        <w:tc>
          <w:tcPr>
            <w:tcW w:w="5103" w:type="dxa"/>
            <w:shd w:val="clear" w:color="auto" w:fill="F7F7F7"/>
          </w:tcPr>
          <w:p w14:paraId="3E6A63F2" w14:textId="77777777" w:rsidR="00A82A8D" w:rsidRPr="00F76A6C" w:rsidRDefault="00A82A8D" w:rsidP="005D7967">
            <w:pPr>
              <w:pStyle w:val="TableText"/>
              <w:spacing w:before="120" w:after="120"/>
            </w:pPr>
            <w:r w:rsidRPr="00F76A6C">
              <w:t>A descriptive error message is shown, e.g. “Error in routing”</w:t>
            </w:r>
          </w:p>
        </w:tc>
      </w:tr>
      <w:tr w:rsidR="00A82A8D" w:rsidRPr="00F76A6C" w14:paraId="243D5652"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0893ACE" w14:textId="77777777" w:rsidR="00A82A8D" w:rsidRPr="00F76A6C" w:rsidRDefault="00A82A8D" w:rsidP="005D7967">
            <w:pPr>
              <w:pStyle w:val="TableText"/>
              <w:spacing w:before="120" w:after="120" w:line="240" w:lineRule="auto"/>
            </w:pPr>
            <w:r w:rsidRPr="00F76A6C">
              <w:t>User selects an origin or a destination outside the supported area</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BA1AB82" w14:textId="77777777" w:rsidR="00A82A8D" w:rsidRPr="00F76A6C" w:rsidRDefault="00A82A8D" w:rsidP="005D7967">
            <w:pPr>
              <w:pStyle w:val="TableText"/>
              <w:spacing w:before="120" w:after="120"/>
            </w:pPr>
            <w:r w:rsidRPr="00F76A6C">
              <w:t xml:space="preserve">The UI prevents routing and shows an error message “Origin [or destination] is outside the supported </w:t>
            </w:r>
            <w:proofErr w:type="spellStart"/>
            <w:r w:rsidRPr="00F76A6C">
              <w:t>ara</w:t>
            </w:r>
            <w:proofErr w:type="spellEnd"/>
            <w:r w:rsidRPr="00F76A6C">
              <w:t>”</w:t>
            </w:r>
          </w:p>
        </w:tc>
      </w:tr>
      <w:tr w:rsidR="00A82A8D" w:rsidRPr="00F76A6C" w14:paraId="66B8676F" w14:textId="77777777" w:rsidTr="005D7967">
        <w:trPr>
          <w:trHeight w:val="399"/>
        </w:trPr>
        <w:tc>
          <w:tcPr>
            <w:tcW w:w="4385" w:type="dxa"/>
            <w:shd w:val="clear" w:color="auto" w:fill="F7F7F7"/>
          </w:tcPr>
          <w:p w14:paraId="60255530" w14:textId="77777777" w:rsidR="00A82A8D" w:rsidRPr="00F76A6C" w:rsidRDefault="00A82A8D" w:rsidP="005D7967">
            <w:pPr>
              <w:pStyle w:val="TableText"/>
              <w:spacing w:before="120" w:after="120" w:line="240" w:lineRule="auto"/>
            </w:pPr>
            <w:r w:rsidRPr="00F76A6C">
              <w:t>User is trying to select a path from the map on mobile device but does not click directly on the path</w:t>
            </w:r>
          </w:p>
        </w:tc>
        <w:tc>
          <w:tcPr>
            <w:tcW w:w="5103" w:type="dxa"/>
            <w:shd w:val="clear" w:color="auto" w:fill="F7F7F7"/>
          </w:tcPr>
          <w:p w14:paraId="134204A2" w14:textId="77777777" w:rsidR="00A82A8D" w:rsidRPr="00F76A6C" w:rsidRDefault="00A82A8D" w:rsidP="005D7967">
            <w:pPr>
              <w:pStyle w:val="TableText"/>
              <w:spacing w:before="120" w:after="120"/>
              <w:rPr>
                <w:vertAlign w:val="subscript"/>
              </w:rPr>
            </w:pPr>
            <w:r w:rsidRPr="00F76A6C">
              <w:t>A small search radius is used when selecting paths from the map to ease selecting paths on mobile phones (i.e. without a mouse)</w:t>
            </w:r>
          </w:p>
        </w:tc>
      </w:tr>
      <w:tr w:rsidR="00A82A8D" w:rsidRPr="00F76A6C" w14:paraId="1DC83097"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B64EA16" w14:textId="77777777" w:rsidR="00A82A8D" w:rsidRPr="00F76A6C" w:rsidRDefault="00A82A8D" w:rsidP="005D7967">
            <w:pPr>
              <w:pStyle w:val="TableText"/>
              <w:spacing w:before="120" w:after="120" w:line="240" w:lineRule="auto"/>
            </w:pPr>
            <w:r w:rsidRPr="00F76A6C">
              <w:t>User changes the orientation of the mobile device (i.e. to landscape or portrait mode) or switches to a device of different size</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97522E2" w14:textId="77777777" w:rsidR="00A82A8D" w:rsidRPr="00F76A6C" w:rsidRDefault="00A82A8D" w:rsidP="005D7967">
            <w:pPr>
              <w:pStyle w:val="TableText"/>
              <w:spacing w:before="120" w:after="120"/>
            </w:pPr>
            <w:r w:rsidRPr="00F76A6C">
              <w:t>The UI reacts to the dimensions of the screen in order to show practical layout on devices of any sizes (especially on mobile)</w:t>
            </w:r>
          </w:p>
        </w:tc>
      </w:tr>
      <w:tr w:rsidR="00A82A8D" w:rsidRPr="00F76A6C" w14:paraId="13A9003E" w14:textId="77777777" w:rsidTr="005D7967">
        <w:trPr>
          <w:trHeight w:val="399"/>
        </w:trPr>
        <w:tc>
          <w:tcPr>
            <w:tcW w:w="4385" w:type="dxa"/>
            <w:shd w:val="clear" w:color="auto" w:fill="F7F7F7"/>
          </w:tcPr>
          <w:p w14:paraId="23FCC755" w14:textId="77777777" w:rsidR="00A82A8D" w:rsidRPr="00F76A6C" w:rsidRDefault="00A82A8D" w:rsidP="005D7967">
            <w:pPr>
              <w:pStyle w:val="TableText"/>
              <w:spacing w:before="120" w:after="120" w:line="240" w:lineRule="auto"/>
            </w:pPr>
            <w:r w:rsidRPr="00F76A6C">
              <w:t>User triggers the “add to home screen” functionality of the web page in the browser of a mobile device</w:t>
            </w:r>
          </w:p>
        </w:tc>
        <w:tc>
          <w:tcPr>
            <w:tcW w:w="5103" w:type="dxa"/>
            <w:shd w:val="clear" w:color="auto" w:fill="F7F7F7"/>
          </w:tcPr>
          <w:p w14:paraId="3377BD61" w14:textId="2CD14CE1" w:rsidR="00A82A8D" w:rsidRPr="00F76A6C" w:rsidRDefault="00A82A8D" w:rsidP="005D7967">
            <w:pPr>
              <w:pStyle w:val="TableText"/>
              <w:spacing w:before="120" w:after="120"/>
            </w:pPr>
            <w:r w:rsidRPr="00F76A6C">
              <w:t xml:space="preserve">The web application is added to the “home screen” of the user’s phone. When opened from home screen, the application can be used similarly as installed apps: it runs in full screen mode without address and bookmark bars of the browser (see </w:t>
            </w:r>
            <w:r w:rsidRPr="00F76A6C">
              <w:fldChar w:fldCharType="begin"/>
            </w:r>
            <w:r w:rsidRPr="00F76A6C">
              <w:instrText xml:space="preserve"> REF _Ref35094920 \h </w:instrText>
            </w:r>
            <w:r w:rsidRPr="00F76A6C">
              <w:fldChar w:fldCharType="separate"/>
            </w:r>
            <w:r w:rsidR="004A4362" w:rsidRPr="00F76A6C">
              <w:rPr>
                <w:b/>
                <w:bCs/>
              </w:rPr>
              <w:t>Figure 29</w:t>
            </w:r>
            <w:r w:rsidRPr="00F76A6C">
              <w:fldChar w:fldCharType="end"/>
            </w:r>
            <w:r w:rsidRPr="00F76A6C">
              <w:t xml:space="preserve">) and avoids the need to be refreshed. This feature is enabled by specific HTML meta tags and a custom-made “app icon”. </w:t>
            </w:r>
          </w:p>
        </w:tc>
      </w:tr>
    </w:tbl>
    <w:p w14:paraId="557B015F" w14:textId="77777777" w:rsidR="00A82A8D" w:rsidRPr="00F76A6C" w:rsidRDefault="00A82A8D" w:rsidP="00A82A8D"/>
    <w:p w14:paraId="6AF071DA" w14:textId="77777777" w:rsidR="00A82A8D" w:rsidRPr="00F76A6C" w:rsidRDefault="00A82A8D" w:rsidP="00134BFF">
      <w:pPr>
        <w:keepNext/>
        <w:spacing w:before="360" w:after="120"/>
      </w:pPr>
      <w:r w:rsidRPr="00F76A6C">
        <w:rPr>
          <w:noProof/>
          <w:lang w:eastAsia="en-GB"/>
        </w:rPr>
        <w:lastRenderedPageBreak/>
        <w:drawing>
          <wp:inline distT="0" distB="0" distL="0" distR="0" wp14:anchorId="5C91CC0A" wp14:editId="604D73AC">
            <wp:extent cx="6007725" cy="5625926"/>
            <wp:effectExtent l="0" t="0" r="0" b="635"/>
            <wp:docPr id="9" name="Picture 9"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007725" cy="5625926"/>
                    </a:xfrm>
                    <a:prstGeom prst="rect">
                      <a:avLst/>
                    </a:prstGeom>
                    <a:ln>
                      <a:noFill/>
                    </a:ln>
                  </pic:spPr>
                </pic:pic>
              </a:graphicData>
            </a:graphic>
          </wp:inline>
        </w:drawing>
      </w:r>
    </w:p>
    <w:p w14:paraId="254C97F5" w14:textId="648E1A5F" w:rsidR="00A82A8D" w:rsidRPr="00F76A6C" w:rsidRDefault="00A82A8D" w:rsidP="00A82A8D">
      <w:pPr>
        <w:pStyle w:val="Caption"/>
      </w:pPr>
      <w:bookmarkStart w:id="211" w:name="_Ref9602518"/>
      <w:bookmarkStart w:id="212" w:name="_Ref9602513"/>
      <w:bookmarkStart w:id="213" w:name="_Toc38811666"/>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27</w:t>
      </w:r>
      <w:r w:rsidRPr="00F76A6C">
        <w:rPr>
          <w:b/>
          <w:bCs/>
        </w:rPr>
        <w:fldChar w:fldCharType="end"/>
      </w:r>
      <w:bookmarkEnd w:id="211"/>
      <w:r w:rsidRPr="00F76A6C">
        <w:rPr>
          <w:b/>
          <w:bCs/>
        </w:rPr>
        <w:t>.</w:t>
      </w:r>
      <w:r w:rsidRPr="00F76A6C">
        <w:t xml:space="preserve"> A typical sequence of actions included in solving one pathfinding problem from the perspective of the route planner application (grey) and user (blue)</w:t>
      </w:r>
      <w:bookmarkEnd w:id="212"/>
      <w:r w:rsidRPr="00F76A6C">
        <w:t>.</w:t>
      </w:r>
      <w:bookmarkEnd w:id="213"/>
    </w:p>
    <w:p w14:paraId="066E4AE1" w14:textId="04AC3114" w:rsidR="00A82A8D" w:rsidRPr="00F76A6C" w:rsidRDefault="008A0838" w:rsidP="00A82A8D">
      <w:pPr>
        <w:pStyle w:val="Caption"/>
        <w:spacing w:before="240" w:after="240"/>
      </w:pPr>
      <w:r>
        <w:rPr>
          <w:noProof/>
        </w:rPr>
        <w:lastRenderedPageBreak/>
        <w:drawing>
          <wp:inline distT="0" distB="0" distL="0" distR="0" wp14:anchorId="5CE36E35" wp14:editId="1CA98922">
            <wp:extent cx="5897461" cy="3187817"/>
            <wp:effectExtent l="0" t="0" r="0" b="0"/>
            <wp:docPr id="55" name="Picture 55" descr="A screen shot of a smart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kumpula_paths.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22407" cy="3201301"/>
                    </a:xfrm>
                    <a:prstGeom prst="rect">
                      <a:avLst/>
                    </a:prstGeom>
                  </pic:spPr>
                </pic:pic>
              </a:graphicData>
            </a:graphic>
          </wp:inline>
        </w:drawing>
      </w:r>
    </w:p>
    <w:p w14:paraId="503B480B" w14:textId="6790C27E" w:rsidR="00A82A8D" w:rsidRPr="00F76A6C" w:rsidRDefault="00A82A8D" w:rsidP="00A82A8D">
      <w:pPr>
        <w:pStyle w:val="Caption"/>
        <w:spacing w:before="120" w:after="240"/>
      </w:pPr>
      <w:bookmarkStart w:id="214" w:name="_Ref34580873"/>
      <w:bookmarkStart w:id="215" w:name="_Toc38811667"/>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28</w:t>
      </w:r>
      <w:r w:rsidRPr="00F76A6C">
        <w:rPr>
          <w:b/>
          <w:bCs/>
        </w:rPr>
        <w:fldChar w:fldCharType="end"/>
      </w:r>
      <w:bookmarkEnd w:id="214"/>
      <w:r w:rsidRPr="00F76A6C">
        <w:rPr>
          <w:b/>
          <w:bCs/>
        </w:rPr>
        <w:t>.</w:t>
      </w:r>
      <w:r w:rsidRPr="00F76A6C">
        <w:t xml:space="preserve"> The user interface of the quiet path route planner when </w:t>
      </w:r>
      <w:r w:rsidR="002A2BBD">
        <w:t xml:space="preserve">(A) user first opens the application, (B) </w:t>
      </w:r>
      <w:r w:rsidRPr="00F76A6C">
        <w:t>showing two alternative paths</w:t>
      </w:r>
      <w:r w:rsidR="002A2BBD">
        <w:t xml:space="preserve"> </w:t>
      </w:r>
      <w:r w:rsidRPr="00F76A6C">
        <w:t xml:space="preserve">(one shortest path and one quiet </w:t>
      </w:r>
      <w:commentRangeStart w:id="216"/>
      <w:r w:rsidRPr="00F76A6C">
        <w:t>path</w:t>
      </w:r>
      <w:commentRangeEnd w:id="216"/>
      <w:r w:rsidR="00E13D66">
        <w:rPr>
          <w:rStyle w:val="CommentReference"/>
          <w:iCs w:val="0"/>
          <w:color w:val="auto"/>
        </w:rPr>
        <w:commentReference w:id="216"/>
      </w:r>
      <w:r w:rsidRPr="00F76A6C">
        <w:t>)</w:t>
      </w:r>
      <w:r w:rsidR="002A2BBD">
        <w:t xml:space="preserve"> and (C) showing dynamic exposures to noise on a selected path</w:t>
      </w:r>
      <w:r w:rsidRPr="00F76A6C">
        <w:t>.</w:t>
      </w:r>
      <w:bookmarkEnd w:id="215"/>
      <w:r w:rsidRPr="00F76A6C">
        <w:t xml:space="preserve"> </w:t>
      </w:r>
    </w:p>
    <w:p w14:paraId="0D47B194" w14:textId="77777777" w:rsidR="00A82A8D" w:rsidRPr="00F76A6C" w:rsidRDefault="00A82A8D" w:rsidP="00A82A8D"/>
    <w:p w14:paraId="12743D9B" w14:textId="4A528168" w:rsidR="00A82A8D" w:rsidRPr="00F76A6C" w:rsidRDefault="008A0838" w:rsidP="00A82A8D">
      <w:pPr>
        <w:keepNext/>
      </w:pPr>
      <w:r>
        <w:rPr>
          <w:noProof/>
        </w:rPr>
        <w:drawing>
          <wp:inline distT="0" distB="0" distL="0" distR="0" wp14:anchorId="5A3B44FA" wp14:editId="6EB137AC">
            <wp:extent cx="5920839" cy="3210482"/>
            <wp:effectExtent l="0" t="0" r="0"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long_paths.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20839" cy="3210482"/>
                    </a:xfrm>
                    <a:prstGeom prst="rect">
                      <a:avLst/>
                    </a:prstGeom>
                  </pic:spPr>
                </pic:pic>
              </a:graphicData>
            </a:graphic>
          </wp:inline>
        </w:drawing>
      </w:r>
    </w:p>
    <w:p w14:paraId="106C17B0" w14:textId="5CD208B6" w:rsidR="00A82A8D" w:rsidRPr="00F76A6C" w:rsidRDefault="00A82A8D" w:rsidP="00A82A8D">
      <w:pPr>
        <w:pStyle w:val="Caption"/>
        <w:jc w:val="both"/>
      </w:pPr>
      <w:bookmarkStart w:id="217" w:name="_Ref34580877"/>
      <w:bookmarkStart w:id="218" w:name="_Toc38811668"/>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29</w:t>
      </w:r>
      <w:r w:rsidRPr="00F76A6C">
        <w:rPr>
          <w:b/>
          <w:bCs/>
        </w:rPr>
        <w:fldChar w:fldCharType="end"/>
      </w:r>
      <w:bookmarkEnd w:id="217"/>
      <w:r w:rsidRPr="00F76A6C">
        <w:rPr>
          <w:b/>
          <w:bCs/>
        </w:rPr>
        <w:t>.</w:t>
      </w:r>
      <w:r w:rsidRPr="00F76A6C">
        <w:t xml:space="preserve"> The user interface of the quiet path route planner when </w:t>
      </w:r>
      <w:r w:rsidR="00A36EF6">
        <w:t xml:space="preserve">(A) </w:t>
      </w:r>
      <w:r w:rsidRPr="00F76A6C">
        <w:t>showing several alternative paths (one shortest path and six quiet paths)</w:t>
      </w:r>
      <w:r w:rsidR="002A2BBD">
        <w:t xml:space="preserve"> and (B) showing exposure to noise on a selected path</w:t>
      </w:r>
      <w:r w:rsidRPr="00F76A6C">
        <w:t xml:space="preserve">. </w:t>
      </w:r>
      <w:r w:rsidR="002A2BBD">
        <w:t>L</w:t>
      </w:r>
      <w:r w:rsidRPr="00F76A6C">
        <w:t xml:space="preserve">ongest paths </w:t>
      </w:r>
      <w:r w:rsidR="002A2BBD">
        <w:t xml:space="preserve">can be </w:t>
      </w:r>
      <w:r w:rsidRPr="00F76A6C">
        <w:t xml:space="preserve">filtered out </w:t>
      </w:r>
      <w:r w:rsidR="002A2BBD">
        <w:t xml:space="preserve">(hidden) </w:t>
      </w:r>
      <w:r w:rsidRPr="00F76A6C">
        <w:t>by a user-defined length threshold</w:t>
      </w:r>
      <w:r w:rsidR="002A2BBD">
        <w:t xml:space="preserve"> (C)</w:t>
      </w:r>
      <w:r w:rsidRPr="00F76A6C">
        <w:t>.</w:t>
      </w:r>
      <w:bookmarkEnd w:id="218"/>
      <w:r w:rsidRPr="00F76A6C">
        <w:t xml:space="preserve"> </w:t>
      </w:r>
    </w:p>
    <w:p w14:paraId="1DD56D24" w14:textId="77777777" w:rsidR="00A82A8D" w:rsidRPr="00F76A6C" w:rsidRDefault="00A82A8D" w:rsidP="00A82A8D">
      <w:pPr>
        <w:keepNext/>
        <w:spacing w:after="0"/>
      </w:pPr>
      <w:r w:rsidRPr="00F76A6C">
        <w:rPr>
          <w:noProof/>
          <w:lang w:eastAsia="en-GB"/>
        </w:rPr>
        <w:lastRenderedPageBreak/>
        <w:drawing>
          <wp:inline distT="0" distB="0" distL="0" distR="0" wp14:anchorId="2EFE4C59" wp14:editId="383B2286">
            <wp:extent cx="6095942" cy="330403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dd_home_screen.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6095942" cy="3304033"/>
                    </a:xfrm>
                    <a:prstGeom prst="rect">
                      <a:avLst/>
                    </a:prstGeom>
                  </pic:spPr>
                </pic:pic>
              </a:graphicData>
            </a:graphic>
          </wp:inline>
        </w:drawing>
      </w:r>
    </w:p>
    <w:p w14:paraId="52A48586" w14:textId="05D8E322" w:rsidR="00A82A8D" w:rsidRPr="00F76A6C" w:rsidRDefault="00A82A8D" w:rsidP="00A82A8D">
      <w:pPr>
        <w:pStyle w:val="Caption"/>
        <w:jc w:val="both"/>
      </w:pPr>
      <w:bookmarkStart w:id="219" w:name="_Ref35094920"/>
      <w:bookmarkStart w:id="220" w:name="_Toc38811669"/>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30</w:t>
      </w:r>
      <w:r w:rsidRPr="00F76A6C">
        <w:rPr>
          <w:b/>
          <w:bCs/>
        </w:rPr>
        <w:fldChar w:fldCharType="end"/>
      </w:r>
      <w:bookmarkEnd w:id="219"/>
      <w:r w:rsidRPr="00F76A6C">
        <w:rPr>
          <w:b/>
          <w:bCs/>
        </w:rPr>
        <w:t>.</w:t>
      </w:r>
      <w:r w:rsidRPr="00F76A6C">
        <w:t xml:space="preserve"> “Add to home screen” -functionality of the web application; the quiet path route planner can be "installed" on user's phone </w:t>
      </w:r>
      <w:r w:rsidR="00F10883">
        <w:t xml:space="preserve">(A &amp; B) </w:t>
      </w:r>
      <w:r w:rsidRPr="00F76A6C">
        <w:t xml:space="preserve">to </w:t>
      </w:r>
      <w:r w:rsidR="00726874">
        <w:t xml:space="preserve">appear </w:t>
      </w:r>
      <w:r w:rsidRPr="00F76A6C">
        <w:t>similarly as installed apps (</w:t>
      </w:r>
      <w:r w:rsidR="00726874">
        <w:t xml:space="preserve">i.e. </w:t>
      </w:r>
      <w:r w:rsidRPr="00F76A6C">
        <w:t>without web browser and address bar</w:t>
      </w:r>
      <w:r w:rsidR="00E80CD8">
        <w:t xml:space="preserve">; </w:t>
      </w:r>
      <w:r w:rsidR="00F10883">
        <w:t>C)</w:t>
      </w:r>
      <w:r w:rsidRPr="00F76A6C">
        <w:t>.</w:t>
      </w:r>
      <w:bookmarkEnd w:id="220"/>
      <w:r w:rsidRPr="00F76A6C">
        <w:t xml:space="preserve"> </w:t>
      </w:r>
    </w:p>
    <w:p w14:paraId="0941AD91" w14:textId="77777777" w:rsidR="00A82A8D" w:rsidRPr="00F76A6C" w:rsidRDefault="00A82A8D" w:rsidP="00A82A8D"/>
    <w:p w14:paraId="221851F0" w14:textId="351B9379" w:rsidR="004A2443" w:rsidRPr="00F76A6C" w:rsidRDefault="004A2443" w:rsidP="004A2443">
      <w:pPr>
        <w:pStyle w:val="Heading2"/>
      </w:pPr>
      <w:bookmarkStart w:id="221" w:name="_Toc39590006"/>
      <w:r w:rsidRPr="00F76A6C">
        <w:t xml:space="preserve">Case study: </w:t>
      </w:r>
      <w:r w:rsidR="006A27F7" w:rsidRPr="00F76A6C">
        <w:t>P</w:t>
      </w:r>
      <w:r w:rsidRPr="00F76A6C">
        <w:t>edestrians’ exposure to traffic noise in Helsinki</w:t>
      </w:r>
      <w:bookmarkEnd w:id="221"/>
    </w:p>
    <w:p w14:paraId="30ADDC1E" w14:textId="7DF556CE" w:rsidR="00B17DC1" w:rsidRPr="00F76A6C" w:rsidRDefault="00B17DC1" w:rsidP="004A2443">
      <w:pPr>
        <w:pStyle w:val="Heading3"/>
      </w:pPr>
      <w:bookmarkStart w:id="222" w:name="_Toc39590007"/>
      <w:r w:rsidRPr="00F76A6C">
        <w:t>Pedestrians</w:t>
      </w:r>
      <w:r w:rsidR="002367E0" w:rsidRPr="00F76A6C">
        <w:t>’</w:t>
      </w:r>
      <w:r w:rsidRPr="00F76A6C">
        <w:t xml:space="preserve"> exposure to traffic </w:t>
      </w:r>
      <w:commentRangeStart w:id="223"/>
      <w:commentRangeStart w:id="224"/>
      <w:r w:rsidRPr="00F76A6C">
        <w:t>noise</w:t>
      </w:r>
      <w:commentRangeEnd w:id="223"/>
      <w:r w:rsidR="00883146">
        <w:rPr>
          <w:rStyle w:val="CommentReference"/>
          <w:rFonts w:eastAsiaTheme="minorHAnsi" w:cs="Times New Roman"/>
          <w:b w:val="0"/>
          <w:color w:val="auto"/>
          <w:spacing w:val="0"/>
        </w:rPr>
        <w:commentReference w:id="223"/>
      </w:r>
      <w:commentRangeEnd w:id="224"/>
      <w:r w:rsidR="009A4CA6">
        <w:rPr>
          <w:rStyle w:val="CommentReference"/>
          <w:rFonts w:eastAsiaTheme="minorHAnsi" w:cs="Times New Roman"/>
          <w:b w:val="0"/>
          <w:color w:val="auto"/>
          <w:spacing w:val="0"/>
        </w:rPr>
        <w:commentReference w:id="224"/>
      </w:r>
      <w:bookmarkEnd w:id="222"/>
    </w:p>
    <w:p w14:paraId="7712592B" w14:textId="65A50D28" w:rsidR="00F5009E" w:rsidRDefault="00F5009E" w:rsidP="00E5335E">
      <w:r>
        <w:t xml:space="preserve">Pedestrians’ exposure to traffic noise on shortest walking routes is highly variable. </w:t>
      </w:r>
      <w:r w:rsidR="009725AD" w:rsidRPr="00F76A6C">
        <w:t xml:space="preserve">On average, almost half (46 %) of the total distance of </w:t>
      </w:r>
      <w:r w:rsidR="0086091D">
        <w:t>a walk</w:t>
      </w:r>
      <w:r w:rsidR="009725AD">
        <w:t xml:space="preserve"> </w:t>
      </w:r>
      <w:r w:rsidR="009725AD" w:rsidRPr="00F76A6C">
        <w:t>is exposed to traffic noise levels higher than 60 dB</w:t>
      </w:r>
      <w:r w:rsidR="003B630F">
        <w:t xml:space="preserve"> </w:t>
      </w:r>
      <w:r w:rsidR="003B630F" w:rsidRPr="00F76A6C">
        <w:t>(</w:t>
      </w:r>
      <w:r w:rsidR="003B630F" w:rsidRPr="00F76A6C">
        <w:fldChar w:fldCharType="begin"/>
      </w:r>
      <w:r w:rsidR="003B630F" w:rsidRPr="00F76A6C">
        <w:instrText xml:space="preserve"> REF _Ref33960913 \h  \* MERGEFORMAT </w:instrText>
      </w:r>
      <w:r w:rsidR="003B630F" w:rsidRPr="00F76A6C">
        <w:fldChar w:fldCharType="separate"/>
      </w:r>
      <w:r w:rsidR="003B630F" w:rsidRPr="00F76A6C">
        <w:t>Table 10</w:t>
      </w:r>
      <w:r w:rsidR="003B630F" w:rsidRPr="00F76A6C">
        <w:fldChar w:fldCharType="end"/>
      </w:r>
      <w:r w:rsidR="001D7CB8">
        <w:t>;</w:t>
      </w:r>
      <w:r w:rsidR="009725AD" w:rsidRPr="00F76A6C">
        <w:t xml:space="preserve"> </w:t>
      </w:r>
      <w:commentRangeStart w:id="225"/>
      <w:commentRangeEnd w:id="225"/>
      <w:r w:rsidR="009725AD">
        <w:rPr>
          <w:rStyle w:val="CommentReference"/>
        </w:rPr>
        <w:commentReference w:id="225"/>
      </w:r>
      <w:r w:rsidR="00BE4D4E">
        <w:t xml:space="preserve">e.g. </w:t>
      </w:r>
      <w:r w:rsidR="00174FA2">
        <w:t xml:space="preserve">more than </w:t>
      </w:r>
      <w:r w:rsidR="00BE4D4E">
        <w:t>460 m of 1 km)</w:t>
      </w:r>
      <w:r w:rsidR="00C3018C">
        <w:t xml:space="preserve">, </w:t>
      </w:r>
      <w:r w:rsidR="00EA45FB">
        <w:t>suggesting</w:t>
      </w:r>
      <w:r w:rsidR="00C3018C">
        <w:t xml:space="preserve"> that walking conditions are </w:t>
      </w:r>
      <w:r w:rsidR="0033653C">
        <w:t>often</w:t>
      </w:r>
      <w:r w:rsidR="00C3018C">
        <w:t xml:space="preserve"> suboptimal.</w:t>
      </w:r>
      <w:r w:rsidR="00BE4D4E">
        <w:t xml:space="preserve"> </w:t>
      </w:r>
    </w:p>
    <w:p w14:paraId="4EA105FD" w14:textId="3DF96CBF" w:rsidR="00A01D53" w:rsidRPr="00F76A6C" w:rsidRDefault="00286F03" w:rsidP="00E5335E">
      <w:r w:rsidRPr="00F76A6C">
        <w:fldChar w:fldCharType="begin"/>
      </w:r>
      <w:r w:rsidRPr="00F76A6C">
        <w:instrText xml:space="preserve"> REF _Ref33960913 \h </w:instrText>
      </w:r>
      <w:r w:rsidR="00196D20" w:rsidRPr="00F76A6C">
        <w:instrText xml:space="preserve"> \* MERGEFORMAT </w:instrText>
      </w:r>
      <w:r w:rsidRPr="00F76A6C">
        <w:fldChar w:fldCharType="separate"/>
      </w:r>
      <w:r w:rsidR="004A4362" w:rsidRPr="00F76A6C">
        <w:t>Table 10</w:t>
      </w:r>
      <w:r w:rsidRPr="00F76A6C">
        <w:fldChar w:fldCharType="end"/>
      </w:r>
      <w:r w:rsidRPr="00F76A6C">
        <w:t xml:space="preserve"> </w:t>
      </w:r>
      <w:r w:rsidR="00A36EF6">
        <w:t xml:space="preserve">represents </w:t>
      </w:r>
      <w:r w:rsidRPr="00F76A6C">
        <w:t xml:space="preserve">both </w:t>
      </w:r>
      <w:r w:rsidR="00052F46" w:rsidRPr="00F76A6C">
        <w:t>average</w:t>
      </w:r>
      <w:r w:rsidRPr="00F76A6C">
        <w:t xml:space="preserve"> exposures and variance in exposure</w:t>
      </w:r>
      <w:r w:rsidR="000804A1" w:rsidRPr="00F76A6C">
        <w:t xml:space="preserve">s </w:t>
      </w:r>
      <w:r w:rsidRPr="00F76A6C">
        <w:t xml:space="preserve">to traffic noise on </w:t>
      </w:r>
      <w:r w:rsidR="00DA085E">
        <w:t xml:space="preserve">all </w:t>
      </w:r>
      <w:r w:rsidR="00B539D6">
        <w:t xml:space="preserve">shortest walking routes from all origins </w:t>
      </w:r>
      <w:r w:rsidR="00DA085E">
        <w:t>(</w:t>
      </w:r>
      <w:r w:rsidR="002F7694">
        <w:t xml:space="preserve">including </w:t>
      </w:r>
      <w:r w:rsidRPr="00F76A6C">
        <w:t>home</w:t>
      </w:r>
      <w:r w:rsidR="00707618" w:rsidRPr="00F76A6C">
        <w:t>–</w:t>
      </w:r>
      <w:r w:rsidRPr="00F76A6C">
        <w:t xml:space="preserve">PT stop </w:t>
      </w:r>
      <w:r w:rsidR="000E09C2">
        <w:t xml:space="preserve">and </w:t>
      </w:r>
      <w:r w:rsidRPr="00F76A6C">
        <w:t>home</w:t>
      </w:r>
      <w:r w:rsidR="00707618" w:rsidRPr="00F76A6C">
        <w:t>–</w:t>
      </w:r>
      <w:r w:rsidRPr="00F76A6C">
        <w:t>workplace</w:t>
      </w:r>
      <w:r w:rsidR="002F7694">
        <w:t xml:space="preserve"> walks</w:t>
      </w:r>
      <w:r w:rsidR="00DA085E">
        <w:t>)</w:t>
      </w:r>
      <w:r w:rsidR="00E417FA" w:rsidRPr="00F76A6C">
        <w:t>.</w:t>
      </w:r>
      <w:r w:rsidRPr="00F76A6C">
        <w:t xml:space="preserve"> </w:t>
      </w:r>
      <w:r w:rsidR="00EC0E0B" w:rsidRPr="00F76A6C">
        <w:fldChar w:fldCharType="begin"/>
      </w:r>
      <w:r w:rsidR="00EC0E0B" w:rsidRPr="00F76A6C">
        <w:instrText xml:space="preserve"> REF _Ref33960922 \h </w:instrText>
      </w:r>
      <w:r w:rsidR="00196D20" w:rsidRPr="00F76A6C">
        <w:instrText xml:space="preserve"> \* MERGEFORMAT </w:instrText>
      </w:r>
      <w:r w:rsidR="00EC0E0B" w:rsidRPr="00F76A6C">
        <w:fldChar w:fldCharType="separate"/>
      </w:r>
      <w:r w:rsidR="004A4362" w:rsidRPr="00F76A6C">
        <w:t>Table 11</w:t>
      </w:r>
      <w:r w:rsidR="00EC0E0B" w:rsidRPr="00F76A6C">
        <w:fldChar w:fldCharType="end"/>
      </w:r>
      <w:r w:rsidR="00DA085E">
        <w:t xml:space="preserve"> shows the same information only on local walking routes to PT stops (excluding </w:t>
      </w:r>
      <w:r w:rsidR="00EC0E0B" w:rsidRPr="00F76A6C">
        <w:t>direct walks to workplaces</w:t>
      </w:r>
      <w:r w:rsidR="00DA085E">
        <w:t>)</w:t>
      </w:r>
      <w:r w:rsidR="00EC0E0B" w:rsidRPr="00F76A6C">
        <w:t xml:space="preserve">. </w:t>
      </w:r>
      <w:r w:rsidR="005A5286" w:rsidRPr="00F76A6C">
        <w:t>Th</w:t>
      </w:r>
      <w:r w:rsidR="004227C7" w:rsidRPr="00F76A6C">
        <w:t>e</w:t>
      </w:r>
      <w:r w:rsidR="005A5286" w:rsidRPr="00F76A6C">
        <w:t xml:space="preserve"> noise exposure</w:t>
      </w:r>
      <w:r w:rsidR="00477240" w:rsidRPr="00F76A6C">
        <w:t>s</w:t>
      </w:r>
      <w:r w:rsidR="005A5286" w:rsidRPr="00F76A6C">
        <w:t xml:space="preserve"> on the paths </w:t>
      </w:r>
      <w:r w:rsidR="00477240" w:rsidRPr="00F76A6C">
        <w:t xml:space="preserve">were </w:t>
      </w:r>
      <w:r w:rsidR="005A5286" w:rsidRPr="00F76A6C">
        <w:t xml:space="preserve">assessed by several noise exposure </w:t>
      </w:r>
      <w:r w:rsidR="00CC76A4" w:rsidRPr="00F76A6C">
        <w:t>indices</w:t>
      </w:r>
      <w:r w:rsidR="005A5286" w:rsidRPr="00F76A6C">
        <w:t xml:space="preserve"> (</w:t>
      </w:r>
      <w:r w:rsidR="00847176">
        <w:t xml:space="preserve">see 3.5.4: </w:t>
      </w:r>
      <w:r w:rsidR="00847176" w:rsidRPr="004B3D41">
        <w:fldChar w:fldCharType="begin"/>
      </w:r>
      <w:r w:rsidR="00847176" w:rsidRPr="004B3D41">
        <w:instrText xml:space="preserve"> REF _Ref33904344 \h  \* MERGEFORMAT </w:instrText>
      </w:r>
      <w:r w:rsidR="00847176" w:rsidRPr="004B3D41">
        <w:fldChar w:fldCharType="separate"/>
      </w:r>
      <w:r w:rsidR="00847176" w:rsidRPr="004B3D41">
        <w:t>Table 4</w:t>
      </w:r>
      <w:r w:rsidR="00847176" w:rsidRPr="004B3D41">
        <w:fldChar w:fldCharType="end"/>
      </w:r>
      <w:r w:rsidR="005A5286" w:rsidRPr="00F76A6C">
        <w:t>).</w:t>
      </w:r>
      <w:r w:rsidR="00EB6814" w:rsidRPr="00F76A6C">
        <w:t xml:space="preserve"> The noise </w:t>
      </w:r>
      <w:r w:rsidR="001579AF" w:rsidRPr="00F76A6C">
        <w:t>level</w:t>
      </w:r>
      <w:r w:rsidR="008C7B90" w:rsidRPr="00F76A6C">
        <w:t xml:space="preserve"> thresholds</w:t>
      </w:r>
      <w:r w:rsidR="00186A51" w:rsidRPr="00F76A6C">
        <w:t xml:space="preserve"> </w:t>
      </w:r>
      <w:r w:rsidR="00E05664" w:rsidRPr="00F76A6C">
        <w:t xml:space="preserve">60 dB, 65 dB and 70 dB were selected for </w:t>
      </w:r>
      <w:r w:rsidR="00AC44B5" w:rsidRPr="00F76A6C">
        <w:t xml:space="preserve">the </w:t>
      </w:r>
      <w:r w:rsidR="00C112FD" w:rsidRPr="00F76A6C">
        <w:t xml:space="preserve">threshold-based </w:t>
      </w:r>
      <w:r w:rsidR="00CC76A4" w:rsidRPr="00F76A6C">
        <w:t>indices</w:t>
      </w:r>
      <w:r w:rsidR="00EB6814" w:rsidRPr="00F76A6C">
        <w:t xml:space="preserve"> </w:t>
      </w:r>
      <w:r w:rsidR="00E05664" w:rsidRPr="00F76A6C">
        <w:t xml:space="preserve">in order </w:t>
      </w:r>
      <w:r w:rsidR="00EB6814" w:rsidRPr="00F76A6C">
        <w:t xml:space="preserve">to </w:t>
      </w:r>
      <w:r w:rsidR="00E05664" w:rsidRPr="00F76A6C">
        <w:t>assess</w:t>
      </w:r>
      <w:r w:rsidR="00EB6814" w:rsidRPr="00F76A6C">
        <w:t xml:space="preserve"> exposure</w:t>
      </w:r>
      <w:r w:rsidR="00E05664" w:rsidRPr="00F76A6C">
        <w:t>s</w:t>
      </w:r>
      <w:r w:rsidR="00EB6814" w:rsidRPr="00F76A6C">
        <w:t xml:space="preserve"> to the highest traffic noise levels. </w:t>
      </w:r>
      <w:r w:rsidR="00FF0203" w:rsidRPr="00F76A6C">
        <w:t xml:space="preserve">The statistics are weighted by </w:t>
      </w:r>
      <w:r w:rsidR="00976762" w:rsidRPr="00F76A6C">
        <w:t xml:space="preserve">the </w:t>
      </w:r>
      <w:r w:rsidR="00732A12" w:rsidRPr="00F76A6C">
        <w:t xml:space="preserve">modeled </w:t>
      </w:r>
      <w:r w:rsidR="00FF0203" w:rsidRPr="00F76A6C">
        <w:t xml:space="preserve">utilization rates of the walks and hence </w:t>
      </w:r>
      <w:r w:rsidR="00B11E8D" w:rsidRPr="00F76A6C">
        <w:t xml:space="preserve">better </w:t>
      </w:r>
      <w:r w:rsidR="00FF0203" w:rsidRPr="00F76A6C">
        <w:t xml:space="preserve">represent </w:t>
      </w:r>
      <w:r w:rsidR="00521837" w:rsidRPr="00F76A6C">
        <w:t>average</w:t>
      </w:r>
      <w:r w:rsidR="00FF0203" w:rsidRPr="00F76A6C">
        <w:t xml:space="preserve"> exposures to traffic noise. </w:t>
      </w:r>
      <w:r w:rsidR="00E417FA" w:rsidRPr="00F76A6C">
        <w:t xml:space="preserve">The paths included in </w:t>
      </w:r>
      <w:r w:rsidR="00E417FA" w:rsidRPr="00F76A6C">
        <w:fldChar w:fldCharType="begin"/>
      </w:r>
      <w:r w:rsidR="00E417FA" w:rsidRPr="00F76A6C">
        <w:instrText xml:space="preserve"> REF _Ref33960922 \h </w:instrText>
      </w:r>
      <w:r w:rsidR="00196D20" w:rsidRPr="00F76A6C">
        <w:instrText xml:space="preserve"> \* MERGEFORMAT </w:instrText>
      </w:r>
      <w:r w:rsidR="00E417FA" w:rsidRPr="00F76A6C">
        <w:fldChar w:fldCharType="separate"/>
      </w:r>
      <w:r w:rsidR="004A4362" w:rsidRPr="00F76A6C">
        <w:t>Table 11</w:t>
      </w:r>
      <w:r w:rsidR="00E417FA" w:rsidRPr="00F76A6C">
        <w:fldChar w:fldCharType="end"/>
      </w:r>
      <w:r w:rsidR="00E417FA" w:rsidRPr="00F76A6C">
        <w:t xml:space="preserve"> </w:t>
      </w:r>
      <w:r w:rsidR="00C5049C" w:rsidRPr="00F76A6C">
        <w:t xml:space="preserve">were </w:t>
      </w:r>
      <w:r w:rsidR="00E417FA" w:rsidRPr="00F76A6C">
        <w:t>shorter</w:t>
      </w:r>
      <w:r w:rsidR="006402BB" w:rsidRPr="00F76A6C">
        <w:t>, on average,</w:t>
      </w:r>
      <w:r w:rsidR="00E417FA" w:rsidRPr="00F76A6C">
        <w:t xml:space="preserve"> than the ones in </w:t>
      </w:r>
      <w:r w:rsidR="00E417FA" w:rsidRPr="00F76A6C">
        <w:fldChar w:fldCharType="begin"/>
      </w:r>
      <w:r w:rsidR="00E417FA" w:rsidRPr="00F76A6C">
        <w:instrText xml:space="preserve"> REF _Ref33960913 \h </w:instrText>
      </w:r>
      <w:r w:rsidR="00196D20" w:rsidRPr="00F76A6C">
        <w:instrText xml:space="preserve"> \* MERGEFORMAT </w:instrText>
      </w:r>
      <w:r w:rsidR="00E417FA" w:rsidRPr="00F76A6C">
        <w:fldChar w:fldCharType="separate"/>
      </w:r>
      <w:r w:rsidR="004A4362" w:rsidRPr="00F76A6C">
        <w:t>Table 10</w:t>
      </w:r>
      <w:r w:rsidR="00E417FA" w:rsidRPr="00F76A6C">
        <w:fldChar w:fldCharType="end"/>
      </w:r>
      <w:r w:rsidR="00E417FA" w:rsidRPr="00F76A6C">
        <w:t xml:space="preserve">, as per the </w:t>
      </w:r>
      <w:r w:rsidR="00C5049C" w:rsidRPr="00F76A6C">
        <w:lastRenderedPageBreak/>
        <w:t xml:space="preserve">descriptive </w:t>
      </w:r>
      <w:r w:rsidR="00E417FA" w:rsidRPr="00F76A6C">
        <w:t>statistic</w:t>
      </w:r>
      <w:r w:rsidR="00686840" w:rsidRPr="00F76A6C">
        <w:t>s</w:t>
      </w:r>
      <w:r w:rsidR="00E417FA" w:rsidRPr="00F76A6C">
        <w:t xml:space="preserve"> o</w:t>
      </w:r>
      <w:r w:rsidR="00C5049C" w:rsidRPr="00F76A6C">
        <w:t>f</w:t>
      </w:r>
      <w:r w:rsidR="00E417FA" w:rsidRPr="00F76A6C">
        <w:t xml:space="preserve"> path lengths presented in </w:t>
      </w:r>
      <w:r w:rsidR="00E417FA" w:rsidRPr="00F76A6C">
        <w:fldChar w:fldCharType="begin"/>
      </w:r>
      <w:r w:rsidR="00E417FA" w:rsidRPr="00F76A6C">
        <w:instrText xml:space="preserve"> REF _Ref33902848 \h </w:instrText>
      </w:r>
      <w:r w:rsidR="00196D20" w:rsidRPr="00F76A6C">
        <w:instrText xml:space="preserve"> \* MERGEFORMAT </w:instrText>
      </w:r>
      <w:r w:rsidR="00E417FA" w:rsidRPr="00F76A6C">
        <w:fldChar w:fldCharType="separate"/>
      </w:r>
      <w:r w:rsidR="004A4362" w:rsidRPr="00F76A6C">
        <w:t>Table 6</w:t>
      </w:r>
      <w:r w:rsidR="00E417FA" w:rsidRPr="00F76A6C">
        <w:fldChar w:fldCharType="end"/>
      </w:r>
      <w:r w:rsidR="002142B1" w:rsidRPr="00F76A6C">
        <w:t xml:space="preserve"> (see 3.7.3)</w:t>
      </w:r>
      <w:r w:rsidR="00E417FA" w:rsidRPr="00F76A6C">
        <w:t>.</w:t>
      </w:r>
      <w:r w:rsidR="00C5049C" w:rsidRPr="00F76A6C">
        <w:t xml:space="preserve"> </w:t>
      </w:r>
      <w:r w:rsidR="006402BB" w:rsidRPr="00F76A6C">
        <w:t>Accordingly</w:t>
      </w:r>
      <w:r w:rsidR="00C5049C" w:rsidRPr="00F76A6C">
        <w:t xml:space="preserve">, the unnormalized noise exposure </w:t>
      </w:r>
      <w:r w:rsidR="00CC76A4" w:rsidRPr="00F76A6C">
        <w:t>indices</w:t>
      </w:r>
      <w:r w:rsidR="00C5049C" w:rsidRPr="00F76A6C">
        <w:t xml:space="preserve"> </w:t>
      </w:r>
      <w:r w:rsidR="008C5BFF" w:rsidRPr="00F76A6C">
        <w:t>show higher values (on average)</w:t>
      </w:r>
      <w:r w:rsidR="00C5049C" w:rsidRPr="00F76A6C">
        <w:t xml:space="preserve"> for the </w:t>
      </w:r>
      <w:r w:rsidR="00EA6DF7" w:rsidRPr="00F76A6C">
        <w:t>longer paths (</w:t>
      </w:r>
      <w:r w:rsidR="00EA6DF7" w:rsidRPr="00F76A6C">
        <w:fldChar w:fldCharType="begin"/>
      </w:r>
      <w:r w:rsidR="00EA6DF7" w:rsidRPr="00F76A6C">
        <w:instrText xml:space="preserve"> REF _Ref33960913 \h </w:instrText>
      </w:r>
      <w:r w:rsidR="00196D20" w:rsidRPr="00F76A6C">
        <w:instrText xml:space="preserve"> \* MERGEFORMAT </w:instrText>
      </w:r>
      <w:r w:rsidR="00EA6DF7" w:rsidRPr="00F76A6C">
        <w:fldChar w:fldCharType="separate"/>
      </w:r>
      <w:r w:rsidR="004A4362" w:rsidRPr="00F76A6C">
        <w:t>Table 10</w:t>
      </w:r>
      <w:r w:rsidR="00EA6DF7" w:rsidRPr="00F76A6C">
        <w:fldChar w:fldCharType="end"/>
      </w:r>
      <w:r w:rsidR="00EA6DF7" w:rsidRPr="00F76A6C">
        <w:t>).</w:t>
      </w:r>
      <w:r w:rsidR="00B356F0" w:rsidRPr="00F76A6C">
        <w:t xml:space="preserve"> </w:t>
      </w:r>
    </w:p>
    <w:p w14:paraId="70EC3638" w14:textId="1EDE8589" w:rsidR="003650EF" w:rsidRPr="00F76A6C" w:rsidRDefault="00A01D53" w:rsidP="00E5335E">
      <w:r w:rsidRPr="00F76A6C">
        <w:t xml:space="preserve">The average exposures to the </w:t>
      </w:r>
      <w:r w:rsidR="0040212A">
        <w:t xml:space="preserve">very </w:t>
      </w:r>
      <w:r w:rsidRPr="00F76A6C">
        <w:t xml:space="preserve">highest noise </w:t>
      </w:r>
      <w:commentRangeStart w:id="226"/>
      <w:r w:rsidRPr="00F76A6C">
        <w:t>levels</w:t>
      </w:r>
      <w:commentRangeEnd w:id="226"/>
      <w:r w:rsidR="0024591D">
        <w:rPr>
          <w:rStyle w:val="CommentReference"/>
        </w:rPr>
        <w:commentReference w:id="226"/>
      </w:r>
      <w:r w:rsidRPr="00F76A6C">
        <w:t xml:space="preserve"> </w:t>
      </w:r>
      <w:r w:rsidR="00A36EF6">
        <w:t>(</w:t>
      </w:r>
      <w:r w:rsidR="0040212A">
        <w:t xml:space="preserve">&gt; </w:t>
      </w:r>
      <w:r w:rsidR="00A36EF6">
        <w:t xml:space="preserve">70 dB) </w:t>
      </w:r>
      <w:r w:rsidRPr="00F76A6C">
        <w:t xml:space="preserve">are </w:t>
      </w:r>
      <w:r w:rsidR="0092205F">
        <w:t xml:space="preserve">considerably </w:t>
      </w:r>
      <w:r w:rsidR="008610F4" w:rsidRPr="00F76A6C">
        <w:t>smaller</w:t>
      </w:r>
      <w:r w:rsidRPr="00F76A6C">
        <w:t xml:space="preserve"> compared to the exposures to lower noise levels</w:t>
      </w:r>
      <w:r w:rsidR="008610F4" w:rsidRPr="00F76A6C">
        <w:t xml:space="preserve"> (</w:t>
      </w:r>
      <w:commentRangeStart w:id="227"/>
      <w:r w:rsidR="00433DC5" w:rsidRPr="00F76A6C">
        <w:t>ED</w:t>
      </w:r>
      <w:r w:rsidR="00433DC5" w:rsidRPr="00F76A6C">
        <w:rPr>
          <w:vertAlign w:val="subscript"/>
        </w:rPr>
        <w:t>+65dB</w:t>
      </w:r>
      <w:r w:rsidR="00433DC5" w:rsidRPr="00F76A6C">
        <w:t xml:space="preserve"> </w:t>
      </w:r>
      <w:r w:rsidR="002E7DCE">
        <w:t>&amp;</w:t>
      </w:r>
      <w:r w:rsidR="008610F4" w:rsidRPr="00F76A6C">
        <w:t xml:space="preserve"> </w:t>
      </w:r>
      <w:r w:rsidR="00433DC5" w:rsidRPr="00F76A6C">
        <w:t>ED</w:t>
      </w:r>
      <w:r w:rsidR="00433DC5" w:rsidRPr="00F76A6C">
        <w:rPr>
          <w:vertAlign w:val="subscript"/>
        </w:rPr>
        <w:t>+60dB</w:t>
      </w:r>
      <w:commentRangeEnd w:id="227"/>
      <w:r w:rsidR="0024591D">
        <w:rPr>
          <w:rStyle w:val="CommentReference"/>
        </w:rPr>
        <w:commentReference w:id="227"/>
      </w:r>
      <w:r w:rsidR="008610F4" w:rsidRPr="00F76A6C">
        <w:t>)</w:t>
      </w:r>
      <w:r w:rsidR="00355DED" w:rsidRPr="00F76A6C">
        <w:t xml:space="preserve">. </w:t>
      </w:r>
      <w:r w:rsidR="002518E1">
        <w:t>H</w:t>
      </w:r>
      <w:r w:rsidR="00E26D13" w:rsidRPr="00F76A6C">
        <w:t xml:space="preserve">igh standard deviations of the exposure </w:t>
      </w:r>
      <w:r w:rsidR="00CC76A4" w:rsidRPr="00F76A6C">
        <w:t>indices</w:t>
      </w:r>
      <w:r w:rsidR="00E26D13" w:rsidRPr="00F76A6C">
        <w:t xml:space="preserve"> indicate </w:t>
      </w:r>
      <w:r w:rsidR="00A879C2" w:rsidRPr="00F76A6C">
        <w:t>highly unequal exposures to traffic noise between different walks.</w:t>
      </w:r>
      <w:r w:rsidR="002C1671" w:rsidRPr="00F76A6C">
        <w:t xml:space="preserve"> </w:t>
      </w:r>
      <w:r w:rsidR="00045ABB" w:rsidRPr="00F76A6C">
        <w:t xml:space="preserve">For </w:t>
      </w:r>
      <w:r w:rsidR="009E0945" w:rsidRPr="00F76A6C">
        <w:t xml:space="preserve">both </w:t>
      </w:r>
      <w:r w:rsidR="00CA1FBF" w:rsidRPr="00F76A6C">
        <w:t xml:space="preserve">EI, </w:t>
      </w:r>
      <w:r w:rsidR="00045ABB" w:rsidRPr="00F76A6C">
        <w:t xml:space="preserve">ED and ER </w:t>
      </w:r>
      <w:r w:rsidR="00CC76A4" w:rsidRPr="00F76A6C">
        <w:t>indices</w:t>
      </w:r>
      <w:r w:rsidR="00571CDB" w:rsidRPr="00F76A6C">
        <w:t xml:space="preserve">, </w:t>
      </w:r>
      <w:r w:rsidR="00045ABB" w:rsidRPr="00F76A6C">
        <w:t>excluding</w:t>
      </w:r>
      <w:r w:rsidR="00571CDB" w:rsidRPr="00F76A6C">
        <w:t xml:space="preserve"> the highest </w:t>
      </w:r>
      <w:r w:rsidR="00045ABB" w:rsidRPr="00F76A6C">
        <w:t>noise level threshold</w:t>
      </w:r>
      <w:r w:rsidR="00571CDB" w:rsidRPr="00F76A6C">
        <w:t xml:space="preserve"> (</w:t>
      </w:r>
      <w:r w:rsidR="00045ABB" w:rsidRPr="00F76A6C">
        <w:t xml:space="preserve">70 dB), the standard deviations of the </w:t>
      </w:r>
      <w:r w:rsidR="00CC76A4" w:rsidRPr="00F76A6C">
        <w:t>indices</w:t>
      </w:r>
      <w:r w:rsidR="00045ABB" w:rsidRPr="00F76A6C">
        <w:t xml:space="preserve"> are of the same magnitude as their means</w:t>
      </w:r>
      <w:r w:rsidR="00A04188" w:rsidRPr="00F76A6C">
        <w:t xml:space="preserve"> (i.e. relatively high)</w:t>
      </w:r>
      <w:r w:rsidR="00045ABB" w:rsidRPr="00F76A6C">
        <w:t xml:space="preserve">. </w:t>
      </w:r>
      <w:r w:rsidR="00105ADB" w:rsidRPr="00F76A6C">
        <w:t xml:space="preserve">The average </w:t>
      </w:r>
      <w:r w:rsidR="00C300DC" w:rsidRPr="00F76A6C">
        <w:t xml:space="preserve">traffic noise level </w:t>
      </w:r>
      <w:r w:rsidR="00105ADB" w:rsidRPr="00F76A6C">
        <w:t xml:space="preserve">on all walks is 58 dB but </w:t>
      </w:r>
      <w:r w:rsidR="00937CBD" w:rsidRPr="00F76A6C">
        <w:t xml:space="preserve">it </w:t>
      </w:r>
      <w:r w:rsidR="00105ADB" w:rsidRPr="00F76A6C">
        <w:t xml:space="preserve">varies </w:t>
      </w:r>
      <w:r w:rsidR="00504EF2" w:rsidRPr="00F76A6C">
        <w:t xml:space="preserve">considerably from quiet to noisy </w:t>
      </w:r>
      <w:r w:rsidR="00105ADB" w:rsidRPr="00F76A6C">
        <w:t>(</w:t>
      </w:r>
      <w:r w:rsidR="00695342" w:rsidRPr="00F76A6C">
        <w:t xml:space="preserve">SD = </w:t>
      </w:r>
      <w:r w:rsidR="00105ADB" w:rsidRPr="00F76A6C">
        <w:t xml:space="preserve">7 dB). </w:t>
      </w:r>
    </w:p>
    <w:p w14:paraId="18E23A8D" w14:textId="29E602F3" w:rsidR="00B17DC1" w:rsidRPr="00F76A6C" w:rsidRDefault="00B17DC1" w:rsidP="00B17DC1">
      <w:pPr>
        <w:pStyle w:val="TableCaption"/>
      </w:pPr>
      <w:bookmarkStart w:id="228" w:name="_Ref33960913"/>
      <w:bookmarkStart w:id="229" w:name="_Toc38811910"/>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4A4362" w:rsidRPr="00F76A6C">
        <w:rPr>
          <w:b/>
          <w:bCs/>
        </w:rPr>
        <w:t>10</w:t>
      </w:r>
      <w:r w:rsidRPr="00F76A6C">
        <w:rPr>
          <w:b/>
          <w:bCs/>
        </w:rPr>
        <w:fldChar w:fldCharType="end"/>
      </w:r>
      <w:bookmarkEnd w:id="228"/>
      <w:r w:rsidRPr="00F76A6C">
        <w:rPr>
          <w:b/>
          <w:bCs/>
        </w:rPr>
        <w:t>.</w:t>
      </w:r>
      <w:r w:rsidRPr="00F76A6C">
        <w:t xml:space="preserve"> </w:t>
      </w:r>
      <w:r w:rsidR="00255601" w:rsidRPr="00F76A6C">
        <w:t>Descriptive s</w:t>
      </w:r>
      <w:r w:rsidRPr="00F76A6C">
        <w:t>tatistics of exposure to traffic noise on the first walks of</w:t>
      </w:r>
      <w:r w:rsidR="00E5335E" w:rsidRPr="00F76A6C">
        <w:t xml:space="preserve"> </w:t>
      </w:r>
      <w:r w:rsidRPr="00F76A6C">
        <w:t xml:space="preserve">public transport itineraries to workplaces </w:t>
      </w:r>
      <w:r w:rsidR="00B82108" w:rsidRPr="00F76A6C">
        <w:t>and</w:t>
      </w:r>
      <w:r w:rsidRPr="00F76A6C">
        <w:t xml:space="preserve"> </w:t>
      </w:r>
      <w:r w:rsidR="00640A7A" w:rsidRPr="00F76A6C">
        <w:t xml:space="preserve">on </w:t>
      </w:r>
      <w:r w:rsidRPr="00F76A6C">
        <w:t>direct walks to nearby workplaces (n=</w:t>
      </w:r>
      <w:r w:rsidR="000C3EBB" w:rsidRPr="00F76A6C">
        <w:t>30160</w:t>
      </w:r>
      <w:r w:rsidRPr="00F76A6C">
        <w:t>).</w:t>
      </w:r>
      <w:bookmarkEnd w:id="229"/>
      <w:r w:rsidRPr="00F76A6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F76A6C" w14:paraId="6EEC103C" w14:textId="77777777" w:rsidTr="006C457B">
        <w:trPr>
          <w:trHeight w:val="561"/>
        </w:trPr>
        <w:tc>
          <w:tcPr>
            <w:tcW w:w="1838" w:type="dxa"/>
            <w:tcBorders>
              <w:left w:val="single" w:sz="4" w:space="0" w:color="FFFFFF"/>
              <w:right w:val="single" w:sz="4" w:space="0" w:color="FFFFFF"/>
            </w:tcBorders>
          </w:tcPr>
          <w:p w14:paraId="39ED00ED" w14:textId="77777777" w:rsidR="00B17DC1" w:rsidRPr="00F76A6C" w:rsidRDefault="00B17DC1" w:rsidP="006C457B">
            <w:pPr>
              <w:pStyle w:val="TableText"/>
              <w:spacing w:before="240" w:after="160"/>
            </w:pPr>
            <w:r w:rsidRPr="00F76A6C">
              <w:t>Variable</w:t>
            </w:r>
          </w:p>
        </w:tc>
        <w:tc>
          <w:tcPr>
            <w:tcW w:w="1134" w:type="dxa"/>
            <w:tcBorders>
              <w:left w:val="single" w:sz="4" w:space="0" w:color="FFFFFF"/>
              <w:right w:val="single" w:sz="4" w:space="0" w:color="FFFFFF"/>
            </w:tcBorders>
          </w:tcPr>
          <w:p w14:paraId="5449456F" w14:textId="77777777" w:rsidR="00B17DC1" w:rsidRPr="00F76A6C" w:rsidRDefault="00B17DC1" w:rsidP="006C457B">
            <w:pPr>
              <w:pStyle w:val="TableText"/>
              <w:spacing w:before="240" w:after="160"/>
            </w:pPr>
            <w:r w:rsidRPr="00F76A6C">
              <w:t>Mean</w:t>
            </w:r>
          </w:p>
        </w:tc>
        <w:tc>
          <w:tcPr>
            <w:tcW w:w="1276" w:type="dxa"/>
            <w:tcBorders>
              <w:left w:val="single" w:sz="4" w:space="0" w:color="FFFFFF"/>
              <w:right w:val="single" w:sz="4" w:space="0" w:color="FFFFFF"/>
            </w:tcBorders>
          </w:tcPr>
          <w:p w14:paraId="19F99C27" w14:textId="77777777" w:rsidR="00B17DC1" w:rsidRPr="00F76A6C" w:rsidRDefault="00B17DC1" w:rsidP="006C457B">
            <w:pPr>
              <w:pStyle w:val="TableText"/>
              <w:spacing w:before="240" w:after="160"/>
            </w:pPr>
            <w:r w:rsidRPr="00F76A6C">
              <w:t>Median</w:t>
            </w:r>
          </w:p>
        </w:tc>
        <w:tc>
          <w:tcPr>
            <w:tcW w:w="1134" w:type="dxa"/>
            <w:tcBorders>
              <w:left w:val="single" w:sz="4" w:space="0" w:color="FFFFFF"/>
              <w:right w:val="single" w:sz="4" w:space="0" w:color="FFFFFF"/>
            </w:tcBorders>
          </w:tcPr>
          <w:p w14:paraId="17E83C11" w14:textId="77777777" w:rsidR="00B17DC1" w:rsidRPr="00F76A6C" w:rsidRDefault="00B17DC1" w:rsidP="006C457B">
            <w:pPr>
              <w:pStyle w:val="TableText"/>
              <w:spacing w:before="240" w:after="160"/>
            </w:pPr>
            <w:r w:rsidRPr="00F76A6C">
              <w:t>SD</w:t>
            </w:r>
          </w:p>
        </w:tc>
        <w:tc>
          <w:tcPr>
            <w:tcW w:w="1134" w:type="dxa"/>
            <w:tcBorders>
              <w:left w:val="single" w:sz="4" w:space="0" w:color="FFFFFF"/>
              <w:right w:val="single" w:sz="4" w:space="0" w:color="FFFFFF"/>
            </w:tcBorders>
          </w:tcPr>
          <w:p w14:paraId="43551EFC" w14:textId="77777777" w:rsidR="00B17DC1" w:rsidRPr="00F76A6C" w:rsidRDefault="00B17DC1" w:rsidP="006C457B">
            <w:pPr>
              <w:pStyle w:val="TableText"/>
              <w:spacing w:before="240" w:after="160"/>
            </w:pPr>
            <w:r w:rsidRPr="00F76A6C">
              <w:t>p10</w:t>
            </w:r>
          </w:p>
        </w:tc>
        <w:tc>
          <w:tcPr>
            <w:tcW w:w="1134" w:type="dxa"/>
            <w:tcBorders>
              <w:left w:val="single" w:sz="4" w:space="0" w:color="FFFFFF"/>
              <w:right w:val="single" w:sz="4" w:space="0" w:color="FFFFFF"/>
            </w:tcBorders>
          </w:tcPr>
          <w:p w14:paraId="339275FA" w14:textId="77777777" w:rsidR="00B17DC1" w:rsidRPr="00F76A6C" w:rsidRDefault="00B17DC1" w:rsidP="006C457B">
            <w:pPr>
              <w:pStyle w:val="TableText"/>
              <w:spacing w:before="240" w:after="160"/>
            </w:pPr>
            <w:r w:rsidRPr="00F76A6C">
              <w:t>p25</w:t>
            </w:r>
          </w:p>
        </w:tc>
        <w:tc>
          <w:tcPr>
            <w:tcW w:w="1134" w:type="dxa"/>
            <w:tcBorders>
              <w:left w:val="single" w:sz="4" w:space="0" w:color="FFFFFF"/>
              <w:right w:val="single" w:sz="4" w:space="0" w:color="FFFFFF"/>
            </w:tcBorders>
          </w:tcPr>
          <w:p w14:paraId="14C4B5CA" w14:textId="77777777" w:rsidR="00B17DC1" w:rsidRPr="00F76A6C" w:rsidRDefault="00B17DC1" w:rsidP="006C457B">
            <w:pPr>
              <w:pStyle w:val="TableText"/>
              <w:spacing w:before="240" w:after="160"/>
            </w:pPr>
            <w:r w:rsidRPr="00F76A6C">
              <w:t>p75</w:t>
            </w:r>
          </w:p>
        </w:tc>
        <w:tc>
          <w:tcPr>
            <w:tcW w:w="838" w:type="dxa"/>
            <w:tcBorders>
              <w:left w:val="single" w:sz="4" w:space="0" w:color="FFFFFF"/>
              <w:right w:val="single" w:sz="4" w:space="0" w:color="FFFFFF"/>
            </w:tcBorders>
          </w:tcPr>
          <w:p w14:paraId="597EC22D" w14:textId="77777777" w:rsidR="00B17DC1" w:rsidRPr="00F76A6C" w:rsidRDefault="00B17DC1" w:rsidP="006C457B">
            <w:pPr>
              <w:pStyle w:val="TableText"/>
              <w:spacing w:before="240" w:after="160"/>
            </w:pPr>
            <w:r w:rsidRPr="00F76A6C">
              <w:t>p90</w:t>
            </w:r>
          </w:p>
        </w:tc>
      </w:tr>
      <w:tr w:rsidR="00B17DC1" w:rsidRPr="00F76A6C" w14:paraId="7501B20E"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7137D078" w14:textId="46A5F3C6" w:rsidR="00B17DC1" w:rsidRPr="00F76A6C" w:rsidRDefault="00B17DC1" w:rsidP="006C457B">
            <w:pPr>
              <w:pStyle w:val="TableText"/>
              <w:spacing w:before="240" w:line="240" w:lineRule="auto"/>
              <w:rPr>
                <w:vertAlign w:val="subscript"/>
              </w:rPr>
            </w:pPr>
            <w:r w:rsidRPr="00F76A6C">
              <w:t>E</w:t>
            </w:r>
            <w:r w:rsidR="005A5286" w:rsidRPr="00F76A6C">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458368" w14:textId="7C96CF95" w:rsidR="00B17DC1" w:rsidRPr="00F76A6C" w:rsidRDefault="00B571E8" w:rsidP="006C457B">
            <w:pPr>
              <w:pStyle w:val="TableText"/>
              <w:spacing w:before="240"/>
            </w:pPr>
            <w:r w:rsidRPr="00F76A6C">
              <w:t>25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6CEF157" w14:textId="6CB2205E" w:rsidR="00B17DC1" w:rsidRPr="00F76A6C" w:rsidRDefault="00B571E8" w:rsidP="006C457B">
            <w:pPr>
              <w:pStyle w:val="TableText"/>
              <w:spacing w:before="240"/>
            </w:pPr>
            <w:r w:rsidRPr="00F76A6C">
              <w:t>1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0D7829" w14:textId="4930D3F9" w:rsidR="00B17DC1" w:rsidRPr="00F76A6C" w:rsidRDefault="00B571E8" w:rsidP="006C457B">
            <w:pPr>
              <w:pStyle w:val="TableText"/>
              <w:spacing w:before="240" w:line="240" w:lineRule="auto"/>
            </w:pPr>
            <w:r w:rsidRPr="00F76A6C">
              <w:t>22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C7A9C5" w14:textId="7A4FFD2D" w:rsidR="00B17DC1" w:rsidRPr="00F76A6C" w:rsidRDefault="00B571E8" w:rsidP="006C457B">
            <w:pPr>
              <w:pStyle w:val="TableText"/>
              <w:spacing w:before="240" w:line="240" w:lineRule="auto"/>
            </w:pPr>
            <w:r w:rsidRPr="00F76A6C">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C89B20" w14:textId="1D9A9A6A" w:rsidR="00B17DC1" w:rsidRPr="00F76A6C" w:rsidRDefault="00B571E8" w:rsidP="006C457B">
            <w:pPr>
              <w:pStyle w:val="TableText"/>
              <w:spacing w:before="240" w:line="240" w:lineRule="auto"/>
            </w:pPr>
            <w:r w:rsidRPr="00F76A6C">
              <w:t>10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F3C2B5" w14:textId="7C7886E8" w:rsidR="00B17DC1" w:rsidRPr="00F76A6C" w:rsidRDefault="00B571E8" w:rsidP="006C457B">
            <w:pPr>
              <w:pStyle w:val="TableText"/>
              <w:spacing w:before="240" w:line="240" w:lineRule="auto"/>
            </w:pPr>
            <w:r w:rsidRPr="00F76A6C">
              <w:t>340</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81A0C6" w14:textId="080F366A" w:rsidR="00B17DC1" w:rsidRPr="00F76A6C" w:rsidRDefault="00B571E8" w:rsidP="006C457B">
            <w:pPr>
              <w:pStyle w:val="TableText"/>
              <w:spacing w:before="240" w:line="240" w:lineRule="auto"/>
            </w:pPr>
            <w:r w:rsidRPr="00F76A6C">
              <w:t>543</w:t>
            </w:r>
          </w:p>
        </w:tc>
      </w:tr>
      <w:tr w:rsidR="00B17DC1" w:rsidRPr="00F76A6C" w14:paraId="17C7DF72"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D18B307" w14:textId="6785C5A6" w:rsidR="00B17DC1" w:rsidRPr="00F76A6C" w:rsidRDefault="00B17DC1" w:rsidP="006C457B">
            <w:pPr>
              <w:pStyle w:val="TableText"/>
              <w:spacing w:line="240" w:lineRule="auto"/>
              <w:rPr>
                <w:vertAlign w:val="subscript"/>
              </w:rPr>
            </w:pPr>
            <w:r w:rsidRPr="00F76A6C">
              <w:t>E</w:t>
            </w:r>
            <w:r w:rsidR="005A5286" w:rsidRPr="00F76A6C">
              <w:t>I</w:t>
            </w:r>
            <w:r w:rsidRPr="00F76A6C">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798FBC5" w14:textId="33CB3F69" w:rsidR="00B17DC1" w:rsidRPr="00F76A6C" w:rsidRDefault="00B17DC1" w:rsidP="006C457B">
            <w:pPr>
              <w:pStyle w:val="TableText"/>
            </w:pPr>
            <w:r w:rsidRPr="00F76A6C">
              <w:t>0.3</w:t>
            </w:r>
            <w:r w:rsidR="00DF7EB2" w:rsidRPr="00F76A6C">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2FF8171" w14:textId="0239DA21" w:rsidR="00B17DC1" w:rsidRPr="00F76A6C" w:rsidRDefault="00B17DC1" w:rsidP="006C457B">
            <w:pPr>
              <w:pStyle w:val="TableText"/>
            </w:pPr>
            <w:r w:rsidRPr="00F76A6C">
              <w:t>0.</w:t>
            </w:r>
            <w:r w:rsidR="00D069AE" w:rsidRPr="00F76A6C">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F15B3D3" w14:textId="45F52D56" w:rsidR="00B17DC1" w:rsidRPr="00F76A6C" w:rsidRDefault="00B17DC1" w:rsidP="006C457B">
            <w:pPr>
              <w:pStyle w:val="TableText"/>
            </w:pPr>
            <w:r w:rsidRPr="00F76A6C">
              <w:t>0.</w:t>
            </w:r>
            <w:r w:rsidR="00D069AE" w:rsidRPr="00F76A6C">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A09571" w14:textId="059EEA31" w:rsidR="00B17DC1" w:rsidRPr="00F76A6C" w:rsidRDefault="00B17DC1" w:rsidP="006C457B">
            <w:pPr>
              <w:pStyle w:val="TableText"/>
              <w:spacing w:line="240" w:lineRule="auto"/>
            </w:pPr>
            <w:r w:rsidRPr="00F76A6C">
              <w:t>0.</w:t>
            </w:r>
            <w:r w:rsidR="00D069AE"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92108D" w14:textId="2CBB93DB" w:rsidR="00B17DC1" w:rsidRPr="00F76A6C" w:rsidRDefault="00B17DC1" w:rsidP="006C457B">
            <w:pPr>
              <w:pStyle w:val="TableText"/>
              <w:spacing w:line="240" w:lineRule="auto"/>
            </w:pPr>
            <w:r w:rsidRPr="00F76A6C">
              <w:t>0.</w:t>
            </w:r>
            <w:r w:rsidR="00F86785" w:rsidRPr="00F76A6C">
              <w:t>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91DED9" w14:textId="0AD4A04B" w:rsidR="00B17DC1" w:rsidRPr="00F76A6C" w:rsidRDefault="00B17DC1" w:rsidP="006C457B">
            <w:pPr>
              <w:pStyle w:val="TableText"/>
              <w:spacing w:line="240" w:lineRule="auto"/>
            </w:pPr>
            <w:r w:rsidRPr="00F76A6C">
              <w:t>0.</w:t>
            </w:r>
            <w:r w:rsidR="00D069AE" w:rsidRPr="00F76A6C">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61ED46A" w14:textId="30EF6914" w:rsidR="00B17DC1" w:rsidRPr="00F76A6C" w:rsidRDefault="00B17DC1" w:rsidP="006C457B">
            <w:pPr>
              <w:pStyle w:val="TableText"/>
              <w:spacing w:line="240" w:lineRule="auto"/>
            </w:pPr>
            <w:r w:rsidRPr="00F76A6C">
              <w:t>0.</w:t>
            </w:r>
            <w:r w:rsidR="00D069AE" w:rsidRPr="00F76A6C">
              <w:t>52</w:t>
            </w:r>
          </w:p>
        </w:tc>
      </w:tr>
      <w:tr w:rsidR="00B17DC1" w:rsidRPr="00F76A6C" w14:paraId="56DF9FEE"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9D3D27B" w14:textId="77777777" w:rsidR="00B17DC1" w:rsidRPr="00F76A6C" w:rsidRDefault="00B17DC1" w:rsidP="006C457B">
            <w:pPr>
              <w:pStyle w:val="TableText"/>
              <w:spacing w:line="240" w:lineRule="auto"/>
            </w:pPr>
            <w:r w:rsidRPr="00F76A6C">
              <w:t>dB</w:t>
            </w:r>
            <w:r w:rsidRPr="00F76A6C">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3EB01E" w14:textId="7F66015C" w:rsidR="00B17DC1" w:rsidRPr="00F76A6C" w:rsidRDefault="00B17DC1" w:rsidP="006C457B">
            <w:pPr>
              <w:pStyle w:val="TableText"/>
            </w:pPr>
            <w:r w:rsidRPr="00F76A6C">
              <w:t>5</w:t>
            </w:r>
            <w:r w:rsidR="00B82108" w:rsidRPr="00F76A6C">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5F75D45" w14:textId="4984F1A6" w:rsidR="00B17DC1" w:rsidRPr="00F76A6C" w:rsidRDefault="00B17DC1" w:rsidP="006C457B">
            <w:pPr>
              <w:pStyle w:val="TableText"/>
            </w:pPr>
            <w:r w:rsidRPr="00F76A6C">
              <w:t>5</w:t>
            </w:r>
            <w:r w:rsidR="00D069AE" w:rsidRPr="00F76A6C">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C1E8F9" w14:textId="77777777" w:rsidR="00B17DC1" w:rsidRPr="00F76A6C" w:rsidRDefault="00B17DC1" w:rsidP="006C457B">
            <w:pPr>
              <w:pStyle w:val="TableText"/>
            </w:pPr>
            <w:r w:rsidRPr="00F76A6C">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13682E" w14:textId="41A5519C" w:rsidR="00B17DC1" w:rsidRPr="00F76A6C" w:rsidRDefault="00B17DC1" w:rsidP="006C457B">
            <w:pPr>
              <w:pStyle w:val="TableText"/>
              <w:spacing w:line="240" w:lineRule="auto"/>
            </w:pPr>
            <w:r w:rsidRPr="00F76A6C">
              <w:t>4</w:t>
            </w:r>
            <w:r w:rsidR="00D069AE" w:rsidRPr="00F76A6C">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9090BE" w14:textId="77777777" w:rsidR="00B17DC1" w:rsidRPr="00F76A6C" w:rsidRDefault="00B17DC1" w:rsidP="006C457B">
            <w:pPr>
              <w:pStyle w:val="TableText"/>
              <w:spacing w:line="240" w:lineRule="auto"/>
            </w:pPr>
            <w:r w:rsidRPr="00F76A6C">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D8F4F" w14:textId="77777777" w:rsidR="00B17DC1" w:rsidRPr="00F76A6C" w:rsidRDefault="00B17DC1" w:rsidP="006C457B">
            <w:pPr>
              <w:pStyle w:val="TableText"/>
              <w:spacing w:line="240" w:lineRule="auto"/>
            </w:pPr>
            <w:r w:rsidRPr="00F76A6C">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E3F8BB6" w14:textId="77777777" w:rsidR="00B17DC1" w:rsidRPr="00F76A6C" w:rsidRDefault="00B17DC1" w:rsidP="006C457B">
            <w:pPr>
              <w:pStyle w:val="TableText"/>
              <w:spacing w:line="240" w:lineRule="auto"/>
            </w:pPr>
            <w:r w:rsidRPr="00F76A6C">
              <w:t>67</w:t>
            </w:r>
          </w:p>
        </w:tc>
      </w:tr>
      <w:tr w:rsidR="00B17DC1" w:rsidRPr="00F76A6C" w14:paraId="27ADA045"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C074CFE" w14:textId="41D56A94" w:rsidR="00B17DC1" w:rsidRPr="00F76A6C" w:rsidRDefault="00B17DC1" w:rsidP="006C457B">
            <w:pPr>
              <w:pStyle w:val="TableText"/>
              <w:spacing w:line="240" w:lineRule="auto"/>
            </w:pPr>
            <w:r w:rsidRPr="00F76A6C">
              <w:t>E</w:t>
            </w:r>
            <w:r w:rsidR="00A42003" w:rsidRPr="00F76A6C">
              <w:t>D</w:t>
            </w:r>
            <w:r w:rsidR="00B63943" w:rsidRPr="00F76A6C">
              <w:rPr>
                <w:vertAlign w:val="subscript"/>
              </w:rPr>
              <w:t>+6</w:t>
            </w:r>
            <w:r w:rsidRPr="00F76A6C">
              <w:rPr>
                <w:vertAlign w:val="subscript"/>
              </w:rPr>
              <w:t>0dB</w:t>
            </w:r>
            <w:r w:rsidR="008F0DA7"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F219CD1" w14:textId="3A7537B9" w:rsidR="00B17DC1" w:rsidRPr="00F76A6C" w:rsidRDefault="00B17DC1" w:rsidP="006C457B">
            <w:pPr>
              <w:pStyle w:val="TableText"/>
            </w:pPr>
            <w:r w:rsidRPr="00F76A6C">
              <w:t>21</w:t>
            </w:r>
            <w:r w:rsidR="00D069AE" w:rsidRPr="00F76A6C">
              <w:t>4</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789D105" w14:textId="742D9777" w:rsidR="00B17DC1" w:rsidRPr="00F76A6C" w:rsidRDefault="00B17DC1" w:rsidP="006C457B">
            <w:pPr>
              <w:pStyle w:val="TableText"/>
            </w:pPr>
            <w:r w:rsidRPr="00F76A6C">
              <w:t>14</w:t>
            </w:r>
            <w:r w:rsidR="00D069AE" w:rsidRPr="00F76A6C">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D249784" w14:textId="0EE28A5B" w:rsidR="00B17DC1" w:rsidRPr="00F76A6C" w:rsidRDefault="00B17DC1" w:rsidP="006C457B">
            <w:pPr>
              <w:pStyle w:val="TableText"/>
            </w:pPr>
            <w:r w:rsidRPr="00F76A6C">
              <w:t>21</w:t>
            </w:r>
            <w:r w:rsidR="00D069AE" w:rsidRPr="00F76A6C">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D56F9A" w14:textId="2A16B81D" w:rsidR="00B17DC1" w:rsidRPr="00F76A6C" w:rsidRDefault="00B17DC1" w:rsidP="006C457B">
            <w:pPr>
              <w:pStyle w:val="TableText"/>
              <w:spacing w:line="240" w:lineRule="auto"/>
            </w:pPr>
            <w:r w:rsidRPr="00F76A6C">
              <w:t>1</w:t>
            </w:r>
            <w:r w:rsidR="00B82108" w:rsidRPr="00F76A6C">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27602D" w14:textId="1F644D60" w:rsidR="00B17DC1" w:rsidRPr="00F76A6C" w:rsidRDefault="00B17DC1" w:rsidP="006C457B">
            <w:pPr>
              <w:pStyle w:val="TableText"/>
              <w:spacing w:line="240" w:lineRule="auto"/>
            </w:pPr>
            <w:r w:rsidRPr="00F76A6C">
              <w:t>6</w:t>
            </w:r>
            <w:r w:rsidR="00B82108" w:rsidRPr="00F76A6C">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3A19AA8" w14:textId="6B782C27" w:rsidR="00B17DC1" w:rsidRPr="00F76A6C" w:rsidRDefault="00B17DC1" w:rsidP="006C457B">
            <w:pPr>
              <w:pStyle w:val="TableText"/>
              <w:spacing w:line="240" w:lineRule="auto"/>
            </w:pPr>
            <w:r w:rsidRPr="00F76A6C">
              <w:t>29</w:t>
            </w:r>
            <w:r w:rsidR="00D069AE" w:rsidRPr="00F76A6C">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B6DF9E" w14:textId="4CDC0E77" w:rsidR="00B17DC1" w:rsidRPr="00F76A6C" w:rsidRDefault="00D069AE" w:rsidP="006C457B">
            <w:pPr>
              <w:pStyle w:val="TableText"/>
              <w:spacing w:line="240" w:lineRule="auto"/>
            </w:pPr>
            <w:r w:rsidRPr="00F76A6C">
              <w:t>510</w:t>
            </w:r>
          </w:p>
        </w:tc>
      </w:tr>
      <w:tr w:rsidR="00B17DC1" w:rsidRPr="00F76A6C" w14:paraId="79BAE03A"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AEA31CF" w14:textId="0043CAC7" w:rsidR="00B17DC1" w:rsidRPr="00F76A6C" w:rsidRDefault="00B17DC1" w:rsidP="006C457B">
            <w:pPr>
              <w:pStyle w:val="TableText"/>
              <w:spacing w:line="240" w:lineRule="auto"/>
            </w:pPr>
            <w:r w:rsidRPr="00F76A6C">
              <w:t>E</w:t>
            </w:r>
            <w:r w:rsidR="00A42003" w:rsidRPr="00F76A6C">
              <w:t>D</w:t>
            </w:r>
            <w:r w:rsidR="00B63943" w:rsidRPr="00F76A6C">
              <w:rPr>
                <w:vertAlign w:val="subscript"/>
              </w:rPr>
              <w:t>+6</w:t>
            </w:r>
            <w:r w:rsidRPr="00F76A6C">
              <w:rPr>
                <w:vertAlign w:val="subscript"/>
              </w:rPr>
              <w:t>5dB</w:t>
            </w:r>
            <w:r w:rsidR="008F0DA7"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585BBA0" w14:textId="62749D06" w:rsidR="00B17DC1" w:rsidRPr="00F76A6C" w:rsidRDefault="00B17DC1" w:rsidP="006C457B">
            <w:pPr>
              <w:pStyle w:val="TableText"/>
            </w:pPr>
            <w:r w:rsidRPr="00F76A6C">
              <w:t>13</w:t>
            </w:r>
            <w:r w:rsidR="007E5700" w:rsidRPr="00F76A6C">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7BB268" w14:textId="00C0A6D8" w:rsidR="00B17DC1" w:rsidRPr="00F76A6C" w:rsidRDefault="00B17DC1" w:rsidP="006C457B">
            <w:pPr>
              <w:pStyle w:val="TableText"/>
            </w:pPr>
            <w:r w:rsidRPr="00F76A6C">
              <w:t>7</w:t>
            </w:r>
            <w:r w:rsidR="00B82108" w:rsidRPr="00F76A6C">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2780BFD" w14:textId="062666E6" w:rsidR="00B17DC1" w:rsidRPr="00F76A6C" w:rsidRDefault="00B17DC1" w:rsidP="006C457B">
            <w:pPr>
              <w:pStyle w:val="TableText"/>
            </w:pPr>
            <w:r w:rsidRPr="00F76A6C">
              <w:t>17</w:t>
            </w:r>
            <w:r w:rsidR="007E5700" w:rsidRPr="00F76A6C">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27091F9"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9CC59D" w14:textId="45A75B51" w:rsidR="00B17DC1" w:rsidRPr="00F76A6C" w:rsidRDefault="00B17DC1" w:rsidP="006C457B">
            <w:pPr>
              <w:pStyle w:val="TableText"/>
              <w:spacing w:line="240" w:lineRule="auto"/>
            </w:pPr>
            <w:r w:rsidRPr="00F76A6C">
              <w:t>2</w:t>
            </w:r>
            <w:r w:rsidR="007E5700"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55EECD" w14:textId="57A002A4" w:rsidR="00B17DC1" w:rsidRPr="00F76A6C" w:rsidRDefault="00B17DC1" w:rsidP="006C457B">
            <w:pPr>
              <w:pStyle w:val="TableText"/>
              <w:spacing w:line="240" w:lineRule="auto"/>
            </w:pPr>
            <w:r w:rsidRPr="00F76A6C">
              <w:t>1</w:t>
            </w:r>
            <w:r w:rsidR="00B82108" w:rsidRPr="00F76A6C">
              <w:t>7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BB7155A" w14:textId="6B29C984" w:rsidR="00B17DC1" w:rsidRPr="00F76A6C" w:rsidRDefault="00B17DC1" w:rsidP="006C457B">
            <w:pPr>
              <w:pStyle w:val="TableText"/>
              <w:spacing w:line="240" w:lineRule="auto"/>
            </w:pPr>
            <w:r w:rsidRPr="00F76A6C">
              <w:t>3</w:t>
            </w:r>
            <w:r w:rsidR="007E5700" w:rsidRPr="00F76A6C">
              <w:t>52</w:t>
            </w:r>
          </w:p>
        </w:tc>
      </w:tr>
      <w:tr w:rsidR="00B17DC1" w:rsidRPr="00F76A6C" w14:paraId="15563989"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1391CAA" w14:textId="3FBF0D5D" w:rsidR="00B17DC1" w:rsidRPr="00F76A6C" w:rsidRDefault="00B17DC1" w:rsidP="006C457B">
            <w:pPr>
              <w:pStyle w:val="TableText"/>
              <w:spacing w:line="240" w:lineRule="auto"/>
            </w:pPr>
            <w:r w:rsidRPr="00F76A6C">
              <w:t>E</w:t>
            </w:r>
            <w:r w:rsidR="00A42003" w:rsidRPr="00F76A6C">
              <w:t>D</w:t>
            </w:r>
            <w:r w:rsidR="00B63943" w:rsidRPr="00F76A6C">
              <w:rPr>
                <w:vertAlign w:val="subscript"/>
              </w:rPr>
              <w:t>+7</w:t>
            </w:r>
            <w:r w:rsidRPr="00F76A6C">
              <w:rPr>
                <w:vertAlign w:val="subscript"/>
              </w:rPr>
              <w:t>0dB</w:t>
            </w:r>
            <w:r w:rsidR="008F0DA7"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0D6885" w14:textId="45A06325" w:rsidR="00B17DC1" w:rsidRPr="00F76A6C" w:rsidRDefault="00B17DC1" w:rsidP="006C457B">
            <w:pPr>
              <w:pStyle w:val="TableText"/>
            </w:pPr>
            <w:r w:rsidRPr="00F76A6C">
              <w:t>5</w:t>
            </w:r>
            <w:r w:rsidR="007E5700" w:rsidRPr="00F76A6C">
              <w:t>2</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86F8A16" w14:textId="1ACC3EB9" w:rsidR="00B17DC1" w:rsidRPr="00F76A6C" w:rsidRDefault="007E5700" w:rsidP="006C457B">
            <w:pPr>
              <w:pStyle w:val="TableText"/>
            </w:pPr>
            <w:r w:rsidRPr="00F76A6C">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114AAE" w14:textId="77777777" w:rsidR="00B17DC1" w:rsidRPr="00F76A6C" w:rsidRDefault="00B17DC1" w:rsidP="006C457B">
            <w:pPr>
              <w:pStyle w:val="TableText"/>
            </w:pPr>
            <w:r w:rsidRPr="00F76A6C">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46AC322"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CCEBF5"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84F28A" w14:textId="0F03D51F" w:rsidR="00B17DC1" w:rsidRPr="00F76A6C" w:rsidRDefault="00B17DC1" w:rsidP="006C457B">
            <w:pPr>
              <w:pStyle w:val="TableText"/>
              <w:spacing w:line="240" w:lineRule="auto"/>
            </w:pPr>
            <w:r w:rsidRPr="00F76A6C">
              <w:t>6</w:t>
            </w:r>
            <w:r w:rsidR="007E5700" w:rsidRPr="00F76A6C">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5597E7C" w14:textId="0E4367ED" w:rsidR="00B17DC1" w:rsidRPr="00F76A6C" w:rsidRDefault="00B17DC1" w:rsidP="006C457B">
            <w:pPr>
              <w:pStyle w:val="TableText"/>
              <w:spacing w:line="240" w:lineRule="auto"/>
            </w:pPr>
            <w:r w:rsidRPr="00F76A6C">
              <w:t>1</w:t>
            </w:r>
            <w:r w:rsidR="007E5700" w:rsidRPr="00F76A6C">
              <w:t>46</w:t>
            </w:r>
          </w:p>
        </w:tc>
      </w:tr>
      <w:tr w:rsidR="00B17DC1" w:rsidRPr="00F76A6C" w14:paraId="72DF34BB"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7E9F21F" w14:textId="3805A02E" w:rsidR="00B17DC1" w:rsidRPr="00F76A6C" w:rsidRDefault="00B17DC1" w:rsidP="006C457B">
            <w:pPr>
              <w:pStyle w:val="TableText"/>
              <w:spacing w:line="240" w:lineRule="auto"/>
            </w:pPr>
            <w:r w:rsidRPr="00F76A6C">
              <w:t>E</w:t>
            </w:r>
            <w:r w:rsidR="00A42003" w:rsidRPr="00F76A6C">
              <w:t>R</w:t>
            </w:r>
            <w:r w:rsidR="00B63943" w:rsidRPr="00F76A6C">
              <w:rPr>
                <w:vertAlign w:val="subscript"/>
              </w:rPr>
              <w:t>+6</w:t>
            </w:r>
            <w:r w:rsidRPr="00F76A6C">
              <w:rPr>
                <w:vertAlign w:val="subscript"/>
              </w:rPr>
              <w:t>0dB</w:t>
            </w:r>
            <w:r w:rsidR="008F0DA7" w:rsidRPr="00F76A6C">
              <w:t xml:space="preserve"> </w:t>
            </w:r>
            <w:r w:rsidRPr="00F76A6C">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4FA4F53" w14:textId="2BEE0D69" w:rsidR="00B17DC1" w:rsidRPr="00F76A6C" w:rsidRDefault="00B17DC1" w:rsidP="006C457B">
            <w:pPr>
              <w:pStyle w:val="TableText"/>
            </w:pPr>
            <w:r w:rsidRPr="00F76A6C">
              <w:t>4</w:t>
            </w:r>
            <w:r w:rsidR="00A801BE" w:rsidRPr="00F76A6C">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1C2089B" w14:textId="21008492" w:rsidR="00B17DC1" w:rsidRPr="00F76A6C" w:rsidRDefault="00B17DC1" w:rsidP="006C457B">
            <w:pPr>
              <w:pStyle w:val="TableText"/>
            </w:pPr>
            <w:r w:rsidRPr="00F76A6C">
              <w:t>4</w:t>
            </w:r>
            <w:r w:rsidR="00A801BE" w:rsidRPr="00F76A6C">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BD0F9E7" w14:textId="77777777" w:rsidR="00B17DC1" w:rsidRPr="00F76A6C" w:rsidRDefault="00B17DC1" w:rsidP="006C457B">
            <w:pPr>
              <w:pStyle w:val="TableText"/>
            </w:pPr>
            <w:r w:rsidRPr="00F76A6C">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0FD35C" w14:textId="77777777" w:rsidR="00B17DC1" w:rsidRPr="00F76A6C" w:rsidRDefault="00B17DC1" w:rsidP="006C457B">
            <w:pPr>
              <w:pStyle w:val="TableText"/>
              <w:spacing w:line="240" w:lineRule="auto"/>
            </w:pPr>
            <w:r w:rsidRPr="00F76A6C">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92C2BFD" w14:textId="5FC33EC7" w:rsidR="00B17DC1" w:rsidRPr="00F76A6C" w:rsidRDefault="00B17DC1" w:rsidP="006C457B">
            <w:pPr>
              <w:pStyle w:val="TableText"/>
              <w:spacing w:line="240" w:lineRule="auto"/>
            </w:pPr>
            <w:r w:rsidRPr="00F76A6C">
              <w:t>1</w:t>
            </w:r>
            <w:r w:rsidR="00A801BE" w:rsidRPr="00F76A6C">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EA07243" w14:textId="77777777" w:rsidR="00B17DC1" w:rsidRPr="00F76A6C" w:rsidRDefault="00B17DC1" w:rsidP="006C457B">
            <w:pPr>
              <w:pStyle w:val="TableText"/>
              <w:spacing w:line="240" w:lineRule="auto"/>
            </w:pPr>
            <w:r w:rsidRPr="00F76A6C">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C4C36CD" w14:textId="77777777" w:rsidR="00B17DC1" w:rsidRPr="00F76A6C" w:rsidRDefault="00B17DC1" w:rsidP="006C457B">
            <w:pPr>
              <w:pStyle w:val="TableText"/>
              <w:spacing w:line="240" w:lineRule="auto"/>
            </w:pPr>
            <w:r w:rsidRPr="00F76A6C">
              <w:t>100</w:t>
            </w:r>
          </w:p>
        </w:tc>
      </w:tr>
      <w:tr w:rsidR="00B17DC1" w:rsidRPr="00F76A6C" w14:paraId="7307D8B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7F6D71A" w14:textId="627CDF5C" w:rsidR="00B17DC1" w:rsidRPr="00F76A6C" w:rsidRDefault="00B17DC1" w:rsidP="006C457B">
            <w:pPr>
              <w:pStyle w:val="TableText"/>
              <w:spacing w:line="240" w:lineRule="auto"/>
            </w:pPr>
            <w:r w:rsidRPr="00F76A6C">
              <w:t>E</w:t>
            </w:r>
            <w:r w:rsidR="00A42003" w:rsidRPr="00F76A6C">
              <w:t>R</w:t>
            </w:r>
            <w:r w:rsidR="00B63943" w:rsidRPr="00F76A6C">
              <w:rPr>
                <w:vertAlign w:val="subscript"/>
              </w:rPr>
              <w:t>+6</w:t>
            </w:r>
            <w:r w:rsidRPr="00F76A6C">
              <w:rPr>
                <w:vertAlign w:val="subscript"/>
              </w:rPr>
              <w:t>5dB</w:t>
            </w:r>
            <w:r w:rsidR="008F0DA7" w:rsidRPr="00F76A6C">
              <w:t xml:space="preserve"> </w:t>
            </w:r>
            <w:r w:rsidRPr="00F76A6C">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A6F34F" w14:textId="77777777" w:rsidR="00B17DC1" w:rsidRPr="00F76A6C" w:rsidRDefault="00B17DC1" w:rsidP="006C457B">
            <w:pPr>
              <w:pStyle w:val="TableText"/>
            </w:pPr>
            <w:r w:rsidRPr="00F76A6C">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D10912" w14:textId="57D52DDA" w:rsidR="00B17DC1" w:rsidRPr="00F76A6C" w:rsidRDefault="00B17DC1" w:rsidP="006C457B">
            <w:pPr>
              <w:pStyle w:val="TableText"/>
            </w:pPr>
            <w:r w:rsidRPr="00F76A6C">
              <w:t>2</w:t>
            </w:r>
            <w:r w:rsidR="00B82108"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55DC8A" w14:textId="77777777" w:rsidR="00B17DC1" w:rsidRPr="00F76A6C" w:rsidRDefault="00B17DC1" w:rsidP="006C457B">
            <w:pPr>
              <w:pStyle w:val="TableText"/>
            </w:pPr>
            <w:r w:rsidRPr="00F76A6C">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4FA94A3"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2530BD" w14:textId="77777777" w:rsidR="00B17DC1" w:rsidRPr="00F76A6C" w:rsidRDefault="00B17DC1" w:rsidP="006C457B">
            <w:pPr>
              <w:pStyle w:val="TableText"/>
              <w:spacing w:line="240" w:lineRule="auto"/>
            </w:pPr>
            <w:r w:rsidRPr="00F76A6C">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9CBC8B5" w14:textId="77777777" w:rsidR="00B17DC1" w:rsidRPr="00F76A6C" w:rsidRDefault="00B17DC1" w:rsidP="006C457B">
            <w:pPr>
              <w:pStyle w:val="TableText"/>
              <w:spacing w:line="240" w:lineRule="auto"/>
            </w:pPr>
            <w:r w:rsidRPr="00F76A6C">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9DF9FF1" w14:textId="63FF9893" w:rsidR="00B17DC1" w:rsidRPr="00F76A6C" w:rsidRDefault="00964765" w:rsidP="006C457B">
            <w:pPr>
              <w:pStyle w:val="TableText"/>
              <w:spacing w:line="240" w:lineRule="auto"/>
            </w:pPr>
            <w:r w:rsidRPr="00F76A6C">
              <w:t>79</w:t>
            </w:r>
          </w:p>
        </w:tc>
      </w:tr>
      <w:tr w:rsidR="00B17DC1" w:rsidRPr="00F76A6C" w14:paraId="06ABA0B7"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0F128BA0" w14:textId="4FB51237" w:rsidR="00B17DC1" w:rsidRPr="00F76A6C" w:rsidRDefault="00B17DC1" w:rsidP="006C457B">
            <w:pPr>
              <w:pStyle w:val="TableText"/>
              <w:spacing w:after="240" w:line="240" w:lineRule="auto"/>
              <w:rPr>
                <w:vertAlign w:val="subscript"/>
              </w:rPr>
            </w:pPr>
            <w:r w:rsidRPr="00F76A6C">
              <w:t>E</w:t>
            </w:r>
            <w:r w:rsidR="00A42003" w:rsidRPr="00F76A6C">
              <w:t>R</w:t>
            </w:r>
            <w:r w:rsidR="00B63943" w:rsidRPr="00F76A6C">
              <w:rPr>
                <w:vertAlign w:val="subscript"/>
              </w:rPr>
              <w:t>+7</w:t>
            </w:r>
            <w:r w:rsidRPr="00F76A6C">
              <w:rPr>
                <w:vertAlign w:val="subscript"/>
              </w:rPr>
              <w:t>0dB</w:t>
            </w:r>
            <w:r w:rsidR="008F0DA7" w:rsidRPr="00F76A6C">
              <w:t xml:space="preserve"> </w:t>
            </w:r>
            <w:r w:rsidRPr="00F76A6C">
              <w:t>(%)</w:t>
            </w:r>
          </w:p>
        </w:tc>
        <w:tc>
          <w:tcPr>
            <w:tcW w:w="1134" w:type="dxa"/>
            <w:tcBorders>
              <w:top w:val="single" w:sz="4" w:space="0" w:color="FFFFFF" w:themeColor="background1"/>
              <w:left w:val="single" w:sz="4" w:space="0" w:color="FFFFFF"/>
              <w:right w:val="single" w:sz="4" w:space="0" w:color="FFFFFF"/>
            </w:tcBorders>
          </w:tcPr>
          <w:p w14:paraId="55833F2F" w14:textId="1656E444" w:rsidR="00B17DC1" w:rsidRPr="00F76A6C" w:rsidRDefault="00B17DC1" w:rsidP="006C457B">
            <w:pPr>
              <w:pStyle w:val="TableText"/>
            </w:pPr>
            <w:r w:rsidRPr="00F76A6C">
              <w:t>1</w:t>
            </w:r>
            <w:r w:rsidR="000A4BF0" w:rsidRPr="00F76A6C">
              <w:t>1</w:t>
            </w:r>
          </w:p>
        </w:tc>
        <w:tc>
          <w:tcPr>
            <w:tcW w:w="1276" w:type="dxa"/>
            <w:tcBorders>
              <w:top w:val="single" w:sz="4" w:space="0" w:color="FFFFFF" w:themeColor="background1"/>
              <w:left w:val="single" w:sz="4" w:space="0" w:color="FFFFFF"/>
              <w:right w:val="single" w:sz="4" w:space="0" w:color="FFFFFF"/>
            </w:tcBorders>
          </w:tcPr>
          <w:p w14:paraId="271BC18C" w14:textId="77777777" w:rsidR="00B17DC1" w:rsidRPr="00F76A6C" w:rsidRDefault="00B17DC1" w:rsidP="006C457B">
            <w:pPr>
              <w:pStyle w:val="TableText"/>
            </w:pPr>
            <w:r w:rsidRPr="00F76A6C">
              <w:t>2</w:t>
            </w:r>
          </w:p>
        </w:tc>
        <w:tc>
          <w:tcPr>
            <w:tcW w:w="1134" w:type="dxa"/>
            <w:tcBorders>
              <w:top w:val="single" w:sz="4" w:space="0" w:color="FFFFFF" w:themeColor="background1"/>
              <w:left w:val="single" w:sz="4" w:space="0" w:color="FFFFFF"/>
              <w:right w:val="single" w:sz="4" w:space="0" w:color="FFFFFF"/>
            </w:tcBorders>
          </w:tcPr>
          <w:p w14:paraId="6EDCD8AB" w14:textId="77777777" w:rsidR="00B17DC1" w:rsidRPr="00F76A6C" w:rsidRDefault="00B17DC1" w:rsidP="006C457B">
            <w:pPr>
              <w:pStyle w:val="TableText"/>
            </w:pPr>
            <w:r w:rsidRPr="00F76A6C">
              <w:t>20</w:t>
            </w:r>
          </w:p>
        </w:tc>
        <w:tc>
          <w:tcPr>
            <w:tcW w:w="1134" w:type="dxa"/>
            <w:tcBorders>
              <w:top w:val="single" w:sz="4" w:space="0" w:color="FFFFFF" w:themeColor="background1"/>
              <w:left w:val="single" w:sz="4" w:space="0" w:color="FFFFFF"/>
              <w:right w:val="single" w:sz="4" w:space="0" w:color="FFFFFF"/>
            </w:tcBorders>
          </w:tcPr>
          <w:p w14:paraId="29711CE5"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right w:val="single" w:sz="4" w:space="0" w:color="FFFFFF"/>
            </w:tcBorders>
          </w:tcPr>
          <w:p w14:paraId="736E51EF"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right w:val="single" w:sz="4" w:space="0" w:color="FFFFFF"/>
            </w:tcBorders>
          </w:tcPr>
          <w:p w14:paraId="6A4A285F" w14:textId="77777777" w:rsidR="00B17DC1" w:rsidRPr="00F76A6C" w:rsidRDefault="00B17DC1" w:rsidP="006C457B">
            <w:pPr>
              <w:pStyle w:val="TableText"/>
              <w:spacing w:line="240" w:lineRule="auto"/>
            </w:pPr>
            <w:r w:rsidRPr="00F76A6C">
              <w:t>14</w:t>
            </w:r>
          </w:p>
        </w:tc>
        <w:tc>
          <w:tcPr>
            <w:tcW w:w="838" w:type="dxa"/>
            <w:tcBorders>
              <w:top w:val="single" w:sz="4" w:space="0" w:color="FFFFFF" w:themeColor="background1"/>
              <w:left w:val="single" w:sz="4" w:space="0" w:color="FFFFFF"/>
              <w:right w:val="single" w:sz="4" w:space="0" w:color="FFFFFF"/>
            </w:tcBorders>
          </w:tcPr>
          <w:p w14:paraId="39FBA9BE" w14:textId="7B78543F" w:rsidR="00B17DC1" w:rsidRPr="00F76A6C" w:rsidRDefault="00B17DC1" w:rsidP="006C457B">
            <w:pPr>
              <w:pStyle w:val="TableText"/>
              <w:spacing w:line="240" w:lineRule="auto"/>
            </w:pPr>
            <w:r w:rsidRPr="00F76A6C">
              <w:t>3</w:t>
            </w:r>
            <w:r w:rsidR="001740AD" w:rsidRPr="00F76A6C">
              <w:t>6</w:t>
            </w:r>
          </w:p>
        </w:tc>
      </w:tr>
    </w:tbl>
    <w:p w14:paraId="014132EC" w14:textId="6BD3967E" w:rsidR="00B17DC1" w:rsidRPr="00F76A6C" w:rsidRDefault="00B17DC1" w:rsidP="00B17DC1">
      <w:pPr>
        <w:pStyle w:val="TableCaption"/>
      </w:pPr>
      <w:r w:rsidRPr="00F76A6C">
        <w:br/>
      </w:r>
      <w:bookmarkStart w:id="230" w:name="_Ref33960922"/>
      <w:bookmarkStart w:id="231" w:name="_Toc38811911"/>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4A4362" w:rsidRPr="00F76A6C">
        <w:rPr>
          <w:b/>
          <w:bCs/>
        </w:rPr>
        <w:t>11</w:t>
      </w:r>
      <w:r w:rsidRPr="00F76A6C">
        <w:rPr>
          <w:b/>
          <w:bCs/>
        </w:rPr>
        <w:fldChar w:fldCharType="end"/>
      </w:r>
      <w:bookmarkEnd w:id="230"/>
      <w:r w:rsidRPr="00F76A6C">
        <w:rPr>
          <w:b/>
          <w:bCs/>
        </w:rPr>
        <w:t>.</w:t>
      </w:r>
      <w:r w:rsidRPr="00F76A6C">
        <w:t xml:space="preserve"> </w:t>
      </w:r>
      <w:r w:rsidR="002F047B" w:rsidRPr="00F76A6C">
        <w:t>Descriptive s</w:t>
      </w:r>
      <w:r w:rsidRPr="00F76A6C">
        <w:t>tatistics of exposure to traffic noise on the first walks of public transport itineraries to workplaces (direct walks to nearby workplaces are filtered out, n=</w:t>
      </w:r>
      <w:commentRangeStart w:id="232"/>
      <w:r w:rsidR="004E3E85" w:rsidRPr="00F76A6C">
        <w:t>17891</w:t>
      </w:r>
      <w:commentRangeEnd w:id="232"/>
      <w:r w:rsidR="00A21340">
        <w:rPr>
          <w:rStyle w:val="CommentReference"/>
          <w:iCs w:val="0"/>
          <w:color w:val="auto"/>
        </w:rPr>
        <w:commentReference w:id="232"/>
      </w:r>
      <w:r w:rsidRPr="00F76A6C">
        <w:t>).</w:t>
      </w:r>
      <w:bookmarkEnd w:id="231"/>
      <w:r w:rsidRPr="00F76A6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F76A6C" w14:paraId="7D3CE436" w14:textId="77777777" w:rsidTr="006C457B">
        <w:trPr>
          <w:trHeight w:val="561"/>
        </w:trPr>
        <w:tc>
          <w:tcPr>
            <w:tcW w:w="1838" w:type="dxa"/>
            <w:tcBorders>
              <w:left w:val="single" w:sz="4" w:space="0" w:color="FFFFFF"/>
              <w:right w:val="single" w:sz="4" w:space="0" w:color="FFFFFF"/>
            </w:tcBorders>
          </w:tcPr>
          <w:p w14:paraId="3D4B422E" w14:textId="77777777" w:rsidR="00B17DC1" w:rsidRPr="00F76A6C" w:rsidRDefault="00B17DC1" w:rsidP="006C457B">
            <w:pPr>
              <w:pStyle w:val="TableText"/>
              <w:spacing w:before="240" w:after="160"/>
            </w:pPr>
            <w:r w:rsidRPr="00F76A6C">
              <w:t>Variable</w:t>
            </w:r>
          </w:p>
        </w:tc>
        <w:tc>
          <w:tcPr>
            <w:tcW w:w="1134" w:type="dxa"/>
            <w:tcBorders>
              <w:left w:val="single" w:sz="4" w:space="0" w:color="FFFFFF"/>
              <w:right w:val="single" w:sz="4" w:space="0" w:color="FFFFFF"/>
            </w:tcBorders>
          </w:tcPr>
          <w:p w14:paraId="0B36AC44" w14:textId="77777777" w:rsidR="00B17DC1" w:rsidRPr="00F76A6C" w:rsidRDefault="00B17DC1" w:rsidP="006C457B">
            <w:pPr>
              <w:pStyle w:val="TableText"/>
              <w:spacing w:before="240" w:after="160"/>
            </w:pPr>
            <w:r w:rsidRPr="00F76A6C">
              <w:t>Mean</w:t>
            </w:r>
          </w:p>
        </w:tc>
        <w:tc>
          <w:tcPr>
            <w:tcW w:w="1276" w:type="dxa"/>
            <w:tcBorders>
              <w:left w:val="single" w:sz="4" w:space="0" w:color="FFFFFF"/>
              <w:right w:val="single" w:sz="4" w:space="0" w:color="FFFFFF"/>
            </w:tcBorders>
          </w:tcPr>
          <w:p w14:paraId="4B7B6B91" w14:textId="77777777" w:rsidR="00B17DC1" w:rsidRPr="00F76A6C" w:rsidRDefault="00B17DC1" w:rsidP="006C457B">
            <w:pPr>
              <w:pStyle w:val="TableText"/>
              <w:spacing w:before="240" w:after="160"/>
            </w:pPr>
            <w:r w:rsidRPr="00F76A6C">
              <w:t>Median</w:t>
            </w:r>
          </w:p>
        </w:tc>
        <w:tc>
          <w:tcPr>
            <w:tcW w:w="1134" w:type="dxa"/>
            <w:tcBorders>
              <w:left w:val="single" w:sz="4" w:space="0" w:color="FFFFFF"/>
              <w:right w:val="single" w:sz="4" w:space="0" w:color="FFFFFF"/>
            </w:tcBorders>
          </w:tcPr>
          <w:p w14:paraId="58DA82B9" w14:textId="77777777" w:rsidR="00B17DC1" w:rsidRPr="00F76A6C" w:rsidRDefault="00B17DC1" w:rsidP="006C457B">
            <w:pPr>
              <w:pStyle w:val="TableText"/>
              <w:spacing w:before="240" w:after="160"/>
            </w:pPr>
            <w:r w:rsidRPr="00F76A6C">
              <w:t>SD</w:t>
            </w:r>
          </w:p>
        </w:tc>
        <w:tc>
          <w:tcPr>
            <w:tcW w:w="1134" w:type="dxa"/>
            <w:tcBorders>
              <w:left w:val="single" w:sz="4" w:space="0" w:color="FFFFFF"/>
              <w:right w:val="single" w:sz="4" w:space="0" w:color="FFFFFF"/>
            </w:tcBorders>
          </w:tcPr>
          <w:p w14:paraId="51D5E65F" w14:textId="77777777" w:rsidR="00B17DC1" w:rsidRPr="00F76A6C" w:rsidRDefault="00B17DC1" w:rsidP="006C457B">
            <w:pPr>
              <w:pStyle w:val="TableText"/>
              <w:spacing w:before="240" w:after="160"/>
            </w:pPr>
            <w:r w:rsidRPr="00F76A6C">
              <w:t>p10</w:t>
            </w:r>
          </w:p>
        </w:tc>
        <w:tc>
          <w:tcPr>
            <w:tcW w:w="1134" w:type="dxa"/>
            <w:tcBorders>
              <w:left w:val="single" w:sz="4" w:space="0" w:color="FFFFFF"/>
              <w:right w:val="single" w:sz="4" w:space="0" w:color="FFFFFF"/>
            </w:tcBorders>
          </w:tcPr>
          <w:p w14:paraId="15F3AB52" w14:textId="77777777" w:rsidR="00B17DC1" w:rsidRPr="00F76A6C" w:rsidRDefault="00B17DC1" w:rsidP="006C457B">
            <w:pPr>
              <w:pStyle w:val="TableText"/>
              <w:spacing w:before="240" w:after="160"/>
            </w:pPr>
            <w:r w:rsidRPr="00F76A6C">
              <w:t>p25</w:t>
            </w:r>
          </w:p>
        </w:tc>
        <w:tc>
          <w:tcPr>
            <w:tcW w:w="1134" w:type="dxa"/>
            <w:tcBorders>
              <w:left w:val="single" w:sz="4" w:space="0" w:color="FFFFFF"/>
              <w:right w:val="single" w:sz="4" w:space="0" w:color="FFFFFF"/>
            </w:tcBorders>
          </w:tcPr>
          <w:p w14:paraId="40003657" w14:textId="77777777" w:rsidR="00B17DC1" w:rsidRPr="00F76A6C" w:rsidRDefault="00B17DC1" w:rsidP="006C457B">
            <w:pPr>
              <w:pStyle w:val="TableText"/>
              <w:spacing w:before="240" w:after="160"/>
            </w:pPr>
            <w:r w:rsidRPr="00F76A6C">
              <w:t>p75</w:t>
            </w:r>
          </w:p>
        </w:tc>
        <w:tc>
          <w:tcPr>
            <w:tcW w:w="838" w:type="dxa"/>
            <w:tcBorders>
              <w:left w:val="single" w:sz="4" w:space="0" w:color="FFFFFF"/>
              <w:right w:val="single" w:sz="4" w:space="0" w:color="FFFFFF"/>
            </w:tcBorders>
          </w:tcPr>
          <w:p w14:paraId="6331815E" w14:textId="77777777" w:rsidR="00B17DC1" w:rsidRPr="00F76A6C" w:rsidRDefault="00B17DC1" w:rsidP="006C457B">
            <w:pPr>
              <w:pStyle w:val="TableText"/>
              <w:spacing w:before="240" w:after="160"/>
            </w:pPr>
            <w:r w:rsidRPr="00F76A6C">
              <w:t>p90</w:t>
            </w:r>
          </w:p>
        </w:tc>
      </w:tr>
      <w:tr w:rsidR="00B17DC1" w:rsidRPr="00F76A6C" w14:paraId="4D19C567"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240BEF7E" w14:textId="19E978F0" w:rsidR="00B17DC1" w:rsidRPr="00F76A6C" w:rsidRDefault="00B17DC1" w:rsidP="006C457B">
            <w:pPr>
              <w:pStyle w:val="TableText"/>
              <w:spacing w:before="240" w:line="240" w:lineRule="auto"/>
              <w:rPr>
                <w:vertAlign w:val="subscript"/>
              </w:rPr>
            </w:pPr>
            <w:r w:rsidRPr="00F76A6C">
              <w:t>E</w:t>
            </w:r>
            <w:r w:rsidR="005A5286" w:rsidRPr="00F76A6C">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EF829F" w14:textId="4F3A9468" w:rsidR="00B17DC1" w:rsidRPr="00F76A6C" w:rsidRDefault="00C74411" w:rsidP="006C457B">
            <w:pPr>
              <w:pStyle w:val="TableText"/>
              <w:spacing w:before="240"/>
            </w:pPr>
            <w:r w:rsidRPr="00F76A6C">
              <w:t>24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7730367" w14:textId="6FB39562" w:rsidR="00B17DC1" w:rsidRPr="00F76A6C" w:rsidRDefault="00C74411" w:rsidP="006C457B">
            <w:pPr>
              <w:pStyle w:val="TableText"/>
              <w:spacing w:before="240"/>
            </w:pPr>
            <w:r w:rsidRPr="00F76A6C">
              <w:t>18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640CA" w14:textId="1B31D909" w:rsidR="00B17DC1" w:rsidRPr="00F76A6C" w:rsidRDefault="00C74411" w:rsidP="006C457B">
            <w:pPr>
              <w:pStyle w:val="TableText"/>
              <w:spacing w:before="240" w:line="240" w:lineRule="auto"/>
            </w:pPr>
            <w:r w:rsidRPr="00F76A6C">
              <w:t>21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004BF7" w14:textId="6AA97F39" w:rsidR="00B17DC1" w:rsidRPr="00F76A6C" w:rsidRDefault="00C74411" w:rsidP="006C457B">
            <w:pPr>
              <w:pStyle w:val="TableText"/>
              <w:spacing w:before="240" w:line="240" w:lineRule="auto"/>
            </w:pPr>
            <w:r w:rsidRPr="00F76A6C">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6F209D" w14:textId="324D34CD" w:rsidR="00B17DC1" w:rsidRPr="00F76A6C" w:rsidRDefault="00C74411" w:rsidP="006C457B">
            <w:pPr>
              <w:pStyle w:val="TableText"/>
              <w:spacing w:before="240" w:line="240" w:lineRule="auto"/>
            </w:pPr>
            <w:r w:rsidRPr="00F76A6C">
              <w:t>9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4317BA" w14:textId="2F202037" w:rsidR="00B17DC1" w:rsidRPr="00F76A6C" w:rsidRDefault="00C74411" w:rsidP="006C457B">
            <w:pPr>
              <w:pStyle w:val="TableText"/>
              <w:spacing w:before="240" w:line="240" w:lineRule="auto"/>
            </w:pPr>
            <w:r w:rsidRPr="00F76A6C">
              <w:t>32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2F21B9A" w14:textId="0A677845" w:rsidR="00B17DC1" w:rsidRPr="00F76A6C" w:rsidRDefault="00C74411" w:rsidP="006C457B">
            <w:pPr>
              <w:pStyle w:val="TableText"/>
              <w:spacing w:before="240" w:line="240" w:lineRule="auto"/>
            </w:pPr>
            <w:r w:rsidRPr="00F76A6C">
              <w:t>518</w:t>
            </w:r>
          </w:p>
        </w:tc>
      </w:tr>
      <w:tr w:rsidR="00B17DC1" w:rsidRPr="00F76A6C" w14:paraId="52CA018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B6CDF7" w14:textId="2CD16030" w:rsidR="00B17DC1" w:rsidRPr="00F76A6C" w:rsidRDefault="00B17DC1" w:rsidP="006C457B">
            <w:pPr>
              <w:pStyle w:val="TableText"/>
              <w:spacing w:line="240" w:lineRule="auto"/>
              <w:rPr>
                <w:vertAlign w:val="subscript"/>
              </w:rPr>
            </w:pPr>
            <w:r w:rsidRPr="00F76A6C">
              <w:t>E</w:t>
            </w:r>
            <w:r w:rsidR="005A5286" w:rsidRPr="00F76A6C">
              <w:t>I</w:t>
            </w:r>
            <w:r w:rsidRPr="00F76A6C">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087CDC" w14:textId="0DD15C36" w:rsidR="00B17DC1" w:rsidRPr="00F76A6C" w:rsidRDefault="00B17DC1" w:rsidP="006C457B">
            <w:pPr>
              <w:pStyle w:val="TableText"/>
            </w:pPr>
            <w:r w:rsidRPr="00F76A6C">
              <w:t>0.3</w:t>
            </w:r>
            <w:r w:rsidR="00DF7EB2" w:rsidRPr="00F76A6C">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0AACEC6" w14:textId="260C7DFD" w:rsidR="00B17DC1" w:rsidRPr="00F76A6C" w:rsidRDefault="00B17DC1" w:rsidP="006C457B">
            <w:pPr>
              <w:pStyle w:val="TableText"/>
            </w:pPr>
            <w:r w:rsidRPr="00F76A6C">
              <w:t>0.</w:t>
            </w:r>
            <w:r w:rsidR="00F86785" w:rsidRPr="00F76A6C">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B6D60" w14:textId="1EBB0BF6" w:rsidR="00B17DC1" w:rsidRPr="00F76A6C" w:rsidRDefault="00B17DC1" w:rsidP="006C457B">
            <w:pPr>
              <w:pStyle w:val="TableText"/>
            </w:pPr>
            <w:r w:rsidRPr="00F76A6C">
              <w:t>0.</w:t>
            </w:r>
            <w:r w:rsidR="00F86785" w:rsidRPr="00F76A6C">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2FE7D8" w14:textId="306BA776" w:rsidR="00B17DC1" w:rsidRPr="00F76A6C" w:rsidRDefault="00B17DC1" w:rsidP="006C457B">
            <w:pPr>
              <w:pStyle w:val="TableText"/>
              <w:spacing w:line="240" w:lineRule="auto"/>
            </w:pPr>
            <w:r w:rsidRPr="00F76A6C">
              <w:t>0.</w:t>
            </w:r>
            <w:r w:rsidR="00F86785"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DE3FDB" w14:textId="77777777" w:rsidR="00B17DC1" w:rsidRPr="00F76A6C" w:rsidRDefault="00B17DC1" w:rsidP="006C457B">
            <w:pPr>
              <w:pStyle w:val="TableText"/>
              <w:spacing w:line="240" w:lineRule="auto"/>
            </w:pPr>
            <w:r w:rsidRPr="00F76A6C">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448E18" w14:textId="0A1132C5" w:rsidR="00B17DC1" w:rsidRPr="00F76A6C" w:rsidRDefault="00B17DC1" w:rsidP="006C457B">
            <w:pPr>
              <w:pStyle w:val="TableText"/>
              <w:spacing w:line="240" w:lineRule="auto"/>
            </w:pPr>
            <w:r w:rsidRPr="00F76A6C">
              <w:t>0.</w:t>
            </w:r>
            <w:r w:rsidR="007571A0" w:rsidRPr="00F76A6C">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0C313F" w14:textId="315FA9B1" w:rsidR="00B17DC1" w:rsidRPr="00F76A6C" w:rsidRDefault="00B17DC1" w:rsidP="006C457B">
            <w:pPr>
              <w:pStyle w:val="TableText"/>
              <w:spacing w:line="240" w:lineRule="auto"/>
            </w:pPr>
            <w:r w:rsidRPr="00F76A6C">
              <w:t>0.</w:t>
            </w:r>
            <w:r w:rsidR="007571A0" w:rsidRPr="00F76A6C">
              <w:t>52</w:t>
            </w:r>
          </w:p>
        </w:tc>
      </w:tr>
      <w:tr w:rsidR="00B17DC1" w:rsidRPr="00F76A6C" w14:paraId="5D3BEDC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AAA3286" w14:textId="77777777" w:rsidR="00B17DC1" w:rsidRPr="00F76A6C" w:rsidRDefault="00B17DC1" w:rsidP="006C457B">
            <w:pPr>
              <w:pStyle w:val="TableText"/>
              <w:spacing w:line="240" w:lineRule="auto"/>
            </w:pPr>
            <w:r w:rsidRPr="00F76A6C">
              <w:t>dB</w:t>
            </w:r>
            <w:r w:rsidRPr="00F76A6C">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611046" w14:textId="77777777" w:rsidR="00B17DC1" w:rsidRPr="00F76A6C" w:rsidRDefault="00B17DC1" w:rsidP="006C457B">
            <w:pPr>
              <w:pStyle w:val="TableText"/>
            </w:pPr>
            <w:r w:rsidRPr="00F76A6C">
              <w:t>5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CBA4637" w14:textId="51610552" w:rsidR="00B17DC1" w:rsidRPr="00F76A6C" w:rsidRDefault="00B17DC1" w:rsidP="006C457B">
            <w:pPr>
              <w:pStyle w:val="TableText"/>
            </w:pPr>
            <w:r w:rsidRPr="00F76A6C">
              <w:t>5</w:t>
            </w:r>
            <w:r w:rsidR="00990E47" w:rsidRPr="00F76A6C">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1247E54" w14:textId="77777777" w:rsidR="00B17DC1" w:rsidRPr="00F76A6C" w:rsidRDefault="00B17DC1" w:rsidP="006C457B">
            <w:pPr>
              <w:pStyle w:val="TableText"/>
            </w:pPr>
            <w:r w:rsidRPr="00F76A6C">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0F27E6" w14:textId="38178222" w:rsidR="00B17DC1" w:rsidRPr="00F76A6C" w:rsidRDefault="00B17DC1" w:rsidP="006C457B">
            <w:pPr>
              <w:pStyle w:val="TableText"/>
              <w:spacing w:line="240" w:lineRule="auto"/>
            </w:pPr>
            <w:r w:rsidRPr="00F76A6C">
              <w:t>4</w:t>
            </w:r>
            <w:r w:rsidR="00990E47" w:rsidRPr="00F76A6C">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7A4BB1" w14:textId="77777777" w:rsidR="00B17DC1" w:rsidRPr="00F76A6C" w:rsidRDefault="00B17DC1" w:rsidP="006C457B">
            <w:pPr>
              <w:pStyle w:val="TableText"/>
              <w:spacing w:line="240" w:lineRule="auto"/>
            </w:pPr>
            <w:r w:rsidRPr="00F76A6C">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B6946C" w14:textId="77777777" w:rsidR="00B17DC1" w:rsidRPr="00F76A6C" w:rsidRDefault="00B17DC1" w:rsidP="006C457B">
            <w:pPr>
              <w:pStyle w:val="TableText"/>
              <w:spacing w:line="240" w:lineRule="auto"/>
            </w:pPr>
            <w:r w:rsidRPr="00F76A6C">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1D68EC3F" w14:textId="77777777" w:rsidR="00B17DC1" w:rsidRPr="00F76A6C" w:rsidRDefault="00B17DC1" w:rsidP="006C457B">
            <w:pPr>
              <w:pStyle w:val="TableText"/>
              <w:spacing w:line="240" w:lineRule="auto"/>
            </w:pPr>
            <w:r w:rsidRPr="00F76A6C">
              <w:t>67</w:t>
            </w:r>
          </w:p>
        </w:tc>
      </w:tr>
      <w:tr w:rsidR="00B17DC1" w:rsidRPr="00F76A6C" w14:paraId="7301132F"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F1DAA4E" w14:textId="43F752D9" w:rsidR="00B17DC1" w:rsidRPr="00F76A6C" w:rsidRDefault="00B17DC1" w:rsidP="006C457B">
            <w:pPr>
              <w:pStyle w:val="TableText"/>
              <w:spacing w:line="240" w:lineRule="auto"/>
            </w:pPr>
            <w:r w:rsidRPr="00F76A6C">
              <w:t>E</w:t>
            </w:r>
            <w:r w:rsidR="002C4550" w:rsidRPr="00F76A6C">
              <w:t>D</w:t>
            </w:r>
            <w:r w:rsidR="000C3E11" w:rsidRPr="00F76A6C">
              <w:rPr>
                <w:vertAlign w:val="subscript"/>
              </w:rPr>
              <w:t>+6</w:t>
            </w:r>
            <w:r w:rsidRPr="00F76A6C">
              <w:rPr>
                <w:vertAlign w:val="subscript"/>
              </w:rPr>
              <w:t>0dB</w:t>
            </w:r>
            <w:r w:rsidR="003564D3"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1B6953" w14:textId="74AF5171" w:rsidR="00B17DC1" w:rsidRPr="00F76A6C" w:rsidRDefault="00B17DC1" w:rsidP="006C457B">
            <w:pPr>
              <w:pStyle w:val="TableText"/>
            </w:pPr>
            <w:r w:rsidRPr="00F76A6C">
              <w:t>20</w:t>
            </w:r>
            <w:r w:rsidR="009423C7" w:rsidRPr="00F76A6C">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6A459B7" w14:textId="5E3245FB" w:rsidR="00B17DC1" w:rsidRPr="00F76A6C" w:rsidRDefault="00B17DC1" w:rsidP="006C457B">
            <w:pPr>
              <w:pStyle w:val="TableText"/>
            </w:pPr>
            <w:r w:rsidRPr="00F76A6C">
              <w:t>1</w:t>
            </w:r>
            <w:r w:rsidR="00990E47" w:rsidRPr="00F76A6C">
              <w:t>4</w:t>
            </w:r>
            <w:r w:rsidR="009423C7"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127CAC" w14:textId="00B8CBB4" w:rsidR="00B17DC1" w:rsidRPr="00F76A6C" w:rsidRDefault="009423C7" w:rsidP="006C457B">
            <w:pPr>
              <w:pStyle w:val="TableText"/>
            </w:pPr>
            <w:r w:rsidRPr="00F76A6C">
              <w:t>2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45BF5A" w14:textId="7B704270" w:rsidR="00B17DC1" w:rsidRPr="00F76A6C" w:rsidRDefault="00B17DC1" w:rsidP="006C457B">
            <w:pPr>
              <w:pStyle w:val="TableText"/>
              <w:spacing w:line="240" w:lineRule="auto"/>
            </w:pPr>
            <w:r w:rsidRPr="00F76A6C">
              <w:t>1</w:t>
            </w:r>
            <w:r w:rsidR="00990E47" w:rsidRPr="00F76A6C">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8CADCFA" w14:textId="6ADEF2F4" w:rsidR="00B17DC1" w:rsidRPr="00F76A6C" w:rsidRDefault="00B17DC1" w:rsidP="006C457B">
            <w:pPr>
              <w:pStyle w:val="TableText"/>
              <w:spacing w:line="240" w:lineRule="auto"/>
            </w:pPr>
            <w:r w:rsidRPr="00F76A6C">
              <w:t>6</w:t>
            </w:r>
            <w:r w:rsidR="00990E47" w:rsidRPr="00F76A6C">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98C3146" w14:textId="50581259" w:rsidR="00B17DC1" w:rsidRPr="00F76A6C" w:rsidRDefault="00B17DC1" w:rsidP="006C457B">
            <w:pPr>
              <w:pStyle w:val="TableText"/>
              <w:spacing w:line="240" w:lineRule="auto"/>
            </w:pPr>
            <w:r w:rsidRPr="00F76A6C">
              <w:t>28</w:t>
            </w:r>
            <w:r w:rsidR="009423C7" w:rsidRPr="00F76A6C">
              <w:t>8</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24B04B9" w14:textId="28B5CB67" w:rsidR="00B17DC1" w:rsidRPr="00F76A6C" w:rsidRDefault="009423C7" w:rsidP="006C457B">
            <w:pPr>
              <w:pStyle w:val="TableText"/>
              <w:spacing w:line="240" w:lineRule="auto"/>
            </w:pPr>
            <w:r w:rsidRPr="00F76A6C">
              <w:t>480</w:t>
            </w:r>
          </w:p>
        </w:tc>
      </w:tr>
      <w:tr w:rsidR="00B17DC1" w:rsidRPr="00F76A6C" w14:paraId="65694A8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B49D415" w14:textId="633DF470" w:rsidR="00B17DC1" w:rsidRPr="00F76A6C" w:rsidRDefault="00B17DC1" w:rsidP="006C457B">
            <w:pPr>
              <w:pStyle w:val="TableText"/>
              <w:spacing w:line="240" w:lineRule="auto"/>
            </w:pPr>
            <w:r w:rsidRPr="00F76A6C">
              <w:t>E</w:t>
            </w:r>
            <w:r w:rsidR="002C4550" w:rsidRPr="00F76A6C">
              <w:t>D</w:t>
            </w:r>
            <w:r w:rsidR="000C3E11" w:rsidRPr="00F76A6C">
              <w:rPr>
                <w:vertAlign w:val="subscript"/>
              </w:rPr>
              <w:t>+6</w:t>
            </w:r>
            <w:r w:rsidRPr="00F76A6C">
              <w:rPr>
                <w:vertAlign w:val="subscript"/>
              </w:rPr>
              <w:t>5dB</w:t>
            </w:r>
            <w:r w:rsidR="003564D3"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59F396" w14:textId="594B87FB" w:rsidR="00B17DC1" w:rsidRPr="00F76A6C" w:rsidRDefault="00B17DC1" w:rsidP="006C457B">
            <w:pPr>
              <w:pStyle w:val="TableText"/>
            </w:pPr>
            <w:r w:rsidRPr="00F76A6C">
              <w:t>13</w:t>
            </w:r>
            <w:r w:rsidR="007D654B" w:rsidRPr="00F76A6C">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7E27FAE" w14:textId="70ECEA5D" w:rsidR="00B17DC1" w:rsidRPr="00F76A6C" w:rsidRDefault="00B17DC1" w:rsidP="006C457B">
            <w:pPr>
              <w:pStyle w:val="TableText"/>
            </w:pPr>
            <w:r w:rsidRPr="00F76A6C">
              <w:t>7</w:t>
            </w:r>
            <w:r w:rsidR="00990E47" w:rsidRPr="00F76A6C">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492D46" w14:textId="13E21C63" w:rsidR="00B17DC1" w:rsidRPr="00F76A6C" w:rsidRDefault="00B17DC1" w:rsidP="006C457B">
            <w:pPr>
              <w:pStyle w:val="TableText"/>
            </w:pPr>
            <w:r w:rsidRPr="00F76A6C">
              <w:t>16</w:t>
            </w:r>
            <w:r w:rsidR="007D654B" w:rsidRPr="00F76A6C">
              <w:t>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5AA1F5"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041170" w14:textId="7A8E7760" w:rsidR="00B17DC1" w:rsidRPr="00F76A6C" w:rsidRDefault="00B17DC1" w:rsidP="006C457B">
            <w:pPr>
              <w:pStyle w:val="TableText"/>
              <w:spacing w:line="240" w:lineRule="auto"/>
            </w:pPr>
            <w:r w:rsidRPr="00F76A6C">
              <w:t>2</w:t>
            </w:r>
            <w:r w:rsidR="007D654B"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C1DE2F0" w14:textId="43B9BEB8" w:rsidR="00B17DC1" w:rsidRPr="00F76A6C" w:rsidRDefault="00B17DC1" w:rsidP="006C457B">
            <w:pPr>
              <w:pStyle w:val="TableText"/>
              <w:spacing w:line="240" w:lineRule="auto"/>
            </w:pPr>
            <w:r w:rsidRPr="00F76A6C">
              <w:t>17</w:t>
            </w:r>
            <w:r w:rsidR="00990E47" w:rsidRPr="00F76A6C">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97BE37" w14:textId="31F01F1B" w:rsidR="00B17DC1" w:rsidRPr="00F76A6C" w:rsidRDefault="00B17DC1" w:rsidP="006C457B">
            <w:pPr>
              <w:pStyle w:val="TableText"/>
              <w:spacing w:line="240" w:lineRule="auto"/>
            </w:pPr>
            <w:r w:rsidRPr="00F76A6C">
              <w:t>33</w:t>
            </w:r>
            <w:r w:rsidR="007D654B" w:rsidRPr="00F76A6C">
              <w:t>5</w:t>
            </w:r>
          </w:p>
        </w:tc>
      </w:tr>
      <w:tr w:rsidR="00B17DC1" w:rsidRPr="00F76A6C" w14:paraId="268CBC3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DE5C2" w14:textId="49D2E5D3" w:rsidR="00B17DC1" w:rsidRPr="00F76A6C" w:rsidRDefault="00B17DC1" w:rsidP="006C457B">
            <w:pPr>
              <w:pStyle w:val="TableText"/>
              <w:spacing w:line="240" w:lineRule="auto"/>
            </w:pPr>
            <w:r w:rsidRPr="00F76A6C">
              <w:lastRenderedPageBreak/>
              <w:t>E</w:t>
            </w:r>
            <w:r w:rsidR="002C4550" w:rsidRPr="00F76A6C">
              <w:t>D</w:t>
            </w:r>
            <w:r w:rsidR="000C3E11" w:rsidRPr="00F76A6C">
              <w:rPr>
                <w:vertAlign w:val="subscript"/>
              </w:rPr>
              <w:t>+7</w:t>
            </w:r>
            <w:r w:rsidRPr="00F76A6C">
              <w:rPr>
                <w:vertAlign w:val="subscript"/>
              </w:rPr>
              <w:t>0dB</w:t>
            </w:r>
            <w:r w:rsidR="003564D3"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43F17C" w14:textId="1FC39DF5" w:rsidR="00B17DC1" w:rsidRPr="00F76A6C" w:rsidRDefault="000503EC" w:rsidP="006C457B">
            <w:pPr>
              <w:pStyle w:val="TableText"/>
            </w:pPr>
            <w:r w:rsidRPr="00F76A6C">
              <w:t>49</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D93E9C2" w14:textId="5583CB59" w:rsidR="00B17DC1" w:rsidRPr="00F76A6C" w:rsidRDefault="000503EC" w:rsidP="006C457B">
            <w:pPr>
              <w:pStyle w:val="TableText"/>
            </w:pPr>
            <w:r w:rsidRPr="00F76A6C">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7B646E" w14:textId="77777777" w:rsidR="00B17DC1" w:rsidRPr="00F76A6C" w:rsidRDefault="00B17DC1" w:rsidP="006C457B">
            <w:pPr>
              <w:pStyle w:val="TableText"/>
            </w:pPr>
            <w:r w:rsidRPr="00F76A6C">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C8CF90"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8CFAE0A"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49099" w14:textId="3DE4F316" w:rsidR="00B17DC1" w:rsidRPr="00F76A6C" w:rsidRDefault="00B17DC1" w:rsidP="006C457B">
            <w:pPr>
              <w:pStyle w:val="TableText"/>
              <w:spacing w:line="240" w:lineRule="auto"/>
            </w:pPr>
            <w:r w:rsidRPr="00F76A6C">
              <w:t>6</w:t>
            </w:r>
            <w:r w:rsidR="000503EC" w:rsidRPr="00F76A6C">
              <w:t>2</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3C04B0" w14:textId="6D4107D0" w:rsidR="00B17DC1" w:rsidRPr="00F76A6C" w:rsidRDefault="00B17DC1" w:rsidP="006C457B">
            <w:pPr>
              <w:pStyle w:val="TableText"/>
              <w:spacing w:line="240" w:lineRule="auto"/>
            </w:pPr>
            <w:r w:rsidRPr="00F76A6C">
              <w:t>1</w:t>
            </w:r>
            <w:r w:rsidR="000503EC" w:rsidRPr="00F76A6C">
              <w:t>39</w:t>
            </w:r>
          </w:p>
        </w:tc>
      </w:tr>
      <w:tr w:rsidR="00B17DC1" w:rsidRPr="00F76A6C" w14:paraId="7C7DFCD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01E4402" w14:textId="3BFD0F86" w:rsidR="00B17DC1" w:rsidRPr="00F76A6C" w:rsidRDefault="00B17DC1" w:rsidP="006C457B">
            <w:pPr>
              <w:pStyle w:val="TableText"/>
              <w:spacing w:line="240" w:lineRule="auto"/>
            </w:pPr>
            <w:r w:rsidRPr="00F76A6C">
              <w:t>E</w:t>
            </w:r>
            <w:r w:rsidR="002C4550" w:rsidRPr="00F76A6C">
              <w:t>R</w:t>
            </w:r>
            <w:r w:rsidR="000C3E11" w:rsidRPr="00F76A6C">
              <w:rPr>
                <w:vertAlign w:val="subscript"/>
              </w:rPr>
              <w:t>+6</w:t>
            </w:r>
            <w:r w:rsidRPr="00F76A6C">
              <w:rPr>
                <w:vertAlign w:val="subscript"/>
              </w:rPr>
              <w:t>0dB</w:t>
            </w:r>
            <w:r w:rsidR="003564D3" w:rsidRPr="00F76A6C">
              <w:t xml:space="preserve"> </w:t>
            </w:r>
            <w:r w:rsidRPr="00F76A6C">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23BE05" w14:textId="2088E2BE" w:rsidR="00B17DC1" w:rsidRPr="00F76A6C" w:rsidRDefault="00B17DC1" w:rsidP="006C457B">
            <w:pPr>
              <w:pStyle w:val="TableText"/>
            </w:pPr>
            <w:r w:rsidRPr="00F76A6C">
              <w:t>4</w:t>
            </w:r>
            <w:r w:rsidR="00990E47" w:rsidRPr="00F76A6C">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3D8FA0" w14:textId="1EDD2D67" w:rsidR="00B17DC1" w:rsidRPr="00F76A6C" w:rsidRDefault="00B17DC1" w:rsidP="006C457B">
            <w:pPr>
              <w:pStyle w:val="TableText"/>
            </w:pPr>
            <w:r w:rsidRPr="00F76A6C">
              <w:t>4</w:t>
            </w:r>
            <w:r w:rsidR="005511C6" w:rsidRPr="00F76A6C">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BBABC3" w14:textId="77777777" w:rsidR="00B17DC1" w:rsidRPr="00F76A6C" w:rsidRDefault="00B17DC1" w:rsidP="006C457B">
            <w:pPr>
              <w:pStyle w:val="TableText"/>
            </w:pPr>
            <w:r w:rsidRPr="00F76A6C">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B9525A" w14:textId="3C519AF9" w:rsidR="00B17DC1" w:rsidRPr="00F76A6C" w:rsidRDefault="005511C6" w:rsidP="006C457B">
            <w:pPr>
              <w:pStyle w:val="TableText"/>
              <w:spacing w:line="240" w:lineRule="auto"/>
            </w:pPr>
            <w:r w:rsidRPr="00F76A6C">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98F993" w14:textId="2261CE9E" w:rsidR="00B17DC1" w:rsidRPr="00F76A6C" w:rsidRDefault="00B17DC1" w:rsidP="006C457B">
            <w:pPr>
              <w:pStyle w:val="TableText"/>
              <w:spacing w:line="240" w:lineRule="auto"/>
            </w:pPr>
            <w:r w:rsidRPr="00F76A6C">
              <w:t>1</w:t>
            </w:r>
            <w:r w:rsidR="00990E47" w:rsidRPr="00F76A6C">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AB3CB1" w14:textId="094AF1A1" w:rsidR="00B17DC1" w:rsidRPr="00F76A6C" w:rsidRDefault="00B17DC1" w:rsidP="006C457B">
            <w:pPr>
              <w:pStyle w:val="TableText"/>
              <w:spacing w:line="240" w:lineRule="auto"/>
            </w:pPr>
            <w:r w:rsidRPr="00F76A6C">
              <w:t>7</w:t>
            </w:r>
            <w:r w:rsidR="00990E47" w:rsidRPr="00F76A6C">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44264C" w14:textId="77777777" w:rsidR="00B17DC1" w:rsidRPr="00F76A6C" w:rsidRDefault="00B17DC1" w:rsidP="006C457B">
            <w:pPr>
              <w:pStyle w:val="TableText"/>
              <w:spacing w:line="240" w:lineRule="auto"/>
            </w:pPr>
            <w:r w:rsidRPr="00F76A6C">
              <w:t>100</w:t>
            </w:r>
          </w:p>
        </w:tc>
      </w:tr>
      <w:tr w:rsidR="00B17DC1" w:rsidRPr="00F76A6C" w14:paraId="0916A5D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85985AC" w14:textId="164C3DED" w:rsidR="00B17DC1" w:rsidRPr="00F76A6C" w:rsidRDefault="00B17DC1" w:rsidP="006C457B">
            <w:pPr>
              <w:pStyle w:val="TableText"/>
              <w:spacing w:line="240" w:lineRule="auto"/>
            </w:pPr>
            <w:r w:rsidRPr="00F76A6C">
              <w:t>E</w:t>
            </w:r>
            <w:r w:rsidR="002C4550" w:rsidRPr="00F76A6C">
              <w:t>R</w:t>
            </w:r>
            <w:r w:rsidR="000C3E11" w:rsidRPr="00F76A6C">
              <w:rPr>
                <w:vertAlign w:val="subscript"/>
              </w:rPr>
              <w:t>+6</w:t>
            </w:r>
            <w:r w:rsidRPr="00F76A6C">
              <w:rPr>
                <w:vertAlign w:val="subscript"/>
              </w:rPr>
              <w:t>5dB</w:t>
            </w:r>
            <w:r w:rsidR="003564D3" w:rsidRPr="00F76A6C">
              <w:t xml:space="preserve"> </w:t>
            </w:r>
            <w:r w:rsidRPr="00F76A6C">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9C88F" w14:textId="77777777" w:rsidR="00B17DC1" w:rsidRPr="00F76A6C" w:rsidRDefault="00B17DC1" w:rsidP="006C457B">
            <w:pPr>
              <w:pStyle w:val="TableText"/>
            </w:pPr>
            <w:r w:rsidRPr="00F76A6C">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E40152E" w14:textId="4FCAB8D5" w:rsidR="00B17DC1" w:rsidRPr="00F76A6C" w:rsidRDefault="00B17DC1" w:rsidP="006C457B">
            <w:pPr>
              <w:pStyle w:val="TableText"/>
            </w:pPr>
            <w:r w:rsidRPr="00F76A6C">
              <w:t>2</w:t>
            </w:r>
            <w:r w:rsidR="00990E47"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B7949AC" w14:textId="77777777" w:rsidR="00B17DC1" w:rsidRPr="00F76A6C" w:rsidRDefault="00B17DC1" w:rsidP="006C457B">
            <w:pPr>
              <w:pStyle w:val="TableText"/>
            </w:pPr>
            <w:r w:rsidRPr="00F76A6C">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C1BA9"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8DE381" w14:textId="77777777" w:rsidR="00B17DC1" w:rsidRPr="00F76A6C" w:rsidRDefault="00B17DC1" w:rsidP="006C457B">
            <w:pPr>
              <w:pStyle w:val="TableText"/>
              <w:spacing w:line="240" w:lineRule="auto"/>
            </w:pPr>
            <w:r w:rsidRPr="00F76A6C">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C5DC626" w14:textId="77777777" w:rsidR="00B17DC1" w:rsidRPr="00F76A6C" w:rsidRDefault="00B17DC1" w:rsidP="006C457B">
            <w:pPr>
              <w:pStyle w:val="TableText"/>
              <w:spacing w:line="240" w:lineRule="auto"/>
            </w:pPr>
            <w:r w:rsidRPr="00F76A6C">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4876410" w14:textId="307AEDC4" w:rsidR="00B17DC1" w:rsidRPr="00F76A6C" w:rsidRDefault="001712C8" w:rsidP="006C457B">
            <w:pPr>
              <w:pStyle w:val="TableText"/>
              <w:spacing w:line="240" w:lineRule="auto"/>
            </w:pPr>
            <w:r w:rsidRPr="00F76A6C">
              <w:t>79</w:t>
            </w:r>
          </w:p>
        </w:tc>
      </w:tr>
      <w:tr w:rsidR="00B17DC1" w:rsidRPr="00F76A6C" w14:paraId="04997858"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44E5C010" w14:textId="74FF992A" w:rsidR="00B17DC1" w:rsidRPr="00F76A6C" w:rsidRDefault="00B17DC1" w:rsidP="006C457B">
            <w:pPr>
              <w:pStyle w:val="TableText"/>
              <w:spacing w:after="240" w:line="240" w:lineRule="auto"/>
              <w:rPr>
                <w:vertAlign w:val="subscript"/>
              </w:rPr>
            </w:pPr>
            <w:r w:rsidRPr="00F76A6C">
              <w:t>E</w:t>
            </w:r>
            <w:r w:rsidR="002C4550" w:rsidRPr="00F76A6C">
              <w:t>R</w:t>
            </w:r>
            <w:r w:rsidR="000C3E11" w:rsidRPr="00F76A6C">
              <w:rPr>
                <w:vertAlign w:val="subscript"/>
              </w:rPr>
              <w:t>+7</w:t>
            </w:r>
            <w:r w:rsidRPr="00F76A6C">
              <w:rPr>
                <w:vertAlign w:val="subscript"/>
              </w:rPr>
              <w:t>0dB</w:t>
            </w:r>
            <w:r w:rsidR="003564D3" w:rsidRPr="00F76A6C">
              <w:t xml:space="preserve"> </w:t>
            </w:r>
            <w:r w:rsidRPr="00F76A6C">
              <w:t>(%)</w:t>
            </w:r>
          </w:p>
        </w:tc>
        <w:tc>
          <w:tcPr>
            <w:tcW w:w="1134" w:type="dxa"/>
            <w:tcBorders>
              <w:top w:val="single" w:sz="4" w:space="0" w:color="FFFFFF" w:themeColor="background1"/>
              <w:left w:val="single" w:sz="4" w:space="0" w:color="FFFFFF"/>
              <w:right w:val="single" w:sz="4" w:space="0" w:color="FFFFFF"/>
            </w:tcBorders>
          </w:tcPr>
          <w:p w14:paraId="3D06092B" w14:textId="5F7B42A5" w:rsidR="00B17DC1" w:rsidRPr="00F76A6C" w:rsidRDefault="00B17DC1" w:rsidP="006C457B">
            <w:pPr>
              <w:pStyle w:val="TableText"/>
            </w:pPr>
            <w:r w:rsidRPr="00F76A6C">
              <w:t>1</w:t>
            </w:r>
            <w:r w:rsidR="001712C8" w:rsidRPr="00F76A6C">
              <w:t>1</w:t>
            </w:r>
          </w:p>
        </w:tc>
        <w:tc>
          <w:tcPr>
            <w:tcW w:w="1276" w:type="dxa"/>
            <w:tcBorders>
              <w:top w:val="single" w:sz="4" w:space="0" w:color="FFFFFF" w:themeColor="background1"/>
              <w:left w:val="single" w:sz="4" w:space="0" w:color="FFFFFF"/>
              <w:right w:val="single" w:sz="4" w:space="0" w:color="FFFFFF"/>
            </w:tcBorders>
          </w:tcPr>
          <w:p w14:paraId="2B9A8AEB" w14:textId="77777777" w:rsidR="00B17DC1" w:rsidRPr="00F76A6C" w:rsidRDefault="00B17DC1" w:rsidP="006C457B">
            <w:pPr>
              <w:pStyle w:val="TableText"/>
            </w:pPr>
            <w:r w:rsidRPr="00F76A6C">
              <w:t>2</w:t>
            </w:r>
          </w:p>
        </w:tc>
        <w:tc>
          <w:tcPr>
            <w:tcW w:w="1134" w:type="dxa"/>
            <w:tcBorders>
              <w:top w:val="single" w:sz="4" w:space="0" w:color="FFFFFF" w:themeColor="background1"/>
              <w:left w:val="single" w:sz="4" w:space="0" w:color="FFFFFF"/>
              <w:right w:val="single" w:sz="4" w:space="0" w:color="FFFFFF"/>
            </w:tcBorders>
          </w:tcPr>
          <w:p w14:paraId="62D01A1B" w14:textId="77777777" w:rsidR="00B17DC1" w:rsidRPr="00F76A6C" w:rsidRDefault="00B17DC1" w:rsidP="006C457B">
            <w:pPr>
              <w:pStyle w:val="TableText"/>
            </w:pPr>
            <w:r w:rsidRPr="00F76A6C">
              <w:t>20</w:t>
            </w:r>
          </w:p>
        </w:tc>
        <w:tc>
          <w:tcPr>
            <w:tcW w:w="1134" w:type="dxa"/>
            <w:tcBorders>
              <w:top w:val="single" w:sz="4" w:space="0" w:color="FFFFFF" w:themeColor="background1"/>
              <w:left w:val="single" w:sz="4" w:space="0" w:color="FFFFFF"/>
              <w:right w:val="single" w:sz="4" w:space="0" w:color="FFFFFF"/>
            </w:tcBorders>
          </w:tcPr>
          <w:p w14:paraId="64867B9C"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right w:val="single" w:sz="4" w:space="0" w:color="FFFFFF"/>
            </w:tcBorders>
          </w:tcPr>
          <w:p w14:paraId="16410EE7"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right w:val="single" w:sz="4" w:space="0" w:color="FFFFFF"/>
            </w:tcBorders>
          </w:tcPr>
          <w:p w14:paraId="58E577BA" w14:textId="77777777" w:rsidR="00B17DC1" w:rsidRPr="00F76A6C" w:rsidRDefault="00B17DC1" w:rsidP="006C457B">
            <w:pPr>
              <w:pStyle w:val="TableText"/>
              <w:spacing w:line="240" w:lineRule="auto"/>
            </w:pPr>
            <w:r w:rsidRPr="00F76A6C">
              <w:t>14</w:t>
            </w:r>
          </w:p>
        </w:tc>
        <w:tc>
          <w:tcPr>
            <w:tcW w:w="838" w:type="dxa"/>
            <w:tcBorders>
              <w:top w:val="single" w:sz="4" w:space="0" w:color="FFFFFF" w:themeColor="background1"/>
              <w:left w:val="single" w:sz="4" w:space="0" w:color="FFFFFF"/>
              <w:right w:val="single" w:sz="4" w:space="0" w:color="FFFFFF"/>
            </w:tcBorders>
          </w:tcPr>
          <w:p w14:paraId="762F032B" w14:textId="179FECF2" w:rsidR="00B17DC1" w:rsidRPr="00F76A6C" w:rsidRDefault="00B17DC1" w:rsidP="006C457B">
            <w:pPr>
              <w:pStyle w:val="TableText"/>
              <w:spacing w:line="240" w:lineRule="auto"/>
            </w:pPr>
            <w:r w:rsidRPr="00F76A6C">
              <w:t>3</w:t>
            </w:r>
            <w:r w:rsidR="00707421" w:rsidRPr="00F76A6C">
              <w:t>6</w:t>
            </w:r>
          </w:p>
        </w:tc>
      </w:tr>
    </w:tbl>
    <w:p w14:paraId="0EAA74DB" w14:textId="77777777" w:rsidR="00B17DC1" w:rsidRPr="00F76A6C" w:rsidRDefault="00B17DC1" w:rsidP="00B17DC1"/>
    <w:p w14:paraId="3C51A178" w14:textId="15910039" w:rsidR="00B17DC1" w:rsidRPr="00F76A6C" w:rsidRDefault="00B17DC1" w:rsidP="00890ABD">
      <w:pPr>
        <w:pStyle w:val="Heading3"/>
      </w:pPr>
      <w:bookmarkStart w:id="233" w:name="_Toc39590008"/>
      <w:r w:rsidRPr="00F76A6C">
        <w:t xml:space="preserve">Spatial patterns in pedestrians’ exposures to traffic </w:t>
      </w:r>
      <w:commentRangeStart w:id="234"/>
      <w:r w:rsidRPr="00F76A6C">
        <w:t>noise</w:t>
      </w:r>
      <w:commentRangeEnd w:id="234"/>
      <w:r w:rsidR="00A21340">
        <w:rPr>
          <w:rStyle w:val="CommentReference"/>
          <w:rFonts w:eastAsiaTheme="minorHAnsi" w:cs="Times New Roman"/>
          <w:b w:val="0"/>
          <w:color w:val="auto"/>
          <w:spacing w:val="0"/>
        </w:rPr>
        <w:commentReference w:id="234"/>
      </w:r>
      <w:bookmarkEnd w:id="233"/>
    </w:p>
    <w:p w14:paraId="45069F7E" w14:textId="06415165" w:rsidR="00033427" w:rsidRDefault="00BF4764" w:rsidP="00180492">
      <w:r>
        <w:t>The results of the</w:t>
      </w:r>
      <w:r w:rsidR="00215A8D">
        <w:t xml:space="preserve"> origin-level</w:t>
      </w:r>
      <w:r>
        <w:t xml:space="preserve"> </w:t>
      </w:r>
      <w:r w:rsidR="00BB144C">
        <w:t xml:space="preserve">dynamic </w:t>
      </w:r>
      <w:r w:rsidR="00033427">
        <w:t>noise exposure</w:t>
      </w:r>
      <w:r w:rsidR="005258D9">
        <w:t>s</w:t>
      </w:r>
      <w:r w:rsidR="00033427">
        <w:t xml:space="preserve"> </w:t>
      </w:r>
      <w:r>
        <w:t xml:space="preserve">show </w:t>
      </w:r>
      <w:r w:rsidRPr="00BF4764">
        <w:t xml:space="preserve">significant spatial variation </w:t>
      </w:r>
      <w:r w:rsidR="00D73870">
        <w:t xml:space="preserve">between different </w:t>
      </w:r>
      <w:r w:rsidR="00C61DE4">
        <w:t>areas</w:t>
      </w:r>
      <w:r w:rsidR="00425056">
        <w:t xml:space="preserve"> (</w:t>
      </w:r>
      <w:r>
        <w:t>Figures 32–36</w:t>
      </w:r>
      <w:r w:rsidR="00425056">
        <w:t>)</w:t>
      </w:r>
      <w:r w:rsidR="00D73870">
        <w:t xml:space="preserve">. </w:t>
      </w:r>
      <w:r w:rsidR="00D73870" w:rsidRPr="00F76A6C">
        <w:t xml:space="preserve">The choropleth maps </w:t>
      </w:r>
      <w:r w:rsidR="00D73870">
        <w:t xml:space="preserve">presented in this chapter </w:t>
      </w:r>
      <w:r w:rsidR="00D73870" w:rsidRPr="00F76A6C">
        <w:t xml:space="preserve">represent mean traffic noise exposure indices at origin-level, weighted with the estimated utilization rates of the walks. </w:t>
      </w:r>
      <w:commentRangeStart w:id="235"/>
      <w:r w:rsidR="00D73870" w:rsidRPr="00F76A6C">
        <w:t xml:space="preserve">Thus, </w:t>
      </w:r>
      <w:r w:rsidR="0047240C">
        <w:t>three analogous</w:t>
      </w:r>
      <w:r w:rsidR="00E53FFE">
        <w:t xml:space="preserve"> </w:t>
      </w:r>
      <w:r w:rsidR="00E86897">
        <w:t>ideas</w:t>
      </w:r>
      <w:r w:rsidR="00D73870" w:rsidRPr="00F76A6C">
        <w:t xml:space="preserve">: 1) </w:t>
      </w:r>
      <w:r w:rsidR="00D73870" w:rsidRPr="00F76A6C">
        <w:rPr>
          <w:i/>
          <w:iCs/>
        </w:rPr>
        <w:t>average local walk</w:t>
      </w:r>
      <w:r w:rsidR="00D73870" w:rsidRPr="00F76A6C">
        <w:t xml:space="preserve">, 2) </w:t>
      </w:r>
      <w:r w:rsidR="00D73870" w:rsidRPr="00F76A6C">
        <w:rPr>
          <w:i/>
          <w:iCs/>
        </w:rPr>
        <w:t>typical local walk</w:t>
      </w:r>
      <w:r w:rsidR="00D73870" w:rsidRPr="00F76A6C">
        <w:t xml:space="preserve"> and 3) </w:t>
      </w:r>
      <w:r w:rsidR="00D73870" w:rsidRPr="00F76A6C">
        <w:rPr>
          <w:i/>
          <w:iCs/>
        </w:rPr>
        <w:t>expected local walk</w:t>
      </w:r>
      <w:r w:rsidR="00D73870" w:rsidRPr="00F76A6C">
        <w:t xml:space="preserve"> </w:t>
      </w:r>
      <w:commentRangeEnd w:id="235"/>
      <w:r w:rsidR="00D73870">
        <w:rPr>
          <w:rStyle w:val="CommentReference"/>
        </w:rPr>
        <w:commentReference w:id="235"/>
      </w:r>
      <w:r w:rsidR="00D73870" w:rsidRPr="00F76A6C">
        <w:t xml:space="preserve">can be </w:t>
      </w:r>
      <w:r w:rsidR="00CB090A">
        <w:t>applied</w:t>
      </w:r>
      <w:r w:rsidR="00D73870" w:rsidRPr="00F76A6C">
        <w:t xml:space="preserve"> </w:t>
      </w:r>
      <w:r w:rsidR="00C04273">
        <w:t xml:space="preserve">in </w:t>
      </w:r>
      <w:r w:rsidR="00D73870" w:rsidRPr="00F76A6C">
        <w:t xml:space="preserve">interpreting the results. The three concepts aim to consider the spatial and statistical nature of the choropleth maps; as the indices are weighted with the utilization rates of the walks, they can estimate the </w:t>
      </w:r>
      <w:r w:rsidR="00D73870" w:rsidRPr="00136631">
        <w:rPr>
          <w:i/>
          <w:iCs/>
        </w:rPr>
        <w:t>expected</w:t>
      </w:r>
      <w:r w:rsidR="00D73870" w:rsidRPr="00F76A6C">
        <w:t xml:space="preserve"> traffic noise exposure on an average</w:t>
      </w:r>
      <w:r w:rsidR="00BB144C">
        <w:t xml:space="preserve"> or </w:t>
      </w:r>
      <w:r w:rsidR="00BB144C" w:rsidRPr="00BB144C">
        <w:t xml:space="preserve">arbitrary </w:t>
      </w:r>
      <w:r w:rsidR="00D73870" w:rsidRPr="00F76A6C">
        <w:t xml:space="preserve">(commuting-related) walk from each origin. </w:t>
      </w:r>
    </w:p>
    <w:p w14:paraId="4FCEC4A6" w14:textId="33A341C7" w:rsidR="00B13B54" w:rsidRPr="00F76A6C" w:rsidRDefault="00A12AB1" w:rsidP="00180492">
      <w:r w:rsidRPr="00F76A6C">
        <w:fldChar w:fldCharType="begin"/>
      </w:r>
      <w:r w:rsidRPr="00F76A6C">
        <w:instrText xml:space="preserve"> REF _Ref33965311 \h </w:instrText>
      </w:r>
      <w:r w:rsidR="00AA1242" w:rsidRPr="00F76A6C">
        <w:instrText xml:space="preserve"> \* MERGEFORMAT </w:instrText>
      </w:r>
      <w:r w:rsidRPr="00F76A6C">
        <w:fldChar w:fldCharType="separate"/>
      </w:r>
      <w:r w:rsidR="00BF4764" w:rsidRPr="00BF4764">
        <w:t>Figure 31</w:t>
      </w:r>
      <w:r w:rsidRPr="00F76A6C">
        <w:fldChar w:fldCharType="end"/>
      </w:r>
      <w:r w:rsidRPr="00F76A6C">
        <w:t xml:space="preserve"> represents </w:t>
      </w:r>
      <w:r w:rsidR="006971DB" w:rsidRPr="00F76A6C">
        <w:t xml:space="preserve">spatial variation in </w:t>
      </w:r>
      <w:r w:rsidR="001A5367" w:rsidRPr="00F76A6C">
        <w:t xml:space="preserve">the </w:t>
      </w:r>
      <w:r w:rsidR="006971DB" w:rsidRPr="00F76A6C">
        <w:t xml:space="preserve">mean </w:t>
      </w:r>
      <w:r w:rsidRPr="00F76A6C">
        <w:t>walking distance from origin to</w:t>
      </w:r>
      <w:r w:rsidR="003667CA">
        <w:t xml:space="preserve"> its</w:t>
      </w:r>
      <w:r w:rsidRPr="00F76A6C">
        <w:t xml:space="preserve"> </w:t>
      </w:r>
      <w:r w:rsidR="00807305" w:rsidRPr="00F76A6C">
        <w:t xml:space="preserve">(local) </w:t>
      </w:r>
      <w:r w:rsidRPr="00F76A6C">
        <w:t xml:space="preserve">PT stops. </w:t>
      </w:r>
      <w:r w:rsidRPr="00F76A6C">
        <w:fldChar w:fldCharType="begin"/>
      </w:r>
      <w:r w:rsidRPr="00F76A6C">
        <w:instrText xml:space="preserve"> REF _Ref33965456 \h </w:instrText>
      </w:r>
      <w:r w:rsidR="00AA1242" w:rsidRPr="00F76A6C">
        <w:instrText xml:space="preserve"> \* MERGEFORMAT </w:instrText>
      </w:r>
      <w:r w:rsidRPr="00F76A6C">
        <w:fldChar w:fldCharType="separate"/>
      </w:r>
      <w:r w:rsidR="00BF4764" w:rsidRPr="00BF4764">
        <w:t>Figure 32</w:t>
      </w:r>
      <w:r w:rsidRPr="00F76A6C">
        <w:fldChar w:fldCharType="end"/>
      </w:r>
      <w:r w:rsidRPr="00F76A6C">
        <w:t xml:space="preserve"> represents </w:t>
      </w:r>
      <w:r w:rsidR="006F61A3" w:rsidRPr="00F76A6C">
        <w:t xml:space="preserve">mean </w:t>
      </w:r>
      <w:r w:rsidRPr="00F76A6C">
        <w:t>traffic noise level (dB</w:t>
      </w:r>
      <w:r w:rsidRPr="00F76A6C">
        <w:rPr>
          <w:vertAlign w:val="subscript"/>
        </w:rPr>
        <w:t>mean</w:t>
      </w:r>
      <w:r w:rsidRPr="00F76A6C">
        <w:t xml:space="preserve">) on the walks from each </w:t>
      </w:r>
      <w:r w:rsidR="006F61A3" w:rsidRPr="00F76A6C">
        <w:t>origin</w:t>
      </w:r>
      <w:r w:rsidR="00C37144" w:rsidRPr="00F76A6C">
        <w:t xml:space="preserve"> (for </w:t>
      </w:r>
      <w:r w:rsidR="00B6477E" w:rsidRPr="00F76A6C">
        <w:t xml:space="preserve">origin-level </w:t>
      </w:r>
      <w:r w:rsidR="00C37144" w:rsidRPr="00F76A6C">
        <w:t>STD of dB</w:t>
      </w:r>
      <w:r w:rsidR="00C37144" w:rsidRPr="00F76A6C">
        <w:rPr>
          <w:vertAlign w:val="subscript"/>
        </w:rPr>
        <w:t>mean</w:t>
      </w:r>
      <w:r w:rsidR="00C37144" w:rsidRPr="00F76A6C">
        <w:t xml:space="preserve">, see </w:t>
      </w:r>
      <w:r w:rsidR="00C37144" w:rsidRPr="00F76A6C">
        <w:fldChar w:fldCharType="begin"/>
      </w:r>
      <w:r w:rsidR="00C37144" w:rsidRPr="00F76A6C">
        <w:instrText xml:space="preserve"> REF _Ref37584622 \h  \* MERGEFORMAT </w:instrText>
      </w:r>
      <w:r w:rsidR="00C37144" w:rsidRPr="00F76A6C">
        <w:fldChar w:fldCharType="separate"/>
      </w:r>
      <w:r w:rsidR="00BF4764" w:rsidRPr="00BF4764">
        <w:t>Appendix 5</w:t>
      </w:r>
      <w:r w:rsidR="00C37144" w:rsidRPr="00F76A6C">
        <w:fldChar w:fldCharType="end"/>
      </w:r>
      <w:r w:rsidR="00C37144" w:rsidRPr="00F76A6C">
        <w:t>)</w:t>
      </w:r>
      <w:r w:rsidRPr="00F76A6C">
        <w:t xml:space="preserve">. </w:t>
      </w:r>
      <w:r w:rsidRPr="00F76A6C">
        <w:fldChar w:fldCharType="begin"/>
      </w:r>
      <w:r w:rsidRPr="00F76A6C">
        <w:instrText xml:space="preserve"> REF _Ref33965511 \h </w:instrText>
      </w:r>
      <w:r w:rsidR="00AA1242" w:rsidRPr="00F76A6C">
        <w:instrText xml:space="preserve"> \* MERGEFORMAT </w:instrText>
      </w:r>
      <w:r w:rsidRPr="00F76A6C">
        <w:fldChar w:fldCharType="separate"/>
      </w:r>
      <w:r w:rsidR="00BF4764" w:rsidRPr="00BF4764">
        <w:t>Figure 33</w:t>
      </w:r>
      <w:r w:rsidRPr="00F76A6C">
        <w:fldChar w:fldCharType="end"/>
      </w:r>
      <w:r w:rsidRPr="00F76A6C">
        <w:t xml:space="preserve"> and </w:t>
      </w:r>
      <w:r w:rsidRPr="00F76A6C">
        <w:fldChar w:fldCharType="begin"/>
      </w:r>
      <w:r w:rsidRPr="00F76A6C">
        <w:instrText xml:space="preserve"> REF _Ref33965563 \h </w:instrText>
      </w:r>
      <w:r w:rsidR="00AA1242" w:rsidRPr="00F76A6C">
        <w:instrText xml:space="preserve"> \* MERGEFORMAT </w:instrText>
      </w:r>
      <w:r w:rsidRPr="00F76A6C">
        <w:fldChar w:fldCharType="separate"/>
      </w:r>
      <w:r w:rsidR="00BF4764" w:rsidRPr="00BF4764">
        <w:t>Figure 34</w:t>
      </w:r>
      <w:r w:rsidRPr="00F76A6C">
        <w:fldChar w:fldCharType="end"/>
      </w:r>
      <w:r w:rsidRPr="00F76A6C">
        <w:t xml:space="preserve"> represent </w:t>
      </w:r>
      <w:r w:rsidR="00452494" w:rsidRPr="00F76A6C">
        <w:t xml:space="preserve">mean </w:t>
      </w:r>
      <w:r w:rsidR="00EF6775" w:rsidRPr="00F76A6C">
        <w:t xml:space="preserve">exposures (m) to traffic noise </w:t>
      </w:r>
      <w:r w:rsidRPr="00F76A6C">
        <w:t>levels exceeding 6</w:t>
      </w:r>
      <w:r w:rsidR="00FD0B57" w:rsidRPr="00F76A6C">
        <w:t>5</w:t>
      </w:r>
      <w:r w:rsidRPr="00F76A6C">
        <w:t xml:space="preserve"> dB</w:t>
      </w:r>
      <w:r w:rsidR="000868C3" w:rsidRPr="00F76A6C">
        <w:t>(A)</w:t>
      </w:r>
      <w:r w:rsidRPr="00F76A6C">
        <w:t xml:space="preserve"> and 70 dB</w:t>
      </w:r>
      <w:r w:rsidR="000868C3" w:rsidRPr="00F76A6C">
        <w:t>(A)</w:t>
      </w:r>
      <w:r w:rsidR="007B081B" w:rsidRPr="00F76A6C">
        <w:t xml:space="preserve"> </w:t>
      </w:r>
      <w:r w:rsidR="00EB6D51" w:rsidRPr="00F76A6C">
        <w:t xml:space="preserve">thresholds </w:t>
      </w:r>
      <w:r w:rsidR="007B081B" w:rsidRPr="00F76A6C">
        <w:t>(ED</w:t>
      </w:r>
      <w:r w:rsidR="007B081B" w:rsidRPr="00F76A6C">
        <w:rPr>
          <w:vertAlign w:val="subscript"/>
        </w:rPr>
        <w:t>+6</w:t>
      </w:r>
      <w:r w:rsidR="00831FE7" w:rsidRPr="00F76A6C">
        <w:rPr>
          <w:vertAlign w:val="subscript"/>
        </w:rPr>
        <w:t>5</w:t>
      </w:r>
      <w:r w:rsidR="007B081B" w:rsidRPr="00F76A6C">
        <w:rPr>
          <w:vertAlign w:val="subscript"/>
        </w:rPr>
        <w:t xml:space="preserve">dB </w:t>
      </w:r>
      <w:r w:rsidR="007B081B" w:rsidRPr="00F76A6C">
        <w:t>&amp; ED</w:t>
      </w:r>
      <w:r w:rsidR="007B081B" w:rsidRPr="00F76A6C">
        <w:rPr>
          <w:vertAlign w:val="subscript"/>
        </w:rPr>
        <w:t>+70dB</w:t>
      </w:r>
      <w:r w:rsidR="004B3D41">
        <w:rPr>
          <w:vertAlign w:val="subscript"/>
        </w:rPr>
        <w:t xml:space="preserve"> </w:t>
      </w:r>
      <w:r w:rsidR="004B3D41">
        <w:t xml:space="preserve">as in 3.5.4: </w:t>
      </w:r>
      <w:r w:rsidR="004B3D41" w:rsidRPr="004B3D41">
        <w:fldChar w:fldCharType="begin"/>
      </w:r>
      <w:r w:rsidR="004B3D41" w:rsidRPr="004B3D41">
        <w:instrText xml:space="preserve"> REF _Ref33904344 \h  \* MERGEFORMAT </w:instrText>
      </w:r>
      <w:r w:rsidR="004B3D41" w:rsidRPr="004B3D41">
        <w:fldChar w:fldCharType="separate"/>
      </w:r>
      <w:r w:rsidR="004B3D41" w:rsidRPr="004B3D41">
        <w:t>Table 4</w:t>
      </w:r>
      <w:r w:rsidR="004B3D41" w:rsidRPr="004B3D41">
        <w:fldChar w:fldCharType="end"/>
      </w:r>
      <w:r w:rsidR="007B081B" w:rsidRPr="00F76A6C">
        <w:t>)</w:t>
      </w:r>
      <w:r w:rsidRPr="00F76A6C">
        <w:t xml:space="preserve">. </w:t>
      </w:r>
      <w:r w:rsidR="00C44611" w:rsidRPr="00F76A6C">
        <w:t xml:space="preserve">Respectively, </w:t>
      </w:r>
      <w:r w:rsidR="00C44611" w:rsidRPr="00F76A6C">
        <w:fldChar w:fldCharType="begin"/>
      </w:r>
      <w:r w:rsidR="00C44611" w:rsidRPr="00F76A6C">
        <w:instrText xml:space="preserve"> REF _Ref36313852 \h </w:instrText>
      </w:r>
      <w:r w:rsidR="00AA1242" w:rsidRPr="00F76A6C">
        <w:instrText xml:space="preserve"> \* MERGEFORMAT </w:instrText>
      </w:r>
      <w:r w:rsidR="00C44611" w:rsidRPr="00F76A6C">
        <w:fldChar w:fldCharType="separate"/>
      </w:r>
      <w:r w:rsidR="00BF4764" w:rsidRPr="00BF4764">
        <w:t>Figure 35</w:t>
      </w:r>
      <w:r w:rsidR="00C44611" w:rsidRPr="00F76A6C">
        <w:fldChar w:fldCharType="end"/>
      </w:r>
      <w:r w:rsidR="00C44611" w:rsidRPr="00F76A6C">
        <w:t xml:space="preserve"> and </w:t>
      </w:r>
      <w:r w:rsidR="00C44611" w:rsidRPr="00F76A6C">
        <w:fldChar w:fldCharType="begin"/>
      </w:r>
      <w:r w:rsidR="00C44611" w:rsidRPr="00F76A6C">
        <w:instrText xml:space="preserve"> REF _Ref36313855 \h </w:instrText>
      </w:r>
      <w:r w:rsidR="00AA1242" w:rsidRPr="00F76A6C">
        <w:instrText xml:space="preserve"> \* MERGEFORMAT </w:instrText>
      </w:r>
      <w:r w:rsidR="00C44611" w:rsidRPr="00F76A6C">
        <w:fldChar w:fldCharType="separate"/>
      </w:r>
      <w:r w:rsidR="00BF4764" w:rsidRPr="00BF4764">
        <w:t>Figure 36</w:t>
      </w:r>
      <w:r w:rsidR="00C44611" w:rsidRPr="00F76A6C">
        <w:fldChar w:fldCharType="end"/>
      </w:r>
      <w:r w:rsidR="00C44611" w:rsidRPr="00F76A6C">
        <w:t xml:space="preserve"> represent </w:t>
      </w:r>
      <w:r w:rsidR="00442F75" w:rsidRPr="00F76A6C">
        <w:t xml:space="preserve">mean relative </w:t>
      </w:r>
      <w:r w:rsidR="00F63DD4" w:rsidRPr="00F76A6C">
        <w:t xml:space="preserve">exposures </w:t>
      </w:r>
      <w:r w:rsidR="00104006" w:rsidRPr="00F76A6C">
        <w:t>(%)</w:t>
      </w:r>
      <w:r w:rsidR="00F63DD4" w:rsidRPr="00F76A6C">
        <w:t xml:space="preserve"> </w:t>
      </w:r>
      <w:r w:rsidR="00442F75" w:rsidRPr="00F76A6C">
        <w:t>to traffic noise levels exceeding the thresholds</w:t>
      </w:r>
      <w:r w:rsidR="00BF25D2" w:rsidRPr="00F76A6C">
        <w:t xml:space="preserve"> </w:t>
      </w:r>
      <w:r w:rsidR="00447577" w:rsidRPr="00F76A6C">
        <w:t xml:space="preserve">as proportions </w:t>
      </w:r>
      <w:r w:rsidR="00BF25D2" w:rsidRPr="00F76A6C">
        <w:t>of the total lengths of the paths</w:t>
      </w:r>
      <w:r w:rsidR="00442F75" w:rsidRPr="00F76A6C">
        <w:t xml:space="preserve"> (</w:t>
      </w:r>
      <w:r w:rsidR="00B64832" w:rsidRPr="00F76A6C">
        <w:t>ER</w:t>
      </w:r>
      <w:r w:rsidR="00B64832" w:rsidRPr="00F76A6C">
        <w:rPr>
          <w:vertAlign w:val="subscript"/>
        </w:rPr>
        <w:t xml:space="preserve">+65dB </w:t>
      </w:r>
      <w:r w:rsidR="00B64832" w:rsidRPr="00F76A6C">
        <w:t>and ER</w:t>
      </w:r>
      <w:r w:rsidR="00B64832" w:rsidRPr="00F76A6C">
        <w:rPr>
          <w:vertAlign w:val="subscript"/>
        </w:rPr>
        <w:t>+70dB</w:t>
      </w:r>
      <w:r w:rsidR="004B3D41">
        <w:rPr>
          <w:vertAlign w:val="subscript"/>
        </w:rPr>
        <w:t xml:space="preserve"> </w:t>
      </w:r>
      <w:r w:rsidR="004B3D41">
        <w:t xml:space="preserve">as in 3.5.4: </w:t>
      </w:r>
      <w:r w:rsidR="004B3D41" w:rsidRPr="004B3D41">
        <w:fldChar w:fldCharType="begin"/>
      </w:r>
      <w:r w:rsidR="004B3D41" w:rsidRPr="004B3D41">
        <w:instrText xml:space="preserve"> REF _Ref33904344 \h  \* MERGEFORMAT </w:instrText>
      </w:r>
      <w:r w:rsidR="004B3D41" w:rsidRPr="004B3D41">
        <w:fldChar w:fldCharType="separate"/>
      </w:r>
      <w:r w:rsidR="004B3D41" w:rsidRPr="004B3D41">
        <w:t>Table 4</w:t>
      </w:r>
      <w:r w:rsidR="004B3D41" w:rsidRPr="004B3D41">
        <w:fldChar w:fldCharType="end"/>
      </w:r>
      <w:r w:rsidR="00442F75" w:rsidRPr="00F76A6C">
        <w:t xml:space="preserve">). </w:t>
      </w:r>
      <w:r w:rsidR="001A6F6B" w:rsidRPr="00F76A6C">
        <w:t xml:space="preserve">Choropleth maps </w:t>
      </w:r>
      <w:r w:rsidR="00960D49" w:rsidRPr="00F76A6C">
        <w:t>of noise exposure index (EI) and normalized noise exposure index (EI</w:t>
      </w:r>
      <w:r w:rsidR="00960D49" w:rsidRPr="00F76A6C">
        <w:rPr>
          <w:vertAlign w:val="subscript"/>
        </w:rPr>
        <w:t>n</w:t>
      </w:r>
      <w:r w:rsidR="00960D49" w:rsidRPr="00F76A6C">
        <w:t xml:space="preserve">) are attached </w:t>
      </w:r>
      <w:r w:rsidR="002426BE" w:rsidRPr="00F76A6C">
        <w:t xml:space="preserve">only </w:t>
      </w:r>
      <w:r w:rsidR="00960D49" w:rsidRPr="00F76A6C">
        <w:t xml:space="preserve">as </w:t>
      </w:r>
      <w:r w:rsidR="003D1868" w:rsidRPr="003D1868">
        <w:fldChar w:fldCharType="begin"/>
      </w:r>
      <w:r w:rsidR="003D1868" w:rsidRPr="003D1868">
        <w:instrText xml:space="preserve"> REF _Ref39493620 \h  \* MERGEFORMAT </w:instrText>
      </w:r>
      <w:r w:rsidR="003D1868" w:rsidRPr="003D1868">
        <w:fldChar w:fldCharType="separate"/>
      </w:r>
      <w:r w:rsidR="00BF4764" w:rsidRPr="00BF4764">
        <w:t xml:space="preserve">Appendix </w:t>
      </w:r>
      <w:r w:rsidR="00BF4764" w:rsidRPr="00BF4764">
        <w:rPr>
          <w:noProof/>
        </w:rPr>
        <w:t>3</w:t>
      </w:r>
      <w:r w:rsidR="003D1868" w:rsidRPr="003D1868">
        <w:fldChar w:fldCharType="end"/>
      </w:r>
      <w:r w:rsidR="003D1868">
        <w:t xml:space="preserve"> and </w:t>
      </w:r>
      <w:r w:rsidR="003D1868" w:rsidRPr="003D1868">
        <w:fldChar w:fldCharType="begin"/>
      </w:r>
      <w:r w:rsidR="003D1868" w:rsidRPr="003D1868">
        <w:instrText xml:space="preserve"> REF _Ref37584746 \h  \* MERGEFORMAT </w:instrText>
      </w:r>
      <w:r w:rsidR="003D1868" w:rsidRPr="003D1868">
        <w:fldChar w:fldCharType="separate"/>
      </w:r>
      <w:r w:rsidR="00BF4764" w:rsidRPr="00BF4764">
        <w:t xml:space="preserve">Appendix </w:t>
      </w:r>
      <w:r w:rsidR="00BF4764" w:rsidRPr="00BF4764">
        <w:rPr>
          <w:noProof/>
        </w:rPr>
        <w:t>4</w:t>
      </w:r>
      <w:r w:rsidR="003D1868" w:rsidRPr="003D1868">
        <w:fldChar w:fldCharType="end"/>
      </w:r>
      <w:r w:rsidR="003D1868">
        <w:t xml:space="preserve">, </w:t>
      </w:r>
      <w:r w:rsidR="002426BE" w:rsidRPr="00F76A6C">
        <w:t xml:space="preserve">as they are conceptually more difficult but show </w:t>
      </w:r>
      <w:r w:rsidR="008B4AAE" w:rsidRPr="00F76A6C">
        <w:t xml:space="preserve">mainly </w:t>
      </w:r>
      <w:r w:rsidR="002426BE" w:rsidRPr="00F76A6C">
        <w:t xml:space="preserve">similar spatial patterns as ED and ER. </w:t>
      </w:r>
    </w:p>
    <w:p w14:paraId="3A9CB7FD" w14:textId="31CD8901" w:rsidR="00863F96" w:rsidRPr="00F76A6C" w:rsidRDefault="00227288" w:rsidP="00361E7C">
      <w:r w:rsidRPr="00F76A6C">
        <w:t xml:space="preserve">Some spatial </w:t>
      </w:r>
      <w:r w:rsidR="00461314" w:rsidRPr="00F76A6C">
        <w:t>patterns</w:t>
      </w:r>
      <w:r w:rsidRPr="00F76A6C">
        <w:t xml:space="preserve"> in the </w:t>
      </w:r>
      <w:r w:rsidR="00713F78" w:rsidRPr="00F76A6C">
        <w:t xml:space="preserve">noise exposure </w:t>
      </w:r>
      <w:r w:rsidR="00CC76A4" w:rsidRPr="00F76A6C">
        <w:t>indices</w:t>
      </w:r>
      <w:r w:rsidR="00713F78" w:rsidRPr="00F76A6C">
        <w:t xml:space="preserve"> </w:t>
      </w:r>
      <w:r w:rsidRPr="00F76A6C">
        <w:t xml:space="preserve">are visible </w:t>
      </w:r>
      <w:r w:rsidR="00A2636F" w:rsidRPr="00F76A6C">
        <w:t>on</w:t>
      </w:r>
      <w:r w:rsidRPr="00F76A6C">
        <w:t xml:space="preserve"> the maps</w:t>
      </w:r>
      <w:r w:rsidR="00AD70DF" w:rsidRPr="00F76A6C">
        <w:t>.</w:t>
      </w:r>
      <w:r w:rsidR="00AD0010" w:rsidRPr="00F76A6C">
        <w:t xml:space="preserve"> </w:t>
      </w:r>
      <w:r w:rsidR="00AD70DF" w:rsidRPr="00F76A6C">
        <w:t>E</w:t>
      </w:r>
      <w:r w:rsidR="00713F78" w:rsidRPr="00F76A6C">
        <w:t xml:space="preserve">xposure to the highest </w:t>
      </w:r>
      <w:r w:rsidR="00A65423" w:rsidRPr="00F76A6C">
        <w:t xml:space="preserve">noise levels by </w:t>
      </w:r>
      <w:r w:rsidR="00713F78" w:rsidRPr="00F76A6C">
        <w:t>dB</w:t>
      </w:r>
      <w:r w:rsidR="00713F78" w:rsidRPr="00F76A6C">
        <w:rPr>
          <w:vertAlign w:val="subscript"/>
        </w:rPr>
        <w:t>mean</w:t>
      </w:r>
      <w:r w:rsidR="000A7F42" w:rsidRPr="00F76A6C">
        <w:rPr>
          <w:vertAlign w:val="subscript"/>
        </w:rPr>
        <w:t xml:space="preserve"> </w:t>
      </w:r>
      <w:r w:rsidR="00713F78" w:rsidRPr="00F76A6C">
        <w:t xml:space="preserve">occur </w:t>
      </w:r>
      <w:r w:rsidR="0061771E" w:rsidRPr="00F76A6C">
        <w:t xml:space="preserve">often </w:t>
      </w:r>
      <w:r w:rsidR="00713F78" w:rsidRPr="00F76A6C">
        <w:t xml:space="preserve">on the walks from the origins near the major roads </w:t>
      </w:r>
      <w:r w:rsidR="00441B3F" w:rsidRPr="00F76A6C">
        <w:t>in</w:t>
      </w:r>
      <w:r w:rsidR="00713F78" w:rsidRPr="00F76A6C">
        <w:t xml:space="preserve"> the city.</w:t>
      </w:r>
      <w:r w:rsidR="00AD0010" w:rsidRPr="00F76A6C">
        <w:t xml:space="preserve"> Similarly, the highest </w:t>
      </w:r>
      <w:r w:rsidR="001F19EA" w:rsidRPr="00F76A6C">
        <w:t>mean</w:t>
      </w:r>
      <w:r w:rsidR="00143907" w:rsidRPr="00F76A6C">
        <w:t xml:space="preserve"> </w:t>
      </w:r>
      <w:r w:rsidR="00AD0010" w:rsidRPr="00F76A6C">
        <w:t>ED</w:t>
      </w:r>
      <w:r w:rsidR="00AD0010" w:rsidRPr="00F76A6C">
        <w:rPr>
          <w:vertAlign w:val="subscript"/>
        </w:rPr>
        <w:t>+6</w:t>
      </w:r>
      <w:r w:rsidR="002E2133" w:rsidRPr="00F76A6C">
        <w:rPr>
          <w:vertAlign w:val="subscript"/>
        </w:rPr>
        <w:t>5</w:t>
      </w:r>
      <w:r w:rsidR="00AD0010" w:rsidRPr="00F76A6C">
        <w:rPr>
          <w:vertAlign w:val="subscript"/>
        </w:rPr>
        <w:t>dB</w:t>
      </w:r>
      <w:r w:rsidR="00D400C1" w:rsidRPr="00F76A6C">
        <w:t xml:space="preserve">, </w:t>
      </w:r>
      <w:r w:rsidR="00AD0010" w:rsidRPr="00F76A6C">
        <w:t>ED</w:t>
      </w:r>
      <w:r w:rsidR="00AD0010" w:rsidRPr="00F76A6C">
        <w:rPr>
          <w:vertAlign w:val="subscript"/>
        </w:rPr>
        <w:t>+70dB</w:t>
      </w:r>
      <w:r w:rsidR="00D400C1" w:rsidRPr="00F76A6C">
        <w:t>, ER</w:t>
      </w:r>
      <w:r w:rsidR="00D400C1" w:rsidRPr="00F76A6C">
        <w:rPr>
          <w:vertAlign w:val="subscript"/>
        </w:rPr>
        <w:t xml:space="preserve">+65dB </w:t>
      </w:r>
      <w:r w:rsidR="00D400C1" w:rsidRPr="00F76A6C">
        <w:t>and ER</w:t>
      </w:r>
      <w:r w:rsidR="00D400C1" w:rsidRPr="00F76A6C">
        <w:rPr>
          <w:vertAlign w:val="subscript"/>
        </w:rPr>
        <w:t xml:space="preserve">+70dB </w:t>
      </w:r>
      <w:r w:rsidR="00281007" w:rsidRPr="00F76A6C">
        <w:t>appear</w:t>
      </w:r>
      <w:r w:rsidR="00AD0010" w:rsidRPr="00F76A6C">
        <w:t xml:space="preserve"> </w:t>
      </w:r>
      <w:r w:rsidR="006A27E7" w:rsidRPr="00F76A6C">
        <w:t xml:space="preserve">often </w:t>
      </w:r>
      <w:r w:rsidR="00AD0010" w:rsidRPr="00F76A6C">
        <w:t xml:space="preserve">near the major roads </w:t>
      </w:r>
      <w:r w:rsidR="00670589" w:rsidRPr="00F76A6C">
        <w:t xml:space="preserve">of </w:t>
      </w:r>
      <w:r w:rsidR="00AD0010" w:rsidRPr="00F76A6C">
        <w:t xml:space="preserve">the city, but with </w:t>
      </w:r>
      <w:r w:rsidR="005D181D" w:rsidRPr="00F76A6C">
        <w:t>considerable</w:t>
      </w:r>
      <w:r w:rsidR="00AD0010" w:rsidRPr="00F76A6C">
        <w:t xml:space="preserve"> spatial variation. </w:t>
      </w:r>
      <w:r w:rsidR="002845A3" w:rsidRPr="00F76A6C">
        <w:t xml:space="preserve">Some </w:t>
      </w:r>
      <w:r w:rsidR="00361E7C" w:rsidRPr="00F76A6C">
        <w:t>correlation</w:t>
      </w:r>
      <w:r w:rsidR="00671225" w:rsidRPr="00F76A6C">
        <w:t xml:space="preserve"> between </w:t>
      </w:r>
      <w:r w:rsidR="002845A3" w:rsidRPr="00F76A6C">
        <w:t xml:space="preserve">the average </w:t>
      </w:r>
      <w:r w:rsidR="00671225" w:rsidRPr="00F76A6C">
        <w:t xml:space="preserve">walking distances from the origins </w:t>
      </w:r>
      <w:r w:rsidR="002845A3" w:rsidRPr="00F76A6C">
        <w:t xml:space="preserve">and the </w:t>
      </w:r>
      <w:r w:rsidR="00671225" w:rsidRPr="00F76A6C">
        <w:t>respective ED</w:t>
      </w:r>
      <w:r w:rsidR="00671225" w:rsidRPr="00F76A6C">
        <w:rPr>
          <w:vertAlign w:val="subscript"/>
        </w:rPr>
        <w:t>+6</w:t>
      </w:r>
      <w:r w:rsidR="00E316EC" w:rsidRPr="00F76A6C">
        <w:rPr>
          <w:vertAlign w:val="subscript"/>
        </w:rPr>
        <w:t>5</w:t>
      </w:r>
      <w:r w:rsidR="00671225" w:rsidRPr="00F76A6C">
        <w:rPr>
          <w:vertAlign w:val="subscript"/>
        </w:rPr>
        <w:t xml:space="preserve">dB </w:t>
      </w:r>
      <w:r w:rsidR="00671225" w:rsidRPr="00F76A6C">
        <w:t>and ED</w:t>
      </w:r>
      <w:r w:rsidR="00671225" w:rsidRPr="00F76A6C">
        <w:rPr>
          <w:vertAlign w:val="subscript"/>
        </w:rPr>
        <w:t>+70dB</w:t>
      </w:r>
      <w:r w:rsidR="00361E7C" w:rsidRPr="00F76A6C">
        <w:t xml:space="preserve"> </w:t>
      </w:r>
      <w:r w:rsidR="00CC76A4" w:rsidRPr="00F76A6C">
        <w:t>indices</w:t>
      </w:r>
      <w:r w:rsidR="002845A3" w:rsidRPr="00F76A6C">
        <w:t xml:space="preserve"> </w:t>
      </w:r>
      <w:r w:rsidR="00361E7C" w:rsidRPr="00F76A6C">
        <w:t>can be seen by</w:t>
      </w:r>
      <w:r w:rsidR="00671225" w:rsidRPr="00F76A6C">
        <w:t xml:space="preserve"> visual comparison of the maps</w:t>
      </w:r>
      <w:r w:rsidR="00027F14" w:rsidRPr="00F76A6C">
        <w:t xml:space="preserve"> (</w:t>
      </w:r>
      <w:r w:rsidR="00027F14" w:rsidRPr="00F76A6C">
        <w:fldChar w:fldCharType="begin"/>
      </w:r>
      <w:r w:rsidR="00027F14" w:rsidRPr="00F76A6C">
        <w:instrText xml:space="preserve"> REF _Ref33965311 \h </w:instrText>
      </w:r>
      <w:r w:rsidR="00C0386F" w:rsidRPr="00F76A6C">
        <w:instrText xml:space="preserve"> \* MERGEFORMAT </w:instrText>
      </w:r>
      <w:r w:rsidR="00027F14" w:rsidRPr="00F76A6C">
        <w:fldChar w:fldCharType="separate"/>
      </w:r>
      <w:r w:rsidR="004A4362" w:rsidRPr="00F76A6C">
        <w:t>Figure 30</w:t>
      </w:r>
      <w:r w:rsidR="00027F14" w:rsidRPr="00F76A6C">
        <w:fldChar w:fldCharType="end"/>
      </w:r>
      <w:r w:rsidR="00027F14" w:rsidRPr="00F76A6C">
        <w:t xml:space="preserve">; </w:t>
      </w:r>
      <w:r w:rsidR="00027F14" w:rsidRPr="00F76A6C">
        <w:fldChar w:fldCharType="begin"/>
      </w:r>
      <w:r w:rsidR="00027F14" w:rsidRPr="00F76A6C">
        <w:instrText xml:space="preserve"> REF _Ref33965511 \h </w:instrText>
      </w:r>
      <w:r w:rsidR="00C0386F" w:rsidRPr="00F76A6C">
        <w:instrText xml:space="preserve"> \* MERGEFORMAT </w:instrText>
      </w:r>
      <w:r w:rsidR="00027F14" w:rsidRPr="00F76A6C">
        <w:fldChar w:fldCharType="separate"/>
      </w:r>
      <w:r w:rsidR="004A4362" w:rsidRPr="00F76A6C">
        <w:t>Figure 32</w:t>
      </w:r>
      <w:r w:rsidR="00027F14" w:rsidRPr="00F76A6C">
        <w:fldChar w:fldCharType="end"/>
      </w:r>
      <w:r w:rsidR="00027F14" w:rsidRPr="00F76A6C">
        <w:t xml:space="preserve"> &amp; </w:t>
      </w:r>
      <w:r w:rsidR="00027F14" w:rsidRPr="00F76A6C">
        <w:fldChar w:fldCharType="begin"/>
      </w:r>
      <w:r w:rsidR="00027F14" w:rsidRPr="00F76A6C">
        <w:instrText xml:space="preserve"> REF _Ref33965563 \h </w:instrText>
      </w:r>
      <w:r w:rsidR="00C0386F" w:rsidRPr="00F76A6C">
        <w:instrText xml:space="preserve"> \* MERGEFORMAT </w:instrText>
      </w:r>
      <w:r w:rsidR="00027F14" w:rsidRPr="00F76A6C">
        <w:fldChar w:fldCharType="separate"/>
      </w:r>
      <w:r w:rsidR="004A4362" w:rsidRPr="00F76A6C">
        <w:t>Figure 33</w:t>
      </w:r>
      <w:r w:rsidR="00027F14" w:rsidRPr="00F76A6C">
        <w:fldChar w:fldCharType="end"/>
      </w:r>
      <w:r w:rsidR="00027F14" w:rsidRPr="00F76A6C">
        <w:t>)</w:t>
      </w:r>
      <w:r w:rsidR="008E2D8A">
        <w:t>, as expected</w:t>
      </w:r>
      <w:r w:rsidR="00671225" w:rsidRPr="00F76A6C">
        <w:t xml:space="preserve">. </w:t>
      </w:r>
      <w:r w:rsidR="00A507BC" w:rsidRPr="00F76A6C">
        <w:t>E</w:t>
      </w:r>
      <w:r w:rsidR="00392C48" w:rsidRPr="00F76A6C">
        <w:t>xposures to the</w:t>
      </w:r>
      <w:r w:rsidR="002C1D92" w:rsidRPr="00F76A6C">
        <w:t xml:space="preserve"> very</w:t>
      </w:r>
      <w:r w:rsidR="00392C48" w:rsidRPr="00F76A6C">
        <w:t xml:space="preserve"> highest noise levels are distributed unequally in the </w:t>
      </w:r>
      <w:r w:rsidR="00C37AED" w:rsidRPr="00F76A6C">
        <w:t>study area</w:t>
      </w:r>
      <w:r w:rsidR="00392C48" w:rsidRPr="00F76A6C">
        <w:t>.</w:t>
      </w:r>
      <w:r w:rsidR="00863F96" w:rsidRPr="00F76A6C">
        <w:t xml:space="preserve"> </w:t>
      </w:r>
      <w:r w:rsidR="00EA0F21" w:rsidRPr="00F76A6C">
        <w:t>F</w:t>
      </w:r>
      <w:r w:rsidR="00863F96" w:rsidRPr="00F76A6C">
        <w:t xml:space="preserve">or some </w:t>
      </w:r>
      <w:r w:rsidR="003A738D" w:rsidRPr="00F76A6C">
        <w:t>neighborhoods</w:t>
      </w:r>
      <w:r w:rsidR="002D6C06" w:rsidRPr="00F76A6C">
        <w:t xml:space="preserve"> (e.g. </w:t>
      </w:r>
      <w:proofErr w:type="spellStart"/>
      <w:r w:rsidR="002D6C06" w:rsidRPr="00F76A6C">
        <w:t>Itä-Pakila</w:t>
      </w:r>
      <w:proofErr w:type="spellEnd"/>
      <w:r w:rsidR="002D6C06" w:rsidRPr="00F76A6C">
        <w:t xml:space="preserve">, </w:t>
      </w:r>
      <w:proofErr w:type="spellStart"/>
      <w:r w:rsidR="002D6C06" w:rsidRPr="00F76A6C">
        <w:t>Kruunuhaka</w:t>
      </w:r>
      <w:proofErr w:type="spellEnd"/>
      <w:r w:rsidR="002D6C06" w:rsidRPr="00F76A6C">
        <w:t xml:space="preserve"> and Koskela)</w:t>
      </w:r>
      <w:r w:rsidR="00863F96" w:rsidRPr="00F76A6C">
        <w:t xml:space="preserve">, the </w:t>
      </w:r>
      <w:r w:rsidR="00CC76A4" w:rsidRPr="00F76A6C">
        <w:t>indices</w:t>
      </w:r>
      <w:r w:rsidR="003A738D" w:rsidRPr="00F76A6C">
        <w:t xml:space="preserve"> </w:t>
      </w:r>
      <w:r w:rsidR="00EA0F21" w:rsidRPr="00F76A6C">
        <w:t>ED</w:t>
      </w:r>
      <w:r w:rsidR="00EA0F21" w:rsidRPr="00F76A6C">
        <w:rPr>
          <w:vertAlign w:val="subscript"/>
        </w:rPr>
        <w:t xml:space="preserve">+65dB </w:t>
      </w:r>
      <w:r w:rsidR="00EA0F21" w:rsidRPr="00F76A6C">
        <w:t>and ED</w:t>
      </w:r>
      <w:r w:rsidR="00EA0F21" w:rsidRPr="00F76A6C">
        <w:rPr>
          <w:vertAlign w:val="subscript"/>
        </w:rPr>
        <w:t xml:space="preserve">+70dB </w:t>
      </w:r>
      <w:r w:rsidR="00EA0F21" w:rsidRPr="00F76A6C">
        <w:t xml:space="preserve">are </w:t>
      </w:r>
      <w:r w:rsidR="00863F96" w:rsidRPr="00F76A6C">
        <w:t xml:space="preserve">considerably </w:t>
      </w:r>
      <w:r w:rsidR="00EA0F21" w:rsidRPr="00F76A6C">
        <w:t xml:space="preserve">higher </w:t>
      </w:r>
      <w:r w:rsidR="00863F96" w:rsidRPr="00F76A6C">
        <w:t xml:space="preserve">than </w:t>
      </w:r>
      <w:r w:rsidR="00EA0F21" w:rsidRPr="00F76A6C">
        <w:t xml:space="preserve">the </w:t>
      </w:r>
      <w:r w:rsidR="00EA0F21" w:rsidRPr="00F76A6C">
        <w:lastRenderedPageBreak/>
        <w:t>average of all walks</w:t>
      </w:r>
      <w:r w:rsidR="00A507BC" w:rsidRPr="00F76A6C">
        <w:t xml:space="preserve"> (</w:t>
      </w:r>
      <w:r w:rsidR="00A507BC" w:rsidRPr="00F76A6C">
        <w:fldChar w:fldCharType="begin"/>
      </w:r>
      <w:r w:rsidR="00A507BC" w:rsidRPr="00F76A6C">
        <w:instrText xml:space="preserve"> REF _Ref33960922 \h </w:instrText>
      </w:r>
      <w:r w:rsidR="00C0386F" w:rsidRPr="00F76A6C">
        <w:instrText xml:space="preserve"> \* MERGEFORMAT </w:instrText>
      </w:r>
      <w:r w:rsidR="00A507BC" w:rsidRPr="00F76A6C">
        <w:fldChar w:fldCharType="separate"/>
      </w:r>
      <w:r w:rsidR="004A4362" w:rsidRPr="00F76A6C">
        <w:t>Table 11</w:t>
      </w:r>
      <w:r w:rsidR="00A507BC" w:rsidRPr="00F76A6C">
        <w:fldChar w:fldCharType="end"/>
      </w:r>
      <w:r w:rsidR="00A507BC" w:rsidRPr="00F76A6C">
        <w:t>)</w:t>
      </w:r>
      <w:r w:rsidR="00863F96" w:rsidRPr="00F76A6C">
        <w:t xml:space="preserve">. </w:t>
      </w:r>
      <w:r w:rsidR="00D33142" w:rsidRPr="00F76A6C">
        <w:t xml:space="preserve">Despite that these </w:t>
      </w:r>
      <w:r w:rsidR="00CC76A4" w:rsidRPr="00F76A6C">
        <w:t>indices</w:t>
      </w:r>
      <w:r w:rsidR="00D33142" w:rsidRPr="00F76A6C">
        <w:t xml:space="preserve"> are likely to </w:t>
      </w:r>
      <w:r w:rsidR="0009406D" w:rsidRPr="00F76A6C">
        <w:t>co</w:t>
      </w:r>
      <w:r w:rsidR="00A21340">
        <w:t>-</w:t>
      </w:r>
      <w:r w:rsidR="0009406D" w:rsidRPr="00F76A6C">
        <w:t xml:space="preserve">vary </w:t>
      </w:r>
      <w:r w:rsidR="00D33142" w:rsidRPr="00F76A6C">
        <w:t xml:space="preserve">with the mean walking distances (as mentioned above), also the relative traffic noise </w:t>
      </w:r>
      <w:r w:rsidR="00CC76A4" w:rsidRPr="00F76A6C">
        <w:t>indices</w:t>
      </w:r>
      <w:r w:rsidR="00D33142" w:rsidRPr="00F76A6C">
        <w:t xml:space="preserve"> ER</w:t>
      </w:r>
      <w:r w:rsidR="00D33142" w:rsidRPr="00F76A6C">
        <w:rPr>
          <w:vertAlign w:val="subscript"/>
        </w:rPr>
        <w:t xml:space="preserve">+65dB </w:t>
      </w:r>
      <w:r w:rsidR="00D33142" w:rsidRPr="00F76A6C">
        <w:t>and ER</w:t>
      </w:r>
      <w:r w:rsidR="00D33142" w:rsidRPr="00F76A6C">
        <w:rPr>
          <w:vertAlign w:val="subscript"/>
        </w:rPr>
        <w:t>+70dB</w:t>
      </w:r>
      <w:r w:rsidR="00D33142" w:rsidRPr="00F76A6C">
        <w:t xml:space="preserve"> show higher values </w:t>
      </w:r>
      <w:r w:rsidR="003A738D" w:rsidRPr="00F76A6C">
        <w:t>in</w:t>
      </w:r>
      <w:r w:rsidR="004871A6" w:rsidRPr="00F76A6C">
        <w:t xml:space="preserve"> </w:t>
      </w:r>
      <w:r w:rsidR="003A738D" w:rsidRPr="00F76A6C">
        <w:t xml:space="preserve">the </w:t>
      </w:r>
      <w:r w:rsidR="004871A6" w:rsidRPr="00F76A6C">
        <w:t xml:space="preserve">same areas. </w:t>
      </w:r>
      <w:r w:rsidR="00831DFE" w:rsidRPr="00F76A6C">
        <w:t>F</w:t>
      </w:r>
      <w:r w:rsidR="001323FB" w:rsidRPr="00F76A6C">
        <w:t xml:space="preserve">or </w:t>
      </w:r>
      <w:r w:rsidR="0061771E" w:rsidRPr="00F76A6C">
        <w:t xml:space="preserve">a substantial share of the </w:t>
      </w:r>
      <w:r w:rsidR="001323FB" w:rsidRPr="00F76A6C">
        <w:t xml:space="preserve">areas (including the previously mentioned), the </w:t>
      </w:r>
      <w:r w:rsidR="00D278FA" w:rsidRPr="00F76A6C">
        <w:t xml:space="preserve">mean traffic </w:t>
      </w:r>
      <w:r w:rsidR="001323FB" w:rsidRPr="00F76A6C">
        <w:t>noise level of the average walk is higher than 65 dB</w:t>
      </w:r>
      <w:r w:rsidR="00E344A4" w:rsidRPr="00F76A6C">
        <w:t>(A)</w:t>
      </w:r>
      <w:r w:rsidR="002C14E5" w:rsidRPr="00F76A6C">
        <w:t xml:space="preserve">. </w:t>
      </w:r>
      <w:r w:rsidR="009F5395" w:rsidRPr="00F76A6C">
        <w:t>Considering these findings, the</w:t>
      </w:r>
      <w:r w:rsidR="002C14E5" w:rsidRPr="00F76A6C">
        <w:t xml:space="preserve"> results </w:t>
      </w:r>
      <w:r w:rsidR="0088192F" w:rsidRPr="00F76A6C">
        <w:t>indicate</w:t>
      </w:r>
      <w:r w:rsidR="000C624D" w:rsidRPr="00F76A6C">
        <w:t xml:space="preserve"> </w:t>
      </w:r>
      <w:r w:rsidR="00E730D7" w:rsidRPr="00F76A6C">
        <w:t>that</w:t>
      </w:r>
      <w:r w:rsidR="007A46C8" w:rsidRPr="00F76A6C">
        <w:t xml:space="preserve"> </w:t>
      </w:r>
      <w:r w:rsidR="00094882" w:rsidRPr="00F76A6C">
        <w:t xml:space="preserve">major </w:t>
      </w:r>
      <w:r w:rsidR="002C14E5" w:rsidRPr="00F76A6C">
        <w:t>dynamic exposures to unhealthy traffic noise levels</w:t>
      </w:r>
      <w:r w:rsidR="007A46C8" w:rsidRPr="00F76A6C">
        <w:t xml:space="preserve"> </w:t>
      </w:r>
      <w:r w:rsidR="00E730D7" w:rsidRPr="00F76A6C">
        <w:t xml:space="preserve">are relatively common </w:t>
      </w:r>
      <w:r w:rsidR="007A46C8" w:rsidRPr="00F76A6C">
        <w:t>in the study area</w:t>
      </w:r>
      <w:r w:rsidR="002C14E5" w:rsidRPr="00F76A6C">
        <w:t xml:space="preserve">. </w:t>
      </w:r>
    </w:p>
    <w:p w14:paraId="6E192477" w14:textId="77777777" w:rsidR="00361E7C" w:rsidRPr="00F76A6C" w:rsidRDefault="00361E7C" w:rsidP="00361E7C"/>
    <w:p w14:paraId="22AC3D01" w14:textId="7BEDE961" w:rsidR="00B17DC1" w:rsidRPr="00F76A6C" w:rsidRDefault="00B17DC1" w:rsidP="00361E7C">
      <w:r w:rsidRPr="00F76A6C">
        <w:rPr>
          <w:noProof/>
          <w:lang w:eastAsia="en-GB"/>
        </w:rPr>
        <w:drawing>
          <wp:inline distT="0" distB="0" distL="0" distR="0" wp14:anchorId="02800182" wp14:editId="3D4DA599">
            <wp:extent cx="6116042" cy="5401944"/>
            <wp:effectExtent l="12700" t="12700" r="1841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44AD22FC" w14:textId="51AAECC1" w:rsidR="00B17DC1" w:rsidRPr="00F76A6C" w:rsidRDefault="00B17DC1" w:rsidP="00B17DC1">
      <w:pPr>
        <w:pStyle w:val="Caption"/>
        <w:jc w:val="both"/>
      </w:pPr>
      <w:bookmarkStart w:id="236" w:name="_Ref33965311"/>
      <w:bookmarkStart w:id="237" w:name="_Toc38811670"/>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31</w:t>
      </w:r>
      <w:r w:rsidRPr="00F76A6C">
        <w:rPr>
          <w:b/>
          <w:bCs/>
        </w:rPr>
        <w:fldChar w:fldCharType="end"/>
      </w:r>
      <w:bookmarkEnd w:id="236"/>
      <w:r w:rsidRPr="00F76A6C">
        <w:rPr>
          <w:b/>
          <w:bCs/>
        </w:rPr>
        <w:t>.</w:t>
      </w:r>
      <w:r w:rsidRPr="00F76A6C">
        <w:t xml:space="preserve"> </w:t>
      </w:r>
      <w:r w:rsidR="002F2145" w:rsidRPr="00F76A6C">
        <w:t>M</w:t>
      </w:r>
      <w:r w:rsidR="00C20BBC" w:rsidRPr="00F76A6C">
        <w:t xml:space="preserve">ean </w:t>
      </w:r>
      <w:r w:rsidRPr="00F76A6C">
        <w:t>walking distance</w:t>
      </w:r>
      <w:r w:rsidR="002F2145" w:rsidRPr="00F76A6C">
        <w:t>s</w:t>
      </w:r>
      <w:r w:rsidRPr="00F76A6C">
        <w:t xml:space="preserve"> </w:t>
      </w:r>
      <w:r w:rsidR="00A31008" w:rsidRPr="00F76A6C">
        <w:t xml:space="preserve">from homes </w:t>
      </w:r>
      <w:r w:rsidRPr="00F76A6C">
        <w:t xml:space="preserve">to </w:t>
      </w:r>
      <w:r w:rsidR="00167FF1">
        <w:t xml:space="preserve">closest </w:t>
      </w:r>
      <w:commentRangeStart w:id="238"/>
      <w:r w:rsidRPr="00F76A6C">
        <w:t>public</w:t>
      </w:r>
      <w:commentRangeEnd w:id="238"/>
      <w:r w:rsidR="008E4843">
        <w:rPr>
          <w:rStyle w:val="CommentReference"/>
          <w:iCs w:val="0"/>
          <w:color w:val="auto"/>
        </w:rPr>
        <w:commentReference w:id="238"/>
      </w:r>
      <w:r w:rsidRPr="00F76A6C">
        <w:t xml:space="preserve"> transport (PT) stop</w:t>
      </w:r>
      <w:r w:rsidR="00A31008" w:rsidRPr="00F76A6C">
        <w:t>s</w:t>
      </w:r>
      <w:r w:rsidRPr="00F76A6C">
        <w:t xml:space="preserve">. </w:t>
      </w:r>
      <w:r w:rsidR="008665BF" w:rsidRPr="00F76A6C">
        <w:t xml:space="preserve">The averages are weighted with the estimated utilization rates of the walks based on the total flow of commutes </w:t>
      </w:r>
      <w:r w:rsidR="00B61919" w:rsidRPr="00F76A6C">
        <w:t>using each origin</w:t>
      </w:r>
      <w:r w:rsidR="00285ED4" w:rsidRPr="00F76A6C">
        <w:t xml:space="preserve"> – </w:t>
      </w:r>
      <w:r w:rsidR="008665BF" w:rsidRPr="00F76A6C">
        <w:t>PT stop</w:t>
      </w:r>
      <w:r w:rsidR="00285ED4" w:rsidRPr="00F76A6C">
        <w:t xml:space="preserve"> pair</w:t>
      </w:r>
      <w:r w:rsidR="008665BF" w:rsidRPr="00F76A6C">
        <w:t>.</w:t>
      </w:r>
      <w:bookmarkEnd w:id="237"/>
      <w:r w:rsidR="002845A3" w:rsidRPr="00F76A6C">
        <w:t xml:space="preserve"> </w:t>
      </w:r>
    </w:p>
    <w:p w14:paraId="528B00FA" w14:textId="65B4AF6E" w:rsidR="00232359" w:rsidRPr="00F76A6C" w:rsidRDefault="00232359" w:rsidP="00232359"/>
    <w:p w14:paraId="65E19957" w14:textId="77777777" w:rsidR="00981967" w:rsidRPr="00F76A6C" w:rsidRDefault="00232359" w:rsidP="00981967">
      <w:pPr>
        <w:keepNext/>
      </w:pPr>
      <w:r w:rsidRPr="00F76A6C">
        <w:rPr>
          <w:noProof/>
          <w:lang w:eastAsia="en-GB"/>
        </w:rPr>
        <w:lastRenderedPageBreak/>
        <w:drawing>
          <wp:inline distT="0" distB="0" distL="0" distR="0" wp14:anchorId="05B182E5" wp14:editId="69777ABC">
            <wp:extent cx="6116042" cy="5401944"/>
            <wp:effectExtent l="12700" t="12700" r="1841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7"/>
                    <a:stretch>
                      <a:fillRect/>
                    </a:stretch>
                  </pic:blipFill>
                  <pic:spPr>
                    <a:xfrm>
                      <a:off x="0" y="0"/>
                      <a:ext cx="6116042" cy="5401944"/>
                    </a:xfrm>
                    <a:prstGeom prst="rect">
                      <a:avLst/>
                    </a:prstGeom>
                    <a:ln>
                      <a:solidFill>
                        <a:schemeClr val="tx1"/>
                      </a:solidFill>
                    </a:ln>
                  </pic:spPr>
                </pic:pic>
              </a:graphicData>
            </a:graphic>
          </wp:inline>
        </w:drawing>
      </w:r>
    </w:p>
    <w:p w14:paraId="5FBB04BF" w14:textId="457E8D95" w:rsidR="00232359" w:rsidRPr="00F76A6C" w:rsidRDefault="00981967" w:rsidP="00981967">
      <w:pPr>
        <w:pStyle w:val="Caption"/>
        <w:jc w:val="both"/>
      </w:pPr>
      <w:bookmarkStart w:id="239" w:name="_Ref33965456"/>
      <w:bookmarkStart w:id="240" w:name="_Toc38811671"/>
      <w:commentRangeStart w:id="241"/>
      <w:r w:rsidRPr="00F76A6C">
        <w:rPr>
          <w:b/>
          <w:bCs/>
        </w:rPr>
        <w:t>Figure</w:t>
      </w:r>
      <w:commentRangeEnd w:id="241"/>
      <w:r w:rsidR="008E4843">
        <w:rPr>
          <w:rStyle w:val="CommentReference"/>
          <w:iCs w:val="0"/>
          <w:color w:val="auto"/>
        </w:rPr>
        <w:commentReference w:id="241"/>
      </w:r>
      <w:r w:rsidRPr="00F76A6C">
        <w:rPr>
          <w:b/>
          <w:bCs/>
        </w:rPr>
        <w:t xml:space="preserv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32</w:t>
      </w:r>
      <w:r w:rsidRPr="00F76A6C">
        <w:rPr>
          <w:b/>
          <w:bCs/>
        </w:rPr>
        <w:fldChar w:fldCharType="end"/>
      </w:r>
      <w:bookmarkEnd w:id="239"/>
      <w:r w:rsidRPr="00F76A6C">
        <w:rPr>
          <w:b/>
          <w:bCs/>
        </w:rPr>
        <w:t>.</w:t>
      </w:r>
      <w:r w:rsidRPr="00F76A6C">
        <w:t xml:space="preserve"> </w:t>
      </w:r>
      <w:r w:rsidR="00805C54" w:rsidRPr="00F76A6C">
        <w:t>M</w:t>
      </w:r>
      <w:r w:rsidR="00C16090" w:rsidRPr="00F76A6C">
        <w:t>ean</w:t>
      </w:r>
      <w:r w:rsidR="007F7CEB" w:rsidRPr="00F76A6C">
        <w:t xml:space="preserve"> traffic noise level (dB(A))</w:t>
      </w:r>
      <w:r w:rsidRPr="00F76A6C">
        <w:t xml:space="preserve"> on walks from home</w:t>
      </w:r>
      <w:r w:rsidR="00A31008" w:rsidRPr="00F76A6C">
        <w:t>s</w:t>
      </w:r>
      <w:r w:rsidRPr="00F76A6C">
        <w:t xml:space="preserve"> to </w:t>
      </w:r>
      <w:r w:rsidR="007B70F9">
        <w:t xml:space="preserve">closest </w:t>
      </w:r>
      <w:r w:rsidR="00A40666" w:rsidRPr="00F76A6C">
        <w:t xml:space="preserve">PT </w:t>
      </w:r>
      <w:r w:rsidRPr="00F76A6C">
        <w:t>stop</w:t>
      </w:r>
      <w:r w:rsidR="00A40666" w:rsidRPr="00F76A6C">
        <w:t>s</w:t>
      </w:r>
      <w:r w:rsidRPr="00F76A6C">
        <w:t xml:space="preserve">. </w:t>
      </w:r>
      <w:r w:rsidR="002E7875" w:rsidRPr="00F76A6C">
        <w:t xml:space="preserve">The averages are weighted with the estimated utilization rates of the walks based on the total flow of commutes </w:t>
      </w:r>
      <w:r w:rsidR="00B61919" w:rsidRPr="00F76A6C">
        <w:t>using each origin</w:t>
      </w:r>
      <w:r w:rsidR="002E7875" w:rsidRPr="00F76A6C">
        <w:t xml:space="preserve"> – PT stop pair.</w:t>
      </w:r>
      <w:bookmarkEnd w:id="240"/>
      <w:r w:rsidR="001B0460" w:rsidRPr="00F76A6C">
        <w:t xml:space="preserve"> </w:t>
      </w:r>
    </w:p>
    <w:p w14:paraId="4123EC4C" w14:textId="77777777" w:rsidR="00B17DC1" w:rsidRPr="00F76A6C" w:rsidRDefault="00B17DC1" w:rsidP="00B17DC1"/>
    <w:p w14:paraId="1A2CF5C8" w14:textId="77777777" w:rsidR="00B17DC1" w:rsidRPr="00F76A6C" w:rsidRDefault="00B17DC1" w:rsidP="005F7507">
      <w:pPr>
        <w:keepNext/>
        <w:ind w:left="720" w:hanging="720"/>
      </w:pPr>
      <w:r w:rsidRPr="00F76A6C">
        <w:rPr>
          <w:noProof/>
          <w:lang w:eastAsia="en-GB"/>
        </w:rPr>
        <w:lastRenderedPageBreak/>
        <w:drawing>
          <wp:inline distT="0" distB="0" distL="0" distR="0" wp14:anchorId="72AB0CE8" wp14:editId="51CE4778">
            <wp:extent cx="6116042" cy="5401943"/>
            <wp:effectExtent l="12700" t="12700" r="1841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6116042" cy="5401943"/>
                    </a:xfrm>
                    <a:prstGeom prst="rect">
                      <a:avLst/>
                    </a:prstGeom>
                    <a:ln>
                      <a:solidFill>
                        <a:schemeClr val="tx1"/>
                      </a:solidFill>
                    </a:ln>
                  </pic:spPr>
                </pic:pic>
              </a:graphicData>
            </a:graphic>
          </wp:inline>
        </w:drawing>
      </w:r>
    </w:p>
    <w:p w14:paraId="49DDA8C9" w14:textId="2401F5D2" w:rsidR="00B17DC1" w:rsidRPr="00F76A6C" w:rsidRDefault="00B17DC1" w:rsidP="00B17DC1">
      <w:pPr>
        <w:pStyle w:val="Caption"/>
        <w:jc w:val="both"/>
      </w:pPr>
      <w:bookmarkStart w:id="242" w:name="_Ref33965511"/>
      <w:bookmarkStart w:id="243" w:name="_Toc38811672"/>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33</w:t>
      </w:r>
      <w:r w:rsidRPr="00F76A6C">
        <w:rPr>
          <w:b/>
          <w:bCs/>
        </w:rPr>
        <w:fldChar w:fldCharType="end"/>
      </w:r>
      <w:bookmarkEnd w:id="242"/>
      <w:r w:rsidRPr="00F76A6C">
        <w:rPr>
          <w:b/>
          <w:bCs/>
        </w:rPr>
        <w:t>.</w:t>
      </w:r>
      <w:r w:rsidRPr="00F76A6C">
        <w:t xml:space="preserve"> </w:t>
      </w:r>
      <w:r w:rsidR="003C2D46" w:rsidRPr="00F76A6C">
        <w:t>Mean exposure</w:t>
      </w:r>
      <w:r w:rsidR="000C0D5D" w:rsidRPr="00F76A6C">
        <w:t>s</w:t>
      </w:r>
      <w:r w:rsidR="003C2D46" w:rsidRPr="00F76A6C">
        <w:t xml:space="preserve"> to </w:t>
      </w:r>
      <w:r w:rsidRPr="00F76A6C">
        <w:t>+6</w:t>
      </w:r>
      <w:r w:rsidR="00957F6F" w:rsidRPr="00F76A6C">
        <w:t>5</w:t>
      </w:r>
      <w:r w:rsidR="00A12AB1" w:rsidRPr="00F76A6C">
        <w:t xml:space="preserve"> </w:t>
      </w:r>
      <w:r w:rsidRPr="00F76A6C">
        <w:t>dB</w:t>
      </w:r>
      <w:r w:rsidR="003C2D46" w:rsidRPr="00F76A6C">
        <w:t>(A)</w:t>
      </w:r>
      <w:r w:rsidRPr="00F76A6C">
        <w:t xml:space="preserve"> traffic noise level</w:t>
      </w:r>
      <w:r w:rsidR="003C2D46" w:rsidRPr="00F76A6C">
        <w:t>s</w:t>
      </w:r>
      <w:r w:rsidRPr="00F76A6C">
        <w:t xml:space="preserve"> </w:t>
      </w:r>
      <w:r w:rsidR="003C2D46" w:rsidRPr="00F76A6C">
        <w:t xml:space="preserve">(m) </w:t>
      </w:r>
      <w:r w:rsidR="00D10ADB" w:rsidRPr="00F76A6C">
        <w:t xml:space="preserve">on </w:t>
      </w:r>
      <w:r w:rsidRPr="00F76A6C">
        <w:t>walk</w:t>
      </w:r>
      <w:r w:rsidR="00981967" w:rsidRPr="00F76A6C">
        <w:t>s</w:t>
      </w:r>
      <w:r w:rsidRPr="00F76A6C">
        <w:t xml:space="preserve"> from home</w:t>
      </w:r>
      <w:r w:rsidR="00802880" w:rsidRPr="00F76A6C">
        <w:t>s</w:t>
      </w:r>
      <w:r w:rsidRPr="00F76A6C">
        <w:t xml:space="preserve"> to </w:t>
      </w:r>
      <w:r w:rsidR="007B70F9">
        <w:t xml:space="preserve">closest </w:t>
      </w:r>
      <w:r w:rsidRPr="00F76A6C">
        <w:t>PT stop</w:t>
      </w:r>
      <w:r w:rsidR="00981967" w:rsidRPr="00F76A6C">
        <w:t>s</w:t>
      </w:r>
      <w:r w:rsidRPr="00F76A6C">
        <w:t xml:space="preserve">. </w:t>
      </w:r>
      <w:r w:rsidR="003C2D46" w:rsidRPr="00F76A6C">
        <w:t xml:space="preserve">The averages are weighted with the estimated utilization rates of the walks based on the total flow of commutes </w:t>
      </w:r>
      <w:r w:rsidR="00B61919" w:rsidRPr="00F76A6C">
        <w:t>using each origin</w:t>
      </w:r>
      <w:r w:rsidR="003C2D46" w:rsidRPr="00F76A6C">
        <w:t xml:space="preserve"> – PT stop pair.</w:t>
      </w:r>
      <w:bookmarkEnd w:id="243"/>
      <w:r w:rsidR="003C2D46" w:rsidRPr="00F76A6C">
        <w:t xml:space="preserve"> </w:t>
      </w:r>
    </w:p>
    <w:p w14:paraId="57A10A86" w14:textId="77777777" w:rsidR="00B17DC1" w:rsidRPr="00F76A6C" w:rsidRDefault="00B17DC1" w:rsidP="00B17DC1">
      <w:r w:rsidRPr="00F76A6C">
        <w:rPr>
          <w:noProof/>
          <w:lang w:eastAsia="en-GB"/>
        </w:rPr>
        <w:lastRenderedPageBreak/>
        <w:drawing>
          <wp:inline distT="0" distB="0" distL="0" distR="0" wp14:anchorId="5671CE17" wp14:editId="27AC5B96">
            <wp:extent cx="6116042"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9"/>
                    <a:stretch>
                      <a:fillRect/>
                    </a:stretch>
                  </pic:blipFill>
                  <pic:spPr>
                    <a:xfrm>
                      <a:off x="0" y="0"/>
                      <a:ext cx="6116042" cy="5401944"/>
                    </a:xfrm>
                    <a:prstGeom prst="rect">
                      <a:avLst/>
                    </a:prstGeom>
                    <a:ln>
                      <a:solidFill>
                        <a:schemeClr val="tx1"/>
                      </a:solidFill>
                    </a:ln>
                  </pic:spPr>
                </pic:pic>
              </a:graphicData>
            </a:graphic>
          </wp:inline>
        </w:drawing>
      </w:r>
    </w:p>
    <w:p w14:paraId="52AFF5BD" w14:textId="1F097247" w:rsidR="00575A13" w:rsidRPr="00F76A6C" w:rsidRDefault="00B17DC1" w:rsidP="006E50C1">
      <w:pPr>
        <w:pStyle w:val="Caption"/>
      </w:pPr>
      <w:bookmarkStart w:id="244" w:name="_Ref33965563"/>
      <w:bookmarkStart w:id="245" w:name="_Toc38811673"/>
      <w:commentRangeStart w:id="246"/>
      <w:r w:rsidRPr="00F76A6C">
        <w:rPr>
          <w:b/>
          <w:bCs/>
        </w:rPr>
        <w:t>Figure</w:t>
      </w:r>
      <w:commentRangeEnd w:id="246"/>
      <w:r w:rsidR="00226ECB">
        <w:rPr>
          <w:rStyle w:val="CommentReference"/>
          <w:iCs w:val="0"/>
          <w:color w:val="auto"/>
        </w:rPr>
        <w:commentReference w:id="246"/>
      </w:r>
      <w:r w:rsidRPr="00F76A6C">
        <w:rPr>
          <w:b/>
          <w:bCs/>
        </w:rPr>
        <w:t xml:space="preserv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34</w:t>
      </w:r>
      <w:r w:rsidRPr="00F76A6C">
        <w:rPr>
          <w:b/>
          <w:bCs/>
        </w:rPr>
        <w:fldChar w:fldCharType="end"/>
      </w:r>
      <w:bookmarkEnd w:id="244"/>
      <w:r w:rsidRPr="00F76A6C">
        <w:rPr>
          <w:b/>
          <w:bCs/>
        </w:rPr>
        <w:t>.</w:t>
      </w:r>
      <w:r w:rsidRPr="00F76A6C">
        <w:t xml:space="preserve"> </w:t>
      </w:r>
      <w:r w:rsidR="000C0D5D" w:rsidRPr="00F76A6C">
        <w:t xml:space="preserve">Mean exposures to </w:t>
      </w:r>
      <w:r w:rsidR="000D29EE" w:rsidRPr="00F76A6C">
        <w:t>+70 dB traffic noise level</w:t>
      </w:r>
      <w:r w:rsidR="000C0D5D" w:rsidRPr="00F76A6C">
        <w:t>s</w:t>
      </w:r>
      <w:r w:rsidR="000D29EE" w:rsidRPr="00F76A6C">
        <w:t xml:space="preserve"> </w:t>
      </w:r>
      <w:r w:rsidR="00AF0FB5" w:rsidRPr="00F76A6C">
        <w:t xml:space="preserve">(m) </w:t>
      </w:r>
      <w:r w:rsidR="000D29EE" w:rsidRPr="00F76A6C">
        <w:t xml:space="preserve">on walks from homes to </w:t>
      </w:r>
      <w:r w:rsidR="002F1CCC">
        <w:t xml:space="preserve">closest </w:t>
      </w:r>
      <w:r w:rsidR="000D29EE" w:rsidRPr="00F76A6C">
        <w:t xml:space="preserve">PT stops. </w:t>
      </w:r>
      <w:r w:rsidR="00526C50" w:rsidRPr="00F76A6C">
        <w:t xml:space="preserve">The averages are weighted with the estimated utilization rates of the walks based on the total flow of commutes </w:t>
      </w:r>
      <w:r w:rsidR="00B61919" w:rsidRPr="00F76A6C">
        <w:t>using each origin</w:t>
      </w:r>
      <w:r w:rsidR="00526C50" w:rsidRPr="00F76A6C">
        <w:t xml:space="preserve"> – PT stop pair.</w:t>
      </w:r>
      <w:bookmarkEnd w:id="245"/>
    </w:p>
    <w:p w14:paraId="5903F2CE" w14:textId="77777777" w:rsidR="009D1A6B" w:rsidRPr="00F76A6C" w:rsidRDefault="009D1A6B" w:rsidP="009D1A6B">
      <w:pPr>
        <w:keepNext/>
      </w:pPr>
      <w:r w:rsidRPr="00F76A6C">
        <w:rPr>
          <w:noProof/>
          <w:lang w:eastAsia="en-GB"/>
        </w:rPr>
        <w:lastRenderedPageBreak/>
        <w:drawing>
          <wp:inline distT="0" distB="0" distL="0" distR="0" wp14:anchorId="15A0C783" wp14:editId="17D1833D">
            <wp:extent cx="6039390" cy="5334000"/>
            <wp:effectExtent l="12700" t="12700" r="19050" b="12700"/>
            <wp:docPr id="25" name="Picture 25"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65dB_rat_mean.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043791" cy="5337887"/>
                    </a:xfrm>
                    <a:prstGeom prst="rect">
                      <a:avLst/>
                    </a:prstGeom>
                    <a:ln>
                      <a:solidFill>
                        <a:schemeClr val="tx1"/>
                      </a:solidFill>
                    </a:ln>
                  </pic:spPr>
                </pic:pic>
              </a:graphicData>
            </a:graphic>
          </wp:inline>
        </w:drawing>
      </w:r>
    </w:p>
    <w:p w14:paraId="3B09C297" w14:textId="4EF6CD46" w:rsidR="009D1A6B" w:rsidRPr="00F76A6C" w:rsidRDefault="009D1A6B" w:rsidP="009D1A6B">
      <w:pPr>
        <w:pStyle w:val="Caption"/>
        <w:jc w:val="both"/>
      </w:pPr>
      <w:bookmarkStart w:id="247" w:name="_Ref36313852"/>
      <w:bookmarkStart w:id="248" w:name="_Toc38811674"/>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35</w:t>
      </w:r>
      <w:r w:rsidRPr="00F76A6C">
        <w:rPr>
          <w:b/>
          <w:bCs/>
        </w:rPr>
        <w:fldChar w:fldCharType="end"/>
      </w:r>
      <w:bookmarkEnd w:id="247"/>
      <w:r w:rsidRPr="00F76A6C">
        <w:rPr>
          <w:b/>
          <w:bCs/>
        </w:rPr>
        <w:t>.</w:t>
      </w:r>
      <w:r w:rsidRPr="00F76A6C">
        <w:t xml:space="preserve"> </w:t>
      </w:r>
      <w:commentRangeStart w:id="249"/>
      <w:r w:rsidRPr="00F76A6C">
        <w:t xml:space="preserve">Mean exposure </w:t>
      </w:r>
      <w:r w:rsidR="00E921DF" w:rsidRPr="00F76A6C">
        <w:t>(%)</w:t>
      </w:r>
      <w:r w:rsidR="00E921DF">
        <w:t xml:space="preserve"> </w:t>
      </w:r>
      <w:r w:rsidRPr="00F76A6C">
        <w:t xml:space="preserve">to traffic noise levels </w:t>
      </w:r>
      <w:r w:rsidR="00E921DF">
        <w:t xml:space="preserve">higher than </w:t>
      </w:r>
      <w:r w:rsidR="00E921DF" w:rsidRPr="00F76A6C">
        <w:t xml:space="preserve">65 dB(A) </w:t>
      </w:r>
      <w:commentRangeEnd w:id="249"/>
      <w:r w:rsidR="00413928">
        <w:rPr>
          <w:rStyle w:val="CommentReference"/>
          <w:iCs w:val="0"/>
          <w:color w:val="auto"/>
        </w:rPr>
        <w:commentReference w:id="249"/>
      </w:r>
      <w:r w:rsidRPr="00F76A6C">
        <w:t xml:space="preserve">on walks from homes to </w:t>
      </w:r>
      <w:r w:rsidR="00CF48A4">
        <w:t xml:space="preserve">closest </w:t>
      </w:r>
      <w:r w:rsidRPr="00F76A6C">
        <w:t>PT stops</w:t>
      </w:r>
      <w:r w:rsidR="00C24AF2">
        <w:t xml:space="preserve"> as </w:t>
      </w:r>
      <w:r w:rsidR="007B1FAA">
        <w:t xml:space="preserve">(mean) </w:t>
      </w:r>
      <w:r w:rsidR="00C24AF2">
        <w:t>percentage of total lengths of the walks</w:t>
      </w:r>
      <w:r w:rsidR="00E921DF">
        <w:t xml:space="preserve"> (i.e. mean </w:t>
      </w:r>
      <w:r w:rsidR="00E921DF" w:rsidRPr="00F76A6C">
        <w:t>ER</w:t>
      </w:r>
      <w:r w:rsidR="00E921DF" w:rsidRPr="00F76A6C">
        <w:rPr>
          <w:vertAlign w:val="subscript"/>
        </w:rPr>
        <w:t>+65dB</w:t>
      </w:r>
      <w:r w:rsidR="00E921DF">
        <w:rPr>
          <w:vertAlign w:val="subscript"/>
        </w:rPr>
        <w:t xml:space="preserve"> </w:t>
      </w:r>
      <w:r w:rsidR="00E921DF">
        <w:t xml:space="preserve">as defined in 3.5.4: </w:t>
      </w:r>
      <w:r w:rsidR="00E921DF" w:rsidRPr="00E921DF">
        <w:fldChar w:fldCharType="begin"/>
      </w:r>
      <w:r w:rsidR="00E921DF" w:rsidRPr="00E921DF">
        <w:instrText xml:space="preserve"> REF _Ref33904344 \h  \* MERGEFORMAT </w:instrText>
      </w:r>
      <w:r w:rsidR="00E921DF" w:rsidRPr="00E921DF">
        <w:fldChar w:fldCharType="separate"/>
      </w:r>
      <w:r w:rsidR="00E921DF" w:rsidRPr="00E921DF">
        <w:t>Table 4</w:t>
      </w:r>
      <w:r w:rsidR="00E921DF" w:rsidRPr="00E921DF">
        <w:fldChar w:fldCharType="end"/>
      </w:r>
      <w:r w:rsidR="00E921DF">
        <w:t>)</w:t>
      </w:r>
      <w:r w:rsidRPr="00F76A6C">
        <w:t xml:space="preserve">. The </w:t>
      </w:r>
      <w:r w:rsidR="00C24AF2">
        <w:t xml:space="preserve">origin-level </w:t>
      </w:r>
      <w:r w:rsidRPr="00F76A6C">
        <w:t xml:space="preserve">averages are weighted with the estimated utilization rates of the walks based on the total flow of commutes </w:t>
      </w:r>
      <w:r w:rsidR="00B61919" w:rsidRPr="00F76A6C">
        <w:t>using each origin</w:t>
      </w:r>
      <w:r w:rsidRPr="00F76A6C">
        <w:t xml:space="preserve"> – PT stop pair.</w:t>
      </w:r>
      <w:bookmarkEnd w:id="248"/>
      <w:r w:rsidRPr="00F76A6C">
        <w:t xml:space="preserve"> </w:t>
      </w:r>
    </w:p>
    <w:p w14:paraId="58C6E4AB" w14:textId="77777777" w:rsidR="009D1A6B" w:rsidRPr="00F76A6C" w:rsidRDefault="009D1A6B" w:rsidP="009D1A6B">
      <w:pPr>
        <w:keepNext/>
      </w:pPr>
      <w:r w:rsidRPr="00F76A6C">
        <w:rPr>
          <w:noProof/>
          <w:lang w:eastAsia="en-GB"/>
        </w:rPr>
        <w:lastRenderedPageBreak/>
        <w:drawing>
          <wp:inline distT="0" distB="0" distL="0" distR="0" wp14:anchorId="3827F67A" wp14:editId="6A6DE7CE">
            <wp:extent cx="6009861" cy="5307920"/>
            <wp:effectExtent l="12700" t="12700" r="10160" b="13970"/>
            <wp:docPr id="46" name="Picture 4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70dB_rat_mean.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012777" cy="5310495"/>
                    </a:xfrm>
                    <a:prstGeom prst="rect">
                      <a:avLst/>
                    </a:prstGeom>
                    <a:ln>
                      <a:solidFill>
                        <a:schemeClr val="tx1"/>
                      </a:solidFill>
                    </a:ln>
                  </pic:spPr>
                </pic:pic>
              </a:graphicData>
            </a:graphic>
          </wp:inline>
        </w:drawing>
      </w:r>
    </w:p>
    <w:p w14:paraId="685C178C" w14:textId="15661BFB" w:rsidR="00F57F90" w:rsidRPr="00F76A6C" w:rsidRDefault="009D1A6B" w:rsidP="00C60579">
      <w:pPr>
        <w:pStyle w:val="Caption"/>
        <w:jc w:val="both"/>
      </w:pPr>
      <w:bookmarkStart w:id="250" w:name="_Ref36313855"/>
      <w:bookmarkStart w:id="251" w:name="_Toc38811675"/>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36</w:t>
      </w:r>
      <w:r w:rsidRPr="00F76A6C">
        <w:rPr>
          <w:b/>
          <w:bCs/>
        </w:rPr>
        <w:fldChar w:fldCharType="end"/>
      </w:r>
      <w:bookmarkEnd w:id="250"/>
      <w:r w:rsidRPr="00F76A6C">
        <w:rPr>
          <w:b/>
          <w:bCs/>
        </w:rPr>
        <w:t>.</w:t>
      </w:r>
      <w:r w:rsidRPr="00F76A6C">
        <w:t xml:space="preserve"> </w:t>
      </w:r>
      <w:bookmarkEnd w:id="251"/>
      <w:commentRangeStart w:id="252"/>
      <w:r w:rsidR="007B1FAA" w:rsidRPr="00F76A6C">
        <w:t>Mean exposure (%)</w:t>
      </w:r>
      <w:r w:rsidR="007B1FAA">
        <w:t xml:space="preserve"> </w:t>
      </w:r>
      <w:r w:rsidR="007B1FAA" w:rsidRPr="00F76A6C">
        <w:t xml:space="preserve">to traffic noise levels </w:t>
      </w:r>
      <w:r w:rsidR="007B1FAA">
        <w:t>higher than 70</w:t>
      </w:r>
      <w:r w:rsidR="007B1FAA" w:rsidRPr="00F76A6C">
        <w:t xml:space="preserve"> dB(A) </w:t>
      </w:r>
      <w:commentRangeEnd w:id="252"/>
      <w:r w:rsidR="007B1FAA">
        <w:rPr>
          <w:rStyle w:val="CommentReference"/>
          <w:iCs w:val="0"/>
          <w:color w:val="auto"/>
        </w:rPr>
        <w:commentReference w:id="252"/>
      </w:r>
      <w:r w:rsidR="007B1FAA" w:rsidRPr="00F76A6C">
        <w:t xml:space="preserve">on walks from homes to </w:t>
      </w:r>
      <w:r w:rsidR="007B1FAA">
        <w:t xml:space="preserve">closest </w:t>
      </w:r>
      <w:r w:rsidR="007B1FAA" w:rsidRPr="00F76A6C">
        <w:t>PT stops</w:t>
      </w:r>
      <w:r w:rsidR="007B1FAA">
        <w:t xml:space="preserve"> as (mean) percentage of total lengths of the walks (i.e. mean </w:t>
      </w:r>
      <w:r w:rsidR="007B1FAA" w:rsidRPr="00F76A6C">
        <w:t>ER</w:t>
      </w:r>
      <w:r w:rsidR="007B1FAA" w:rsidRPr="00F76A6C">
        <w:rPr>
          <w:vertAlign w:val="subscript"/>
        </w:rPr>
        <w:t>+</w:t>
      </w:r>
      <w:r w:rsidR="007B1FAA">
        <w:rPr>
          <w:vertAlign w:val="subscript"/>
        </w:rPr>
        <w:t>70</w:t>
      </w:r>
      <w:r w:rsidR="007B1FAA" w:rsidRPr="00F76A6C">
        <w:rPr>
          <w:vertAlign w:val="subscript"/>
        </w:rPr>
        <w:t>dB</w:t>
      </w:r>
      <w:r w:rsidR="007B1FAA">
        <w:rPr>
          <w:vertAlign w:val="subscript"/>
        </w:rPr>
        <w:t xml:space="preserve"> </w:t>
      </w:r>
      <w:r w:rsidR="007B1FAA">
        <w:t xml:space="preserve">as defined in 3.5.4: </w:t>
      </w:r>
      <w:r w:rsidR="007B1FAA" w:rsidRPr="00E921DF">
        <w:fldChar w:fldCharType="begin"/>
      </w:r>
      <w:r w:rsidR="007B1FAA" w:rsidRPr="00E921DF">
        <w:instrText xml:space="preserve"> REF _Ref33904344 \h  \* MERGEFORMAT </w:instrText>
      </w:r>
      <w:r w:rsidR="007B1FAA" w:rsidRPr="00E921DF">
        <w:fldChar w:fldCharType="separate"/>
      </w:r>
      <w:r w:rsidR="00DB0FC9" w:rsidRPr="00DB0FC9">
        <w:t>Table 4</w:t>
      </w:r>
      <w:r w:rsidR="007B1FAA" w:rsidRPr="00E921DF">
        <w:fldChar w:fldCharType="end"/>
      </w:r>
      <w:r w:rsidR="007B1FAA">
        <w:t>)</w:t>
      </w:r>
      <w:r w:rsidR="007B1FAA" w:rsidRPr="00F76A6C">
        <w:t xml:space="preserve">. The </w:t>
      </w:r>
      <w:r w:rsidR="007B1FAA">
        <w:t xml:space="preserve">origin-level </w:t>
      </w:r>
      <w:r w:rsidR="007B1FAA" w:rsidRPr="00F76A6C">
        <w:t>averages are weighted with the estimated utilization rates of the walks based on the total flow of commutes using each origin – PT stop pair.</w:t>
      </w:r>
    </w:p>
    <w:p w14:paraId="56E4B7F7" w14:textId="77777777" w:rsidR="00863A03" w:rsidRPr="00F76A6C" w:rsidRDefault="00863A03" w:rsidP="00863A03">
      <w:pPr>
        <w:pStyle w:val="Heading2"/>
      </w:pPr>
      <w:bookmarkStart w:id="253" w:name="_Toc39590009"/>
      <w:r w:rsidRPr="00F76A6C">
        <w:t>Achievable reductions in exposure to traffic noise</w:t>
      </w:r>
      <w:bookmarkEnd w:id="253"/>
    </w:p>
    <w:p w14:paraId="749ABDF4" w14:textId="2EB45907" w:rsidR="003C5C42" w:rsidRDefault="008C033C" w:rsidP="003C5C42">
      <w:r>
        <w:t xml:space="preserve">I assessed the performance of the </w:t>
      </w:r>
      <w:commentRangeStart w:id="254"/>
      <w:commentRangeEnd w:id="254"/>
      <w:r w:rsidR="002212E1">
        <w:rPr>
          <w:rStyle w:val="CommentReference"/>
        </w:rPr>
        <w:commentReference w:id="254"/>
      </w:r>
      <w:r w:rsidR="00863A03" w:rsidRPr="00F76A6C">
        <w:t xml:space="preserve">quiet path routing </w:t>
      </w:r>
      <w:r w:rsidR="00973896" w:rsidRPr="00F76A6C">
        <w:t xml:space="preserve">by </w:t>
      </w:r>
      <w:r>
        <w:t xml:space="preserve">exploring </w:t>
      </w:r>
      <w:r w:rsidR="00863A03" w:rsidRPr="00F76A6C">
        <w:t>achievable reductions in traffic noise</w:t>
      </w:r>
      <w:r w:rsidR="0070790F" w:rsidRPr="00F76A6C">
        <w:t xml:space="preserve"> exposures</w:t>
      </w:r>
      <w:r w:rsidR="003F5F58" w:rsidRPr="00F76A6C">
        <w:t xml:space="preserve"> (see 3.8)</w:t>
      </w:r>
      <w:r w:rsidR="00863A03" w:rsidRPr="00F76A6C">
        <w:t xml:space="preserve">. </w:t>
      </w:r>
      <w:r w:rsidR="003C5C42">
        <w:t>The results of the performance assessment show that significant, but highly variable reductions in dynamic noise exposure can be achieved by choosing alternative, quiet paths.</w:t>
      </w:r>
    </w:p>
    <w:p w14:paraId="049F3DF8" w14:textId="3EC6781B" w:rsidR="00863A03" w:rsidRPr="00F76A6C" w:rsidRDefault="00543EFE" w:rsidP="00863A03">
      <w:r w:rsidRPr="00F76A6C">
        <w:t xml:space="preserve">In this chapter, the </w:t>
      </w:r>
      <w:r w:rsidR="00A25E03" w:rsidRPr="00F76A6C">
        <w:t xml:space="preserve">achievable reductions </w:t>
      </w:r>
      <w:r w:rsidRPr="00F76A6C">
        <w:t xml:space="preserve">are presented </w:t>
      </w:r>
      <w:r w:rsidR="00A25E03" w:rsidRPr="00F76A6C">
        <w:t xml:space="preserve">by </w:t>
      </w:r>
      <w:r w:rsidR="00D76D01" w:rsidRPr="00F76A6C">
        <w:t xml:space="preserve">the </w:t>
      </w:r>
      <w:r w:rsidR="00863A03" w:rsidRPr="00F76A6C">
        <w:t xml:space="preserve">following </w:t>
      </w:r>
      <w:r w:rsidR="00D265AC" w:rsidRPr="00F76A6C">
        <w:t>six</w:t>
      </w:r>
      <w:r w:rsidR="00863A03" w:rsidRPr="00F76A6C">
        <w:t xml:space="preserve"> noise exposure </w:t>
      </w:r>
      <w:r w:rsidR="00CC76A4" w:rsidRPr="00F76A6C">
        <w:t>indices</w:t>
      </w:r>
      <w:r w:rsidR="0056304E" w:rsidRPr="00F76A6C">
        <w:t xml:space="preserve"> (for definitions, see 3.5.4</w:t>
      </w:r>
      <w:r w:rsidR="003C5C42">
        <w:t>: Table 4</w:t>
      </w:r>
      <w:r w:rsidR="0056304E" w:rsidRPr="00F76A6C">
        <w:t>)</w:t>
      </w:r>
      <w:r w:rsidR="00863A03" w:rsidRPr="00F76A6C">
        <w:t>:</w:t>
      </w:r>
      <w:r w:rsidR="00CE0762" w:rsidRPr="00F76A6C">
        <w:t xml:space="preserve"> </w:t>
      </w:r>
    </w:p>
    <w:p w14:paraId="6C18FFAC" w14:textId="1F842426" w:rsidR="00863A03" w:rsidRPr="00F76A6C" w:rsidRDefault="00863A03" w:rsidP="00E23A20">
      <w:pPr>
        <w:pStyle w:val="ListParagraph"/>
        <w:numPr>
          <w:ilvl w:val="0"/>
          <w:numId w:val="8"/>
        </w:numPr>
      </w:pPr>
      <w:r w:rsidRPr="00F76A6C">
        <w:t>dB</w:t>
      </w:r>
      <w:r w:rsidRPr="00F76A6C">
        <w:rPr>
          <w:vertAlign w:val="subscript"/>
        </w:rPr>
        <w:t>mean</w:t>
      </w:r>
      <w:r w:rsidRPr="00F76A6C">
        <w:t xml:space="preserve"> (</w:t>
      </w:r>
      <w:r w:rsidR="0042719D" w:rsidRPr="00F76A6C">
        <w:t xml:space="preserve">i.e. </w:t>
      </w:r>
      <w:r w:rsidRPr="00F76A6C">
        <w:t>mean noise level on the path)</w:t>
      </w:r>
      <w:r w:rsidR="00DE7EEB">
        <w:t>;</w:t>
      </w:r>
    </w:p>
    <w:p w14:paraId="58BFEB64" w14:textId="1ABC1443" w:rsidR="0042719D" w:rsidRPr="00F76A6C" w:rsidRDefault="0042719D" w:rsidP="00E23A20">
      <w:pPr>
        <w:pStyle w:val="ListParagraph"/>
        <w:numPr>
          <w:ilvl w:val="0"/>
          <w:numId w:val="8"/>
        </w:numPr>
      </w:pPr>
      <w:r w:rsidRPr="00F76A6C">
        <w:lastRenderedPageBreak/>
        <w:t>ED</w:t>
      </w:r>
      <w:r w:rsidRPr="00F76A6C">
        <w:rPr>
          <w:vertAlign w:val="subscript"/>
        </w:rPr>
        <w:t xml:space="preserve">+60dB </w:t>
      </w:r>
      <w:r w:rsidRPr="00F76A6C">
        <w:t xml:space="preserve">(i.e. distance of exposure to noise levels </w:t>
      </w:r>
      <w:commentRangeStart w:id="255"/>
      <w:r w:rsidRPr="00F76A6C">
        <w:t>higher than 60 dB</w:t>
      </w:r>
      <w:commentRangeEnd w:id="255"/>
      <w:r w:rsidR="00DE7EEB">
        <w:rPr>
          <w:rStyle w:val="CommentReference"/>
        </w:rPr>
        <w:commentReference w:id="255"/>
      </w:r>
      <w:r w:rsidRPr="00F76A6C">
        <w:t>)</w:t>
      </w:r>
      <w:r w:rsidR="00DE7EEB">
        <w:t>;</w:t>
      </w:r>
    </w:p>
    <w:p w14:paraId="2E02A253" w14:textId="3C620B68" w:rsidR="0042719D" w:rsidRPr="00F76A6C" w:rsidRDefault="0042719D" w:rsidP="00E23A20">
      <w:pPr>
        <w:pStyle w:val="ListParagraph"/>
        <w:numPr>
          <w:ilvl w:val="0"/>
          <w:numId w:val="8"/>
        </w:numPr>
      </w:pPr>
      <w:r w:rsidRPr="00F76A6C">
        <w:t>ED</w:t>
      </w:r>
      <w:r w:rsidRPr="00F76A6C">
        <w:rPr>
          <w:vertAlign w:val="subscript"/>
        </w:rPr>
        <w:t xml:space="preserve">+65dB </w:t>
      </w:r>
      <w:r w:rsidRPr="00F76A6C">
        <w:t>(i.e. distance of exposure to noise levels higher than 65 dB)</w:t>
      </w:r>
      <w:r w:rsidR="00DE7EEB">
        <w:t>;</w:t>
      </w:r>
    </w:p>
    <w:p w14:paraId="16156C9D" w14:textId="49B3FC08" w:rsidR="00863A03" w:rsidRPr="00F76A6C" w:rsidRDefault="00863A03" w:rsidP="00E23A20">
      <w:pPr>
        <w:pStyle w:val="ListParagraph"/>
        <w:numPr>
          <w:ilvl w:val="0"/>
          <w:numId w:val="8"/>
        </w:numPr>
      </w:pPr>
      <w:r w:rsidRPr="00F76A6C">
        <w:t>ER</w:t>
      </w:r>
      <w:r w:rsidRPr="00F76A6C">
        <w:rPr>
          <w:vertAlign w:val="subscript"/>
        </w:rPr>
        <w:t>+60dB</w:t>
      </w:r>
      <w:r w:rsidRPr="00F76A6C">
        <w:t xml:space="preserve"> (</w:t>
      </w:r>
      <w:r w:rsidR="0042719D" w:rsidRPr="00F76A6C">
        <w:t xml:space="preserve">i.e. </w:t>
      </w:r>
      <w:r w:rsidRPr="00F76A6C">
        <w:t>percentage of exposure to noise levels higher than 60 dB)</w:t>
      </w:r>
      <w:r w:rsidR="00DE7EEB">
        <w:t>;</w:t>
      </w:r>
    </w:p>
    <w:p w14:paraId="4EF471B7" w14:textId="04DF905C" w:rsidR="00863A03" w:rsidRPr="00F76A6C" w:rsidRDefault="00863A03" w:rsidP="00E23A20">
      <w:pPr>
        <w:pStyle w:val="ListParagraph"/>
        <w:numPr>
          <w:ilvl w:val="0"/>
          <w:numId w:val="8"/>
        </w:numPr>
      </w:pPr>
      <w:r w:rsidRPr="00F76A6C">
        <w:t>ER</w:t>
      </w:r>
      <w:r w:rsidRPr="00F76A6C">
        <w:rPr>
          <w:vertAlign w:val="subscript"/>
        </w:rPr>
        <w:t>+65dB</w:t>
      </w:r>
      <w:r w:rsidRPr="00F76A6C">
        <w:t xml:space="preserve"> (</w:t>
      </w:r>
      <w:r w:rsidR="0042719D" w:rsidRPr="00F76A6C">
        <w:t xml:space="preserve">i.e. </w:t>
      </w:r>
      <w:r w:rsidRPr="00F76A6C">
        <w:t>percentage of exposure to noise levels higher than 65 dB)</w:t>
      </w:r>
      <w:r w:rsidR="00DE7EEB">
        <w:t>;</w:t>
      </w:r>
    </w:p>
    <w:p w14:paraId="12BB598B" w14:textId="6CACDC87" w:rsidR="00863A03" w:rsidRPr="00F76A6C" w:rsidRDefault="00863A03" w:rsidP="00E23A20">
      <w:pPr>
        <w:pStyle w:val="ListParagraph"/>
        <w:numPr>
          <w:ilvl w:val="0"/>
          <w:numId w:val="8"/>
        </w:numPr>
      </w:pPr>
      <w:r w:rsidRPr="00F76A6C">
        <w:t>EI (</w:t>
      </w:r>
      <w:r w:rsidR="0042719D" w:rsidRPr="00F76A6C">
        <w:t xml:space="preserve">i.e. </w:t>
      </w:r>
      <w:r w:rsidRPr="00F76A6C">
        <w:t>noise</w:t>
      </w:r>
      <w:r w:rsidR="00937CB7" w:rsidRPr="00F76A6C">
        <w:t xml:space="preserve"> exposure index</w:t>
      </w:r>
      <w:r w:rsidRPr="00F76A6C">
        <w:t>)</w:t>
      </w:r>
      <w:r w:rsidR="00DE7EEB">
        <w:t>.</w:t>
      </w:r>
    </w:p>
    <w:p w14:paraId="3866D7BA" w14:textId="36D19165" w:rsidR="00863A03" w:rsidRPr="00F76A6C" w:rsidRDefault="004A7EFE" w:rsidP="00C60579">
      <w:r w:rsidRPr="00F76A6C">
        <w:t>T</w:t>
      </w:r>
      <w:r w:rsidR="00863A03" w:rsidRPr="00F76A6C">
        <w:t xml:space="preserve">he term </w:t>
      </w:r>
      <w:r w:rsidR="00863A03" w:rsidRPr="00F76A6C">
        <w:rPr>
          <w:i/>
          <w:iCs/>
        </w:rPr>
        <w:t>initial noise exposure index</w:t>
      </w:r>
      <w:r w:rsidR="00863A03" w:rsidRPr="00F76A6C">
        <w:t xml:space="preserve"> is used to refer to the noise exposure index of a shortest path of a given </w:t>
      </w:r>
      <w:r w:rsidR="00723644" w:rsidRPr="00F76A6C">
        <w:t>OD pair</w:t>
      </w:r>
      <w:r w:rsidR="00863A03" w:rsidRPr="00F76A6C">
        <w:t xml:space="preserve">. </w:t>
      </w:r>
      <w:r w:rsidR="00863A03" w:rsidRPr="00F76A6C">
        <w:fldChar w:fldCharType="begin"/>
      </w:r>
      <w:r w:rsidR="00863A03" w:rsidRPr="00F76A6C">
        <w:instrText xml:space="preserve"> REF _Ref33970982 \h </w:instrText>
      </w:r>
      <w:r w:rsidR="00EA6E7B" w:rsidRPr="00F76A6C">
        <w:instrText xml:space="preserve"> \* MERGEFORMAT </w:instrText>
      </w:r>
      <w:r w:rsidR="00863A03" w:rsidRPr="00F76A6C">
        <w:fldChar w:fldCharType="separate"/>
      </w:r>
      <w:r w:rsidR="004A4362" w:rsidRPr="00F76A6C">
        <w:t>Figure 36</w:t>
      </w:r>
      <w:r w:rsidR="00863A03" w:rsidRPr="00F76A6C">
        <w:fldChar w:fldCharType="end"/>
      </w:r>
      <w:r w:rsidR="00863A03" w:rsidRPr="00F76A6C">
        <w:t xml:space="preserve"> represents</w:t>
      </w:r>
      <w:r w:rsidR="00F9062B" w:rsidRPr="00F76A6C">
        <w:t xml:space="preserve"> scatterplots of</w:t>
      </w:r>
      <w:r w:rsidR="00863A03" w:rsidRPr="00F76A6C">
        <w:t xml:space="preserve"> achievable reductions in the noise exposure </w:t>
      </w:r>
      <w:r w:rsidR="00CC76A4" w:rsidRPr="00F76A6C">
        <w:t>indices</w:t>
      </w:r>
      <w:r w:rsidR="00863A03" w:rsidRPr="00F76A6C">
        <w:t xml:space="preserve"> </w:t>
      </w:r>
      <w:r w:rsidR="003B7E28" w:rsidRPr="00F76A6C">
        <w:t>and</w:t>
      </w:r>
      <w:r w:rsidR="00863A03" w:rsidRPr="00F76A6C">
        <w:t xml:space="preserve"> the initial noise exposure </w:t>
      </w:r>
      <w:r w:rsidR="00CC76A4" w:rsidRPr="00F76A6C">
        <w:t>indices</w:t>
      </w:r>
      <w:r w:rsidR="00863A03" w:rsidRPr="00F76A6C">
        <w:t xml:space="preserve"> </w:t>
      </w:r>
      <w:r w:rsidR="00676BA4" w:rsidRPr="00F76A6C">
        <w:t>for first subset of paths (short paths)</w:t>
      </w:r>
      <w:r w:rsidR="00863A03" w:rsidRPr="00F76A6C">
        <w:t xml:space="preserve">. For each index, three scatterplots were created by the </w:t>
      </w:r>
      <w:proofErr w:type="gramStart"/>
      <w:r w:rsidR="00863A03" w:rsidRPr="00F76A6C">
        <w:t>three</w:t>
      </w:r>
      <w:r w:rsidR="003027CE" w:rsidRPr="00F76A6C">
        <w:t xml:space="preserve"> </w:t>
      </w:r>
      <w:r w:rsidR="00676BA4" w:rsidRPr="00F76A6C">
        <w:t>length</w:t>
      </w:r>
      <w:proofErr w:type="gramEnd"/>
      <w:r w:rsidR="00B63B81" w:rsidRPr="00F76A6C">
        <w:t xml:space="preserve"> </w:t>
      </w:r>
      <w:r w:rsidR="00676BA4" w:rsidRPr="00F76A6C">
        <w:t xml:space="preserve">difference (addition) thresholds </w:t>
      </w:r>
      <w:r w:rsidR="00B9016E" w:rsidRPr="00F76A6C">
        <w:t xml:space="preserve">for </w:t>
      </w:r>
      <w:r w:rsidR="00863A03" w:rsidRPr="00F76A6C">
        <w:t>quiet path</w:t>
      </w:r>
      <w:r w:rsidR="00D67BCA" w:rsidRPr="00F76A6C">
        <w:t>s</w:t>
      </w:r>
      <w:r w:rsidR="00676BA4" w:rsidRPr="00F76A6C">
        <w:t xml:space="preserve"> (100, 200 and 300 m)</w:t>
      </w:r>
      <w:r w:rsidR="00863A03" w:rsidRPr="00F76A6C">
        <w:t xml:space="preserve">. In addition, the results of the </w:t>
      </w:r>
      <w:r w:rsidR="00111C1F" w:rsidRPr="00F76A6C">
        <w:t xml:space="preserve">simple </w:t>
      </w:r>
      <w:r w:rsidR="00863A03" w:rsidRPr="00F76A6C">
        <w:t>linear regression analysis are shown in the figure</w:t>
      </w:r>
      <w:r w:rsidR="00B63B81" w:rsidRPr="00F76A6C">
        <w:t xml:space="preserve"> </w:t>
      </w:r>
      <w:r w:rsidR="00863A03" w:rsidRPr="00F76A6C">
        <w:t xml:space="preserve">for each scatterplot. </w:t>
      </w:r>
      <w:r w:rsidR="00863A03" w:rsidRPr="00F76A6C">
        <w:fldChar w:fldCharType="begin"/>
      </w:r>
      <w:r w:rsidR="00863A03" w:rsidRPr="00F76A6C">
        <w:instrText xml:space="preserve"> REF _Ref21677674 \h </w:instrText>
      </w:r>
      <w:r w:rsidR="00C60579" w:rsidRPr="00F76A6C">
        <w:instrText xml:space="preserve"> \* MERGEFORMAT </w:instrText>
      </w:r>
      <w:r w:rsidR="00863A03" w:rsidRPr="00F76A6C">
        <w:fldChar w:fldCharType="separate"/>
      </w:r>
      <w:r w:rsidR="00A655A4" w:rsidRPr="00A655A4">
        <w:t>Figure 38</w:t>
      </w:r>
      <w:r w:rsidR="00863A03" w:rsidRPr="00F76A6C">
        <w:fldChar w:fldCharType="end"/>
      </w:r>
      <w:r w:rsidR="00863A03" w:rsidRPr="00F76A6C">
        <w:t xml:space="preserve"> represents the same set of scatterplots and metrics as </w:t>
      </w:r>
      <w:r w:rsidR="00863A03" w:rsidRPr="00F76A6C">
        <w:fldChar w:fldCharType="begin"/>
      </w:r>
      <w:r w:rsidR="00863A03" w:rsidRPr="00F76A6C">
        <w:instrText xml:space="preserve"> REF _Ref33970982 \h </w:instrText>
      </w:r>
      <w:r w:rsidR="00EA6E7B" w:rsidRPr="00F76A6C">
        <w:instrText xml:space="preserve"> \* MERGEFORMAT </w:instrText>
      </w:r>
      <w:r w:rsidR="00863A03" w:rsidRPr="00F76A6C">
        <w:fldChar w:fldCharType="separate"/>
      </w:r>
      <w:r w:rsidR="004A4362" w:rsidRPr="00F76A6C">
        <w:t>Figure 36</w:t>
      </w:r>
      <w:r w:rsidR="00863A03" w:rsidRPr="00F76A6C">
        <w:fldChar w:fldCharType="end"/>
      </w:r>
      <w:r w:rsidR="00863A03" w:rsidRPr="00F76A6C">
        <w:t xml:space="preserve">, but for the longer paths (700–1300 m). </w:t>
      </w:r>
      <w:bookmarkStart w:id="256" w:name="_Ref21677664"/>
      <w:r w:rsidR="00863A03" w:rsidRPr="00F76A6C">
        <w:t xml:space="preserve">Three important observations can be made </w:t>
      </w:r>
      <w:r w:rsidR="00C0597B" w:rsidRPr="00F76A6C">
        <w:t xml:space="preserve">from the </w:t>
      </w:r>
      <w:r w:rsidR="00863A03" w:rsidRPr="00F76A6C">
        <w:t xml:space="preserve">scatterplots and the results of the regression analysis: </w:t>
      </w:r>
    </w:p>
    <w:p w14:paraId="5C6ED72E" w14:textId="24B35DA3" w:rsidR="00863A03" w:rsidRPr="00F76A6C" w:rsidRDefault="00863A03" w:rsidP="00E23A20">
      <w:pPr>
        <w:pStyle w:val="ListParagraph"/>
        <w:numPr>
          <w:ilvl w:val="0"/>
          <w:numId w:val="9"/>
        </w:numPr>
      </w:pPr>
      <w:r w:rsidRPr="00F76A6C">
        <w:t xml:space="preserve">Higher exposure to noise on the shortest path </w:t>
      </w:r>
      <w:r w:rsidR="00452BE7" w:rsidRPr="00F76A6C">
        <w:t>predicts higher</w:t>
      </w:r>
      <w:r w:rsidRPr="00F76A6C">
        <w:t xml:space="preserve"> achievable noise reduction (</w:t>
      </w:r>
      <w:r w:rsidR="00B352E8" w:rsidRPr="00F76A6C">
        <w:t>by</w:t>
      </w:r>
      <w:r w:rsidRPr="00F76A6C">
        <w:t xml:space="preserve"> quiet paths)</w:t>
      </w:r>
      <w:r w:rsidR="002212E1">
        <w:t>;</w:t>
      </w:r>
    </w:p>
    <w:p w14:paraId="2341ED09" w14:textId="42D4327A" w:rsidR="00863A03" w:rsidRPr="00F76A6C" w:rsidRDefault="00863A03" w:rsidP="00E23A20">
      <w:pPr>
        <w:pStyle w:val="ListParagraph"/>
        <w:numPr>
          <w:ilvl w:val="0"/>
          <w:numId w:val="9"/>
        </w:numPr>
      </w:pPr>
      <w:r w:rsidRPr="00F76A6C">
        <w:t xml:space="preserve">Greater </w:t>
      </w:r>
      <w:r w:rsidR="00656479" w:rsidRPr="00F76A6C">
        <w:t>additional length</w:t>
      </w:r>
      <w:r w:rsidRPr="00F76A6C">
        <w:t xml:space="preserve"> of the quiet path (compared to the length of the shortest path) seem to predict higher reduction in exposure to noise</w:t>
      </w:r>
      <w:r w:rsidR="002212E1">
        <w:t>;</w:t>
      </w:r>
    </w:p>
    <w:p w14:paraId="260B1844" w14:textId="362607CC" w:rsidR="00C13945" w:rsidRPr="00C13945" w:rsidRDefault="00863A03" w:rsidP="00C13945">
      <w:pPr>
        <w:pStyle w:val="ListParagraph"/>
        <w:numPr>
          <w:ilvl w:val="0"/>
          <w:numId w:val="9"/>
        </w:numPr>
      </w:pPr>
      <w:r w:rsidRPr="00F76A6C">
        <w:t xml:space="preserve">The statistical relationships between reductions in noise exposure </w:t>
      </w:r>
      <w:r w:rsidR="00CC76A4" w:rsidRPr="00F76A6C">
        <w:t>indices</w:t>
      </w:r>
      <w:r w:rsidRPr="00F76A6C">
        <w:t xml:space="preserve"> and the initial noise exposure </w:t>
      </w:r>
      <w:r w:rsidR="00CC76A4" w:rsidRPr="00F76A6C">
        <w:t>indices</w:t>
      </w:r>
      <w:r w:rsidRPr="00F76A6C">
        <w:t xml:space="preserve"> are stronger for the longer paths </w:t>
      </w:r>
      <w:r w:rsidR="00F83C69" w:rsidRPr="00F76A6C">
        <w:t>(</w:t>
      </w:r>
      <w:r w:rsidRPr="00F76A6C">
        <w:fldChar w:fldCharType="begin"/>
      </w:r>
      <w:r w:rsidRPr="00F76A6C">
        <w:instrText xml:space="preserve"> REF _Ref33970982 \h </w:instrText>
      </w:r>
      <w:r w:rsidR="004F6C1D" w:rsidRPr="00F76A6C">
        <w:instrText xml:space="preserve"> \* MERGEFORMAT </w:instrText>
      </w:r>
      <w:r w:rsidRPr="00F76A6C">
        <w:fldChar w:fldCharType="separate"/>
      </w:r>
      <w:r w:rsidR="004A4362" w:rsidRPr="00F76A6C">
        <w:t>Figure 36</w:t>
      </w:r>
      <w:r w:rsidRPr="00F76A6C">
        <w:fldChar w:fldCharType="end"/>
      </w:r>
      <w:r w:rsidR="00F83C69" w:rsidRPr="00F76A6C">
        <w:t xml:space="preserve"> vs. </w:t>
      </w:r>
      <w:r w:rsidR="00F83C69" w:rsidRPr="00F76A6C">
        <w:fldChar w:fldCharType="begin"/>
      </w:r>
      <w:r w:rsidR="00F83C69" w:rsidRPr="00F76A6C">
        <w:instrText xml:space="preserve"> REF _Ref21677674 \h </w:instrText>
      </w:r>
      <w:r w:rsidR="00C60579" w:rsidRPr="00F76A6C">
        <w:instrText xml:space="preserve"> \* MERGEFORMAT </w:instrText>
      </w:r>
      <w:r w:rsidR="00F83C69" w:rsidRPr="00F76A6C">
        <w:fldChar w:fldCharType="separate"/>
      </w:r>
      <w:r w:rsidR="004A4362" w:rsidRPr="00F76A6C">
        <w:t>Figure 37</w:t>
      </w:r>
      <w:r w:rsidR="00F83C69" w:rsidRPr="00F76A6C">
        <w:fldChar w:fldCharType="end"/>
      </w:r>
      <w:r w:rsidRPr="00F76A6C">
        <w:t>)</w:t>
      </w:r>
      <w:r w:rsidR="002212E1">
        <w:t>.</w:t>
      </w:r>
    </w:p>
    <w:p w14:paraId="32DC0128" w14:textId="4BD352F9" w:rsidR="00863A03" w:rsidRPr="00F76A6C" w:rsidRDefault="00863A03" w:rsidP="00863A03">
      <w:pPr>
        <w:pStyle w:val="TableCaption"/>
      </w:pPr>
      <w:bookmarkStart w:id="257" w:name="_Ref33970982"/>
      <w:bookmarkStart w:id="258" w:name="_Toc38811676"/>
      <w:commentRangeStart w:id="259"/>
      <w:r w:rsidRPr="00F76A6C">
        <w:rPr>
          <w:b/>
          <w:bCs/>
          <w:noProof/>
          <w:lang w:eastAsia="en-GB"/>
        </w:rPr>
        <w:lastRenderedPageBreak/>
        <w:drawing>
          <wp:anchor distT="0" distB="0" distL="114300" distR="114300" simplePos="0" relativeHeight="251666432" behindDoc="0" locked="0" layoutInCell="1" allowOverlap="1" wp14:anchorId="600C998F" wp14:editId="1A424271">
            <wp:simplePos x="0" y="0"/>
            <wp:positionH relativeFrom="column">
              <wp:posOffset>77625</wp:posOffset>
            </wp:positionH>
            <wp:positionV relativeFrom="paragraph">
              <wp:posOffset>43358</wp:posOffset>
            </wp:positionV>
            <wp:extent cx="5736920" cy="7675509"/>
            <wp:effectExtent l="0" t="0" r="3810" b="0"/>
            <wp:wrapTopAndBottom/>
            <wp:docPr id="30" name="layout_p300_600.png"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52"/>
                    <a:srcRect b="5346"/>
                    <a:stretch>
                      <a:fillRect/>
                    </a:stretch>
                  </pic:blipFill>
                  <pic:spPr bwMode="auto">
                    <a:xfrm>
                      <a:off x="0" y="0"/>
                      <a:ext cx="5736920" cy="76755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76A6C">
        <w:rPr>
          <w:b/>
          <w:bCs/>
        </w:rPr>
        <w:t>Figure</w:t>
      </w:r>
      <w:commentRangeEnd w:id="259"/>
      <w:r w:rsidR="002212E1">
        <w:rPr>
          <w:rStyle w:val="CommentReference"/>
          <w:iCs w:val="0"/>
          <w:color w:val="auto"/>
        </w:rPr>
        <w:commentReference w:id="259"/>
      </w:r>
      <w:r w:rsidRPr="00F76A6C">
        <w:rPr>
          <w:b/>
          <w:bCs/>
        </w:rPr>
        <w:t xml:space="preserv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37</w:t>
      </w:r>
      <w:r w:rsidRPr="00F76A6C">
        <w:rPr>
          <w:b/>
          <w:bCs/>
        </w:rPr>
        <w:fldChar w:fldCharType="end"/>
      </w:r>
      <w:bookmarkEnd w:id="256"/>
      <w:bookmarkEnd w:id="257"/>
      <w:r w:rsidRPr="00F76A6C">
        <w:rPr>
          <w:b/>
          <w:bCs/>
        </w:rPr>
        <w:t>.</w:t>
      </w:r>
      <w:r w:rsidRPr="00F76A6C">
        <w:t xml:space="preserve"> Regression analysis between the reductions in traffic noise </w:t>
      </w:r>
      <w:r w:rsidR="00452D0B" w:rsidRPr="00F76A6C">
        <w:t xml:space="preserve">exposures </w:t>
      </w:r>
      <w:r w:rsidRPr="00F76A6C">
        <w:t xml:space="preserve">on quiet paths and the </w:t>
      </w:r>
      <w:r w:rsidR="00452D0B" w:rsidRPr="00F76A6C">
        <w:t xml:space="preserve">initial </w:t>
      </w:r>
      <w:r w:rsidRPr="00F76A6C">
        <w:t>traffic</w:t>
      </w:r>
      <w:r w:rsidR="000851D5" w:rsidRPr="00F76A6C">
        <w:t xml:space="preserve"> </w:t>
      </w:r>
      <w:r w:rsidRPr="00F76A6C">
        <w:t xml:space="preserve">noise </w:t>
      </w:r>
      <w:r w:rsidR="00CC76A4" w:rsidRPr="00F76A6C">
        <w:t>indices</w:t>
      </w:r>
      <w:r w:rsidRPr="00F76A6C">
        <w:t xml:space="preserve">. </w:t>
      </w:r>
      <w:r w:rsidR="00214F22" w:rsidRPr="00F76A6C">
        <w:t>The analysis covers s</w:t>
      </w:r>
      <w:r w:rsidRPr="00F76A6C">
        <w:t xml:space="preserve">hortest paths </w:t>
      </w:r>
      <w:r w:rsidR="00D7379D" w:rsidRPr="00F76A6C">
        <w:t xml:space="preserve">in </w:t>
      </w:r>
      <w:r w:rsidRPr="00F76A6C">
        <w:t xml:space="preserve">the length range of 300 to 600 </w:t>
      </w:r>
      <w:r w:rsidR="00214F22" w:rsidRPr="00F76A6C">
        <w:t>m and the respective quiet paths</w:t>
      </w:r>
      <w:r w:rsidRPr="00F76A6C">
        <w:t xml:space="preserve">. The red lines represent the regression lines of the regression analysis and the green lines show the theoretical maximum reductions in the noise exposure </w:t>
      </w:r>
      <w:r w:rsidR="00CC76A4" w:rsidRPr="00F76A6C">
        <w:t>indices</w:t>
      </w:r>
      <w:r w:rsidRPr="00F76A6C">
        <w:t>.</w:t>
      </w:r>
      <w:bookmarkEnd w:id="258"/>
      <w:r w:rsidR="00CB20CD" w:rsidRPr="00F76A6C">
        <w:t xml:space="preserve"> </w:t>
      </w:r>
    </w:p>
    <w:p w14:paraId="3D251813" w14:textId="757FF5C3" w:rsidR="00863A03" w:rsidRPr="00F76A6C" w:rsidRDefault="00863A03" w:rsidP="00863A03">
      <w:pPr>
        <w:pStyle w:val="TableCaption"/>
      </w:pPr>
      <w:bookmarkStart w:id="260" w:name="_Toc38811677"/>
      <w:commentRangeStart w:id="261"/>
      <w:r w:rsidRPr="00F76A6C">
        <w:rPr>
          <w:b/>
          <w:bCs/>
          <w:noProof/>
          <w:lang w:eastAsia="en-GB"/>
        </w:rPr>
        <w:lastRenderedPageBreak/>
        <w:drawing>
          <wp:anchor distT="0" distB="0" distL="114300" distR="114300" simplePos="0" relativeHeight="251667456" behindDoc="0" locked="0" layoutInCell="1" allowOverlap="1" wp14:anchorId="7020C814" wp14:editId="7AFB9E52">
            <wp:simplePos x="0" y="0"/>
            <wp:positionH relativeFrom="column">
              <wp:posOffset>635</wp:posOffset>
            </wp:positionH>
            <wp:positionV relativeFrom="paragraph">
              <wp:posOffset>0</wp:posOffset>
            </wp:positionV>
            <wp:extent cx="5687060" cy="7733030"/>
            <wp:effectExtent l="0" t="0" r="2540" b="1270"/>
            <wp:wrapTopAndBottom/>
            <wp:docPr id="32" name="layout_p300_600.png"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53"/>
                    <a:srcRect b="3802"/>
                    <a:stretch>
                      <a:fillRect/>
                    </a:stretch>
                  </pic:blipFill>
                  <pic:spPr bwMode="auto">
                    <a:xfrm>
                      <a:off x="0" y="0"/>
                      <a:ext cx="5687060" cy="77330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262" w:name="_Ref21677674"/>
      <w:r w:rsidRPr="00F76A6C">
        <w:rPr>
          <w:b/>
          <w:bCs/>
        </w:rPr>
        <w:t xml:space="preserve">Figure </w:t>
      </w:r>
      <w:commentRangeEnd w:id="261"/>
      <w:r w:rsidR="002212E1">
        <w:rPr>
          <w:rStyle w:val="CommentReference"/>
          <w:iCs w:val="0"/>
          <w:color w:val="auto"/>
        </w:rPr>
        <w:commentReference w:id="261"/>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38</w:t>
      </w:r>
      <w:r w:rsidRPr="00F76A6C">
        <w:rPr>
          <w:b/>
          <w:bCs/>
        </w:rPr>
        <w:fldChar w:fldCharType="end"/>
      </w:r>
      <w:bookmarkEnd w:id="262"/>
      <w:r w:rsidRPr="00F76A6C">
        <w:rPr>
          <w:b/>
          <w:bCs/>
        </w:rPr>
        <w:t>.</w:t>
      </w:r>
      <w:r w:rsidRPr="00F76A6C">
        <w:t xml:space="preserve"> </w:t>
      </w:r>
      <w:r w:rsidR="006E3B4B" w:rsidRPr="00F76A6C">
        <w:t xml:space="preserve">Regression analysis between the reductions in traffic noise exposures on quiet paths and the initial traffic noise </w:t>
      </w:r>
      <w:r w:rsidR="00CC76A4" w:rsidRPr="00F76A6C">
        <w:t>indices</w:t>
      </w:r>
      <w:r w:rsidR="006E3B4B" w:rsidRPr="00F76A6C">
        <w:t>. The analysis covers shortest paths in the length range of 700 to 1300 m and the respective quiet paths. The red lines represent the regression lines of the regression analysis and the green lines show the theoretical maximum reductions in the noise exposure</w:t>
      </w:r>
      <w:r w:rsidR="00CB20CD" w:rsidRPr="00F76A6C">
        <w:t xml:space="preserve"> </w:t>
      </w:r>
      <w:r w:rsidR="00CC76A4" w:rsidRPr="00F76A6C">
        <w:t>indices</w:t>
      </w:r>
      <w:r w:rsidR="006E3B4B" w:rsidRPr="00F76A6C">
        <w:t>.</w:t>
      </w:r>
      <w:bookmarkEnd w:id="260"/>
      <w:r w:rsidR="00CB20CD" w:rsidRPr="00F76A6C">
        <w:t xml:space="preserve"> </w:t>
      </w:r>
    </w:p>
    <w:p w14:paraId="531961C0" w14:textId="4BCD88DA" w:rsidR="00863A03" w:rsidRPr="00F76A6C" w:rsidRDefault="00863A03" w:rsidP="00863A03">
      <w:r w:rsidRPr="00F76A6C">
        <w:lastRenderedPageBreak/>
        <w:fldChar w:fldCharType="begin"/>
      </w:r>
      <w:r w:rsidRPr="00F76A6C">
        <w:instrText xml:space="preserve"> REF _Ref21678532 \h  \* MERGEFORMAT </w:instrText>
      </w:r>
      <w:r w:rsidRPr="00F76A6C">
        <w:fldChar w:fldCharType="separate"/>
      </w:r>
      <w:r w:rsidR="004A4362" w:rsidRPr="00F76A6C">
        <w:t>Table 12</w:t>
      </w:r>
      <w:r w:rsidRPr="00F76A6C">
        <w:fldChar w:fldCharType="end"/>
      </w:r>
      <w:r w:rsidRPr="00F76A6C">
        <w:t xml:space="preserve"> and </w:t>
      </w:r>
      <w:r w:rsidRPr="00F76A6C">
        <w:fldChar w:fldCharType="begin"/>
      </w:r>
      <w:r w:rsidRPr="00F76A6C">
        <w:instrText xml:space="preserve"> REF _Ref21678541 \h  \* MERGEFORMAT </w:instrText>
      </w:r>
      <w:r w:rsidRPr="00F76A6C">
        <w:fldChar w:fldCharType="separate"/>
      </w:r>
      <w:r w:rsidR="004A4362" w:rsidRPr="00F76A6C">
        <w:t>Table 13</w:t>
      </w:r>
      <w:r w:rsidRPr="00F76A6C">
        <w:fldChar w:fldCharType="end"/>
      </w:r>
      <w:r w:rsidRPr="00F76A6C">
        <w:t xml:space="preserve"> represent the descriptive statistics of the achievable reductions in traffic noise exposure </w:t>
      </w:r>
      <w:r w:rsidR="00CC76A4" w:rsidRPr="00F76A6C">
        <w:t>indices</w:t>
      </w:r>
      <w:r w:rsidRPr="00F76A6C">
        <w:t xml:space="preserve"> (ER</w:t>
      </w:r>
      <w:r w:rsidRPr="00F76A6C">
        <w:rPr>
          <w:vertAlign w:val="subscript"/>
        </w:rPr>
        <w:t>+65dB</w:t>
      </w:r>
      <w:r w:rsidRPr="00F76A6C">
        <w:t xml:space="preserve"> and dB</w:t>
      </w:r>
      <w:r w:rsidRPr="00F76A6C">
        <w:rPr>
          <w:vertAlign w:val="subscript"/>
        </w:rPr>
        <w:t>mean</w:t>
      </w:r>
      <w:r w:rsidRPr="00F76A6C">
        <w:t xml:space="preserve">) for </w:t>
      </w:r>
      <w:r w:rsidR="001C4962" w:rsidRPr="00F76A6C">
        <w:t xml:space="preserve">a set of </w:t>
      </w:r>
      <w:r w:rsidRPr="00F76A6C">
        <w:t>path</w:t>
      </w:r>
      <w:r w:rsidR="003D0FD8" w:rsidRPr="00F76A6C">
        <w:t xml:space="preserve"> subsets</w:t>
      </w:r>
      <w:r w:rsidRPr="00F76A6C">
        <w:t xml:space="preserve">. </w:t>
      </w:r>
      <w:r w:rsidR="003D0FD8" w:rsidRPr="00F76A6C">
        <w:t>Since no quiet paths shorter than the maximum allowed length difference (100, 200 or 300 m) were found in many cases, the average length differences of the quiet paths were substantially lower than the allowed maximum length difference</w:t>
      </w:r>
      <w:r w:rsidR="00564F54" w:rsidRPr="00F76A6C">
        <w:t xml:space="preserve"> (threshold)</w:t>
      </w:r>
      <w:r w:rsidR="003D0FD8" w:rsidRPr="00F76A6C">
        <w:t xml:space="preserve"> in each group. For this reason, </w:t>
      </w:r>
      <w:r w:rsidR="0011170C" w:rsidRPr="00F76A6C">
        <w:t xml:space="preserve">averages </w:t>
      </w:r>
      <w:r w:rsidR="003D0FD8" w:rsidRPr="00F76A6C">
        <w:t xml:space="preserve">of the length differences of the quiet paths </w:t>
      </w:r>
      <w:r w:rsidR="0011170C" w:rsidRPr="00F76A6C">
        <w:t xml:space="preserve">are </w:t>
      </w:r>
      <w:r w:rsidR="003D0FD8" w:rsidRPr="00F76A6C">
        <w:t xml:space="preserve">also included in the table (“quiet path length difference”). </w:t>
      </w:r>
      <w:r w:rsidR="008C588D" w:rsidRPr="00F76A6C">
        <w:t>A</w:t>
      </w:r>
      <w:r w:rsidRPr="00F76A6C">
        <w:t xml:space="preserve">t least </w:t>
      </w:r>
      <w:r w:rsidR="008C588D" w:rsidRPr="00F76A6C">
        <w:t xml:space="preserve">five </w:t>
      </w:r>
      <w:r w:rsidRPr="00F76A6C">
        <w:t>observations</w:t>
      </w:r>
      <w:r w:rsidR="00045405" w:rsidRPr="00F76A6C">
        <w:t>, partly overlapping with the previous ones,</w:t>
      </w:r>
      <w:r w:rsidRPr="00F76A6C">
        <w:t xml:space="preserve"> can be made by exploring the statistics:</w:t>
      </w:r>
      <w:r w:rsidR="004B5FEC" w:rsidRPr="00F76A6C">
        <w:t xml:space="preserve"> </w:t>
      </w:r>
    </w:p>
    <w:p w14:paraId="0FC7DC38" w14:textId="22325A1C" w:rsidR="00863A03" w:rsidRPr="00F76A6C" w:rsidRDefault="007D0964" w:rsidP="00E23A20">
      <w:pPr>
        <w:pStyle w:val="ListParagraph"/>
        <w:numPr>
          <w:ilvl w:val="0"/>
          <w:numId w:val="15"/>
        </w:numPr>
      </w:pPr>
      <w:r w:rsidRPr="00F76A6C">
        <w:t>A</w:t>
      </w:r>
      <w:r w:rsidR="00863A03" w:rsidRPr="00F76A6C">
        <w:t xml:space="preserve">chievable reductions in traffic noise exposure seem to be </w:t>
      </w:r>
      <w:r w:rsidRPr="00F76A6C">
        <w:t xml:space="preserve">higher for </w:t>
      </w:r>
      <w:commentRangeStart w:id="263"/>
      <w:r w:rsidR="00863A03" w:rsidRPr="00F76A6C">
        <w:t>longer (shortest) paths</w:t>
      </w:r>
      <w:commentRangeEnd w:id="263"/>
      <w:r w:rsidR="0096000E">
        <w:rPr>
          <w:rStyle w:val="CommentReference"/>
        </w:rPr>
        <w:commentReference w:id="263"/>
      </w:r>
      <w:r w:rsidR="0039552E">
        <w:t>;</w:t>
      </w:r>
    </w:p>
    <w:p w14:paraId="0157FF2E" w14:textId="4FF87268" w:rsidR="00863A03" w:rsidRPr="00F76A6C" w:rsidRDefault="00715E00" w:rsidP="00E23A20">
      <w:pPr>
        <w:pStyle w:val="ListParagraph"/>
        <w:numPr>
          <w:ilvl w:val="0"/>
          <w:numId w:val="15"/>
        </w:numPr>
      </w:pPr>
      <w:r w:rsidRPr="00F76A6C">
        <w:t>I</w:t>
      </w:r>
      <w:r w:rsidR="009D2EDD" w:rsidRPr="00F76A6C">
        <w:t xml:space="preserve">nitially higher noise exposures </w:t>
      </w:r>
      <w:r w:rsidR="000C124E" w:rsidRPr="00F76A6C">
        <w:t xml:space="preserve">(on shortest paths) </w:t>
      </w:r>
      <w:r w:rsidR="009D2EDD" w:rsidRPr="00F76A6C">
        <w:t>seem to predict also h</w:t>
      </w:r>
      <w:r w:rsidR="00863A03" w:rsidRPr="00F76A6C">
        <w:t xml:space="preserve">igher achievable reductions in </w:t>
      </w:r>
      <w:r w:rsidR="009D2EDD" w:rsidRPr="00F76A6C">
        <w:t>them</w:t>
      </w:r>
      <w:r w:rsidR="0039552E">
        <w:t>;</w:t>
      </w:r>
    </w:p>
    <w:p w14:paraId="2C271727" w14:textId="60733713" w:rsidR="003D0FD8" w:rsidRPr="00F76A6C" w:rsidRDefault="003D0FD8" w:rsidP="003D0FD8">
      <w:pPr>
        <w:pStyle w:val="ListParagraph"/>
        <w:numPr>
          <w:ilvl w:val="0"/>
          <w:numId w:val="15"/>
        </w:numPr>
      </w:pPr>
      <w:r w:rsidRPr="00F76A6C">
        <w:t>Higher length addition of quiet paths seems to predict higher reduction in noise exposure</w:t>
      </w:r>
      <w:r w:rsidR="0039552E">
        <w:t>;</w:t>
      </w:r>
    </w:p>
    <w:p w14:paraId="27E528FB" w14:textId="110073E1" w:rsidR="00863A03" w:rsidRPr="00F76A6C" w:rsidRDefault="00863A03" w:rsidP="00E23A20">
      <w:pPr>
        <w:pStyle w:val="ListParagraph"/>
        <w:numPr>
          <w:ilvl w:val="0"/>
          <w:numId w:val="15"/>
        </w:numPr>
      </w:pPr>
      <w:r w:rsidRPr="00F76A6C">
        <w:t xml:space="preserve">Higher </w:t>
      </w:r>
      <w:r w:rsidR="00045405" w:rsidRPr="00F76A6C">
        <w:t xml:space="preserve">mean and median length differences of </w:t>
      </w:r>
      <w:r w:rsidRPr="00F76A6C">
        <w:t>quiet path</w:t>
      </w:r>
      <w:r w:rsidR="00045405" w:rsidRPr="00F76A6C">
        <w:t xml:space="preserve">s </w:t>
      </w:r>
      <w:r w:rsidR="008C588D" w:rsidRPr="00F76A6C">
        <w:t xml:space="preserve">were </w:t>
      </w:r>
      <w:r w:rsidRPr="00F76A6C">
        <w:t>found for longer shortest paths</w:t>
      </w:r>
      <w:r w:rsidR="00717758" w:rsidRPr="00F76A6C">
        <w:t xml:space="preserve"> (700–1300 m)</w:t>
      </w:r>
      <w:r w:rsidRPr="00F76A6C">
        <w:t>, indicating that more quiet path</w:t>
      </w:r>
      <w:r w:rsidR="008C588D" w:rsidRPr="00F76A6C">
        <w:t xml:space="preserve">s </w:t>
      </w:r>
      <w:r w:rsidR="00FD245B" w:rsidRPr="00F76A6C">
        <w:t xml:space="preserve">are </w:t>
      </w:r>
      <w:r w:rsidRPr="00F76A6C">
        <w:t>found for longer O-D distances</w:t>
      </w:r>
      <w:r w:rsidR="0039552E">
        <w:t>;</w:t>
      </w:r>
    </w:p>
    <w:p w14:paraId="4A0E3DA0" w14:textId="2705C81E" w:rsidR="008C588D" w:rsidRPr="00F76A6C" w:rsidRDefault="004D1AB2" w:rsidP="00E23A20">
      <w:pPr>
        <w:pStyle w:val="ListParagraph"/>
        <w:numPr>
          <w:ilvl w:val="0"/>
          <w:numId w:val="15"/>
        </w:numPr>
      </w:pPr>
      <w:r w:rsidRPr="00F76A6C">
        <w:t>Accordingly</w:t>
      </w:r>
      <w:r w:rsidR="008C588D" w:rsidRPr="00F76A6C">
        <w:t xml:space="preserve">, </w:t>
      </w:r>
      <w:r w:rsidR="00A132FA" w:rsidRPr="00F76A6C">
        <w:t xml:space="preserve">the </w:t>
      </w:r>
      <w:r w:rsidR="008C588D" w:rsidRPr="00F76A6C">
        <w:t>low</w:t>
      </w:r>
      <w:r w:rsidR="00CC531F" w:rsidRPr="00F76A6C">
        <w:t>er</w:t>
      </w:r>
      <w:r w:rsidR="008C588D" w:rsidRPr="00F76A6C">
        <w:t xml:space="preserve"> median length differences of </w:t>
      </w:r>
      <w:r w:rsidR="00FD245B" w:rsidRPr="00F76A6C">
        <w:t xml:space="preserve">the </w:t>
      </w:r>
      <w:r w:rsidR="008C588D" w:rsidRPr="00F76A6C">
        <w:t>quiet paths for shorter paths</w:t>
      </w:r>
      <w:r w:rsidR="00FD245B" w:rsidRPr="00F76A6C">
        <w:t xml:space="preserve"> </w:t>
      </w:r>
      <w:r w:rsidR="00D57331" w:rsidRPr="00F76A6C">
        <w:t xml:space="preserve">(300–600 m) </w:t>
      </w:r>
      <w:r w:rsidR="00FD245B" w:rsidRPr="00F76A6C">
        <w:t xml:space="preserve">indicate </w:t>
      </w:r>
      <w:r w:rsidR="008C588D" w:rsidRPr="00F76A6C">
        <w:t xml:space="preserve">that in many cases </w:t>
      </w:r>
      <w:r w:rsidR="005F2717" w:rsidRPr="00F76A6C">
        <w:t xml:space="preserve">few </w:t>
      </w:r>
      <w:r w:rsidR="001302DB" w:rsidRPr="00F76A6C">
        <w:t>(</w:t>
      </w:r>
      <w:r w:rsidR="005F2717" w:rsidRPr="00F76A6C">
        <w:t xml:space="preserve">or </w:t>
      </w:r>
      <w:r w:rsidR="008C588D" w:rsidRPr="00F76A6C">
        <w:t>no</w:t>
      </w:r>
      <w:r w:rsidR="001302DB" w:rsidRPr="00F76A6C">
        <w:t>)</w:t>
      </w:r>
      <w:r w:rsidR="008C588D" w:rsidRPr="00F76A6C">
        <w:t xml:space="preserve"> quiet paths </w:t>
      </w:r>
      <w:r w:rsidR="004A6469" w:rsidRPr="00F76A6C">
        <w:t xml:space="preserve">are </w:t>
      </w:r>
      <w:r w:rsidR="008C588D" w:rsidRPr="00F76A6C">
        <w:t>found for short O-D distances</w:t>
      </w:r>
      <w:r w:rsidR="0039552E">
        <w:t>.</w:t>
      </w:r>
    </w:p>
    <w:p w14:paraId="517BFDA2" w14:textId="408A1C4E" w:rsidR="00863A03" w:rsidRPr="00F76A6C" w:rsidRDefault="00863A03" w:rsidP="00863A03">
      <w:r w:rsidRPr="00F76A6C">
        <w:t xml:space="preserve">The </w:t>
      </w:r>
      <w:r w:rsidR="008F71B4" w:rsidRPr="00F76A6C">
        <w:t xml:space="preserve">mean </w:t>
      </w:r>
      <w:r w:rsidRPr="00F76A6C">
        <w:t>reductions in ER</w:t>
      </w:r>
      <w:r w:rsidRPr="00F76A6C">
        <w:rPr>
          <w:vertAlign w:val="subscript"/>
        </w:rPr>
        <w:t>+65dB</w:t>
      </w:r>
      <w:r w:rsidRPr="00F76A6C">
        <w:t xml:space="preserve"> </w:t>
      </w:r>
      <w:r w:rsidR="00FC5533" w:rsidRPr="00F76A6C">
        <w:t>are</w:t>
      </w:r>
      <w:r w:rsidRPr="00F76A6C">
        <w:t xml:space="preserve"> consistently and significantly higher for the longer paths</w:t>
      </w:r>
      <w:r w:rsidR="008F71B4" w:rsidRPr="00F76A6C">
        <w:t xml:space="preserve"> (22–57 % vs. 12–38 %)</w:t>
      </w:r>
      <w:r w:rsidRPr="00F76A6C">
        <w:t xml:space="preserve">. Similarly, </w:t>
      </w:r>
      <w:r w:rsidR="008F71B4" w:rsidRPr="00F76A6C">
        <w:t>higher</w:t>
      </w:r>
      <w:r w:rsidRPr="00F76A6C">
        <w:t xml:space="preserve"> </w:t>
      </w:r>
      <w:r w:rsidR="008F71B4" w:rsidRPr="00F76A6C">
        <w:t xml:space="preserve">mean </w:t>
      </w:r>
      <w:r w:rsidRPr="00F76A6C">
        <w:t>reductions in dB</w:t>
      </w:r>
      <w:r w:rsidRPr="00F76A6C">
        <w:rPr>
          <w:vertAlign w:val="subscript"/>
        </w:rPr>
        <w:t>mean</w:t>
      </w:r>
      <w:r w:rsidRPr="00F76A6C">
        <w:t xml:space="preserve"> were found for the longer paths</w:t>
      </w:r>
      <w:r w:rsidR="008F71B4" w:rsidRPr="00F76A6C">
        <w:t xml:space="preserve"> (2.4–9.6 dB vs. 1.6–6.4 dB)</w:t>
      </w:r>
      <w:r w:rsidRPr="00F76A6C">
        <w:t xml:space="preserve">. </w:t>
      </w:r>
    </w:p>
    <w:p w14:paraId="1CBDFE6B" w14:textId="728EF231" w:rsidR="00863A03" w:rsidRPr="00F76A6C" w:rsidRDefault="00863A03" w:rsidP="00863A03">
      <w:pPr>
        <w:pStyle w:val="TableCaption"/>
      </w:pPr>
      <w:bookmarkStart w:id="264" w:name="_Ref21678532"/>
      <w:bookmarkStart w:id="265" w:name="_Toc38811912"/>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4A4362" w:rsidRPr="00F76A6C">
        <w:rPr>
          <w:b/>
          <w:bCs/>
        </w:rPr>
        <w:t>12</w:t>
      </w:r>
      <w:r w:rsidRPr="00F76A6C">
        <w:rPr>
          <w:b/>
          <w:bCs/>
        </w:rPr>
        <w:fldChar w:fldCharType="end"/>
      </w:r>
      <w:bookmarkEnd w:id="264"/>
      <w:r w:rsidRPr="00F76A6C">
        <w:rPr>
          <w:b/>
          <w:bCs/>
        </w:rPr>
        <w:t>.</w:t>
      </w:r>
      <w:r w:rsidRPr="00F76A6C">
        <w:t xml:space="preserve">  Descriptive statistics of the achievable reductions in noise exposure index ER</w:t>
      </w:r>
      <w:r w:rsidRPr="00F76A6C">
        <w:rPr>
          <w:vertAlign w:val="subscript"/>
        </w:rPr>
        <w:t xml:space="preserve">+65dB </w:t>
      </w:r>
      <w:r w:rsidRPr="00F76A6C">
        <w:t>on different subsets of the paths. The subsets were defined by 1) the length of the shortest path, 2) the length difference of the quiet path and 3) the initial ER</w:t>
      </w:r>
      <w:r w:rsidRPr="00F76A6C">
        <w:rPr>
          <w:vertAlign w:val="subscript"/>
        </w:rPr>
        <w:t>+65dB</w:t>
      </w:r>
      <w:r w:rsidR="002A36F0" w:rsidRPr="00F76A6C">
        <w:rPr>
          <w:vertAlign w:val="subscript"/>
        </w:rPr>
        <w:t xml:space="preserve"> </w:t>
      </w:r>
      <w:r w:rsidR="002A36F0" w:rsidRPr="00F76A6C">
        <w:t>(n</w:t>
      </w:r>
      <w:r w:rsidR="002A36F0" w:rsidRPr="00F76A6C">
        <w:rPr>
          <w:vertAlign w:val="subscript"/>
        </w:rPr>
        <w:t xml:space="preserve">300-600m </w:t>
      </w:r>
      <w:r w:rsidR="002A36F0" w:rsidRPr="00F76A6C">
        <w:t>= 4338, n</w:t>
      </w:r>
      <w:r w:rsidR="002A36F0" w:rsidRPr="00F76A6C">
        <w:rPr>
          <w:vertAlign w:val="subscript"/>
        </w:rPr>
        <w:t xml:space="preserve">700-1300m </w:t>
      </w:r>
      <w:r w:rsidR="002A36F0" w:rsidRPr="00F76A6C">
        <w:t xml:space="preserve">= </w:t>
      </w:r>
      <w:commentRangeStart w:id="266"/>
      <w:r w:rsidR="002A36F0" w:rsidRPr="00F76A6C">
        <w:t>7842</w:t>
      </w:r>
      <w:commentRangeEnd w:id="266"/>
      <w:r w:rsidR="0039552E">
        <w:rPr>
          <w:rStyle w:val="CommentReference"/>
          <w:iCs w:val="0"/>
          <w:color w:val="auto"/>
        </w:rPr>
        <w:commentReference w:id="266"/>
      </w:r>
      <w:r w:rsidR="002A36F0" w:rsidRPr="00F76A6C">
        <w:t>)</w:t>
      </w:r>
      <w:r w:rsidRPr="00F76A6C">
        <w:t>.</w:t>
      </w:r>
      <w:bookmarkEnd w:id="265"/>
      <w:r w:rsidR="002A36F0" w:rsidRPr="00F76A6C">
        <w:t xml:space="preserve"> </w:t>
      </w:r>
    </w:p>
    <w:tbl>
      <w:tblPr>
        <w:tblStyle w:val="TableGrid"/>
        <w:tblW w:w="94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559"/>
        <w:gridCol w:w="1560"/>
      </w:tblGrid>
      <w:tr w:rsidR="00863A03" w:rsidRPr="00F76A6C" w14:paraId="1017FA46" w14:textId="77777777" w:rsidTr="00761C06">
        <w:trPr>
          <w:trHeight w:val="158"/>
        </w:trPr>
        <w:tc>
          <w:tcPr>
            <w:tcW w:w="1271" w:type="dxa"/>
            <w:tcBorders>
              <w:left w:val="single" w:sz="4" w:space="0" w:color="FFFFFF"/>
              <w:bottom w:val="nil"/>
              <w:right w:val="single" w:sz="4" w:space="0" w:color="FFFFFF"/>
            </w:tcBorders>
          </w:tcPr>
          <w:p w14:paraId="3FD60079" w14:textId="77777777" w:rsidR="00863A03" w:rsidRPr="00F76A6C" w:rsidRDefault="00863A03" w:rsidP="00761C06">
            <w:pPr>
              <w:pStyle w:val="TableText"/>
              <w:spacing w:before="240"/>
              <w:jc w:val="left"/>
              <w:rPr>
                <w:i/>
                <w:iCs/>
              </w:rPr>
            </w:pPr>
          </w:p>
        </w:tc>
        <w:tc>
          <w:tcPr>
            <w:tcW w:w="3402" w:type="dxa"/>
            <w:gridSpan w:val="4"/>
            <w:tcBorders>
              <w:left w:val="single" w:sz="4" w:space="0" w:color="FFFFFF"/>
              <w:bottom w:val="nil"/>
              <w:right w:val="single" w:sz="4" w:space="0" w:color="FFFFFF"/>
            </w:tcBorders>
          </w:tcPr>
          <w:p w14:paraId="0FDD053E" w14:textId="77777777" w:rsidR="00863A03" w:rsidRPr="00F76A6C" w:rsidRDefault="00863A03" w:rsidP="00761C06">
            <w:pPr>
              <w:pStyle w:val="TableText"/>
              <w:spacing w:before="240"/>
              <w:jc w:val="left"/>
            </w:pPr>
          </w:p>
        </w:tc>
        <w:tc>
          <w:tcPr>
            <w:tcW w:w="4820" w:type="dxa"/>
            <w:gridSpan w:val="3"/>
            <w:tcBorders>
              <w:left w:val="single" w:sz="4" w:space="0" w:color="FFFFFF"/>
              <w:bottom w:val="nil"/>
              <w:right w:val="single" w:sz="4" w:space="0" w:color="FFFFFF"/>
            </w:tcBorders>
          </w:tcPr>
          <w:p w14:paraId="2D1EC27D" w14:textId="77777777" w:rsidR="00863A03" w:rsidRPr="00F76A6C" w:rsidRDefault="00863A03" w:rsidP="00761C06">
            <w:pPr>
              <w:pStyle w:val="TableText"/>
              <w:spacing w:before="240" w:line="240" w:lineRule="auto"/>
              <w:rPr>
                <w:vertAlign w:val="subscript"/>
              </w:rPr>
            </w:pPr>
            <w:r w:rsidRPr="00F76A6C">
              <w:t>Subset of paths by ER</w:t>
            </w:r>
            <w:r w:rsidRPr="00F76A6C">
              <w:rPr>
                <w:vertAlign w:val="subscript"/>
              </w:rPr>
              <w:t>+65dB</w:t>
            </w:r>
          </w:p>
        </w:tc>
      </w:tr>
      <w:tr w:rsidR="00863A03" w:rsidRPr="00F76A6C" w14:paraId="568F56AE" w14:textId="77777777" w:rsidTr="00761C06">
        <w:trPr>
          <w:trHeight w:val="239"/>
        </w:trPr>
        <w:tc>
          <w:tcPr>
            <w:tcW w:w="1271" w:type="dxa"/>
            <w:tcBorders>
              <w:top w:val="nil"/>
              <w:left w:val="single" w:sz="4" w:space="0" w:color="FFFFFF"/>
              <w:bottom w:val="single" w:sz="4" w:space="0" w:color="auto"/>
              <w:right w:val="single" w:sz="4" w:space="0" w:color="FFFFFF"/>
            </w:tcBorders>
          </w:tcPr>
          <w:p w14:paraId="02E90023" w14:textId="77777777" w:rsidR="00863A03" w:rsidRPr="00F76A6C" w:rsidRDefault="00863A03" w:rsidP="00761C06">
            <w:pPr>
              <w:pStyle w:val="TableText"/>
              <w:spacing w:before="0" w:after="160"/>
              <w:jc w:val="left"/>
            </w:pPr>
            <w:r w:rsidRPr="00F76A6C">
              <w:t xml:space="preserve">Path </w:t>
            </w:r>
            <w:r w:rsidRPr="00F76A6C">
              <w:br/>
              <w:t>length (m)</w:t>
            </w:r>
          </w:p>
        </w:tc>
        <w:tc>
          <w:tcPr>
            <w:tcW w:w="3402" w:type="dxa"/>
            <w:gridSpan w:val="4"/>
            <w:tcBorders>
              <w:top w:val="nil"/>
              <w:left w:val="single" w:sz="4" w:space="0" w:color="FFFFFF"/>
              <w:bottom w:val="single" w:sz="4" w:space="0" w:color="auto"/>
              <w:right w:val="single" w:sz="4" w:space="0" w:color="FFFFFF"/>
            </w:tcBorders>
          </w:tcPr>
          <w:p w14:paraId="3FB6F4BD" w14:textId="77777777" w:rsidR="00863A03" w:rsidRPr="00F76A6C" w:rsidRDefault="00863A03" w:rsidP="00761C06">
            <w:pPr>
              <w:pStyle w:val="TableText"/>
              <w:spacing w:before="240" w:after="160"/>
              <w:jc w:val="left"/>
            </w:pPr>
            <w:r w:rsidRPr="00F76A6C">
              <w:t>Quiet path length difference (m)</w:t>
            </w:r>
          </w:p>
        </w:tc>
        <w:tc>
          <w:tcPr>
            <w:tcW w:w="1701" w:type="dxa"/>
            <w:tcBorders>
              <w:top w:val="nil"/>
              <w:left w:val="single" w:sz="4" w:space="0" w:color="FFFFFF"/>
              <w:bottom w:val="single" w:sz="4" w:space="0" w:color="auto"/>
              <w:right w:val="single" w:sz="4" w:space="0" w:color="FFFFFF"/>
            </w:tcBorders>
          </w:tcPr>
          <w:p w14:paraId="68D7CF13" w14:textId="77777777" w:rsidR="00863A03" w:rsidRPr="00F76A6C" w:rsidRDefault="00863A03" w:rsidP="00761C06">
            <w:pPr>
              <w:pStyle w:val="TableText"/>
              <w:spacing w:before="240" w:after="160"/>
              <w:jc w:val="left"/>
            </w:pPr>
            <w:r w:rsidRPr="00F76A6C">
              <w:t>10–40 %</w:t>
            </w:r>
          </w:p>
        </w:tc>
        <w:tc>
          <w:tcPr>
            <w:tcW w:w="1559" w:type="dxa"/>
            <w:tcBorders>
              <w:top w:val="nil"/>
              <w:left w:val="single" w:sz="4" w:space="0" w:color="FFFFFF"/>
              <w:bottom w:val="single" w:sz="4" w:space="0" w:color="auto"/>
              <w:right w:val="single" w:sz="4" w:space="0" w:color="FFFFFF"/>
            </w:tcBorders>
          </w:tcPr>
          <w:p w14:paraId="3A3009A2" w14:textId="77777777" w:rsidR="00863A03" w:rsidRPr="00F76A6C" w:rsidRDefault="00863A03" w:rsidP="00761C06">
            <w:pPr>
              <w:pStyle w:val="TableText"/>
              <w:spacing w:before="240" w:after="160"/>
              <w:jc w:val="left"/>
            </w:pPr>
            <w:r w:rsidRPr="00F76A6C">
              <w:t>40–70 %</w:t>
            </w:r>
          </w:p>
        </w:tc>
        <w:tc>
          <w:tcPr>
            <w:tcW w:w="1560" w:type="dxa"/>
            <w:tcBorders>
              <w:top w:val="nil"/>
              <w:left w:val="single" w:sz="4" w:space="0" w:color="FFFFFF"/>
              <w:bottom w:val="single" w:sz="4" w:space="0" w:color="auto"/>
              <w:right w:val="single" w:sz="4" w:space="0" w:color="FFFFFF"/>
            </w:tcBorders>
          </w:tcPr>
          <w:p w14:paraId="5FEE5DBF" w14:textId="77777777" w:rsidR="00863A03" w:rsidRPr="00F76A6C" w:rsidRDefault="00863A03" w:rsidP="00761C06">
            <w:pPr>
              <w:pStyle w:val="TableText"/>
              <w:spacing w:before="240" w:after="160"/>
              <w:jc w:val="left"/>
              <w:rPr>
                <w:vertAlign w:val="superscript"/>
              </w:rPr>
            </w:pPr>
            <w:r w:rsidRPr="00F76A6C">
              <w:t>70–100 %</w:t>
            </w:r>
          </w:p>
        </w:tc>
      </w:tr>
      <w:tr w:rsidR="00863A03" w:rsidRPr="00F76A6C" w14:paraId="1BD7EA2C" w14:textId="77777777" w:rsidTr="00761C06">
        <w:trPr>
          <w:trHeight w:val="302"/>
        </w:trPr>
        <w:tc>
          <w:tcPr>
            <w:tcW w:w="1271" w:type="dxa"/>
            <w:tcBorders>
              <w:left w:val="single" w:sz="4" w:space="0" w:color="FFFFFF"/>
              <w:bottom w:val="single" w:sz="4" w:space="0" w:color="auto"/>
              <w:right w:val="single" w:sz="4" w:space="0" w:color="FFFFFF"/>
            </w:tcBorders>
          </w:tcPr>
          <w:p w14:paraId="53FD396F" w14:textId="77777777" w:rsidR="00863A03" w:rsidRPr="00F76A6C" w:rsidRDefault="00863A03" w:rsidP="00761C06">
            <w:pPr>
              <w:pStyle w:val="TableText"/>
              <w:spacing w:before="240" w:after="160"/>
            </w:pPr>
            <w:r w:rsidRPr="00F76A6C">
              <w:t>Range</w:t>
            </w:r>
          </w:p>
        </w:tc>
        <w:tc>
          <w:tcPr>
            <w:tcW w:w="851" w:type="dxa"/>
            <w:tcBorders>
              <w:left w:val="single" w:sz="4" w:space="0" w:color="FFFFFF"/>
              <w:bottom w:val="single" w:sz="4" w:space="0" w:color="auto"/>
              <w:right w:val="single" w:sz="4" w:space="0" w:color="FFFFFF"/>
            </w:tcBorders>
          </w:tcPr>
          <w:p w14:paraId="34914A91" w14:textId="77777777" w:rsidR="00863A03" w:rsidRPr="00F76A6C" w:rsidRDefault="00863A03" w:rsidP="00761C06">
            <w:pPr>
              <w:pStyle w:val="TableText"/>
              <w:spacing w:before="240" w:after="160"/>
            </w:pPr>
            <w:r w:rsidRPr="00F76A6C">
              <w:t>Max</w:t>
            </w:r>
          </w:p>
        </w:tc>
        <w:tc>
          <w:tcPr>
            <w:tcW w:w="850" w:type="dxa"/>
            <w:tcBorders>
              <w:left w:val="single" w:sz="4" w:space="0" w:color="FFFFFF"/>
              <w:bottom w:val="single" w:sz="4" w:space="0" w:color="auto"/>
              <w:right w:val="single" w:sz="4" w:space="0" w:color="FFFFFF"/>
            </w:tcBorders>
          </w:tcPr>
          <w:p w14:paraId="44E65E17" w14:textId="77777777" w:rsidR="00863A03" w:rsidRPr="00F76A6C" w:rsidRDefault="00863A03" w:rsidP="00761C06">
            <w:pPr>
              <w:pStyle w:val="TableText"/>
              <w:spacing w:before="240" w:after="160"/>
            </w:pPr>
            <w:r w:rsidRPr="00F76A6C">
              <w:t>Mean</w:t>
            </w:r>
          </w:p>
        </w:tc>
        <w:tc>
          <w:tcPr>
            <w:tcW w:w="992" w:type="dxa"/>
            <w:tcBorders>
              <w:left w:val="single" w:sz="4" w:space="0" w:color="FFFFFF"/>
              <w:bottom w:val="single" w:sz="4" w:space="0" w:color="auto"/>
              <w:right w:val="single" w:sz="4" w:space="0" w:color="FFFFFF"/>
            </w:tcBorders>
          </w:tcPr>
          <w:p w14:paraId="54B461C9" w14:textId="77777777" w:rsidR="00863A03" w:rsidRPr="00F76A6C" w:rsidRDefault="00863A03" w:rsidP="00761C06">
            <w:pPr>
              <w:pStyle w:val="TableText"/>
              <w:spacing w:before="240" w:after="160"/>
            </w:pPr>
            <w:r w:rsidRPr="00F76A6C">
              <w:t>Median</w:t>
            </w:r>
          </w:p>
        </w:tc>
        <w:tc>
          <w:tcPr>
            <w:tcW w:w="709" w:type="dxa"/>
            <w:tcBorders>
              <w:left w:val="single" w:sz="4" w:space="0" w:color="FFFFFF"/>
              <w:bottom w:val="single" w:sz="4" w:space="0" w:color="auto"/>
              <w:right w:val="single" w:sz="4" w:space="0" w:color="FFFFFF"/>
            </w:tcBorders>
          </w:tcPr>
          <w:p w14:paraId="27183629" w14:textId="77777777" w:rsidR="00863A03" w:rsidRPr="00F76A6C" w:rsidRDefault="00863A03" w:rsidP="00761C06">
            <w:pPr>
              <w:pStyle w:val="TableText"/>
              <w:spacing w:before="240" w:after="160"/>
            </w:pPr>
            <w:r w:rsidRPr="00F76A6C">
              <w:t>SD</w:t>
            </w:r>
          </w:p>
        </w:tc>
        <w:tc>
          <w:tcPr>
            <w:tcW w:w="4820" w:type="dxa"/>
            <w:gridSpan w:val="3"/>
            <w:tcBorders>
              <w:left w:val="single" w:sz="4" w:space="0" w:color="FFFFFF"/>
              <w:bottom w:val="single" w:sz="4" w:space="0" w:color="auto"/>
              <w:right w:val="single" w:sz="4" w:space="0" w:color="FFFFFF"/>
            </w:tcBorders>
          </w:tcPr>
          <w:p w14:paraId="66E28A13" w14:textId="77777777" w:rsidR="00863A03" w:rsidRPr="00F76A6C" w:rsidRDefault="00863A03" w:rsidP="00761C06">
            <w:pPr>
              <w:pStyle w:val="TableText"/>
              <w:spacing w:before="240" w:after="160"/>
            </w:pPr>
            <w:r w:rsidRPr="00F76A6C">
              <w:t>Difference (%) in ER</w:t>
            </w:r>
            <w:r w:rsidRPr="00F76A6C">
              <w:rPr>
                <w:vertAlign w:val="subscript"/>
              </w:rPr>
              <w:t>+65dB</w:t>
            </w:r>
            <w:r w:rsidRPr="00F76A6C">
              <w:t xml:space="preserve"> (mean, median, SD)</w:t>
            </w:r>
          </w:p>
        </w:tc>
      </w:tr>
      <w:tr w:rsidR="00863A03" w:rsidRPr="00F76A6C" w14:paraId="03AB4CCA" w14:textId="77777777" w:rsidTr="00761C06">
        <w:trPr>
          <w:trHeight w:val="97"/>
        </w:trPr>
        <w:tc>
          <w:tcPr>
            <w:tcW w:w="1271" w:type="dxa"/>
            <w:tcBorders>
              <w:top w:val="single" w:sz="4" w:space="0" w:color="auto"/>
              <w:left w:val="single" w:sz="4" w:space="0" w:color="FFFFFF"/>
              <w:bottom w:val="single" w:sz="4" w:space="0" w:color="FFFFFF" w:themeColor="background1"/>
              <w:right w:val="single" w:sz="4" w:space="0" w:color="FFFFFF"/>
            </w:tcBorders>
          </w:tcPr>
          <w:p w14:paraId="453F69B5" w14:textId="77777777" w:rsidR="00863A03" w:rsidRPr="00F76A6C" w:rsidRDefault="00863A03" w:rsidP="00761C06">
            <w:pPr>
              <w:pStyle w:val="TableText"/>
              <w:spacing w:line="240" w:lineRule="auto"/>
            </w:pPr>
            <w:r w:rsidRPr="00F76A6C">
              <w:t>300–600</w:t>
            </w:r>
          </w:p>
        </w:tc>
        <w:tc>
          <w:tcPr>
            <w:tcW w:w="851" w:type="dxa"/>
            <w:tcBorders>
              <w:top w:val="single" w:sz="4" w:space="0" w:color="auto"/>
              <w:left w:val="single" w:sz="4" w:space="0" w:color="FFFFFF"/>
              <w:bottom w:val="single" w:sz="4" w:space="0" w:color="FFFFFF" w:themeColor="background1"/>
              <w:right w:val="single" w:sz="4" w:space="0" w:color="FFFFFF"/>
            </w:tcBorders>
          </w:tcPr>
          <w:p w14:paraId="2CC728C9" w14:textId="77777777" w:rsidR="00863A03" w:rsidRPr="00F76A6C" w:rsidRDefault="00863A03" w:rsidP="00761C06">
            <w:pPr>
              <w:pStyle w:val="TableText"/>
              <w:spacing w:line="240" w:lineRule="auto"/>
              <w:rPr>
                <w:i/>
                <w:iCs/>
              </w:rPr>
            </w:pPr>
            <w:r w:rsidRPr="00F76A6C">
              <w:rPr>
                <w:i/>
                <w:iCs/>
              </w:rPr>
              <w:t>&lt; 100</w:t>
            </w:r>
          </w:p>
        </w:tc>
        <w:tc>
          <w:tcPr>
            <w:tcW w:w="850" w:type="dxa"/>
            <w:tcBorders>
              <w:top w:val="single" w:sz="4" w:space="0" w:color="auto"/>
              <w:left w:val="single" w:sz="4" w:space="0" w:color="FFFFFF"/>
              <w:bottom w:val="single" w:sz="4" w:space="0" w:color="FFFFFF" w:themeColor="background1"/>
              <w:right w:val="single" w:sz="4" w:space="0" w:color="FFFFFF"/>
            </w:tcBorders>
          </w:tcPr>
          <w:p w14:paraId="6F746D4D" w14:textId="77777777" w:rsidR="00863A03" w:rsidRPr="00F76A6C" w:rsidRDefault="00863A03" w:rsidP="00761C06">
            <w:pPr>
              <w:pStyle w:val="TableText"/>
            </w:pPr>
            <w:r w:rsidRPr="00F76A6C">
              <w:t>18</w:t>
            </w:r>
          </w:p>
        </w:tc>
        <w:tc>
          <w:tcPr>
            <w:tcW w:w="992" w:type="dxa"/>
            <w:tcBorders>
              <w:top w:val="single" w:sz="4" w:space="0" w:color="auto"/>
              <w:left w:val="single" w:sz="4" w:space="0" w:color="FFFFFF"/>
              <w:bottom w:val="single" w:sz="4" w:space="0" w:color="FFFFFF" w:themeColor="background1"/>
              <w:right w:val="single" w:sz="4" w:space="0" w:color="FFFFFF"/>
            </w:tcBorders>
          </w:tcPr>
          <w:p w14:paraId="60920B59" w14:textId="77777777" w:rsidR="00863A03" w:rsidRPr="00F76A6C" w:rsidRDefault="00863A03" w:rsidP="00761C06">
            <w:pPr>
              <w:pStyle w:val="TableText"/>
            </w:pPr>
            <w:r w:rsidRPr="00F76A6C">
              <w:t>0</w:t>
            </w:r>
          </w:p>
        </w:tc>
        <w:tc>
          <w:tcPr>
            <w:tcW w:w="709" w:type="dxa"/>
            <w:tcBorders>
              <w:top w:val="single" w:sz="4" w:space="0" w:color="auto"/>
              <w:left w:val="single" w:sz="4" w:space="0" w:color="FFFFFF"/>
              <w:bottom w:val="single" w:sz="4" w:space="0" w:color="FFFFFF" w:themeColor="background1"/>
              <w:right w:val="single" w:sz="4" w:space="0" w:color="FFFFFF"/>
            </w:tcBorders>
          </w:tcPr>
          <w:p w14:paraId="5DCA3038" w14:textId="77777777" w:rsidR="00863A03" w:rsidRPr="00F76A6C" w:rsidRDefault="00863A03" w:rsidP="00761C06">
            <w:pPr>
              <w:pStyle w:val="TableText"/>
            </w:pPr>
            <w:r w:rsidRPr="00F76A6C">
              <w:t>28</w:t>
            </w:r>
          </w:p>
        </w:tc>
        <w:tc>
          <w:tcPr>
            <w:tcW w:w="1701" w:type="dxa"/>
            <w:tcBorders>
              <w:top w:val="single" w:sz="4" w:space="0" w:color="auto"/>
              <w:left w:val="single" w:sz="4" w:space="0" w:color="FFFFFF"/>
              <w:bottom w:val="single" w:sz="4" w:space="0" w:color="FFFFFF" w:themeColor="background1"/>
              <w:right w:val="single" w:sz="4" w:space="0" w:color="FFFFFF"/>
            </w:tcBorders>
          </w:tcPr>
          <w:p w14:paraId="30A8BAD9" w14:textId="77777777" w:rsidR="00863A03" w:rsidRPr="00F76A6C" w:rsidRDefault="00863A03" w:rsidP="00761C06">
            <w:pPr>
              <w:pStyle w:val="TableText"/>
            </w:pPr>
            <w:r w:rsidRPr="00F76A6C">
              <w:t>-12, 0 (26)</w:t>
            </w:r>
          </w:p>
        </w:tc>
        <w:tc>
          <w:tcPr>
            <w:tcW w:w="1559" w:type="dxa"/>
            <w:tcBorders>
              <w:top w:val="single" w:sz="4" w:space="0" w:color="auto"/>
              <w:left w:val="single" w:sz="4" w:space="0" w:color="FFFFFF"/>
              <w:bottom w:val="single" w:sz="4" w:space="0" w:color="FFFFFF" w:themeColor="background1"/>
              <w:right w:val="single" w:sz="4" w:space="0" w:color="FFFFFF"/>
            </w:tcBorders>
          </w:tcPr>
          <w:p w14:paraId="5414DCE4" w14:textId="62FD7017" w:rsidR="00863A03" w:rsidRPr="00F76A6C" w:rsidRDefault="00863A03" w:rsidP="00761C06">
            <w:pPr>
              <w:pStyle w:val="TableText"/>
              <w:spacing w:line="240" w:lineRule="auto"/>
            </w:pPr>
            <w:r w:rsidRPr="00F76A6C">
              <w:t>-2</w:t>
            </w:r>
            <w:r w:rsidR="003A42B3" w:rsidRPr="00F76A6C">
              <w:t>4</w:t>
            </w:r>
            <w:r w:rsidRPr="00F76A6C">
              <w:t>, -0 (31)</w:t>
            </w:r>
          </w:p>
        </w:tc>
        <w:tc>
          <w:tcPr>
            <w:tcW w:w="1560" w:type="dxa"/>
            <w:tcBorders>
              <w:top w:val="single" w:sz="4" w:space="0" w:color="auto"/>
              <w:left w:val="single" w:sz="4" w:space="0" w:color="FFFFFF"/>
              <w:bottom w:val="single" w:sz="4" w:space="0" w:color="FFFFFF" w:themeColor="background1"/>
              <w:right w:val="single" w:sz="4" w:space="0" w:color="FFFFFF"/>
            </w:tcBorders>
          </w:tcPr>
          <w:p w14:paraId="3F6AEA4C" w14:textId="10C2B7DD" w:rsidR="00863A03" w:rsidRPr="00F76A6C" w:rsidRDefault="00863A03" w:rsidP="00761C06">
            <w:pPr>
              <w:pStyle w:val="TableText"/>
              <w:spacing w:line="240" w:lineRule="auto"/>
            </w:pPr>
            <w:r w:rsidRPr="00F76A6C">
              <w:t>-2</w:t>
            </w:r>
            <w:r w:rsidR="003A42B3" w:rsidRPr="00F76A6C">
              <w:t>2</w:t>
            </w:r>
            <w:r w:rsidRPr="00F76A6C">
              <w:t>, -0, (2</w:t>
            </w:r>
            <w:r w:rsidR="003A42B3" w:rsidRPr="00F76A6C">
              <w:t>8</w:t>
            </w:r>
            <w:r w:rsidRPr="00F76A6C">
              <w:t>)</w:t>
            </w:r>
          </w:p>
        </w:tc>
      </w:tr>
      <w:tr w:rsidR="00863A03" w:rsidRPr="00F76A6C" w14:paraId="006DC475" w14:textId="77777777" w:rsidTr="00761C06">
        <w:trPr>
          <w:trHeight w:val="390"/>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5DAD996D" w14:textId="77777777" w:rsidR="00863A03" w:rsidRPr="00F76A6C" w:rsidRDefault="00863A03" w:rsidP="00761C06">
            <w:pPr>
              <w:pStyle w:val="TableText"/>
              <w:spacing w:line="240" w:lineRule="auto"/>
              <w:rPr>
                <w:i/>
                <w:iCs/>
              </w:rPr>
            </w:pPr>
            <w:r w:rsidRPr="00F76A6C">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7E3E5B4" w14:textId="77777777" w:rsidR="00863A03" w:rsidRPr="00F76A6C" w:rsidRDefault="00863A03" w:rsidP="00761C06">
            <w:pPr>
              <w:pStyle w:val="TableText"/>
              <w:spacing w:line="240" w:lineRule="auto"/>
              <w:rPr>
                <w:i/>
                <w:iCs/>
              </w:rPr>
            </w:pPr>
            <w:r w:rsidRPr="00F76A6C">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CF014F1" w14:textId="1C3B5E97" w:rsidR="00863A03" w:rsidRPr="00F76A6C" w:rsidRDefault="00863A03" w:rsidP="00761C06">
            <w:pPr>
              <w:pStyle w:val="TableText"/>
            </w:pPr>
            <w:r w:rsidRPr="00F76A6C">
              <w:t>4</w:t>
            </w:r>
            <w:r w:rsidR="00334E1F" w:rsidRPr="00F76A6C">
              <w:t>1</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1602045" w14:textId="4FD029A8" w:rsidR="00863A03" w:rsidRPr="00F76A6C" w:rsidRDefault="00334E1F" w:rsidP="00761C06">
            <w:pPr>
              <w:pStyle w:val="TableText"/>
            </w:pPr>
            <w:r w:rsidRPr="00F76A6C">
              <w:t>6</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FC2ABD1" w14:textId="0C94BBD1" w:rsidR="00863A03" w:rsidRPr="00F76A6C" w:rsidRDefault="00863A03" w:rsidP="00761C06">
            <w:pPr>
              <w:pStyle w:val="TableText"/>
            </w:pPr>
            <w:r w:rsidRPr="00F76A6C">
              <w:t>5</w:t>
            </w:r>
            <w:r w:rsidR="00334E1F" w:rsidRPr="00F76A6C">
              <w:t>6</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A4645F8" w14:textId="77777777" w:rsidR="00863A03" w:rsidRPr="00F76A6C" w:rsidRDefault="00863A03" w:rsidP="00761C06">
            <w:pPr>
              <w:pStyle w:val="TableText"/>
            </w:pPr>
            <w:r w:rsidRPr="00F76A6C">
              <w:t>-16, -0 (29)</w:t>
            </w:r>
          </w:p>
        </w:tc>
        <w:tc>
          <w:tcPr>
            <w:tcW w:w="1559" w:type="dxa"/>
            <w:tcBorders>
              <w:top w:val="single" w:sz="4" w:space="0" w:color="FFFFFF" w:themeColor="background1"/>
              <w:left w:val="single" w:sz="4" w:space="0" w:color="FFFFFF"/>
              <w:bottom w:val="single" w:sz="4" w:space="0" w:color="FFFFFF" w:themeColor="background1"/>
              <w:right w:val="single" w:sz="4" w:space="0" w:color="FFFFFF"/>
            </w:tcBorders>
          </w:tcPr>
          <w:p w14:paraId="54F71B27" w14:textId="29B1ED2E" w:rsidR="00863A03" w:rsidRPr="00F76A6C" w:rsidRDefault="00863A03" w:rsidP="00761C06">
            <w:pPr>
              <w:pStyle w:val="TableText"/>
            </w:pPr>
            <w:r w:rsidRPr="00F76A6C">
              <w:t>-3</w:t>
            </w:r>
            <w:r w:rsidR="00C6419C" w:rsidRPr="00F76A6C">
              <w:t>3</w:t>
            </w:r>
            <w:r w:rsidRPr="00F76A6C">
              <w:t>, -2</w:t>
            </w:r>
            <w:r w:rsidR="00C6419C" w:rsidRPr="00F76A6C">
              <w:t>9</w:t>
            </w:r>
            <w:r w:rsidRPr="00F76A6C">
              <w:t xml:space="preserve"> (33)</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26D97BC4" w14:textId="4D66546D" w:rsidR="00863A03" w:rsidRPr="00F76A6C" w:rsidRDefault="00863A03" w:rsidP="00761C06">
            <w:pPr>
              <w:pStyle w:val="TableText"/>
              <w:spacing w:line="240" w:lineRule="auto"/>
            </w:pPr>
            <w:r w:rsidRPr="00F76A6C">
              <w:t>-3</w:t>
            </w:r>
            <w:r w:rsidR="00C6419C" w:rsidRPr="00F76A6C">
              <w:t>3</w:t>
            </w:r>
            <w:r w:rsidRPr="00F76A6C">
              <w:t>, -</w:t>
            </w:r>
            <w:r w:rsidR="00C6419C" w:rsidRPr="00F76A6C">
              <w:t>30</w:t>
            </w:r>
            <w:r w:rsidRPr="00F76A6C">
              <w:t>, (30)</w:t>
            </w:r>
          </w:p>
        </w:tc>
      </w:tr>
      <w:tr w:rsidR="00863A03" w:rsidRPr="00F76A6C" w14:paraId="5A149040" w14:textId="77777777" w:rsidTr="00761C06">
        <w:trPr>
          <w:trHeight w:val="222"/>
        </w:trPr>
        <w:tc>
          <w:tcPr>
            <w:tcW w:w="1271" w:type="dxa"/>
            <w:tcBorders>
              <w:top w:val="single" w:sz="4" w:space="0" w:color="FFFFFF" w:themeColor="background1"/>
              <w:left w:val="single" w:sz="4" w:space="0" w:color="FFFFFF"/>
              <w:bottom w:val="dotted" w:sz="4" w:space="0" w:color="auto"/>
              <w:right w:val="single" w:sz="4" w:space="0" w:color="FFFFFF"/>
            </w:tcBorders>
          </w:tcPr>
          <w:p w14:paraId="0E165D1A" w14:textId="77777777" w:rsidR="00863A03" w:rsidRPr="00F76A6C" w:rsidRDefault="00863A03" w:rsidP="00761C06">
            <w:pPr>
              <w:pStyle w:val="TableText"/>
              <w:spacing w:after="160" w:line="240" w:lineRule="auto"/>
              <w:rPr>
                <w:i/>
                <w:iCs/>
              </w:rPr>
            </w:pPr>
            <w:r w:rsidRPr="00F76A6C">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0AFE6273" w14:textId="77777777" w:rsidR="00863A03" w:rsidRPr="00F76A6C" w:rsidRDefault="00863A03" w:rsidP="00761C06">
            <w:pPr>
              <w:pStyle w:val="TableText"/>
              <w:spacing w:after="160" w:line="240" w:lineRule="auto"/>
              <w:rPr>
                <w:vertAlign w:val="subscript"/>
              </w:rPr>
            </w:pPr>
            <w:r w:rsidRPr="00F76A6C">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5C139700" w14:textId="373D9EA0" w:rsidR="00863A03" w:rsidRPr="00F76A6C" w:rsidRDefault="00863A03" w:rsidP="00761C06">
            <w:pPr>
              <w:pStyle w:val="TableText"/>
              <w:spacing w:after="160"/>
            </w:pPr>
            <w:r w:rsidRPr="00F76A6C">
              <w:t>6</w:t>
            </w:r>
            <w:r w:rsidR="00334E1F" w:rsidRPr="00F76A6C">
              <w:t>0</w:t>
            </w:r>
          </w:p>
        </w:tc>
        <w:tc>
          <w:tcPr>
            <w:tcW w:w="992" w:type="dxa"/>
            <w:tcBorders>
              <w:top w:val="single" w:sz="4" w:space="0" w:color="FFFFFF" w:themeColor="background1"/>
              <w:left w:val="single" w:sz="4" w:space="0" w:color="FFFFFF"/>
              <w:bottom w:val="dotted" w:sz="4" w:space="0" w:color="auto"/>
              <w:right w:val="single" w:sz="4" w:space="0" w:color="FFFFFF"/>
            </w:tcBorders>
          </w:tcPr>
          <w:p w14:paraId="7694CC8D" w14:textId="0985EDB0" w:rsidR="00863A03" w:rsidRPr="00F76A6C" w:rsidRDefault="00334E1F" w:rsidP="00761C06">
            <w:pPr>
              <w:pStyle w:val="TableText"/>
              <w:spacing w:after="160"/>
            </w:pPr>
            <w:r w:rsidRPr="00F76A6C">
              <w:t>17</w:t>
            </w:r>
          </w:p>
        </w:tc>
        <w:tc>
          <w:tcPr>
            <w:tcW w:w="709" w:type="dxa"/>
            <w:tcBorders>
              <w:top w:val="single" w:sz="4" w:space="0" w:color="FFFFFF" w:themeColor="background1"/>
              <w:left w:val="single" w:sz="4" w:space="0" w:color="FFFFFF"/>
              <w:bottom w:val="dotted" w:sz="4" w:space="0" w:color="auto"/>
              <w:right w:val="single" w:sz="4" w:space="0" w:color="FFFFFF"/>
            </w:tcBorders>
          </w:tcPr>
          <w:p w14:paraId="457834CF" w14:textId="7018C902" w:rsidR="00863A03" w:rsidRPr="00F76A6C" w:rsidRDefault="00863A03" w:rsidP="00761C06">
            <w:pPr>
              <w:pStyle w:val="TableText"/>
              <w:spacing w:after="160"/>
            </w:pPr>
            <w:r w:rsidRPr="00F76A6C">
              <w:t>8</w:t>
            </w:r>
            <w:r w:rsidR="00334E1F" w:rsidRPr="00F76A6C">
              <w:t>1</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F8EBF25" w14:textId="6A9D0ED6" w:rsidR="00863A03" w:rsidRPr="00F76A6C" w:rsidRDefault="00863A03" w:rsidP="00761C06">
            <w:pPr>
              <w:pStyle w:val="TableText"/>
              <w:spacing w:after="160"/>
            </w:pPr>
            <w:r w:rsidRPr="00F76A6C">
              <w:t>-1</w:t>
            </w:r>
            <w:r w:rsidR="00CF33DE" w:rsidRPr="00F76A6C">
              <w:t>7</w:t>
            </w:r>
            <w:r w:rsidRPr="00F76A6C">
              <w:t>, -0, (</w:t>
            </w:r>
            <w:r w:rsidR="00CF33DE" w:rsidRPr="00F76A6C">
              <w:t>29</w:t>
            </w:r>
            <w:r w:rsidRPr="00F76A6C">
              <w:t>)</w:t>
            </w:r>
          </w:p>
        </w:tc>
        <w:tc>
          <w:tcPr>
            <w:tcW w:w="1559" w:type="dxa"/>
            <w:tcBorders>
              <w:top w:val="single" w:sz="4" w:space="0" w:color="FFFFFF" w:themeColor="background1"/>
              <w:left w:val="single" w:sz="4" w:space="0" w:color="FFFFFF"/>
              <w:bottom w:val="dotted" w:sz="4" w:space="0" w:color="auto"/>
              <w:right w:val="single" w:sz="4" w:space="0" w:color="FFFFFF"/>
            </w:tcBorders>
          </w:tcPr>
          <w:p w14:paraId="1247AF08" w14:textId="45ED1E63" w:rsidR="00863A03" w:rsidRPr="00F76A6C" w:rsidRDefault="00863A03" w:rsidP="00761C06">
            <w:pPr>
              <w:pStyle w:val="TableText"/>
              <w:spacing w:after="160"/>
            </w:pPr>
            <w:r w:rsidRPr="00F76A6C">
              <w:t>-3</w:t>
            </w:r>
            <w:r w:rsidR="00CF33DE" w:rsidRPr="00F76A6C">
              <w:t>7</w:t>
            </w:r>
            <w:r w:rsidRPr="00F76A6C">
              <w:t>, -36 (34)</w:t>
            </w:r>
          </w:p>
        </w:tc>
        <w:tc>
          <w:tcPr>
            <w:tcW w:w="1560" w:type="dxa"/>
            <w:tcBorders>
              <w:top w:val="single" w:sz="4" w:space="0" w:color="FFFFFF" w:themeColor="background1"/>
              <w:left w:val="single" w:sz="4" w:space="0" w:color="FFFFFF"/>
              <w:bottom w:val="dotted" w:sz="4" w:space="0" w:color="auto"/>
              <w:right w:val="single" w:sz="4" w:space="0" w:color="FFFFFF"/>
            </w:tcBorders>
          </w:tcPr>
          <w:p w14:paraId="63128F69" w14:textId="5D401974" w:rsidR="00863A03" w:rsidRPr="00F76A6C" w:rsidRDefault="00863A03" w:rsidP="00761C06">
            <w:pPr>
              <w:pStyle w:val="TableText"/>
              <w:spacing w:after="160" w:line="240" w:lineRule="auto"/>
            </w:pPr>
            <w:r w:rsidRPr="00F76A6C">
              <w:t>-38, -4</w:t>
            </w:r>
            <w:r w:rsidR="00CF33DE" w:rsidRPr="00F76A6C">
              <w:t>0</w:t>
            </w:r>
            <w:r w:rsidRPr="00F76A6C">
              <w:t>, (3</w:t>
            </w:r>
            <w:r w:rsidR="00CF33DE" w:rsidRPr="00F76A6C">
              <w:t>0</w:t>
            </w:r>
            <w:r w:rsidRPr="00F76A6C">
              <w:t>)</w:t>
            </w:r>
          </w:p>
        </w:tc>
      </w:tr>
      <w:tr w:rsidR="00863A03" w:rsidRPr="00F76A6C" w14:paraId="2D9751D7" w14:textId="77777777" w:rsidTr="00761C06">
        <w:trPr>
          <w:trHeight w:val="132"/>
        </w:trPr>
        <w:tc>
          <w:tcPr>
            <w:tcW w:w="1271" w:type="dxa"/>
            <w:tcBorders>
              <w:top w:val="dotted" w:sz="4" w:space="0" w:color="auto"/>
              <w:left w:val="single" w:sz="4" w:space="0" w:color="FFFFFF"/>
              <w:bottom w:val="nil"/>
              <w:right w:val="single" w:sz="4" w:space="0" w:color="FFFFFF"/>
            </w:tcBorders>
          </w:tcPr>
          <w:p w14:paraId="61EED0AC" w14:textId="77777777" w:rsidR="00863A03" w:rsidRPr="00F76A6C" w:rsidRDefault="00863A03" w:rsidP="00761C06">
            <w:pPr>
              <w:pStyle w:val="TableText"/>
              <w:spacing w:line="240" w:lineRule="auto"/>
            </w:pPr>
            <w:r w:rsidRPr="00F76A6C">
              <w:t>700–1300</w:t>
            </w:r>
          </w:p>
        </w:tc>
        <w:tc>
          <w:tcPr>
            <w:tcW w:w="851" w:type="dxa"/>
            <w:tcBorders>
              <w:top w:val="dotted" w:sz="4" w:space="0" w:color="auto"/>
              <w:left w:val="single" w:sz="4" w:space="0" w:color="FFFFFF"/>
              <w:bottom w:val="nil"/>
              <w:right w:val="single" w:sz="4" w:space="0" w:color="FFFFFF"/>
            </w:tcBorders>
          </w:tcPr>
          <w:p w14:paraId="21C84621" w14:textId="77777777" w:rsidR="00863A03" w:rsidRPr="00F76A6C" w:rsidRDefault="00863A03" w:rsidP="00761C06">
            <w:pPr>
              <w:pStyle w:val="TableText"/>
              <w:spacing w:line="240" w:lineRule="auto"/>
              <w:rPr>
                <w:i/>
                <w:iCs/>
              </w:rPr>
            </w:pPr>
            <w:r w:rsidRPr="00F76A6C">
              <w:rPr>
                <w:i/>
                <w:iCs/>
              </w:rPr>
              <w:t>&lt; 100</w:t>
            </w:r>
          </w:p>
        </w:tc>
        <w:tc>
          <w:tcPr>
            <w:tcW w:w="850" w:type="dxa"/>
            <w:tcBorders>
              <w:top w:val="dotted" w:sz="4" w:space="0" w:color="auto"/>
              <w:left w:val="single" w:sz="4" w:space="0" w:color="FFFFFF"/>
              <w:bottom w:val="nil"/>
              <w:right w:val="single" w:sz="4" w:space="0" w:color="FFFFFF"/>
            </w:tcBorders>
          </w:tcPr>
          <w:p w14:paraId="1B372C31" w14:textId="7ED66BB0" w:rsidR="00863A03" w:rsidRPr="00F76A6C" w:rsidRDefault="00863A03" w:rsidP="00761C06">
            <w:pPr>
              <w:pStyle w:val="TableText"/>
            </w:pPr>
            <w:r w:rsidRPr="00F76A6C">
              <w:t>3</w:t>
            </w:r>
            <w:r w:rsidR="004F692F" w:rsidRPr="00F76A6C">
              <w:t>1</w:t>
            </w:r>
          </w:p>
        </w:tc>
        <w:tc>
          <w:tcPr>
            <w:tcW w:w="992" w:type="dxa"/>
            <w:tcBorders>
              <w:top w:val="dotted" w:sz="4" w:space="0" w:color="auto"/>
              <w:left w:val="single" w:sz="4" w:space="0" w:color="FFFFFF"/>
              <w:bottom w:val="nil"/>
              <w:right w:val="single" w:sz="4" w:space="0" w:color="FFFFFF"/>
            </w:tcBorders>
          </w:tcPr>
          <w:p w14:paraId="2EA7233A" w14:textId="447BDA8C" w:rsidR="00863A03" w:rsidRPr="00F76A6C" w:rsidRDefault="004F692F" w:rsidP="00761C06">
            <w:pPr>
              <w:pStyle w:val="TableText"/>
            </w:pPr>
            <w:r w:rsidRPr="00F76A6C">
              <w:t>21</w:t>
            </w:r>
          </w:p>
        </w:tc>
        <w:tc>
          <w:tcPr>
            <w:tcW w:w="709" w:type="dxa"/>
            <w:tcBorders>
              <w:top w:val="dotted" w:sz="4" w:space="0" w:color="auto"/>
              <w:left w:val="single" w:sz="4" w:space="0" w:color="FFFFFF"/>
              <w:bottom w:val="nil"/>
              <w:right w:val="single" w:sz="4" w:space="0" w:color="FFFFFF"/>
            </w:tcBorders>
          </w:tcPr>
          <w:p w14:paraId="5CFF303A" w14:textId="77777777" w:rsidR="00863A03" w:rsidRPr="00F76A6C" w:rsidRDefault="00863A03" w:rsidP="00761C06">
            <w:pPr>
              <w:pStyle w:val="TableText"/>
            </w:pPr>
            <w:r w:rsidRPr="00F76A6C">
              <w:t>32</w:t>
            </w:r>
          </w:p>
        </w:tc>
        <w:tc>
          <w:tcPr>
            <w:tcW w:w="1701" w:type="dxa"/>
            <w:tcBorders>
              <w:top w:val="dotted" w:sz="4" w:space="0" w:color="auto"/>
              <w:left w:val="single" w:sz="4" w:space="0" w:color="FFFFFF"/>
              <w:bottom w:val="nil"/>
              <w:right w:val="single" w:sz="4" w:space="0" w:color="FFFFFF"/>
            </w:tcBorders>
          </w:tcPr>
          <w:p w14:paraId="44E9F7D6" w14:textId="6A97C361" w:rsidR="00863A03" w:rsidRPr="00F76A6C" w:rsidRDefault="00863A03" w:rsidP="00761C06">
            <w:pPr>
              <w:pStyle w:val="TableText"/>
            </w:pPr>
            <w:r w:rsidRPr="00F76A6C">
              <w:t>-2</w:t>
            </w:r>
            <w:r w:rsidR="00B445EE" w:rsidRPr="00F76A6C">
              <w:t>2</w:t>
            </w:r>
            <w:r w:rsidRPr="00F76A6C">
              <w:t>, 0 (</w:t>
            </w:r>
            <w:r w:rsidR="00B445EE" w:rsidRPr="00F76A6C">
              <w:t>30</w:t>
            </w:r>
            <w:r w:rsidRPr="00F76A6C">
              <w:t>)</w:t>
            </w:r>
          </w:p>
        </w:tc>
        <w:tc>
          <w:tcPr>
            <w:tcW w:w="1559" w:type="dxa"/>
            <w:tcBorders>
              <w:top w:val="dotted" w:sz="4" w:space="0" w:color="auto"/>
              <w:left w:val="single" w:sz="4" w:space="0" w:color="FFFFFF"/>
              <w:bottom w:val="nil"/>
              <w:right w:val="single" w:sz="4" w:space="0" w:color="FFFFFF"/>
            </w:tcBorders>
          </w:tcPr>
          <w:p w14:paraId="5ED5B39E" w14:textId="501459D1" w:rsidR="00863A03" w:rsidRPr="00F76A6C" w:rsidRDefault="00863A03" w:rsidP="00761C06">
            <w:pPr>
              <w:pStyle w:val="TableText"/>
            </w:pPr>
            <w:r w:rsidRPr="00F76A6C">
              <w:t>-3</w:t>
            </w:r>
            <w:r w:rsidR="00B445EE" w:rsidRPr="00F76A6C">
              <w:t>5</w:t>
            </w:r>
            <w:r w:rsidRPr="00F76A6C">
              <w:t>, -</w:t>
            </w:r>
            <w:r w:rsidR="00B445EE" w:rsidRPr="00F76A6C">
              <w:t>33</w:t>
            </w:r>
            <w:r w:rsidRPr="00F76A6C">
              <w:t xml:space="preserve"> (3</w:t>
            </w:r>
            <w:r w:rsidR="00B445EE" w:rsidRPr="00F76A6C">
              <w:t>2</w:t>
            </w:r>
            <w:r w:rsidRPr="00F76A6C">
              <w:t>)</w:t>
            </w:r>
          </w:p>
        </w:tc>
        <w:tc>
          <w:tcPr>
            <w:tcW w:w="1560" w:type="dxa"/>
            <w:tcBorders>
              <w:top w:val="dotted" w:sz="4" w:space="0" w:color="auto"/>
              <w:left w:val="single" w:sz="4" w:space="0" w:color="FFFFFF"/>
              <w:bottom w:val="nil"/>
              <w:right w:val="single" w:sz="4" w:space="0" w:color="FFFFFF"/>
            </w:tcBorders>
          </w:tcPr>
          <w:p w14:paraId="47589D4C" w14:textId="543044BA" w:rsidR="00863A03" w:rsidRPr="00F76A6C" w:rsidRDefault="00863A03" w:rsidP="00761C06">
            <w:pPr>
              <w:pStyle w:val="TableText"/>
              <w:spacing w:line="240" w:lineRule="auto"/>
            </w:pPr>
            <w:r w:rsidRPr="00F76A6C">
              <w:t>-3</w:t>
            </w:r>
            <w:r w:rsidR="00B445EE" w:rsidRPr="00F76A6C">
              <w:t>2</w:t>
            </w:r>
            <w:r w:rsidRPr="00F76A6C">
              <w:t>, -2</w:t>
            </w:r>
            <w:r w:rsidR="00B445EE" w:rsidRPr="00F76A6C">
              <w:t>8</w:t>
            </w:r>
            <w:r w:rsidRPr="00F76A6C">
              <w:t>, (</w:t>
            </w:r>
            <w:r w:rsidR="00B445EE" w:rsidRPr="00F76A6C">
              <w:t>30</w:t>
            </w:r>
            <w:r w:rsidRPr="00F76A6C">
              <w:t>)</w:t>
            </w:r>
          </w:p>
        </w:tc>
      </w:tr>
      <w:tr w:rsidR="00863A03" w:rsidRPr="00F76A6C" w14:paraId="0C1B0B93" w14:textId="77777777" w:rsidTr="00761C06">
        <w:trPr>
          <w:trHeight w:val="120"/>
        </w:trPr>
        <w:tc>
          <w:tcPr>
            <w:tcW w:w="1271" w:type="dxa"/>
            <w:tcBorders>
              <w:top w:val="nil"/>
              <w:left w:val="single" w:sz="4" w:space="0" w:color="FFFFFF"/>
              <w:bottom w:val="nil"/>
              <w:right w:val="single" w:sz="4" w:space="0" w:color="FFFFFF"/>
            </w:tcBorders>
          </w:tcPr>
          <w:p w14:paraId="212B67CB" w14:textId="77777777" w:rsidR="00863A03" w:rsidRPr="00F76A6C" w:rsidRDefault="00863A03" w:rsidP="00761C06">
            <w:pPr>
              <w:pStyle w:val="TableText"/>
              <w:spacing w:line="240" w:lineRule="auto"/>
              <w:rPr>
                <w:i/>
                <w:iCs/>
              </w:rPr>
            </w:pPr>
            <w:r w:rsidRPr="00F76A6C">
              <w:t>700–1300</w:t>
            </w:r>
          </w:p>
        </w:tc>
        <w:tc>
          <w:tcPr>
            <w:tcW w:w="851" w:type="dxa"/>
            <w:tcBorders>
              <w:top w:val="nil"/>
              <w:left w:val="single" w:sz="4" w:space="0" w:color="FFFFFF"/>
              <w:bottom w:val="nil"/>
              <w:right w:val="single" w:sz="4" w:space="0" w:color="FFFFFF"/>
            </w:tcBorders>
          </w:tcPr>
          <w:p w14:paraId="1939A38D" w14:textId="77777777" w:rsidR="00863A03" w:rsidRPr="00F76A6C" w:rsidRDefault="00863A03" w:rsidP="00761C06">
            <w:pPr>
              <w:pStyle w:val="TableText"/>
              <w:spacing w:line="240" w:lineRule="auto"/>
              <w:rPr>
                <w:i/>
                <w:iCs/>
              </w:rPr>
            </w:pPr>
            <w:r w:rsidRPr="00F76A6C">
              <w:rPr>
                <w:i/>
                <w:iCs/>
              </w:rPr>
              <w:t>&lt; 200</w:t>
            </w:r>
          </w:p>
        </w:tc>
        <w:tc>
          <w:tcPr>
            <w:tcW w:w="850" w:type="dxa"/>
            <w:tcBorders>
              <w:top w:val="nil"/>
              <w:left w:val="single" w:sz="4" w:space="0" w:color="FFFFFF"/>
              <w:bottom w:val="nil"/>
              <w:right w:val="single" w:sz="4" w:space="0" w:color="FFFFFF"/>
            </w:tcBorders>
          </w:tcPr>
          <w:p w14:paraId="534412AA" w14:textId="569B5863" w:rsidR="00863A03" w:rsidRPr="00F76A6C" w:rsidRDefault="00863A03" w:rsidP="00761C06">
            <w:pPr>
              <w:pStyle w:val="TableText"/>
            </w:pPr>
            <w:r w:rsidRPr="00F76A6C">
              <w:t>7</w:t>
            </w:r>
            <w:r w:rsidR="004F692F" w:rsidRPr="00F76A6C">
              <w:t>4</w:t>
            </w:r>
          </w:p>
        </w:tc>
        <w:tc>
          <w:tcPr>
            <w:tcW w:w="992" w:type="dxa"/>
            <w:tcBorders>
              <w:top w:val="nil"/>
              <w:left w:val="single" w:sz="4" w:space="0" w:color="FFFFFF"/>
              <w:bottom w:val="nil"/>
              <w:right w:val="single" w:sz="4" w:space="0" w:color="FFFFFF"/>
            </w:tcBorders>
          </w:tcPr>
          <w:p w14:paraId="758CF7AB" w14:textId="6C406C2C" w:rsidR="00863A03" w:rsidRPr="00F76A6C" w:rsidRDefault="00863A03" w:rsidP="00761C06">
            <w:pPr>
              <w:pStyle w:val="TableText"/>
            </w:pPr>
            <w:r w:rsidRPr="00F76A6C">
              <w:t>6</w:t>
            </w:r>
            <w:r w:rsidR="004F692F" w:rsidRPr="00F76A6C">
              <w:t>4</w:t>
            </w:r>
          </w:p>
        </w:tc>
        <w:tc>
          <w:tcPr>
            <w:tcW w:w="709" w:type="dxa"/>
            <w:tcBorders>
              <w:top w:val="nil"/>
              <w:left w:val="single" w:sz="4" w:space="0" w:color="FFFFFF"/>
              <w:bottom w:val="nil"/>
              <w:right w:val="single" w:sz="4" w:space="0" w:color="FFFFFF"/>
            </w:tcBorders>
          </w:tcPr>
          <w:p w14:paraId="3C065B40" w14:textId="7A301CE8" w:rsidR="00863A03" w:rsidRPr="00F76A6C" w:rsidRDefault="00863A03" w:rsidP="00761C06">
            <w:pPr>
              <w:pStyle w:val="TableText"/>
            </w:pPr>
            <w:r w:rsidRPr="00F76A6C">
              <w:t>6</w:t>
            </w:r>
            <w:r w:rsidR="004F692F" w:rsidRPr="00F76A6C">
              <w:t>4</w:t>
            </w:r>
          </w:p>
        </w:tc>
        <w:tc>
          <w:tcPr>
            <w:tcW w:w="1701" w:type="dxa"/>
            <w:tcBorders>
              <w:top w:val="nil"/>
              <w:left w:val="single" w:sz="4" w:space="0" w:color="FFFFFF"/>
              <w:bottom w:val="nil"/>
              <w:right w:val="single" w:sz="4" w:space="0" w:color="FFFFFF"/>
            </w:tcBorders>
          </w:tcPr>
          <w:p w14:paraId="5AE7711A" w14:textId="320EC1C2" w:rsidR="00863A03" w:rsidRPr="00F76A6C" w:rsidRDefault="00863A03" w:rsidP="00761C06">
            <w:pPr>
              <w:pStyle w:val="TableText"/>
            </w:pPr>
            <w:r w:rsidRPr="00F76A6C">
              <w:t>-29, -20 (3</w:t>
            </w:r>
            <w:r w:rsidR="00713A37" w:rsidRPr="00F76A6C">
              <w:t>3</w:t>
            </w:r>
            <w:r w:rsidRPr="00F76A6C">
              <w:t>)</w:t>
            </w:r>
          </w:p>
        </w:tc>
        <w:tc>
          <w:tcPr>
            <w:tcW w:w="1559" w:type="dxa"/>
            <w:tcBorders>
              <w:top w:val="nil"/>
              <w:left w:val="single" w:sz="4" w:space="0" w:color="FFFFFF"/>
              <w:bottom w:val="nil"/>
              <w:right w:val="single" w:sz="4" w:space="0" w:color="FFFFFF"/>
            </w:tcBorders>
          </w:tcPr>
          <w:p w14:paraId="7BEADDE4" w14:textId="70CEE14E" w:rsidR="00863A03" w:rsidRPr="00F76A6C" w:rsidRDefault="00863A03" w:rsidP="00761C06">
            <w:pPr>
              <w:pStyle w:val="TableText"/>
            </w:pPr>
            <w:r w:rsidRPr="00F76A6C">
              <w:t>-4</w:t>
            </w:r>
            <w:r w:rsidR="00713A37" w:rsidRPr="00F76A6C">
              <w:t>9</w:t>
            </w:r>
            <w:r w:rsidRPr="00F76A6C">
              <w:t>, -</w:t>
            </w:r>
            <w:r w:rsidR="00713A37" w:rsidRPr="00F76A6C">
              <w:t>53</w:t>
            </w:r>
            <w:r w:rsidRPr="00F76A6C">
              <w:t xml:space="preserve"> (31)</w:t>
            </w:r>
          </w:p>
        </w:tc>
        <w:tc>
          <w:tcPr>
            <w:tcW w:w="1560" w:type="dxa"/>
            <w:tcBorders>
              <w:top w:val="nil"/>
              <w:left w:val="single" w:sz="4" w:space="0" w:color="FFFFFF"/>
              <w:bottom w:val="nil"/>
              <w:right w:val="single" w:sz="4" w:space="0" w:color="FFFFFF"/>
            </w:tcBorders>
          </w:tcPr>
          <w:p w14:paraId="7C4F5FCC" w14:textId="2214331B" w:rsidR="00863A03" w:rsidRPr="00F76A6C" w:rsidRDefault="00863A03" w:rsidP="00761C06">
            <w:pPr>
              <w:pStyle w:val="TableText"/>
              <w:spacing w:line="240" w:lineRule="auto"/>
            </w:pPr>
            <w:r w:rsidRPr="00F76A6C">
              <w:t>-4</w:t>
            </w:r>
            <w:r w:rsidR="00713A37" w:rsidRPr="00F76A6C">
              <w:t>8</w:t>
            </w:r>
            <w:r w:rsidRPr="00F76A6C">
              <w:t>, -5</w:t>
            </w:r>
            <w:r w:rsidR="00713A37" w:rsidRPr="00F76A6C">
              <w:t>4</w:t>
            </w:r>
            <w:r w:rsidRPr="00F76A6C">
              <w:t>, (30)</w:t>
            </w:r>
          </w:p>
        </w:tc>
      </w:tr>
      <w:tr w:rsidR="00863A03" w:rsidRPr="00F76A6C" w14:paraId="45312C9A" w14:textId="77777777" w:rsidTr="00761C06">
        <w:trPr>
          <w:trHeight w:val="71"/>
        </w:trPr>
        <w:tc>
          <w:tcPr>
            <w:tcW w:w="1271" w:type="dxa"/>
            <w:tcBorders>
              <w:top w:val="nil"/>
              <w:left w:val="single" w:sz="4" w:space="0" w:color="FFFFFF"/>
              <w:right w:val="single" w:sz="4" w:space="0" w:color="FFFFFF"/>
            </w:tcBorders>
          </w:tcPr>
          <w:p w14:paraId="0497C0A0" w14:textId="77777777" w:rsidR="00863A03" w:rsidRPr="00F76A6C" w:rsidRDefault="00863A03" w:rsidP="00761C06">
            <w:pPr>
              <w:pStyle w:val="TableText"/>
              <w:spacing w:after="240" w:line="240" w:lineRule="auto"/>
              <w:rPr>
                <w:i/>
                <w:iCs/>
              </w:rPr>
            </w:pPr>
            <w:r w:rsidRPr="00F76A6C">
              <w:lastRenderedPageBreak/>
              <w:t>700–1300</w:t>
            </w:r>
          </w:p>
        </w:tc>
        <w:tc>
          <w:tcPr>
            <w:tcW w:w="851" w:type="dxa"/>
            <w:tcBorders>
              <w:top w:val="nil"/>
              <w:left w:val="single" w:sz="4" w:space="0" w:color="FFFFFF"/>
              <w:right w:val="single" w:sz="4" w:space="0" w:color="FFFFFF"/>
            </w:tcBorders>
          </w:tcPr>
          <w:p w14:paraId="4CC572C5" w14:textId="77777777" w:rsidR="00863A03" w:rsidRPr="00F76A6C" w:rsidRDefault="00863A03" w:rsidP="00761C06">
            <w:pPr>
              <w:pStyle w:val="TableText"/>
              <w:spacing w:after="240" w:line="240" w:lineRule="auto"/>
              <w:rPr>
                <w:i/>
                <w:iCs/>
              </w:rPr>
            </w:pPr>
            <w:r w:rsidRPr="00F76A6C">
              <w:rPr>
                <w:i/>
                <w:iCs/>
              </w:rPr>
              <w:t>&lt; 300</w:t>
            </w:r>
          </w:p>
        </w:tc>
        <w:tc>
          <w:tcPr>
            <w:tcW w:w="850" w:type="dxa"/>
            <w:tcBorders>
              <w:top w:val="nil"/>
              <w:left w:val="single" w:sz="4" w:space="0" w:color="FFFFFF"/>
              <w:right w:val="single" w:sz="4" w:space="0" w:color="FFFFFF"/>
            </w:tcBorders>
          </w:tcPr>
          <w:p w14:paraId="4DD0D5B1" w14:textId="77777777" w:rsidR="00863A03" w:rsidRPr="00F76A6C" w:rsidRDefault="00863A03" w:rsidP="00761C06">
            <w:pPr>
              <w:pStyle w:val="TableText"/>
              <w:spacing w:after="240"/>
            </w:pPr>
            <w:r w:rsidRPr="00F76A6C">
              <w:t>117</w:t>
            </w:r>
          </w:p>
        </w:tc>
        <w:tc>
          <w:tcPr>
            <w:tcW w:w="992" w:type="dxa"/>
            <w:tcBorders>
              <w:top w:val="nil"/>
              <w:left w:val="single" w:sz="4" w:space="0" w:color="FFFFFF"/>
              <w:right w:val="single" w:sz="4" w:space="0" w:color="FFFFFF"/>
            </w:tcBorders>
          </w:tcPr>
          <w:p w14:paraId="5FA2D73E" w14:textId="6C45884F" w:rsidR="00863A03" w:rsidRPr="00F76A6C" w:rsidRDefault="00863A03" w:rsidP="00761C06">
            <w:pPr>
              <w:pStyle w:val="TableText"/>
              <w:spacing w:after="240"/>
            </w:pPr>
            <w:r w:rsidRPr="00F76A6C">
              <w:t>10</w:t>
            </w:r>
            <w:r w:rsidR="004F692F" w:rsidRPr="00F76A6C">
              <w:t>3</w:t>
            </w:r>
          </w:p>
        </w:tc>
        <w:tc>
          <w:tcPr>
            <w:tcW w:w="709" w:type="dxa"/>
            <w:tcBorders>
              <w:top w:val="nil"/>
              <w:left w:val="single" w:sz="4" w:space="0" w:color="FFFFFF"/>
              <w:right w:val="single" w:sz="4" w:space="0" w:color="FFFFFF"/>
            </w:tcBorders>
          </w:tcPr>
          <w:p w14:paraId="05284D9A" w14:textId="6E054EC5" w:rsidR="00863A03" w:rsidRPr="00F76A6C" w:rsidRDefault="00863A03" w:rsidP="00761C06">
            <w:pPr>
              <w:pStyle w:val="TableText"/>
              <w:spacing w:after="240"/>
            </w:pPr>
            <w:r w:rsidRPr="00F76A6C">
              <w:t>9</w:t>
            </w:r>
            <w:r w:rsidR="004F692F" w:rsidRPr="00F76A6C">
              <w:t>5</w:t>
            </w:r>
          </w:p>
        </w:tc>
        <w:tc>
          <w:tcPr>
            <w:tcW w:w="1701" w:type="dxa"/>
            <w:tcBorders>
              <w:top w:val="nil"/>
              <w:left w:val="single" w:sz="4" w:space="0" w:color="FFFFFF"/>
              <w:right w:val="single" w:sz="4" w:space="0" w:color="FFFFFF"/>
            </w:tcBorders>
          </w:tcPr>
          <w:p w14:paraId="7635CBE2" w14:textId="2751B5F1" w:rsidR="00863A03" w:rsidRPr="00F76A6C" w:rsidRDefault="00863A03" w:rsidP="00761C06">
            <w:pPr>
              <w:pStyle w:val="TableText"/>
              <w:spacing w:after="240"/>
            </w:pPr>
            <w:r w:rsidRPr="00F76A6C">
              <w:t>-32, -2</w:t>
            </w:r>
            <w:r w:rsidR="00713A37" w:rsidRPr="00F76A6C">
              <w:t>6</w:t>
            </w:r>
            <w:r w:rsidRPr="00F76A6C">
              <w:t>, (33)</w:t>
            </w:r>
          </w:p>
        </w:tc>
        <w:tc>
          <w:tcPr>
            <w:tcW w:w="1559" w:type="dxa"/>
            <w:tcBorders>
              <w:top w:val="nil"/>
              <w:left w:val="single" w:sz="4" w:space="0" w:color="FFFFFF"/>
              <w:right w:val="single" w:sz="4" w:space="0" w:color="FFFFFF"/>
            </w:tcBorders>
          </w:tcPr>
          <w:p w14:paraId="08DB8D20" w14:textId="52FC7AE7" w:rsidR="00863A03" w:rsidRPr="00F76A6C" w:rsidRDefault="00863A03" w:rsidP="00761C06">
            <w:pPr>
              <w:pStyle w:val="TableText"/>
              <w:spacing w:after="240"/>
            </w:pPr>
            <w:r w:rsidRPr="00F76A6C">
              <w:t>-5</w:t>
            </w:r>
            <w:r w:rsidR="00713A37" w:rsidRPr="00F76A6C">
              <w:t>6</w:t>
            </w:r>
            <w:r w:rsidRPr="00F76A6C">
              <w:t>, -</w:t>
            </w:r>
            <w:r w:rsidR="00713A37" w:rsidRPr="00F76A6C">
              <w:t>60</w:t>
            </w:r>
            <w:r w:rsidRPr="00F76A6C">
              <w:t xml:space="preserve"> (2</w:t>
            </w:r>
            <w:r w:rsidR="00713A37" w:rsidRPr="00F76A6C">
              <w:t>8</w:t>
            </w:r>
            <w:r w:rsidRPr="00F76A6C">
              <w:t>)</w:t>
            </w:r>
          </w:p>
        </w:tc>
        <w:tc>
          <w:tcPr>
            <w:tcW w:w="1560" w:type="dxa"/>
            <w:tcBorders>
              <w:top w:val="nil"/>
              <w:left w:val="single" w:sz="4" w:space="0" w:color="FFFFFF"/>
              <w:right w:val="single" w:sz="4" w:space="0" w:color="FFFFFF"/>
            </w:tcBorders>
          </w:tcPr>
          <w:p w14:paraId="69C1A704" w14:textId="45E90FE1" w:rsidR="00863A03" w:rsidRPr="00F76A6C" w:rsidRDefault="00863A03" w:rsidP="00761C06">
            <w:pPr>
              <w:pStyle w:val="TableText"/>
              <w:spacing w:after="240" w:line="240" w:lineRule="auto"/>
            </w:pPr>
            <w:r w:rsidRPr="00F76A6C">
              <w:t>-5</w:t>
            </w:r>
            <w:r w:rsidR="00713A37" w:rsidRPr="00F76A6C">
              <w:t>7</w:t>
            </w:r>
            <w:r w:rsidRPr="00F76A6C">
              <w:t>, -6</w:t>
            </w:r>
            <w:r w:rsidR="00713A37" w:rsidRPr="00F76A6C">
              <w:t>4</w:t>
            </w:r>
            <w:r w:rsidRPr="00F76A6C">
              <w:t>, (27)</w:t>
            </w:r>
          </w:p>
        </w:tc>
      </w:tr>
    </w:tbl>
    <w:p w14:paraId="0A88FC38" w14:textId="77777777" w:rsidR="00863A03" w:rsidRPr="00F76A6C" w:rsidRDefault="00863A03" w:rsidP="00863A03">
      <w:pPr>
        <w:spacing w:after="0" w:line="240" w:lineRule="auto"/>
        <w:jc w:val="left"/>
      </w:pPr>
    </w:p>
    <w:p w14:paraId="4440B5E1" w14:textId="65F2BDA7" w:rsidR="00863A03" w:rsidRPr="00F76A6C" w:rsidRDefault="00863A03" w:rsidP="00863A03">
      <w:pPr>
        <w:pStyle w:val="TableCaption"/>
        <w:rPr>
          <w:vertAlign w:val="subscript"/>
        </w:rPr>
      </w:pPr>
      <w:bookmarkStart w:id="267" w:name="_Ref21678541"/>
      <w:bookmarkStart w:id="268" w:name="_Toc38811913"/>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4A4362" w:rsidRPr="00F76A6C">
        <w:rPr>
          <w:b/>
          <w:bCs/>
        </w:rPr>
        <w:t>13</w:t>
      </w:r>
      <w:r w:rsidRPr="00F76A6C">
        <w:rPr>
          <w:b/>
          <w:bCs/>
        </w:rPr>
        <w:fldChar w:fldCharType="end"/>
      </w:r>
      <w:bookmarkEnd w:id="267"/>
      <w:r w:rsidRPr="00F76A6C">
        <w:rPr>
          <w:b/>
          <w:bCs/>
        </w:rPr>
        <w:t>.</w:t>
      </w:r>
      <w:r w:rsidRPr="00F76A6C">
        <w:t xml:space="preserve"> Descriptive </w:t>
      </w:r>
      <w:commentRangeStart w:id="269"/>
      <w:r w:rsidRPr="00F76A6C">
        <w:t xml:space="preserve">statistics </w:t>
      </w:r>
      <w:commentRangeEnd w:id="269"/>
      <w:r w:rsidR="00DE5ACC" w:rsidRPr="00F76A6C">
        <w:rPr>
          <w:rStyle w:val="CommentReference"/>
          <w:iCs w:val="0"/>
          <w:color w:val="auto"/>
        </w:rPr>
        <w:commentReference w:id="269"/>
      </w:r>
      <w:r w:rsidRPr="00F76A6C">
        <w:t>of the achievable reductions in noise exposure index dB</w:t>
      </w:r>
      <w:r w:rsidRPr="00F76A6C">
        <w:rPr>
          <w:vertAlign w:val="subscript"/>
        </w:rPr>
        <w:t xml:space="preserve">mean </w:t>
      </w:r>
      <w:r w:rsidRPr="00F76A6C">
        <w:t>on different subsets of the paths. The subsets were defined by 1) the length of the shortest path, 2) the length difference of the quiet path and 3) the initial dB</w:t>
      </w:r>
      <w:r w:rsidRPr="00F76A6C">
        <w:rPr>
          <w:vertAlign w:val="subscript"/>
        </w:rPr>
        <w:t>mean</w:t>
      </w:r>
      <w:r w:rsidR="002A36F0" w:rsidRPr="00F76A6C">
        <w:rPr>
          <w:vertAlign w:val="subscript"/>
        </w:rPr>
        <w:t xml:space="preserve"> </w:t>
      </w:r>
      <w:r w:rsidR="002A36F0" w:rsidRPr="00F76A6C">
        <w:t>(n</w:t>
      </w:r>
      <w:r w:rsidR="002A36F0" w:rsidRPr="00F76A6C">
        <w:rPr>
          <w:vertAlign w:val="subscript"/>
        </w:rPr>
        <w:t xml:space="preserve">300-600m </w:t>
      </w:r>
      <w:r w:rsidR="002A36F0" w:rsidRPr="00F76A6C">
        <w:t>= 4103, n</w:t>
      </w:r>
      <w:r w:rsidR="002A36F0" w:rsidRPr="00F76A6C">
        <w:rPr>
          <w:vertAlign w:val="subscript"/>
        </w:rPr>
        <w:t xml:space="preserve">700-1300m </w:t>
      </w:r>
      <w:r w:rsidR="002A36F0" w:rsidRPr="00F76A6C">
        <w:t>= 6925)</w:t>
      </w:r>
      <w:r w:rsidRPr="00F76A6C">
        <w:t>.</w:t>
      </w:r>
      <w:bookmarkEnd w:id="268"/>
      <w:r w:rsidR="002A36F0" w:rsidRPr="00F76A6C">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851"/>
        <w:gridCol w:w="1701"/>
        <w:gridCol w:w="1701"/>
        <w:gridCol w:w="1701"/>
      </w:tblGrid>
      <w:tr w:rsidR="00863A03" w:rsidRPr="00F76A6C" w14:paraId="2BAE5689" w14:textId="77777777" w:rsidTr="00761C06">
        <w:trPr>
          <w:trHeight w:val="537"/>
        </w:trPr>
        <w:tc>
          <w:tcPr>
            <w:tcW w:w="1271" w:type="dxa"/>
            <w:tcBorders>
              <w:left w:val="single" w:sz="4" w:space="0" w:color="FFFFFF"/>
              <w:bottom w:val="nil"/>
              <w:right w:val="single" w:sz="4" w:space="0" w:color="FFFFFF"/>
            </w:tcBorders>
          </w:tcPr>
          <w:p w14:paraId="018E41CC" w14:textId="77777777" w:rsidR="00863A03" w:rsidRPr="00F76A6C" w:rsidRDefault="00863A03" w:rsidP="00761C06">
            <w:pPr>
              <w:pStyle w:val="TableText"/>
              <w:spacing w:before="240"/>
              <w:jc w:val="left"/>
            </w:pPr>
          </w:p>
        </w:tc>
        <w:tc>
          <w:tcPr>
            <w:tcW w:w="3544" w:type="dxa"/>
            <w:gridSpan w:val="4"/>
            <w:tcBorders>
              <w:left w:val="single" w:sz="4" w:space="0" w:color="FFFFFF"/>
              <w:bottom w:val="nil"/>
              <w:right w:val="single" w:sz="4" w:space="0" w:color="FFFFFF"/>
            </w:tcBorders>
          </w:tcPr>
          <w:p w14:paraId="497EE668" w14:textId="77777777" w:rsidR="00863A03" w:rsidRPr="00F76A6C" w:rsidRDefault="00863A03" w:rsidP="00761C06">
            <w:pPr>
              <w:pStyle w:val="TableText"/>
              <w:spacing w:before="240"/>
              <w:jc w:val="left"/>
            </w:pPr>
          </w:p>
        </w:tc>
        <w:tc>
          <w:tcPr>
            <w:tcW w:w="5103" w:type="dxa"/>
            <w:gridSpan w:val="3"/>
            <w:tcBorders>
              <w:left w:val="single" w:sz="4" w:space="0" w:color="FFFFFF"/>
              <w:bottom w:val="nil"/>
              <w:right w:val="single" w:sz="4" w:space="0" w:color="FFFFFF"/>
            </w:tcBorders>
          </w:tcPr>
          <w:p w14:paraId="2459FF92" w14:textId="77777777" w:rsidR="00863A03" w:rsidRPr="00F76A6C" w:rsidRDefault="00863A03" w:rsidP="00761C06">
            <w:pPr>
              <w:pStyle w:val="TableText"/>
              <w:spacing w:before="240" w:line="240" w:lineRule="auto"/>
              <w:rPr>
                <w:vertAlign w:val="subscript"/>
              </w:rPr>
            </w:pPr>
            <w:r w:rsidRPr="00F76A6C">
              <w:t>Subset of paths by dB</w:t>
            </w:r>
            <w:r w:rsidRPr="00F76A6C">
              <w:rPr>
                <w:vertAlign w:val="subscript"/>
              </w:rPr>
              <w:t>mean</w:t>
            </w:r>
          </w:p>
        </w:tc>
      </w:tr>
      <w:tr w:rsidR="00863A03" w:rsidRPr="00F76A6C" w14:paraId="10147416" w14:textId="77777777" w:rsidTr="00761C06">
        <w:trPr>
          <w:trHeight w:val="157"/>
        </w:trPr>
        <w:tc>
          <w:tcPr>
            <w:tcW w:w="1271" w:type="dxa"/>
            <w:tcBorders>
              <w:top w:val="nil"/>
              <w:left w:val="single" w:sz="4" w:space="0" w:color="FFFFFF"/>
              <w:right w:val="single" w:sz="4" w:space="0" w:color="FFFFFF"/>
            </w:tcBorders>
          </w:tcPr>
          <w:p w14:paraId="5A3A9F15" w14:textId="77777777" w:rsidR="00863A03" w:rsidRPr="00F76A6C" w:rsidRDefault="00863A03" w:rsidP="00761C06">
            <w:pPr>
              <w:pStyle w:val="TableText"/>
              <w:spacing w:before="0" w:after="160"/>
              <w:jc w:val="left"/>
            </w:pPr>
            <w:r w:rsidRPr="00F76A6C">
              <w:t>Path length (m)</w:t>
            </w:r>
          </w:p>
        </w:tc>
        <w:tc>
          <w:tcPr>
            <w:tcW w:w="3544" w:type="dxa"/>
            <w:gridSpan w:val="4"/>
            <w:tcBorders>
              <w:top w:val="nil"/>
              <w:left w:val="single" w:sz="4" w:space="0" w:color="FFFFFF"/>
              <w:right w:val="single" w:sz="4" w:space="0" w:color="FFFFFF"/>
            </w:tcBorders>
          </w:tcPr>
          <w:p w14:paraId="15F5D640" w14:textId="77777777" w:rsidR="00863A03" w:rsidRPr="00F76A6C" w:rsidRDefault="00863A03" w:rsidP="00761C06">
            <w:pPr>
              <w:pStyle w:val="TableText"/>
              <w:spacing w:before="240" w:after="160"/>
              <w:jc w:val="left"/>
            </w:pPr>
            <w:r w:rsidRPr="00F76A6C">
              <w:t>Quiet path length difference (m)</w:t>
            </w:r>
          </w:p>
        </w:tc>
        <w:tc>
          <w:tcPr>
            <w:tcW w:w="1701" w:type="dxa"/>
            <w:tcBorders>
              <w:top w:val="nil"/>
              <w:left w:val="single" w:sz="4" w:space="0" w:color="FFFFFF"/>
              <w:right w:val="single" w:sz="4" w:space="0" w:color="FFFFFF"/>
            </w:tcBorders>
          </w:tcPr>
          <w:p w14:paraId="13292520" w14:textId="77777777" w:rsidR="00863A03" w:rsidRPr="00F76A6C" w:rsidRDefault="00863A03" w:rsidP="00761C06">
            <w:pPr>
              <w:pStyle w:val="TableText"/>
              <w:spacing w:before="240" w:after="160"/>
              <w:jc w:val="left"/>
            </w:pPr>
            <w:r w:rsidRPr="00F76A6C">
              <w:t>55–60 dB</w:t>
            </w:r>
            <w:r w:rsidRPr="00F76A6C">
              <w:rPr>
                <w:vertAlign w:val="subscript"/>
              </w:rPr>
              <w:t>mean</w:t>
            </w:r>
          </w:p>
        </w:tc>
        <w:tc>
          <w:tcPr>
            <w:tcW w:w="1701" w:type="dxa"/>
            <w:tcBorders>
              <w:top w:val="nil"/>
              <w:left w:val="single" w:sz="4" w:space="0" w:color="FFFFFF"/>
              <w:right w:val="single" w:sz="4" w:space="0" w:color="FFFFFF"/>
            </w:tcBorders>
          </w:tcPr>
          <w:p w14:paraId="2C82083B" w14:textId="77777777" w:rsidR="00863A03" w:rsidRPr="00F76A6C" w:rsidRDefault="00863A03" w:rsidP="00761C06">
            <w:pPr>
              <w:pStyle w:val="TableText"/>
              <w:spacing w:before="240" w:after="160"/>
              <w:jc w:val="left"/>
            </w:pPr>
            <w:r w:rsidRPr="00F76A6C">
              <w:t>60–65 dB</w:t>
            </w:r>
            <w:r w:rsidRPr="00F76A6C">
              <w:rPr>
                <w:vertAlign w:val="subscript"/>
              </w:rPr>
              <w:t>mean</w:t>
            </w:r>
          </w:p>
        </w:tc>
        <w:tc>
          <w:tcPr>
            <w:tcW w:w="1701" w:type="dxa"/>
            <w:tcBorders>
              <w:top w:val="nil"/>
              <w:left w:val="single" w:sz="4" w:space="0" w:color="FFFFFF"/>
              <w:right w:val="single" w:sz="4" w:space="0" w:color="FFFFFF"/>
            </w:tcBorders>
          </w:tcPr>
          <w:p w14:paraId="13827D7A" w14:textId="77777777" w:rsidR="00863A03" w:rsidRPr="00F76A6C" w:rsidRDefault="00863A03" w:rsidP="00761C06">
            <w:pPr>
              <w:pStyle w:val="TableText"/>
              <w:spacing w:before="240" w:after="160"/>
              <w:jc w:val="left"/>
            </w:pPr>
            <w:r w:rsidRPr="00F76A6C">
              <w:t>65–80 dB</w:t>
            </w:r>
            <w:r w:rsidRPr="00F76A6C">
              <w:rPr>
                <w:vertAlign w:val="subscript"/>
              </w:rPr>
              <w:t>mean</w:t>
            </w:r>
          </w:p>
        </w:tc>
      </w:tr>
      <w:tr w:rsidR="00863A03" w:rsidRPr="00F76A6C" w14:paraId="5FD609D2" w14:textId="77777777" w:rsidTr="00761C06">
        <w:trPr>
          <w:trHeight w:val="561"/>
        </w:trPr>
        <w:tc>
          <w:tcPr>
            <w:tcW w:w="1271" w:type="dxa"/>
            <w:tcBorders>
              <w:left w:val="single" w:sz="4" w:space="0" w:color="FFFFFF"/>
              <w:right w:val="single" w:sz="4" w:space="0" w:color="FFFFFF"/>
            </w:tcBorders>
          </w:tcPr>
          <w:p w14:paraId="7BB61D65" w14:textId="77777777" w:rsidR="00863A03" w:rsidRPr="00F76A6C" w:rsidRDefault="00863A03" w:rsidP="00761C06">
            <w:pPr>
              <w:pStyle w:val="TableText"/>
              <w:spacing w:before="240" w:after="160"/>
            </w:pPr>
            <w:r w:rsidRPr="00F76A6C">
              <w:t>Range</w:t>
            </w:r>
          </w:p>
        </w:tc>
        <w:tc>
          <w:tcPr>
            <w:tcW w:w="851" w:type="dxa"/>
            <w:tcBorders>
              <w:left w:val="single" w:sz="4" w:space="0" w:color="FFFFFF"/>
              <w:right w:val="single" w:sz="4" w:space="0" w:color="FFFFFF"/>
            </w:tcBorders>
          </w:tcPr>
          <w:p w14:paraId="1492AEBE" w14:textId="77777777" w:rsidR="00863A03" w:rsidRPr="00F76A6C" w:rsidRDefault="00863A03" w:rsidP="00761C06">
            <w:pPr>
              <w:pStyle w:val="TableText"/>
              <w:spacing w:before="240" w:after="160"/>
            </w:pPr>
            <w:r w:rsidRPr="00F76A6C">
              <w:t>Max</w:t>
            </w:r>
          </w:p>
        </w:tc>
        <w:tc>
          <w:tcPr>
            <w:tcW w:w="850" w:type="dxa"/>
            <w:tcBorders>
              <w:left w:val="single" w:sz="4" w:space="0" w:color="FFFFFF"/>
              <w:right w:val="single" w:sz="4" w:space="0" w:color="FFFFFF"/>
            </w:tcBorders>
          </w:tcPr>
          <w:p w14:paraId="5A467D06" w14:textId="77777777" w:rsidR="00863A03" w:rsidRPr="00F76A6C" w:rsidRDefault="00863A03" w:rsidP="00761C06">
            <w:pPr>
              <w:pStyle w:val="TableText"/>
              <w:spacing w:before="240" w:after="160"/>
            </w:pPr>
            <w:r w:rsidRPr="00F76A6C">
              <w:t>Mean</w:t>
            </w:r>
          </w:p>
        </w:tc>
        <w:tc>
          <w:tcPr>
            <w:tcW w:w="992" w:type="dxa"/>
            <w:tcBorders>
              <w:left w:val="single" w:sz="4" w:space="0" w:color="FFFFFF"/>
              <w:right w:val="single" w:sz="4" w:space="0" w:color="FFFFFF"/>
            </w:tcBorders>
          </w:tcPr>
          <w:p w14:paraId="5D372C64" w14:textId="77777777" w:rsidR="00863A03" w:rsidRPr="00F76A6C" w:rsidRDefault="00863A03" w:rsidP="00761C06">
            <w:pPr>
              <w:pStyle w:val="TableText"/>
              <w:spacing w:before="240" w:after="160"/>
            </w:pPr>
            <w:r w:rsidRPr="00F76A6C">
              <w:t>Median</w:t>
            </w:r>
          </w:p>
        </w:tc>
        <w:tc>
          <w:tcPr>
            <w:tcW w:w="851" w:type="dxa"/>
            <w:tcBorders>
              <w:left w:val="single" w:sz="4" w:space="0" w:color="FFFFFF"/>
              <w:right w:val="single" w:sz="4" w:space="0" w:color="FFFFFF"/>
            </w:tcBorders>
          </w:tcPr>
          <w:p w14:paraId="28AED0AC" w14:textId="77777777" w:rsidR="00863A03" w:rsidRPr="00F76A6C" w:rsidRDefault="00863A03" w:rsidP="00761C06">
            <w:pPr>
              <w:pStyle w:val="TableText"/>
              <w:spacing w:before="240" w:after="160"/>
            </w:pPr>
            <w:r w:rsidRPr="00F76A6C">
              <w:t>SD</w:t>
            </w:r>
          </w:p>
        </w:tc>
        <w:tc>
          <w:tcPr>
            <w:tcW w:w="5103" w:type="dxa"/>
            <w:gridSpan w:val="3"/>
            <w:tcBorders>
              <w:left w:val="single" w:sz="4" w:space="0" w:color="FFFFFF"/>
              <w:right w:val="single" w:sz="4" w:space="0" w:color="FFFFFF"/>
            </w:tcBorders>
          </w:tcPr>
          <w:p w14:paraId="55880FE1" w14:textId="5CAF4360" w:rsidR="00863A03" w:rsidRPr="00F76A6C" w:rsidRDefault="00863A03" w:rsidP="00761C06">
            <w:pPr>
              <w:pStyle w:val="TableText"/>
              <w:spacing w:before="240" w:after="160"/>
            </w:pPr>
            <w:r w:rsidRPr="00F76A6C">
              <w:t>Difference (dB) in dB</w:t>
            </w:r>
            <w:r w:rsidRPr="00F76A6C">
              <w:rPr>
                <w:vertAlign w:val="subscript"/>
              </w:rPr>
              <w:t>mean</w:t>
            </w:r>
            <w:r w:rsidR="00D64B03" w:rsidRPr="00F76A6C">
              <w:t>:</w:t>
            </w:r>
            <w:r w:rsidRPr="00F76A6C">
              <w:t xml:space="preserve"> mean, median</w:t>
            </w:r>
            <w:r w:rsidR="00D64B03" w:rsidRPr="00F76A6C">
              <w:t xml:space="preserve"> (</w:t>
            </w:r>
            <w:r w:rsidRPr="00F76A6C">
              <w:t>SD)</w:t>
            </w:r>
          </w:p>
        </w:tc>
      </w:tr>
      <w:tr w:rsidR="00863A03" w:rsidRPr="00F76A6C" w14:paraId="6FCC5A38" w14:textId="77777777" w:rsidTr="00761C06">
        <w:trPr>
          <w:trHeight w:val="466"/>
        </w:trPr>
        <w:tc>
          <w:tcPr>
            <w:tcW w:w="1271" w:type="dxa"/>
            <w:tcBorders>
              <w:top w:val="single" w:sz="4" w:space="0" w:color="FFFFFF"/>
              <w:left w:val="single" w:sz="4" w:space="0" w:color="FFFFFF"/>
              <w:bottom w:val="single" w:sz="4" w:space="0" w:color="FFFFFF" w:themeColor="background1"/>
              <w:right w:val="single" w:sz="4" w:space="0" w:color="FFFFFF"/>
            </w:tcBorders>
          </w:tcPr>
          <w:p w14:paraId="3143AA63" w14:textId="77777777" w:rsidR="00863A03" w:rsidRPr="00F76A6C" w:rsidRDefault="00863A03" w:rsidP="00761C06">
            <w:pPr>
              <w:pStyle w:val="TableText"/>
              <w:spacing w:before="240" w:line="240" w:lineRule="auto"/>
            </w:pPr>
            <w:r w:rsidRPr="00F76A6C">
              <w:t>300–600</w:t>
            </w:r>
          </w:p>
        </w:tc>
        <w:tc>
          <w:tcPr>
            <w:tcW w:w="851" w:type="dxa"/>
            <w:tcBorders>
              <w:top w:val="single" w:sz="4" w:space="0" w:color="FFFFFF"/>
              <w:left w:val="single" w:sz="4" w:space="0" w:color="FFFFFF"/>
              <w:bottom w:val="single" w:sz="4" w:space="0" w:color="FFFFFF" w:themeColor="background1"/>
              <w:right w:val="single" w:sz="4" w:space="0" w:color="FFFFFF"/>
            </w:tcBorders>
          </w:tcPr>
          <w:p w14:paraId="0BEC5D6D" w14:textId="77777777" w:rsidR="00863A03" w:rsidRPr="00F76A6C" w:rsidRDefault="00863A03" w:rsidP="00761C06">
            <w:pPr>
              <w:pStyle w:val="TableText"/>
              <w:spacing w:before="240" w:line="240" w:lineRule="auto"/>
              <w:rPr>
                <w:i/>
                <w:iCs/>
              </w:rPr>
            </w:pPr>
            <w:r w:rsidRPr="00F76A6C">
              <w:rPr>
                <w:i/>
                <w:iCs/>
              </w:rPr>
              <w:t>&lt; 1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05C8E0B0" w14:textId="77777777" w:rsidR="00863A03" w:rsidRPr="00F76A6C" w:rsidRDefault="00863A03" w:rsidP="00761C06">
            <w:pPr>
              <w:pStyle w:val="TableText"/>
              <w:spacing w:before="240"/>
            </w:pPr>
            <w:r w:rsidRPr="00F76A6C">
              <w:t>1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6607B5C" w14:textId="77777777" w:rsidR="00863A03" w:rsidRPr="00F76A6C" w:rsidRDefault="00863A03" w:rsidP="00761C06">
            <w:pPr>
              <w:pStyle w:val="TableText"/>
              <w:spacing w:before="240"/>
            </w:pPr>
            <w:r w:rsidRPr="00F76A6C">
              <w:t>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3E692D79" w14:textId="77777777" w:rsidR="00863A03" w:rsidRPr="00F76A6C" w:rsidRDefault="00863A03" w:rsidP="00761C06">
            <w:pPr>
              <w:pStyle w:val="TableText"/>
              <w:spacing w:before="240"/>
            </w:pPr>
            <w:r w:rsidRPr="00F76A6C">
              <w:t>2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4024582" w14:textId="505035EA" w:rsidR="00863A03" w:rsidRPr="00F76A6C" w:rsidRDefault="00863A03" w:rsidP="00761C06">
            <w:pPr>
              <w:pStyle w:val="TableText"/>
              <w:spacing w:before="240"/>
            </w:pPr>
            <w:r w:rsidRPr="00F76A6C">
              <w:t>-1.6, -0.0 (2.</w:t>
            </w:r>
            <w:r w:rsidR="00D64B03" w:rsidRPr="00F76A6C">
              <w:t>7</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631822A" w14:textId="237B30AF" w:rsidR="00863A03" w:rsidRPr="00F76A6C" w:rsidRDefault="00863A03" w:rsidP="00761C06">
            <w:pPr>
              <w:pStyle w:val="TableText"/>
              <w:spacing w:before="240" w:line="240" w:lineRule="auto"/>
            </w:pPr>
            <w:r w:rsidRPr="00F76A6C">
              <w:t>-2.6, -0.0 (</w:t>
            </w:r>
            <w:r w:rsidR="00D64B03" w:rsidRPr="00F76A6C">
              <w:t>4</w:t>
            </w:r>
            <w:r w:rsidRPr="00F76A6C">
              <w:t>.</w:t>
            </w:r>
            <w:r w:rsidR="00D64B03" w:rsidRPr="00F76A6C">
              <w:t>0</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45B5B59" w14:textId="51CADF8B" w:rsidR="00863A03" w:rsidRPr="00F76A6C" w:rsidRDefault="00863A03" w:rsidP="00761C06">
            <w:pPr>
              <w:pStyle w:val="TableText"/>
              <w:spacing w:before="240" w:line="240" w:lineRule="auto"/>
            </w:pPr>
            <w:r w:rsidRPr="00F76A6C">
              <w:t>-</w:t>
            </w:r>
            <w:r w:rsidR="00D64B03" w:rsidRPr="00F76A6C">
              <w:t>3</w:t>
            </w:r>
            <w:r w:rsidRPr="00F76A6C">
              <w:t>.</w:t>
            </w:r>
            <w:r w:rsidR="00D64B03" w:rsidRPr="00F76A6C">
              <w:t>0</w:t>
            </w:r>
            <w:r w:rsidRPr="00F76A6C">
              <w:t>, -0.0, (4.</w:t>
            </w:r>
            <w:r w:rsidR="00D64B03" w:rsidRPr="00F76A6C">
              <w:t>3</w:t>
            </w:r>
            <w:r w:rsidRPr="00F76A6C">
              <w:t>)</w:t>
            </w:r>
          </w:p>
        </w:tc>
      </w:tr>
      <w:tr w:rsidR="00863A03" w:rsidRPr="00F76A6C" w14:paraId="4A4268B6" w14:textId="77777777" w:rsidTr="00761C06">
        <w:trPr>
          <w:trHeight w:val="399"/>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DADFDF9" w14:textId="77777777" w:rsidR="00863A03" w:rsidRPr="00F76A6C" w:rsidRDefault="00863A03" w:rsidP="00761C06">
            <w:pPr>
              <w:pStyle w:val="TableText"/>
              <w:spacing w:line="240" w:lineRule="auto"/>
              <w:rPr>
                <w:i/>
                <w:iCs/>
              </w:rPr>
            </w:pPr>
            <w:r w:rsidRPr="00F76A6C">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6F4F506" w14:textId="77777777" w:rsidR="00863A03" w:rsidRPr="00F76A6C" w:rsidRDefault="00863A03" w:rsidP="00761C06">
            <w:pPr>
              <w:pStyle w:val="TableText"/>
              <w:spacing w:line="240" w:lineRule="auto"/>
              <w:rPr>
                <w:i/>
                <w:iCs/>
              </w:rPr>
            </w:pPr>
            <w:r w:rsidRPr="00F76A6C">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5E68D087" w14:textId="31FAC4AB" w:rsidR="00863A03" w:rsidRPr="00F76A6C" w:rsidRDefault="00863A03" w:rsidP="00761C06">
            <w:pPr>
              <w:pStyle w:val="TableText"/>
            </w:pPr>
            <w:r w:rsidRPr="00F76A6C">
              <w:t>4</w:t>
            </w:r>
            <w:r w:rsidR="00B16163" w:rsidRPr="00F76A6C">
              <w:t>3</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7614B3B7" w14:textId="4E72894D" w:rsidR="00863A03" w:rsidRPr="00F76A6C" w:rsidRDefault="00B16163" w:rsidP="00761C06">
            <w:pPr>
              <w:pStyle w:val="TableText"/>
            </w:pPr>
            <w:r w:rsidRPr="00F76A6C">
              <w:t>8</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133F6A2C" w14:textId="6E70B4E1" w:rsidR="00863A03" w:rsidRPr="00F76A6C" w:rsidRDefault="00863A03" w:rsidP="00761C06">
            <w:pPr>
              <w:pStyle w:val="TableText"/>
            </w:pPr>
            <w:r w:rsidRPr="00F76A6C">
              <w:t>5</w:t>
            </w:r>
            <w:r w:rsidR="00B16163" w:rsidRPr="00F76A6C">
              <w:t>7</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2D8C2AD" w14:textId="35C00A48" w:rsidR="00863A03" w:rsidRPr="00F76A6C" w:rsidRDefault="00863A03" w:rsidP="00761C06">
            <w:pPr>
              <w:pStyle w:val="TableText"/>
            </w:pPr>
            <w:r w:rsidRPr="00F76A6C">
              <w:t>-2.</w:t>
            </w:r>
            <w:r w:rsidR="00D64B03" w:rsidRPr="00F76A6C">
              <w:t>3</w:t>
            </w:r>
            <w:r w:rsidRPr="00F76A6C">
              <w:t>, -0.5 (3.</w:t>
            </w:r>
            <w:r w:rsidR="00D64B03" w:rsidRPr="00F76A6C">
              <w:t>2</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0B10C29" w14:textId="34BA8FC1" w:rsidR="00863A03" w:rsidRPr="00F76A6C" w:rsidRDefault="00863A03" w:rsidP="00761C06">
            <w:pPr>
              <w:pStyle w:val="TableText"/>
            </w:pPr>
            <w:r w:rsidRPr="00F76A6C">
              <w:t>-4.</w:t>
            </w:r>
            <w:r w:rsidR="00D64B03" w:rsidRPr="00F76A6C">
              <w:t>1</w:t>
            </w:r>
            <w:r w:rsidRPr="00F76A6C">
              <w:t>, -</w:t>
            </w:r>
            <w:r w:rsidR="00D64B03" w:rsidRPr="00F76A6C">
              <w:t>2</w:t>
            </w:r>
            <w:r w:rsidRPr="00F76A6C">
              <w:t>.</w:t>
            </w:r>
            <w:r w:rsidR="00D64B03" w:rsidRPr="00F76A6C">
              <w:t>3</w:t>
            </w:r>
            <w:r w:rsidRPr="00F76A6C">
              <w:t xml:space="preserve"> (4.</w:t>
            </w:r>
            <w:r w:rsidR="00D64B03" w:rsidRPr="00F76A6C">
              <w:t>7</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332C6C45" w14:textId="33428994" w:rsidR="00863A03" w:rsidRPr="00F76A6C" w:rsidRDefault="00863A03" w:rsidP="00761C06">
            <w:pPr>
              <w:pStyle w:val="TableText"/>
              <w:spacing w:line="240" w:lineRule="auto"/>
            </w:pPr>
            <w:r w:rsidRPr="00F76A6C">
              <w:t>-5.</w:t>
            </w:r>
            <w:r w:rsidR="00D64B03" w:rsidRPr="00F76A6C">
              <w:t>1</w:t>
            </w:r>
            <w:r w:rsidRPr="00F76A6C">
              <w:t>, -3.</w:t>
            </w:r>
            <w:r w:rsidR="00D64B03" w:rsidRPr="00F76A6C">
              <w:t>8</w:t>
            </w:r>
            <w:r w:rsidRPr="00F76A6C">
              <w:t>, (5.</w:t>
            </w:r>
            <w:r w:rsidR="00D64B03" w:rsidRPr="00F76A6C">
              <w:t>3</w:t>
            </w:r>
            <w:r w:rsidRPr="00F76A6C">
              <w:t>)</w:t>
            </w:r>
          </w:p>
        </w:tc>
      </w:tr>
      <w:tr w:rsidR="00863A03" w:rsidRPr="00F76A6C" w14:paraId="0832275D" w14:textId="77777777" w:rsidTr="00761C06">
        <w:trPr>
          <w:trHeight w:val="587"/>
        </w:trPr>
        <w:tc>
          <w:tcPr>
            <w:tcW w:w="1271" w:type="dxa"/>
            <w:tcBorders>
              <w:top w:val="single" w:sz="4" w:space="0" w:color="FFFFFF" w:themeColor="background1"/>
              <w:left w:val="single" w:sz="4" w:space="0" w:color="FFFFFF"/>
              <w:bottom w:val="dotted" w:sz="4" w:space="0" w:color="auto"/>
              <w:right w:val="single" w:sz="4" w:space="0" w:color="FFFFFF"/>
            </w:tcBorders>
          </w:tcPr>
          <w:p w14:paraId="70B7D931" w14:textId="77777777" w:rsidR="00863A03" w:rsidRPr="00F76A6C" w:rsidRDefault="00863A03" w:rsidP="00761C06">
            <w:pPr>
              <w:pStyle w:val="TableText"/>
              <w:spacing w:after="160" w:line="240" w:lineRule="auto"/>
              <w:rPr>
                <w:i/>
                <w:iCs/>
              </w:rPr>
            </w:pPr>
            <w:r w:rsidRPr="00F76A6C">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58142D27" w14:textId="77777777" w:rsidR="00863A03" w:rsidRPr="00F76A6C" w:rsidRDefault="00863A03" w:rsidP="00761C06">
            <w:pPr>
              <w:pStyle w:val="TableText"/>
              <w:spacing w:after="160" w:line="240" w:lineRule="auto"/>
              <w:rPr>
                <w:vertAlign w:val="subscript"/>
              </w:rPr>
            </w:pPr>
            <w:r w:rsidRPr="00F76A6C">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191510DB" w14:textId="30C9BDC2" w:rsidR="00863A03" w:rsidRPr="00F76A6C" w:rsidRDefault="00B16163" w:rsidP="00761C06">
            <w:pPr>
              <w:pStyle w:val="TableText"/>
              <w:spacing w:after="160"/>
            </w:pPr>
            <w:r w:rsidRPr="00F76A6C">
              <w:t>64</w:t>
            </w:r>
          </w:p>
        </w:tc>
        <w:tc>
          <w:tcPr>
            <w:tcW w:w="992" w:type="dxa"/>
            <w:tcBorders>
              <w:top w:val="single" w:sz="4" w:space="0" w:color="FFFFFF" w:themeColor="background1"/>
              <w:left w:val="single" w:sz="4" w:space="0" w:color="FFFFFF"/>
              <w:bottom w:val="dotted" w:sz="4" w:space="0" w:color="auto"/>
              <w:right w:val="single" w:sz="4" w:space="0" w:color="FFFFFF"/>
            </w:tcBorders>
          </w:tcPr>
          <w:p w14:paraId="5834534F" w14:textId="6CC25FB1" w:rsidR="00863A03" w:rsidRPr="00F76A6C" w:rsidRDefault="00B16163" w:rsidP="00761C06">
            <w:pPr>
              <w:pStyle w:val="TableText"/>
              <w:spacing w:after="160"/>
            </w:pPr>
            <w:r w:rsidRPr="00F76A6C">
              <w:t>21</w:t>
            </w:r>
          </w:p>
        </w:tc>
        <w:tc>
          <w:tcPr>
            <w:tcW w:w="851" w:type="dxa"/>
            <w:tcBorders>
              <w:top w:val="single" w:sz="4" w:space="0" w:color="FFFFFF" w:themeColor="background1"/>
              <w:left w:val="single" w:sz="4" w:space="0" w:color="FFFFFF"/>
              <w:bottom w:val="dotted" w:sz="4" w:space="0" w:color="auto"/>
              <w:right w:val="single" w:sz="4" w:space="0" w:color="FFFFFF"/>
            </w:tcBorders>
          </w:tcPr>
          <w:p w14:paraId="6A6CEEEA" w14:textId="1BA990FD" w:rsidR="00863A03" w:rsidRPr="00F76A6C" w:rsidRDefault="00863A03" w:rsidP="00761C06">
            <w:pPr>
              <w:pStyle w:val="TableText"/>
              <w:spacing w:after="160"/>
            </w:pPr>
            <w:r w:rsidRPr="00F76A6C">
              <w:t>8</w:t>
            </w:r>
            <w:r w:rsidR="00B16163" w:rsidRPr="00F76A6C">
              <w:t>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70167274" w14:textId="2938006D" w:rsidR="00863A03" w:rsidRPr="00F76A6C" w:rsidRDefault="00863A03" w:rsidP="00761C06">
            <w:pPr>
              <w:pStyle w:val="TableText"/>
              <w:spacing w:after="160"/>
            </w:pPr>
            <w:r w:rsidRPr="00F76A6C">
              <w:t>-2.</w:t>
            </w:r>
            <w:r w:rsidR="00D64B03" w:rsidRPr="00F76A6C">
              <w:t>7</w:t>
            </w:r>
            <w:r w:rsidRPr="00F76A6C">
              <w:t>, -</w:t>
            </w:r>
            <w:r w:rsidR="00D64B03" w:rsidRPr="00F76A6C">
              <w:t>0.0</w:t>
            </w:r>
            <w:r w:rsidRPr="00F76A6C">
              <w:t>, (3.</w:t>
            </w:r>
            <w:r w:rsidR="00D64B03" w:rsidRPr="00F76A6C">
              <w:t>4</w:t>
            </w:r>
            <w:r w:rsidRPr="00F76A6C">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831B81D" w14:textId="7689C539" w:rsidR="00863A03" w:rsidRPr="00F76A6C" w:rsidRDefault="00863A03" w:rsidP="00761C06">
            <w:pPr>
              <w:pStyle w:val="TableText"/>
              <w:spacing w:after="160"/>
            </w:pPr>
            <w:r w:rsidRPr="00F76A6C">
              <w:t>-</w:t>
            </w:r>
            <w:r w:rsidR="00D64B03" w:rsidRPr="00F76A6C">
              <w:t>4</w:t>
            </w:r>
            <w:r w:rsidRPr="00F76A6C">
              <w:t>.</w:t>
            </w:r>
            <w:r w:rsidR="00D64B03" w:rsidRPr="00F76A6C">
              <w:t>9</w:t>
            </w:r>
            <w:r w:rsidRPr="00F76A6C">
              <w:t>, -</w:t>
            </w:r>
            <w:r w:rsidR="00D64B03" w:rsidRPr="00F76A6C">
              <w:t>3</w:t>
            </w:r>
            <w:r w:rsidRPr="00F76A6C">
              <w:t>.</w:t>
            </w:r>
            <w:r w:rsidR="00D64B03" w:rsidRPr="00F76A6C">
              <w:t>8</w:t>
            </w:r>
            <w:r w:rsidRPr="00F76A6C">
              <w:t xml:space="preserve"> (</w:t>
            </w:r>
            <w:r w:rsidR="00D64B03" w:rsidRPr="00F76A6C">
              <w:t>5</w:t>
            </w:r>
            <w:r w:rsidRPr="00F76A6C">
              <w:t>.</w:t>
            </w:r>
            <w:r w:rsidR="00D64B03" w:rsidRPr="00F76A6C">
              <w:t>0</w:t>
            </w:r>
            <w:r w:rsidRPr="00F76A6C">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167100A3" w14:textId="752ED3E5" w:rsidR="00863A03" w:rsidRPr="00F76A6C" w:rsidRDefault="00863A03" w:rsidP="00761C06">
            <w:pPr>
              <w:pStyle w:val="TableText"/>
              <w:spacing w:after="160" w:line="240" w:lineRule="auto"/>
            </w:pPr>
            <w:r w:rsidRPr="00F76A6C">
              <w:t>-6.4, -5.</w:t>
            </w:r>
            <w:r w:rsidR="00524BF9" w:rsidRPr="00F76A6C">
              <w:t>8</w:t>
            </w:r>
            <w:r w:rsidRPr="00F76A6C">
              <w:t>, (5.8)</w:t>
            </w:r>
          </w:p>
        </w:tc>
      </w:tr>
      <w:tr w:rsidR="00863A03" w:rsidRPr="00F76A6C" w14:paraId="07327C11" w14:textId="77777777" w:rsidTr="00761C06">
        <w:trPr>
          <w:trHeight w:val="154"/>
        </w:trPr>
        <w:tc>
          <w:tcPr>
            <w:tcW w:w="1271" w:type="dxa"/>
            <w:tcBorders>
              <w:top w:val="dotted" w:sz="4" w:space="0" w:color="auto"/>
              <w:left w:val="single" w:sz="4" w:space="0" w:color="FFFFFF"/>
              <w:bottom w:val="single" w:sz="4" w:space="0" w:color="FFFFFF" w:themeColor="background1"/>
              <w:right w:val="single" w:sz="4" w:space="0" w:color="FFFFFF"/>
            </w:tcBorders>
          </w:tcPr>
          <w:p w14:paraId="071CCC77" w14:textId="77777777" w:rsidR="00863A03" w:rsidRPr="00F76A6C" w:rsidRDefault="00863A03" w:rsidP="00761C06">
            <w:pPr>
              <w:pStyle w:val="TableText"/>
              <w:spacing w:line="240" w:lineRule="auto"/>
              <w:rPr>
                <w:i/>
                <w:iCs/>
              </w:rPr>
            </w:pPr>
            <w:r w:rsidRPr="00F76A6C">
              <w:t>700–1300</w:t>
            </w:r>
          </w:p>
        </w:tc>
        <w:tc>
          <w:tcPr>
            <w:tcW w:w="851" w:type="dxa"/>
            <w:tcBorders>
              <w:top w:val="dotted" w:sz="4" w:space="0" w:color="auto"/>
              <w:left w:val="single" w:sz="4" w:space="0" w:color="FFFFFF"/>
              <w:bottom w:val="single" w:sz="4" w:space="0" w:color="FFFFFF" w:themeColor="background1"/>
              <w:right w:val="single" w:sz="4" w:space="0" w:color="FFFFFF"/>
            </w:tcBorders>
          </w:tcPr>
          <w:p w14:paraId="76DCB51D" w14:textId="77777777" w:rsidR="00863A03" w:rsidRPr="00F76A6C" w:rsidRDefault="00863A03" w:rsidP="00761C06">
            <w:pPr>
              <w:pStyle w:val="TableText"/>
              <w:spacing w:line="240" w:lineRule="auto"/>
              <w:rPr>
                <w:i/>
                <w:iCs/>
              </w:rPr>
            </w:pPr>
            <w:r w:rsidRPr="00F76A6C">
              <w:rPr>
                <w:i/>
                <w:iCs/>
              </w:rPr>
              <w:t>&lt; 100</w:t>
            </w:r>
          </w:p>
        </w:tc>
        <w:tc>
          <w:tcPr>
            <w:tcW w:w="850" w:type="dxa"/>
            <w:tcBorders>
              <w:top w:val="dotted" w:sz="4" w:space="0" w:color="auto"/>
              <w:left w:val="single" w:sz="4" w:space="0" w:color="FFFFFF"/>
              <w:bottom w:val="single" w:sz="4" w:space="0" w:color="FFFFFF" w:themeColor="background1"/>
              <w:right w:val="single" w:sz="4" w:space="0" w:color="FFFFFF"/>
            </w:tcBorders>
          </w:tcPr>
          <w:p w14:paraId="0C1D091B" w14:textId="3890507B" w:rsidR="00863A03" w:rsidRPr="00F76A6C" w:rsidRDefault="00863A03" w:rsidP="00761C06">
            <w:pPr>
              <w:pStyle w:val="TableText"/>
            </w:pPr>
            <w:r w:rsidRPr="00F76A6C">
              <w:t>3</w:t>
            </w:r>
            <w:r w:rsidR="00A079FB" w:rsidRPr="00F76A6C">
              <w:t>2</w:t>
            </w:r>
          </w:p>
        </w:tc>
        <w:tc>
          <w:tcPr>
            <w:tcW w:w="992" w:type="dxa"/>
            <w:tcBorders>
              <w:top w:val="dotted" w:sz="4" w:space="0" w:color="auto"/>
              <w:left w:val="single" w:sz="4" w:space="0" w:color="FFFFFF"/>
              <w:bottom w:val="single" w:sz="4" w:space="0" w:color="FFFFFF" w:themeColor="background1"/>
              <w:right w:val="single" w:sz="4" w:space="0" w:color="FFFFFF"/>
            </w:tcBorders>
          </w:tcPr>
          <w:p w14:paraId="50F3161E" w14:textId="06A6C5C3" w:rsidR="00863A03" w:rsidRPr="00F76A6C" w:rsidRDefault="00863A03" w:rsidP="00761C06">
            <w:pPr>
              <w:pStyle w:val="TableText"/>
            </w:pPr>
            <w:r w:rsidRPr="00F76A6C">
              <w:t>2</w:t>
            </w:r>
            <w:r w:rsidR="00A079FB" w:rsidRPr="00F76A6C">
              <w:t>2</w:t>
            </w:r>
          </w:p>
        </w:tc>
        <w:tc>
          <w:tcPr>
            <w:tcW w:w="851" w:type="dxa"/>
            <w:tcBorders>
              <w:top w:val="dotted" w:sz="4" w:space="0" w:color="auto"/>
              <w:left w:val="single" w:sz="4" w:space="0" w:color="FFFFFF"/>
              <w:bottom w:val="single" w:sz="4" w:space="0" w:color="FFFFFF" w:themeColor="background1"/>
              <w:right w:val="single" w:sz="4" w:space="0" w:color="FFFFFF"/>
            </w:tcBorders>
          </w:tcPr>
          <w:p w14:paraId="18A4576A" w14:textId="0347DA6D" w:rsidR="00863A03" w:rsidRPr="00F76A6C" w:rsidRDefault="00863A03" w:rsidP="00761C06">
            <w:pPr>
              <w:pStyle w:val="TableText"/>
            </w:pPr>
            <w:r w:rsidRPr="00F76A6C">
              <w:t>3</w:t>
            </w:r>
            <w:r w:rsidR="00A079FB" w:rsidRPr="00F76A6C">
              <w:t>3</w:t>
            </w:r>
          </w:p>
        </w:tc>
        <w:tc>
          <w:tcPr>
            <w:tcW w:w="1701" w:type="dxa"/>
            <w:tcBorders>
              <w:top w:val="dotted" w:sz="4" w:space="0" w:color="auto"/>
              <w:left w:val="single" w:sz="4" w:space="0" w:color="FFFFFF"/>
              <w:bottom w:val="single" w:sz="4" w:space="0" w:color="FFFFFF" w:themeColor="background1"/>
              <w:right w:val="single" w:sz="4" w:space="0" w:color="FFFFFF"/>
            </w:tcBorders>
          </w:tcPr>
          <w:p w14:paraId="73BA412A" w14:textId="13182742" w:rsidR="00863A03" w:rsidRPr="00F76A6C" w:rsidRDefault="00863A03" w:rsidP="00761C06">
            <w:pPr>
              <w:pStyle w:val="TableText"/>
            </w:pPr>
            <w:r w:rsidRPr="00F76A6C">
              <w:t>-2.</w:t>
            </w:r>
            <w:r w:rsidR="00A079FB" w:rsidRPr="00F76A6C">
              <w:t>4</w:t>
            </w:r>
            <w:r w:rsidRPr="00F76A6C">
              <w:t>, -1.</w:t>
            </w:r>
            <w:r w:rsidR="00A079FB" w:rsidRPr="00F76A6C">
              <w:t>4</w:t>
            </w:r>
            <w:r w:rsidRPr="00F76A6C">
              <w:t xml:space="preserve"> (2.</w:t>
            </w:r>
            <w:r w:rsidR="00A079FB" w:rsidRPr="00F76A6C">
              <w:t>8</w:t>
            </w:r>
            <w:r w:rsidRPr="00F76A6C">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4B62E949" w14:textId="0538052B" w:rsidR="00863A03" w:rsidRPr="00F76A6C" w:rsidRDefault="00863A03" w:rsidP="00761C06">
            <w:pPr>
              <w:pStyle w:val="TableText"/>
            </w:pPr>
            <w:r w:rsidRPr="00F76A6C">
              <w:t>-3.</w:t>
            </w:r>
            <w:r w:rsidR="00A079FB" w:rsidRPr="00F76A6C">
              <w:t>9</w:t>
            </w:r>
            <w:r w:rsidRPr="00F76A6C">
              <w:t>, -2.</w:t>
            </w:r>
            <w:r w:rsidR="00A079FB" w:rsidRPr="00F76A6C">
              <w:t>8</w:t>
            </w:r>
            <w:r w:rsidRPr="00F76A6C">
              <w:t xml:space="preserve"> (</w:t>
            </w:r>
            <w:r w:rsidR="00A079FB" w:rsidRPr="00F76A6C">
              <w:t>4</w:t>
            </w:r>
            <w:r w:rsidRPr="00F76A6C">
              <w:t>.</w:t>
            </w:r>
            <w:r w:rsidR="00A079FB" w:rsidRPr="00F76A6C">
              <w:t>1</w:t>
            </w:r>
            <w:r w:rsidRPr="00F76A6C">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C9C6745" w14:textId="1E5AABDC" w:rsidR="00863A03" w:rsidRPr="00F76A6C" w:rsidRDefault="00863A03" w:rsidP="00761C06">
            <w:pPr>
              <w:pStyle w:val="TableText"/>
              <w:spacing w:line="240" w:lineRule="auto"/>
            </w:pPr>
            <w:r w:rsidRPr="00F76A6C">
              <w:t>-</w:t>
            </w:r>
            <w:r w:rsidR="00A079FB" w:rsidRPr="00F76A6C">
              <w:t>5</w:t>
            </w:r>
            <w:r w:rsidRPr="00F76A6C">
              <w:t>.</w:t>
            </w:r>
            <w:r w:rsidR="00A079FB" w:rsidRPr="00F76A6C">
              <w:t>0</w:t>
            </w:r>
            <w:r w:rsidRPr="00F76A6C">
              <w:t>, -3.</w:t>
            </w:r>
            <w:r w:rsidR="00A079FB" w:rsidRPr="00F76A6C">
              <w:t>6</w:t>
            </w:r>
            <w:r w:rsidRPr="00F76A6C">
              <w:t>, (</w:t>
            </w:r>
            <w:r w:rsidR="00A079FB" w:rsidRPr="00F76A6C">
              <w:t>5</w:t>
            </w:r>
            <w:r w:rsidRPr="00F76A6C">
              <w:t>.</w:t>
            </w:r>
            <w:r w:rsidR="00A079FB" w:rsidRPr="00F76A6C">
              <w:t>0</w:t>
            </w:r>
            <w:r w:rsidRPr="00F76A6C">
              <w:t>)</w:t>
            </w:r>
          </w:p>
        </w:tc>
      </w:tr>
      <w:tr w:rsidR="00863A03" w:rsidRPr="00F76A6C" w14:paraId="7F77BEE7" w14:textId="77777777" w:rsidTr="00761C06">
        <w:trPr>
          <w:trHeight w:val="61"/>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36CE3BEB" w14:textId="77777777" w:rsidR="00863A03" w:rsidRPr="00F76A6C" w:rsidRDefault="00863A03" w:rsidP="00761C06">
            <w:pPr>
              <w:pStyle w:val="TableText"/>
              <w:spacing w:line="240" w:lineRule="auto"/>
              <w:rPr>
                <w:i/>
                <w:iCs/>
              </w:rPr>
            </w:pPr>
            <w:r w:rsidRPr="00F76A6C">
              <w:t>700–13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0DD7280" w14:textId="77777777" w:rsidR="00863A03" w:rsidRPr="00F76A6C" w:rsidRDefault="00863A03" w:rsidP="00761C06">
            <w:pPr>
              <w:pStyle w:val="TableText"/>
              <w:spacing w:line="240" w:lineRule="auto"/>
              <w:rPr>
                <w:i/>
                <w:iCs/>
              </w:rPr>
            </w:pPr>
            <w:r w:rsidRPr="00F76A6C">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6A7E60F4" w14:textId="068259C8" w:rsidR="00863A03" w:rsidRPr="00F76A6C" w:rsidRDefault="00863A03" w:rsidP="00761C06">
            <w:pPr>
              <w:pStyle w:val="TableText"/>
            </w:pPr>
            <w:r w:rsidRPr="00F76A6C">
              <w:t>7</w:t>
            </w:r>
            <w:r w:rsidR="00A079FB" w:rsidRPr="00F76A6C">
              <w:t>7</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D5A6349" w14:textId="4602B424" w:rsidR="00863A03" w:rsidRPr="00F76A6C" w:rsidRDefault="00A079FB" w:rsidP="00761C06">
            <w:pPr>
              <w:pStyle w:val="TableText"/>
            </w:pPr>
            <w:r w:rsidRPr="00F76A6C">
              <w:t>7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5F9F978C" w14:textId="77777777" w:rsidR="00863A03" w:rsidRPr="00F76A6C" w:rsidRDefault="00863A03" w:rsidP="00761C06">
            <w:pPr>
              <w:pStyle w:val="TableText"/>
            </w:pPr>
            <w:r w:rsidRPr="00F76A6C">
              <w:t>64</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885C043" w14:textId="1147938A" w:rsidR="00863A03" w:rsidRPr="00F76A6C" w:rsidRDefault="00863A03" w:rsidP="00761C06">
            <w:pPr>
              <w:pStyle w:val="TableText"/>
            </w:pPr>
            <w:r w:rsidRPr="00F76A6C">
              <w:t>-3.</w:t>
            </w:r>
            <w:r w:rsidR="00A079FB" w:rsidRPr="00F76A6C">
              <w:t>6</w:t>
            </w:r>
            <w:r w:rsidRPr="00F76A6C">
              <w:t>, -3.0 (3.</w:t>
            </w:r>
            <w:r w:rsidR="00A079FB" w:rsidRPr="00F76A6C">
              <w:t>2</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E2D7B1F" w14:textId="7B7C764B" w:rsidR="00863A03" w:rsidRPr="00F76A6C" w:rsidRDefault="00863A03" w:rsidP="00761C06">
            <w:pPr>
              <w:pStyle w:val="TableText"/>
            </w:pPr>
            <w:r w:rsidRPr="00F76A6C">
              <w:t>-5.</w:t>
            </w:r>
            <w:r w:rsidR="00A079FB" w:rsidRPr="00F76A6C">
              <w:t>9</w:t>
            </w:r>
            <w:r w:rsidRPr="00F76A6C">
              <w:t>, -5.</w:t>
            </w:r>
            <w:r w:rsidR="00A079FB" w:rsidRPr="00F76A6C">
              <w:t>6</w:t>
            </w:r>
            <w:r w:rsidRPr="00F76A6C">
              <w:t xml:space="preserve"> (4.</w:t>
            </w:r>
            <w:r w:rsidR="00A079FB" w:rsidRPr="00F76A6C">
              <w:t>5</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1D91142" w14:textId="4C9A4BE4" w:rsidR="00863A03" w:rsidRPr="00F76A6C" w:rsidRDefault="00863A03" w:rsidP="00761C06">
            <w:pPr>
              <w:pStyle w:val="TableText"/>
              <w:spacing w:line="240" w:lineRule="auto"/>
            </w:pPr>
            <w:r w:rsidRPr="00F76A6C">
              <w:t>-7.</w:t>
            </w:r>
            <w:r w:rsidR="00A079FB" w:rsidRPr="00F76A6C">
              <w:t>8</w:t>
            </w:r>
            <w:r w:rsidRPr="00F76A6C">
              <w:t>, -7.</w:t>
            </w:r>
            <w:r w:rsidR="00A079FB" w:rsidRPr="00F76A6C">
              <w:t>9</w:t>
            </w:r>
            <w:r w:rsidRPr="00F76A6C">
              <w:t>, (5.</w:t>
            </w:r>
            <w:r w:rsidR="00A079FB" w:rsidRPr="00F76A6C">
              <w:t>5</w:t>
            </w:r>
            <w:r w:rsidRPr="00F76A6C">
              <w:t>)</w:t>
            </w:r>
          </w:p>
        </w:tc>
      </w:tr>
      <w:tr w:rsidR="00863A03" w:rsidRPr="00F76A6C" w14:paraId="158D1288" w14:textId="77777777" w:rsidTr="00761C06">
        <w:trPr>
          <w:trHeight w:val="587"/>
        </w:trPr>
        <w:tc>
          <w:tcPr>
            <w:tcW w:w="1271" w:type="dxa"/>
            <w:tcBorders>
              <w:top w:val="single" w:sz="4" w:space="0" w:color="FFFFFF" w:themeColor="background1"/>
              <w:left w:val="single" w:sz="4" w:space="0" w:color="FFFFFF"/>
              <w:bottom w:val="single" w:sz="4" w:space="0" w:color="auto"/>
              <w:right w:val="single" w:sz="4" w:space="0" w:color="FFFFFF"/>
            </w:tcBorders>
          </w:tcPr>
          <w:p w14:paraId="2FE3B163" w14:textId="77777777" w:rsidR="00863A03" w:rsidRPr="00F76A6C" w:rsidRDefault="00863A03" w:rsidP="00761C06">
            <w:pPr>
              <w:pStyle w:val="TableText"/>
              <w:spacing w:after="240" w:line="240" w:lineRule="auto"/>
              <w:rPr>
                <w:i/>
                <w:iCs/>
              </w:rPr>
            </w:pPr>
            <w:r w:rsidRPr="00F76A6C">
              <w:t>700–1300</w:t>
            </w:r>
          </w:p>
        </w:tc>
        <w:tc>
          <w:tcPr>
            <w:tcW w:w="851" w:type="dxa"/>
            <w:tcBorders>
              <w:top w:val="single" w:sz="4" w:space="0" w:color="FFFFFF" w:themeColor="background1"/>
              <w:left w:val="single" w:sz="4" w:space="0" w:color="FFFFFF"/>
              <w:bottom w:val="single" w:sz="4" w:space="0" w:color="auto"/>
              <w:right w:val="single" w:sz="4" w:space="0" w:color="FFFFFF"/>
            </w:tcBorders>
          </w:tcPr>
          <w:p w14:paraId="4D18EB1F" w14:textId="77777777" w:rsidR="00863A03" w:rsidRPr="00F76A6C" w:rsidRDefault="00863A03" w:rsidP="00761C06">
            <w:pPr>
              <w:pStyle w:val="TableText"/>
              <w:spacing w:after="240" w:line="240" w:lineRule="auto"/>
              <w:rPr>
                <w:i/>
                <w:iCs/>
              </w:rPr>
            </w:pPr>
            <w:r w:rsidRPr="00F76A6C">
              <w:rPr>
                <w:i/>
                <w:iCs/>
              </w:rPr>
              <w:t>&lt; 300</w:t>
            </w:r>
          </w:p>
        </w:tc>
        <w:tc>
          <w:tcPr>
            <w:tcW w:w="850" w:type="dxa"/>
            <w:tcBorders>
              <w:top w:val="single" w:sz="4" w:space="0" w:color="FFFFFF" w:themeColor="background1"/>
              <w:left w:val="single" w:sz="4" w:space="0" w:color="FFFFFF"/>
              <w:bottom w:val="single" w:sz="4" w:space="0" w:color="auto"/>
              <w:right w:val="single" w:sz="4" w:space="0" w:color="FFFFFF"/>
            </w:tcBorders>
          </w:tcPr>
          <w:p w14:paraId="5000DB07" w14:textId="6821ED63" w:rsidR="00863A03" w:rsidRPr="00F76A6C" w:rsidRDefault="00863A03" w:rsidP="00761C06">
            <w:pPr>
              <w:pStyle w:val="TableText"/>
              <w:spacing w:after="240"/>
            </w:pPr>
            <w:r w:rsidRPr="00F76A6C">
              <w:t>12</w:t>
            </w:r>
            <w:r w:rsidR="00A079FB" w:rsidRPr="00F76A6C">
              <w:t>2</w:t>
            </w:r>
          </w:p>
        </w:tc>
        <w:tc>
          <w:tcPr>
            <w:tcW w:w="992" w:type="dxa"/>
            <w:tcBorders>
              <w:top w:val="single" w:sz="4" w:space="0" w:color="FFFFFF" w:themeColor="background1"/>
              <w:left w:val="single" w:sz="4" w:space="0" w:color="FFFFFF"/>
              <w:bottom w:val="single" w:sz="4" w:space="0" w:color="auto"/>
              <w:right w:val="single" w:sz="4" w:space="0" w:color="FFFFFF"/>
            </w:tcBorders>
          </w:tcPr>
          <w:p w14:paraId="4BDF826B" w14:textId="355BD432" w:rsidR="00863A03" w:rsidRPr="00F76A6C" w:rsidRDefault="00863A03" w:rsidP="00761C06">
            <w:pPr>
              <w:pStyle w:val="TableText"/>
              <w:spacing w:after="240"/>
            </w:pPr>
            <w:r w:rsidRPr="00F76A6C">
              <w:t>1</w:t>
            </w:r>
            <w:r w:rsidR="00A079FB" w:rsidRPr="00F76A6C">
              <w:t>13</w:t>
            </w:r>
          </w:p>
        </w:tc>
        <w:tc>
          <w:tcPr>
            <w:tcW w:w="851" w:type="dxa"/>
            <w:tcBorders>
              <w:top w:val="single" w:sz="4" w:space="0" w:color="FFFFFF" w:themeColor="background1"/>
              <w:left w:val="single" w:sz="4" w:space="0" w:color="FFFFFF"/>
              <w:bottom w:val="single" w:sz="4" w:space="0" w:color="auto"/>
              <w:right w:val="single" w:sz="4" w:space="0" w:color="FFFFFF"/>
            </w:tcBorders>
          </w:tcPr>
          <w:p w14:paraId="589B2BC5" w14:textId="526C2C0D" w:rsidR="00863A03" w:rsidRPr="00F76A6C" w:rsidRDefault="00863A03" w:rsidP="00761C06">
            <w:pPr>
              <w:pStyle w:val="TableText"/>
              <w:spacing w:after="240"/>
            </w:pPr>
            <w:r w:rsidRPr="00F76A6C">
              <w:t>9</w:t>
            </w:r>
            <w:r w:rsidR="00A079FB" w:rsidRPr="00F76A6C">
              <w:t>4</w:t>
            </w:r>
          </w:p>
        </w:tc>
        <w:tc>
          <w:tcPr>
            <w:tcW w:w="1701" w:type="dxa"/>
            <w:tcBorders>
              <w:top w:val="single" w:sz="4" w:space="0" w:color="FFFFFF" w:themeColor="background1"/>
              <w:left w:val="single" w:sz="4" w:space="0" w:color="FFFFFF"/>
              <w:bottom w:val="single" w:sz="4" w:space="0" w:color="auto"/>
              <w:right w:val="single" w:sz="4" w:space="0" w:color="FFFFFF"/>
            </w:tcBorders>
          </w:tcPr>
          <w:p w14:paraId="53EB09CB" w14:textId="3AB5F22E" w:rsidR="00863A03" w:rsidRPr="00F76A6C" w:rsidRDefault="00863A03" w:rsidP="00761C06">
            <w:pPr>
              <w:pStyle w:val="TableText"/>
              <w:spacing w:after="240"/>
            </w:pPr>
            <w:r w:rsidRPr="00F76A6C">
              <w:t>-4.</w:t>
            </w:r>
            <w:r w:rsidR="00A079FB" w:rsidRPr="00F76A6C">
              <w:t>2</w:t>
            </w:r>
            <w:r w:rsidRPr="00F76A6C">
              <w:t>, -3.9, (3.</w:t>
            </w:r>
            <w:r w:rsidR="00A079FB" w:rsidRPr="00F76A6C">
              <w:t>4</w:t>
            </w:r>
            <w:r w:rsidRPr="00F76A6C">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7AE399CB" w14:textId="6692FD58" w:rsidR="00863A03" w:rsidRPr="00F76A6C" w:rsidRDefault="00863A03" w:rsidP="00761C06">
            <w:pPr>
              <w:pStyle w:val="TableText"/>
              <w:spacing w:after="240"/>
            </w:pPr>
            <w:r w:rsidRPr="00F76A6C">
              <w:t>-</w:t>
            </w:r>
            <w:r w:rsidR="00A079FB" w:rsidRPr="00F76A6C">
              <w:t>7</w:t>
            </w:r>
            <w:r w:rsidRPr="00F76A6C">
              <w:t>.</w:t>
            </w:r>
            <w:r w:rsidR="00A079FB" w:rsidRPr="00F76A6C">
              <w:t>2</w:t>
            </w:r>
            <w:r w:rsidRPr="00F76A6C">
              <w:t>, -7.</w:t>
            </w:r>
            <w:r w:rsidR="00A079FB" w:rsidRPr="00F76A6C">
              <w:t>3</w:t>
            </w:r>
            <w:r w:rsidRPr="00F76A6C">
              <w:t xml:space="preserve"> (4.</w:t>
            </w:r>
            <w:r w:rsidR="00A079FB" w:rsidRPr="00F76A6C">
              <w:t>5</w:t>
            </w:r>
            <w:r w:rsidRPr="00F76A6C">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088FF3EA" w14:textId="7FF64111" w:rsidR="00863A03" w:rsidRPr="00F76A6C" w:rsidRDefault="00863A03" w:rsidP="00761C06">
            <w:pPr>
              <w:pStyle w:val="TableText"/>
              <w:spacing w:after="240" w:line="240" w:lineRule="auto"/>
            </w:pPr>
            <w:r w:rsidRPr="00F76A6C">
              <w:t>-9.</w:t>
            </w:r>
            <w:r w:rsidR="00A079FB" w:rsidRPr="00F76A6C">
              <w:t>6</w:t>
            </w:r>
            <w:r w:rsidRPr="00F76A6C">
              <w:t>, -10.</w:t>
            </w:r>
            <w:r w:rsidR="00A079FB" w:rsidRPr="00F76A6C">
              <w:t>2</w:t>
            </w:r>
            <w:r w:rsidRPr="00F76A6C">
              <w:t>, (5.4)</w:t>
            </w:r>
          </w:p>
        </w:tc>
      </w:tr>
    </w:tbl>
    <w:p w14:paraId="4106C311" w14:textId="055E2DC0" w:rsidR="006E50C1" w:rsidRDefault="006E50C1" w:rsidP="006E50C1"/>
    <w:p w14:paraId="70B73EB7" w14:textId="77777777" w:rsidR="00A655A4" w:rsidRDefault="00A655A4" w:rsidP="00A655A4">
      <w:pPr>
        <w:pStyle w:val="Heading2"/>
      </w:pPr>
      <w:bookmarkStart w:id="270" w:name="_Toc39590010"/>
      <w:r>
        <w:t>Quality of the shortest paths</w:t>
      </w:r>
      <w:bookmarkEnd w:id="270"/>
    </w:p>
    <w:p w14:paraId="090DC7D0" w14:textId="20D549A0" w:rsidR="00A655A4" w:rsidRDefault="00407AE5" w:rsidP="006E50C1">
      <w:r>
        <w:t>I compared the l</w:t>
      </w:r>
      <w:r w:rsidR="00A655A4" w:rsidRPr="00F76A6C">
        <w:t xml:space="preserve">engths of the shortest paths to the </w:t>
      </w:r>
      <w:r>
        <w:t xml:space="preserve">lengths of the </w:t>
      </w:r>
      <w:r w:rsidR="00A655A4" w:rsidRPr="00F76A6C">
        <w:t>reference paths calculated with the route planner service of HRT (i.e. Digitransit Routing API</w:t>
      </w:r>
      <w:r w:rsidR="00FF0DE8">
        <w:t xml:space="preserve">; </w:t>
      </w:r>
      <w:r w:rsidR="00782879">
        <w:t>see 3.7.3)</w:t>
      </w:r>
      <w:r w:rsidR="00A655A4" w:rsidRPr="00F76A6C">
        <w:t xml:space="preserve">. As per </w:t>
      </w:r>
      <w:r w:rsidR="00A655A4" w:rsidRPr="00F76A6C">
        <w:fldChar w:fldCharType="begin"/>
      </w:r>
      <w:r w:rsidR="00A655A4" w:rsidRPr="00F76A6C">
        <w:instrText xml:space="preserve"> REF _Ref23670715 \h  \* MERGEFORMAT </w:instrText>
      </w:r>
      <w:r w:rsidR="00A655A4" w:rsidRPr="00F76A6C">
        <w:fldChar w:fldCharType="separate"/>
      </w:r>
      <w:r w:rsidR="00A655A4" w:rsidRPr="00F76A6C">
        <w:t>Table 14</w:t>
      </w:r>
      <w:r w:rsidR="00A655A4" w:rsidRPr="00F76A6C">
        <w:fldChar w:fldCharType="end"/>
      </w:r>
      <w:r w:rsidR="00A655A4" w:rsidRPr="00F76A6C">
        <w:t xml:space="preserve">, the mean and median difference in path lengths </w:t>
      </w:r>
      <w:r w:rsidR="00A679E6">
        <w:t>are</w:t>
      </w:r>
      <w:r w:rsidR="00AB3B2F">
        <w:t xml:space="preserve"> </w:t>
      </w:r>
      <w:r w:rsidR="00A655A4" w:rsidRPr="00F76A6C">
        <w:t>negative but minor, suggesting that an average (shortest) path calculated with the quiet path routing application is slightly shorter than the corresponding reference path. Despite the somewhat high standard deviations of the differences (16 % &amp; 74.8 m), the 10</w:t>
      </w:r>
      <w:r w:rsidR="00A655A4" w:rsidRPr="00F76A6C">
        <w:rPr>
          <w:vertAlign w:val="superscript"/>
        </w:rPr>
        <w:t>th</w:t>
      </w:r>
      <w:r w:rsidR="00A655A4" w:rsidRPr="00F76A6C">
        <w:t xml:space="preserve"> and 90</w:t>
      </w:r>
      <w:r w:rsidR="00A655A4" w:rsidRPr="00F76A6C">
        <w:rPr>
          <w:vertAlign w:val="superscript"/>
        </w:rPr>
        <w:t>th</w:t>
      </w:r>
      <w:r w:rsidR="00A655A4" w:rsidRPr="00F76A6C">
        <w:t xml:space="preserve"> percentiles are still moderate, -58.2 m (-7.1 %) and 29 m (4.2 %), indicating that the differences are in an acceptable range for a majority of paths. </w:t>
      </w:r>
      <w:r w:rsidR="00304FF7" w:rsidRPr="00F76A6C">
        <w:t xml:space="preserve">As per the descriptive statistics in </w:t>
      </w:r>
      <w:r w:rsidR="00304FF7" w:rsidRPr="00F76A6C">
        <w:fldChar w:fldCharType="begin"/>
      </w:r>
      <w:r w:rsidR="00304FF7" w:rsidRPr="00F76A6C">
        <w:instrText xml:space="preserve"> REF _Ref23696639 \h  \* MERGEFORMAT </w:instrText>
      </w:r>
      <w:r w:rsidR="00304FF7" w:rsidRPr="00F76A6C">
        <w:fldChar w:fldCharType="separate"/>
      </w:r>
      <w:r w:rsidR="00304FF7" w:rsidRPr="00F76A6C">
        <w:t>Table 15</w:t>
      </w:r>
      <w:r w:rsidR="00304FF7" w:rsidRPr="00F76A6C">
        <w:fldChar w:fldCharType="end"/>
      </w:r>
      <w:r w:rsidR="00304FF7" w:rsidRPr="00F76A6C">
        <w:t xml:space="preserve">, most of the offsets of origin and destination points (compared to the reference paths) </w:t>
      </w:r>
      <w:r w:rsidR="00304FF7">
        <w:t xml:space="preserve">were </w:t>
      </w:r>
      <w:r w:rsidR="00304FF7" w:rsidRPr="00F76A6C">
        <w:t>minor</w:t>
      </w:r>
      <w:r w:rsidR="00304FF7">
        <w:t>,</w:t>
      </w:r>
      <w:r w:rsidR="00DD0D38">
        <w:t xml:space="preserve"> suggesting that the street network graphs of the two routing tools are </w:t>
      </w:r>
      <w:r w:rsidR="006075D4">
        <w:t>fairly uniform</w:t>
      </w:r>
      <w:r w:rsidR="00DD0D38">
        <w:t xml:space="preserve"> for the majority of their </w:t>
      </w:r>
      <w:r w:rsidR="006075D4">
        <w:t>(</w:t>
      </w:r>
      <w:r w:rsidR="00DD0D38">
        <w:t>overlapping</w:t>
      </w:r>
      <w:r w:rsidR="006075D4">
        <w:t>)</w:t>
      </w:r>
      <w:r w:rsidR="00DD0D38">
        <w:t xml:space="preserve"> extents</w:t>
      </w:r>
      <w:r w:rsidR="00304FF7" w:rsidRPr="00F76A6C">
        <w:t>.</w:t>
      </w:r>
      <w:r w:rsidR="008E641B">
        <w:t xml:space="preserve"> </w:t>
      </w:r>
    </w:p>
    <w:p w14:paraId="2ACD05AD" w14:textId="77777777" w:rsidR="00B70B29" w:rsidRPr="00F76A6C" w:rsidRDefault="00B70B29" w:rsidP="006C25D6">
      <w:pPr>
        <w:pStyle w:val="TableCaption"/>
        <w:spacing w:after="120"/>
      </w:pPr>
      <w:bookmarkStart w:id="271" w:name="_Ref23670715"/>
      <w:bookmarkStart w:id="272" w:name="_Toc38811914"/>
      <w:commentRangeStart w:id="273"/>
      <w:r w:rsidRPr="00F76A6C">
        <w:rPr>
          <w:b/>
          <w:bCs/>
        </w:rPr>
        <w:t>Table</w:t>
      </w:r>
      <w:commentRangeEnd w:id="273"/>
      <w:r>
        <w:rPr>
          <w:rStyle w:val="CommentReference"/>
          <w:iCs w:val="0"/>
          <w:color w:val="auto"/>
        </w:rPr>
        <w:commentReference w:id="273"/>
      </w:r>
      <w:r w:rsidRPr="00F76A6C">
        <w:rPr>
          <w:b/>
          <w:bCs/>
        </w:rPr>
        <w:t xml:space="preserve"> </w:t>
      </w:r>
      <w:r w:rsidRPr="00F76A6C">
        <w:rPr>
          <w:b/>
          <w:bCs/>
        </w:rPr>
        <w:fldChar w:fldCharType="begin"/>
      </w:r>
      <w:r w:rsidRPr="00F76A6C">
        <w:rPr>
          <w:b/>
          <w:bCs/>
        </w:rPr>
        <w:instrText xml:space="preserve"> SEQ Table \* ARABIC </w:instrText>
      </w:r>
      <w:r w:rsidRPr="00F76A6C">
        <w:rPr>
          <w:b/>
          <w:bCs/>
        </w:rPr>
        <w:fldChar w:fldCharType="separate"/>
      </w:r>
      <w:r w:rsidRPr="00F76A6C">
        <w:rPr>
          <w:b/>
          <w:bCs/>
        </w:rPr>
        <w:t>14</w:t>
      </w:r>
      <w:r w:rsidRPr="00F76A6C">
        <w:rPr>
          <w:b/>
          <w:bCs/>
        </w:rPr>
        <w:fldChar w:fldCharType="end"/>
      </w:r>
      <w:bookmarkEnd w:id="271"/>
      <w:r w:rsidRPr="00F76A6C">
        <w:rPr>
          <w:b/>
          <w:bCs/>
        </w:rPr>
        <w:t>.</w:t>
      </w:r>
      <w:r w:rsidRPr="00F76A6C">
        <w:t xml:space="preserve"> Differences in path length between shortest paths and reference paths (n=31228).</w:t>
      </w:r>
      <w:bookmarkEnd w:id="272"/>
      <w:r w:rsidRPr="00F76A6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B70B29" w:rsidRPr="00F76A6C" w14:paraId="36B02A01" w14:textId="77777777" w:rsidTr="00B25B01">
        <w:trPr>
          <w:trHeight w:val="561"/>
        </w:trPr>
        <w:tc>
          <w:tcPr>
            <w:tcW w:w="3397" w:type="dxa"/>
            <w:tcBorders>
              <w:left w:val="single" w:sz="4" w:space="0" w:color="FFFFFF"/>
              <w:right w:val="single" w:sz="4" w:space="0" w:color="FFFFFF"/>
            </w:tcBorders>
          </w:tcPr>
          <w:p w14:paraId="165F94B1" w14:textId="77777777" w:rsidR="00B70B29" w:rsidRPr="00F76A6C" w:rsidRDefault="00B70B29" w:rsidP="00B25B01">
            <w:pPr>
              <w:pStyle w:val="TableText"/>
              <w:spacing w:before="240" w:after="160"/>
            </w:pPr>
            <w:r w:rsidRPr="00F76A6C">
              <w:lastRenderedPageBreak/>
              <w:t>Difference to reference length</w:t>
            </w:r>
          </w:p>
        </w:tc>
        <w:tc>
          <w:tcPr>
            <w:tcW w:w="1985" w:type="dxa"/>
            <w:tcBorders>
              <w:left w:val="single" w:sz="4" w:space="0" w:color="FFFFFF"/>
              <w:right w:val="single" w:sz="4" w:space="0" w:color="FFFFFF"/>
            </w:tcBorders>
          </w:tcPr>
          <w:p w14:paraId="6BD811C8" w14:textId="77777777" w:rsidR="00B70B29" w:rsidRPr="00F76A6C" w:rsidRDefault="00B70B29" w:rsidP="00B25B01">
            <w:pPr>
              <w:pStyle w:val="TableText"/>
              <w:spacing w:before="240" w:after="160"/>
            </w:pPr>
            <w:r w:rsidRPr="00F76A6C">
              <w:t>meters</w:t>
            </w:r>
          </w:p>
        </w:tc>
        <w:tc>
          <w:tcPr>
            <w:tcW w:w="2835" w:type="dxa"/>
            <w:tcBorders>
              <w:left w:val="single" w:sz="4" w:space="0" w:color="FFFFFF"/>
              <w:right w:val="single" w:sz="4" w:space="0" w:color="FFFFFF"/>
            </w:tcBorders>
          </w:tcPr>
          <w:p w14:paraId="5B2F0A6F" w14:textId="77777777" w:rsidR="00B70B29" w:rsidRPr="00F76A6C" w:rsidRDefault="00B70B29" w:rsidP="00B25B01">
            <w:pPr>
              <w:pStyle w:val="TableText"/>
              <w:spacing w:before="240" w:after="160"/>
            </w:pPr>
            <w:r w:rsidRPr="00F76A6C">
              <w:t>%</w:t>
            </w:r>
          </w:p>
        </w:tc>
      </w:tr>
      <w:tr w:rsidR="00B70B29" w:rsidRPr="00F76A6C" w14:paraId="03C4C14B" w14:textId="77777777" w:rsidTr="00B25B01">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1F482E80" w14:textId="77777777" w:rsidR="00B70B29" w:rsidRPr="00F76A6C" w:rsidRDefault="00B70B29" w:rsidP="00B25B01">
            <w:pPr>
              <w:pStyle w:val="TableText"/>
              <w:spacing w:before="240" w:line="240" w:lineRule="auto"/>
            </w:pPr>
            <w:r w:rsidRPr="00F76A6C">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F2C9894" w14:textId="77777777" w:rsidR="00B70B29" w:rsidRPr="00F76A6C" w:rsidRDefault="00B70B29" w:rsidP="00B25B01">
            <w:pPr>
              <w:pStyle w:val="TableText"/>
              <w:spacing w:before="240" w:line="240" w:lineRule="auto"/>
            </w:pPr>
            <w:r w:rsidRPr="00F76A6C">
              <w:t>–7.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CE62275" w14:textId="77777777" w:rsidR="00B70B29" w:rsidRPr="00F76A6C" w:rsidRDefault="00B70B29" w:rsidP="00B25B01">
            <w:pPr>
              <w:pStyle w:val="TableText"/>
              <w:spacing w:before="240" w:line="240" w:lineRule="auto"/>
            </w:pPr>
            <w:r w:rsidRPr="00F76A6C">
              <w:t>–0.21</w:t>
            </w:r>
          </w:p>
        </w:tc>
      </w:tr>
      <w:tr w:rsidR="00B70B29" w:rsidRPr="00F76A6C" w14:paraId="083100E6" w14:textId="77777777" w:rsidTr="00B25B01">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2E38051B" w14:textId="77777777" w:rsidR="00B70B29" w:rsidRPr="00F76A6C" w:rsidRDefault="00B70B29" w:rsidP="00B25B01">
            <w:pPr>
              <w:pStyle w:val="TableText"/>
              <w:spacing w:line="240" w:lineRule="auto"/>
            </w:pPr>
            <w:r w:rsidRPr="00F76A6C">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628B2C1" w14:textId="77777777" w:rsidR="00B70B29" w:rsidRPr="00F76A6C" w:rsidRDefault="00B70B29" w:rsidP="00B25B01">
            <w:pPr>
              <w:pStyle w:val="TableText"/>
              <w:spacing w:line="240" w:lineRule="auto"/>
            </w:pPr>
            <w:r w:rsidRPr="00F76A6C">
              <w:t>–4.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25E56B3" w14:textId="77777777" w:rsidR="00B70B29" w:rsidRPr="00F76A6C" w:rsidRDefault="00B70B29" w:rsidP="00B25B01">
            <w:pPr>
              <w:pStyle w:val="TableText"/>
              <w:spacing w:line="240" w:lineRule="auto"/>
            </w:pPr>
            <w:r w:rsidRPr="00F76A6C">
              <w:t>–0.55</w:t>
            </w:r>
          </w:p>
        </w:tc>
      </w:tr>
      <w:tr w:rsidR="00B70B29" w:rsidRPr="00F76A6C" w14:paraId="363AB66D" w14:textId="77777777" w:rsidTr="00B25B01">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AFC324C" w14:textId="77777777" w:rsidR="00B70B29" w:rsidRPr="00F76A6C" w:rsidRDefault="00B70B29" w:rsidP="00B25B01">
            <w:pPr>
              <w:pStyle w:val="TableText"/>
              <w:spacing w:line="240" w:lineRule="auto"/>
            </w:pPr>
            <w:r w:rsidRPr="00F76A6C">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8227709" w14:textId="77777777" w:rsidR="00B70B29" w:rsidRPr="00F76A6C" w:rsidRDefault="00B70B29" w:rsidP="00B25B01">
            <w:pPr>
              <w:pStyle w:val="TableText"/>
              <w:spacing w:line="240" w:lineRule="auto"/>
            </w:pPr>
            <w:r w:rsidRPr="00F76A6C">
              <w:t>74.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D3D5D8C" w14:textId="77777777" w:rsidR="00B70B29" w:rsidRPr="00F76A6C" w:rsidRDefault="00B70B29" w:rsidP="00B25B01">
            <w:pPr>
              <w:pStyle w:val="TableText"/>
              <w:spacing w:line="240" w:lineRule="auto"/>
            </w:pPr>
            <w:r w:rsidRPr="00F76A6C">
              <w:t>15.9</w:t>
            </w:r>
          </w:p>
        </w:tc>
      </w:tr>
      <w:tr w:rsidR="00B70B29" w:rsidRPr="00F76A6C" w14:paraId="622402E1" w14:textId="77777777" w:rsidTr="00B25B01">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575431A" w14:textId="77777777" w:rsidR="00B70B29" w:rsidRPr="00F76A6C" w:rsidRDefault="00B70B29" w:rsidP="00B25B01">
            <w:pPr>
              <w:pStyle w:val="TableText"/>
              <w:spacing w:line="240" w:lineRule="auto"/>
            </w:pPr>
            <w:r w:rsidRPr="00F76A6C">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E9BE534" w14:textId="77777777" w:rsidR="00B70B29" w:rsidRPr="00F76A6C" w:rsidRDefault="00B70B29" w:rsidP="00B25B01">
            <w:pPr>
              <w:pStyle w:val="TableText"/>
              <w:spacing w:line="240" w:lineRule="auto"/>
            </w:pPr>
            <w:r w:rsidRPr="00F76A6C">
              <w:t>–57.6</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3DB4F4E6" w14:textId="77777777" w:rsidR="00B70B29" w:rsidRPr="00F76A6C" w:rsidRDefault="00B70B29" w:rsidP="00B25B01">
            <w:pPr>
              <w:pStyle w:val="TableText"/>
              <w:spacing w:line="240" w:lineRule="auto"/>
            </w:pPr>
            <w:r w:rsidRPr="00F76A6C">
              <w:t>–7.1</w:t>
            </w:r>
          </w:p>
        </w:tc>
      </w:tr>
      <w:tr w:rsidR="00B70B29" w:rsidRPr="00F76A6C" w14:paraId="37A2B793" w14:textId="77777777" w:rsidTr="00B25B01">
        <w:trPr>
          <w:trHeight w:val="587"/>
        </w:trPr>
        <w:tc>
          <w:tcPr>
            <w:tcW w:w="3397" w:type="dxa"/>
            <w:tcBorders>
              <w:top w:val="single" w:sz="4" w:space="0" w:color="FFFFFF" w:themeColor="background1"/>
              <w:left w:val="single" w:sz="4" w:space="0" w:color="FFFFFF"/>
              <w:right w:val="single" w:sz="4" w:space="0" w:color="FFFFFF"/>
            </w:tcBorders>
          </w:tcPr>
          <w:p w14:paraId="1A8F5E16" w14:textId="77777777" w:rsidR="00B70B29" w:rsidRPr="00F76A6C" w:rsidRDefault="00B70B29" w:rsidP="00B25B01">
            <w:pPr>
              <w:pStyle w:val="TableText"/>
              <w:spacing w:after="240" w:line="240" w:lineRule="auto"/>
            </w:pPr>
            <w:r w:rsidRPr="00F76A6C">
              <w:t>p90</w:t>
            </w:r>
          </w:p>
        </w:tc>
        <w:tc>
          <w:tcPr>
            <w:tcW w:w="1985" w:type="dxa"/>
            <w:tcBorders>
              <w:top w:val="single" w:sz="4" w:space="0" w:color="FFFFFF" w:themeColor="background1"/>
              <w:left w:val="single" w:sz="4" w:space="0" w:color="FFFFFF"/>
              <w:right w:val="single" w:sz="4" w:space="0" w:color="FFFFFF"/>
            </w:tcBorders>
          </w:tcPr>
          <w:p w14:paraId="09193E7F" w14:textId="77777777" w:rsidR="00B70B29" w:rsidRPr="00F76A6C" w:rsidRDefault="00B70B29" w:rsidP="00B25B01">
            <w:pPr>
              <w:pStyle w:val="TableText"/>
              <w:spacing w:line="240" w:lineRule="auto"/>
            </w:pPr>
            <w:r w:rsidRPr="00F76A6C">
              <w:t>30.5</w:t>
            </w:r>
          </w:p>
        </w:tc>
        <w:tc>
          <w:tcPr>
            <w:tcW w:w="2835" w:type="dxa"/>
            <w:tcBorders>
              <w:top w:val="single" w:sz="4" w:space="0" w:color="FFFFFF" w:themeColor="background1"/>
              <w:left w:val="single" w:sz="4" w:space="0" w:color="FFFFFF"/>
              <w:right w:val="single" w:sz="4" w:space="0" w:color="FFFFFF"/>
            </w:tcBorders>
          </w:tcPr>
          <w:p w14:paraId="287F5313" w14:textId="77777777" w:rsidR="00B70B29" w:rsidRPr="00F76A6C" w:rsidRDefault="00B70B29" w:rsidP="00B25B01">
            <w:pPr>
              <w:pStyle w:val="TableText"/>
              <w:spacing w:line="240" w:lineRule="auto"/>
            </w:pPr>
            <w:r w:rsidRPr="00F76A6C">
              <w:t>4.5</w:t>
            </w:r>
          </w:p>
        </w:tc>
      </w:tr>
    </w:tbl>
    <w:p w14:paraId="66C718D9" w14:textId="77777777" w:rsidR="00CB5609" w:rsidRPr="00F76A6C" w:rsidRDefault="00CB5609" w:rsidP="002C69F4">
      <w:pPr>
        <w:pStyle w:val="TableCaption"/>
        <w:spacing w:before="600" w:after="120"/>
      </w:pPr>
      <w:bookmarkStart w:id="274" w:name="_Ref23696639"/>
      <w:bookmarkStart w:id="275" w:name="_Toc38811915"/>
      <w:commentRangeStart w:id="276"/>
      <w:r w:rsidRPr="00F76A6C">
        <w:rPr>
          <w:b/>
          <w:bCs/>
        </w:rPr>
        <w:t>Table</w:t>
      </w:r>
      <w:commentRangeEnd w:id="276"/>
      <w:r>
        <w:rPr>
          <w:rStyle w:val="CommentReference"/>
          <w:iCs w:val="0"/>
          <w:color w:val="auto"/>
        </w:rPr>
        <w:commentReference w:id="276"/>
      </w:r>
      <w:r w:rsidRPr="00F76A6C">
        <w:rPr>
          <w:b/>
          <w:bCs/>
        </w:rPr>
        <w:t xml:space="preserve"> </w:t>
      </w:r>
      <w:r w:rsidRPr="00F76A6C">
        <w:rPr>
          <w:b/>
          <w:bCs/>
        </w:rPr>
        <w:fldChar w:fldCharType="begin"/>
      </w:r>
      <w:r w:rsidRPr="00F76A6C">
        <w:rPr>
          <w:b/>
          <w:bCs/>
        </w:rPr>
        <w:instrText xml:space="preserve"> SEQ Table \* ARABIC </w:instrText>
      </w:r>
      <w:r w:rsidRPr="00F76A6C">
        <w:rPr>
          <w:b/>
          <w:bCs/>
        </w:rPr>
        <w:fldChar w:fldCharType="separate"/>
      </w:r>
      <w:r w:rsidRPr="00F76A6C">
        <w:rPr>
          <w:b/>
          <w:bCs/>
        </w:rPr>
        <w:t>15</w:t>
      </w:r>
      <w:r w:rsidRPr="00F76A6C">
        <w:rPr>
          <w:b/>
          <w:bCs/>
        </w:rPr>
        <w:fldChar w:fldCharType="end"/>
      </w:r>
      <w:bookmarkEnd w:id="274"/>
      <w:r w:rsidRPr="00F76A6C">
        <w:rPr>
          <w:b/>
          <w:bCs/>
        </w:rPr>
        <w:t>.</w:t>
      </w:r>
      <w:r w:rsidRPr="00F76A6C">
        <w:t xml:space="preserve"> Statistics of offsets (i.e. distances) between the origin and destination points of the paths and the origin and destination points of the reference paths.</w:t>
      </w:r>
      <w:bookmarkEnd w:id="275"/>
      <w:r w:rsidRPr="00F76A6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268"/>
      </w:tblGrid>
      <w:tr w:rsidR="00CB5609" w:rsidRPr="00F76A6C" w14:paraId="69662BD1" w14:textId="77777777" w:rsidTr="00B25B01">
        <w:trPr>
          <w:trHeight w:val="561"/>
        </w:trPr>
        <w:tc>
          <w:tcPr>
            <w:tcW w:w="3397" w:type="dxa"/>
            <w:tcBorders>
              <w:left w:val="single" w:sz="4" w:space="0" w:color="FFFFFF"/>
              <w:right w:val="single" w:sz="4" w:space="0" w:color="FFFFFF"/>
            </w:tcBorders>
          </w:tcPr>
          <w:p w14:paraId="7F112DE5" w14:textId="77777777" w:rsidR="00CB5609" w:rsidRPr="00F76A6C" w:rsidRDefault="00CB5609" w:rsidP="00B25B01">
            <w:pPr>
              <w:pStyle w:val="TableText"/>
              <w:spacing w:before="240" w:after="160"/>
            </w:pPr>
            <w:r w:rsidRPr="00F76A6C">
              <w:t>Offset from reference paths’</w:t>
            </w:r>
          </w:p>
        </w:tc>
        <w:tc>
          <w:tcPr>
            <w:tcW w:w="1985" w:type="dxa"/>
            <w:tcBorders>
              <w:left w:val="single" w:sz="4" w:space="0" w:color="FFFFFF"/>
              <w:right w:val="single" w:sz="4" w:space="0" w:color="FFFFFF"/>
            </w:tcBorders>
          </w:tcPr>
          <w:p w14:paraId="511AAE11" w14:textId="77777777" w:rsidR="00CB5609" w:rsidRPr="00F76A6C" w:rsidRDefault="00CB5609" w:rsidP="00B25B01">
            <w:pPr>
              <w:pStyle w:val="TableText"/>
              <w:spacing w:before="240" w:after="160"/>
            </w:pPr>
            <w:r w:rsidRPr="00F76A6C">
              <w:t>origins (m)</w:t>
            </w:r>
          </w:p>
        </w:tc>
        <w:tc>
          <w:tcPr>
            <w:tcW w:w="2268" w:type="dxa"/>
            <w:tcBorders>
              <w:left w:val="single" w:sz="4" w:space="0" w:color="FFFFFF"/>
              <w:right w:val="single" w:sz="4" w:space="0" w:color="FFFFFF"/>
            </w:tcBorders>
          </w:tcPr>
          <w:p w14:paraId="07949008" w14:textId="77777777" w:rsidR="00CB5609" w:rsidRPr="00F76A6C" w:rsidRDefault="00CB5609" w:rsidP="00B25B01">
            <w:pPr>
              <w:pStyle w:val="TableText"/>
              <w:spacing w:before="240" w:after="160"/>
            </w:pPr>
            <w:r w:rsidRPr="00F76A6C">
              <w:t>destinations (m)</w:t>
            </w:r>
          </w:p>
        </w:tc>
      </w:tr>
      <w:tr w:rsidR="00CB5609" w:rsidRPr="00F76A6C" w14:paraId="535183AD" w14:textId="77777777" w:rsidTr="00B25B01">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FABD183" w14:textId="77777777" w:rsidR="00CB5609" w:rsidRPr="00F76A6C" w:rsidRDefault="00CB5609" w:rsidP="00B25B01">
            <w:pPr>
              <w:pStyle w:val="TableText"/>
              <w:spacing w:before="240" w:line="240" w:lineRule="auto"/>
            </w:pPr>
            <w:r w:rsidRPr="00F76A6C">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D91473C" w14:textId="77777777" w:rsidR="00CB5609" w:rsidRPr="00F76A6C" w:rsidRDefault="00CB5609" w:rsidP="00B25B01">
            <w:pPr>
              <w:pStyle w:val="TableText"/>
              <w:spacing w:before="240" w:line="240" w:lineRule="auto"/>
            </w:pPr>
            <w:r w:rsidRPr="00F76A6C">
              <w:t>3.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966AEEC" w14:textId="77777777" w:rsidR="00CB5609" w:rsidRPr="00F76A6C" w:rsidRDefault="00CB5609" w:rsidP="00B25B01">
            <w:pPr>
              <w:pStyle w:val="TableText"/>
              <w:spacing w:before="240" w:line="240" w:lineRule="auto"/>
            </w:pPr>
            <w:r w:rsidRPr="00F76A6C">
              <w:t>3.9</w:t>
            </w:r>
          </w:p>
        </w:tc>
      </w:tr>
      <w:tr w:rsidR="00CB5609" w:rsidRPr="00F76A6C" w14:paraId="501D1690" w14:textId="77777777" w:rsidTr="00B25B01">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79356BEB" w14:textId="77777777" w:rsidR="00CB5609" w:rsidRPr="00F76A6C" w:rsidRDefault="00CB5609" w:rsidP="00B25B01">
            <w:pPr>
              <w:pStyle w:val="TableText"/>
              <w:spacing w:line="240" w:lineRule="auto"/>
            </w:pPr>
            <w:r w:rsidRPr="00F76A6C">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17A220A" w14:textId="77777777" w:rsidR="00CB5609" w:rsidRPr="00F76A6C" w:rsidRDefault="00CB5609" w:rsidP="00B25B01">
            <w:pPr>
              <w:pStyle w:val="TableText"/>
              <w:spacing w:line="240" w:lineRule="auto"/>
            </w:pPr>
            <w:r w:rsidRPr="00F76A6C">
              <w:t>0.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578A34A" w14:textId="77777777" w:rsidR="00CB5609" w:rsidRPr="00F76A6C" w:rsidRDefault="00CB5609" w:rsidP="00B25B01">
            <w:pPr>
              <w:pStyle w:val="TableText"/>
              <w:spacing w:line="240" w:lineRule="auto"/>
            </w:pPr>
            <w:r w:rsidRPr="00F76A6C">
              <w:t>1.3</w:t>
            </w:r>
          </w:p>
        </w:tc>
      </w:tr>
      <w:tr w:rsidR="00CB5609" w:rsidRPr="00F76A6C" w14:paraId="00DC843D" w14:textId="77777777" w:rsidTr="00B25B01">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6F77380" w14:textId="77777777" w:rsidR="00CB5609" w:rsidRPr="00F76A6C" w:rsidRDefault="00CB5609" w:rsidP="00B25B01">
            <w:pPr>
              <w:pStyle w:val="TableText"/>
              <w:spacing w:line="240" w:lineRule="auto"/>
            </w:pPr>
            <w:r w:rsidRPr="00F76A6C">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E16992A" w14:textId="77777777" w:rsidR="00CB5609" w:rsidRPr="00F76A6C" w:rsidRDefault="00CB5609" w:rsidP="00B25B01">
            <w:pPr>
              <w:pStyle w:val="TableText"/>
              <w:spacing w:line="240" w:lineRule="auto"/>
            </w:pPr>
            <w:r w:rsidRPr="00F76A6C">
              <w:t>9.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3FECBC8" w14:textId="77777777" w:rsidR="00CB5609" w:rsidRPr="00F76A6C" w:rsidRDefault="00CB5609" w:rsidP="00B25B01">
            <w:pPr>
              <w:pStyle w:val="TableText"/>
              <w:spacing w:line="240" w:lineRule="auto"/>
            </w:pPr>
            <w:r w:rsidRPr="00F76A6C">
              <w:t>12.0</w:t>
            </w:r>
          </w:p>
        </w:tc>
      </w:tr>
      <w:tr w:rsidR="00CB5609" w:rsidRPr="00F76A6C" w14:paraId="56D58437" w14:textId="77777777" w:rsidTr="00B25B01">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26C9BDB3" w14:textId="77777777" w:rsidR="00CB5609" w:rsidRPr="00F76A6C" w:rsidRDefault="00CB5609" w:rsidP="00B25B01">
            <w:pPr>
              <w:pStyle w:val="TableText"/>
              <w:spacing w:line="240" w:lineRule="auto"/>
            </w:pPr>
            <w:r w:rsidRPr="00F76A6C">
              <w:t>p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47F55F2" w14:textId="77777777" w:rsidR="00CB5609" w:rsidRPr="00F76A6C" w:rsidRDefault="00CB5609" w:rsidP="00B25B01">
            <w:pPr>
              <w:pStyle w:val="TableText"/>
              <w:spacing w:line="240" w:lineRule="auto"/>
            </w:pPr>
            <w:r w:rsidRPr="00F76A6C">
              <w:t>0.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4410E2B1" w14:textId="77777777" w:rsidR="00CB5609" w:rsidRPr="00F76A6C" w:rsidRDefault="00CB5609" w:rsidP="00B25B01">
            <w:pPr>
              <w:pStyle w:val="TableText"/>
              <w:spacing w:line="240" w:lineRule="auto"/>
            </w:pPr>
            <w:r w:rsidRPr="00F76A6C">
              <w:t>0.1</w:t>
            </w:r>
          </w:p>
        </w:tc>
      </w:tr>
      <w:tr w:rsidR="00CB5609" w:rsidRPr="00F76A6C" w14:paraId="591C811E" w14:textId="77777777" w:rsidTr="00B25B01">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3E2751" w14:textId="77777777" w:rsidR="00CB5609" w:rsidRPr="00F76A6C" w:rsidRDefault="00CB5609" w:rsidP="00B25B01">
            <w:pPr>
              <w:pStyle w:val="TableText"/>
              <w:spacing w:line="240" w:lineRule="auto"/>
            </w:pPr>
            <w:r w:rsidRPr="00F76A6C">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77397F" w14:textId="77777777" w:rsidR="00CB5609" w:rsidRPr="00F76A6C" w:rsidRDefault="00CB5609" w:rsidP="00B25B01">
            <w:pPr>
              <w:pStyle w:val="TableText"/>
              <w:spacing w:line="240" w:lineRule="auto"/>
            </w:pPr>
            <w:r w:rsidRPr="00F76A6C">
              <w:t>0.1</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FE5ACA1" w14:textId="77777777" w:rsidR="00CB5609" w:rsidRPr="00F76A6C" w:rsidRDefault="00CB5609" w:rsidP="00B25B01">
            <w:pPr>
              <w:pStyle w:val="TableText"/>
              <w:spacing w:line="240" w:lineRule="auto"/>
            </w:pPr>
            <w:r w:rsidRPr="00F76A6C">
              <w:t>0.2</w:t>
            </w:r>
          </w:p>
        </w:tc>
      </w:tr>
      <w:tr w:rsidR="00CB5609" w:rsidRPr="00F76A6C" w14:paraId="66722A9D" w14:textId="77777777" w:rsidTr="00B25B01">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9233A4" w14:textId="77777777" w:rsidR="00CB5609" w:rsidRPr="00F76A6C" w:rsidRDefault="00CB5609" w:rsidP="00B25B01">
            <w:pPr>
              <w:pStyle w:val="TableText"/>
              <w:spacing w:line="240" w:lineRule="auto"/>
            </w:pPr>
            <w:r w:rsidRPr="00F76A6C">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3E8F4" w14:textId="77777777" w:rsidR="00CB5609" w:rsidRPr="00F76A6C" w:rsidRDefault="00CB5609" w:rsidP="00B25B01">
            <w:pPr>
              <w:pStyle w:val="TableText"/>
              <w:spacing w:line="240" w:lineRule="auto"/>
            </w:pPr>
            <w:r w:rsidRPr="00F76A6C">
              <w:t>4.4</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09CB255" w14:textId="77777777" w:rsidR="00CB5609" w:rsidRPr="00F76A6C" w:rsidRDefault="00CB5609" w:rsidP="00B25B01">
            <w:pPr>
              <w:pStyle w:val="TableText"/>
              <w:spacing w:line="240" w:lineRule="auto"/>
            </w:pPr>
            <w:r w:rsidRPr="00F76A6C">
              <w:t>8.5</w:t>
            </w:r>
          </w:p>
        </w:tc>
      </w:tr>
      <w:tr w:rsidR="00CB5609" w:rsidRPr="00F76A6C" w14:paraId="4B4CFF23" w14:textId="77777777" w:rsidTr="00B25B01">
        <w:trPr>
          <w:trHeight w:val="587"/>
        </w:trPr>
        <w:tc>
          <w:tcPr>
            <w:tcW w:w="3397" w:type="dxa"/>
            <w:tcBorders>
              <w:top w:val="single" w:sz="4" w:space="0" w:color="FFFFFF" w:themeColor="background1"/>
              <w:left w:val="single" w:sz="4" w:space="0" w:color="FFFFFF"/>
              <w:right w:val="single" w:sz="4" w:space="0" w:color="FFFFFF"/>
            </w:tcBorders>
          </w:tcPr>
          <w:p w14:paraId="44D9AAAB" w14:textId="77777777" w:rsidR="00CB5609" w:rsidRPr="00F76A6C" w:rsidRDefault="00CB5609" w:rsidP="00B25B01">
            <w:pPr>
              <w:pStyle w:val="TableText"/>
              <w:spacing w:after="240" w:line="240" w:lineRule="auto"/>
            </w:pPr>
            <w:r w:rsidRPr="00F76A6C">
              <w:t>p95</w:t>
            </w:r>
          </w:p>
        </w:tc>
        <w:tc>
          <w:tcPr>
            <w:tcW w:w="1985" w:type="dxa"/>
            <w:tcBorders>
              <w:top w:val="single" w:sz="4" w:space="0" w:color="FFFFFF" w:themeColor="background1"/>
              <w:left w:val="single" w:sz="4" w:space="0" w:color="FFFFFF"/>
              <w:right w:val="single" w:sz="4" w:space="0" w:color="FFFFFF"/>
            </w:tcBorders>
          </w:tcPr>
          <w:p w14:paraId="6D752F98" w14:textId="77777777" w:rsidR="00CB5609" w:rsidRPr="00F76A6C" w:rsidRDefault="00CB5609" w:rsidP="00B25B01">
            <w:pPr>
              <w:pStyle w:val="TableText"/>
              <w:spacing w:line="240" w:lineRule="auto"/>
            </w:pPr>
            <w:r w:rsidRPr="00F76A6C">
              <w:t>24.7</w:t>
            </w:r>
          </w:p>
        </w:tc>
        <w:tc>
          <w:tcPr>
            <w:tcW w:w="2268" w:type="dxa"/>
            <w:tcBorders>
              <w:top w:val="single" w:sz="4" w:space="0" w:color="FFFFFF" w:themeColor="background1"/>
              <w:left w:val="single" w:sz="4" w:space="0" w:color="FFFFFF"/>
              <w:right w:val="single" w:sz="4" w:space="0" w:color="FFFFFF"/>
            </w:tcBorders>
          </w:tcPr>
          <w:p w14:paraId="43AFD361" w14:textId="77777777" w:rsidR="00CB5609" w:rsidRPr="00F76A6C" w:rsidRDefault="00CB5609" w:rsidP="00B25B01">
            <w:pPr>
              <w:pStyle w:val="TableText"/>
              <w:spacing w:line="240" w:lineRule="auto"/>
            </w:pPr>
            <w:r w:rsidRPr="00F76A6C">
              <w:t>15.4</w:t>
            </w:r>
          </w:p>
        </w:tc>
      </w:tr>
    </w:tbl>
    <w:p w14:paraId="0FFCAC7E" w14:textId="77777777" w:rsidR="00A655A4" w:rsidRPr="00F76A6C" w:rsidRDefault="00A655A4" w:rsidP="006E50C1"/>
    <w:p w14:paraId="3F74931E" w14:textId="39A9F8EA" w:rsidR="00892E28" w:rsidRPr="00F76A6C" w:rsidRDefault="00892E28" w:rsidP="00892E28">
      <w:pPr>
        <w:pStyle w:val="Heading2"/>
      </w:pPr>
      <w:bookmarkStart w:id="277" w:name="_Toc39590011"/>
      <w:r w:rsidRPr="00F76A6C">
        <w:t>Sharing of the methods and results</w:t>
      </w:r>
      <w:bookmarkEnd w:id="277"/>
    </w:p>
    <w:p w14:paraId="763CC428" w14:textId="6829D4EC" w:rsidR="00892E28" w:rsidRPr="00F76A6C" w:rsidRDefault="00892E28" w:rsidP="00892E28">
      <w:r w:rsidRPr="00F76A6C">
        <w:t xml:space="preserve">All </w:t>
      </w:r>
      <w:r w:rsidR="00EF61C6" w:rsidRPr="00F76A6C">
        <w:t xml:space="preserve">content and </w:t>
      </w:r>
      <w:r w:rsidRPr="00F76A6C">
        <w:t xml:space="preserve">methods developed in the thesis are shared with a permissive MIT license via a public GitHub repository: </w:t>
      </w:r>
      <w:r w:rsidRPr="00F76A6C">
        <w:rPr>
          <w:u w:val="single"/>
        </w:rPr>
        <w:t>https://github.com/hellej/quiet-paths-msc</w:t>
      </w:r>
      <w:r w:rsidRPr="00F76A6C">
        <w:t xml:space="preserve">. Unfortunately, </w:t>
      </w:r>
      <w:r w:rsidR="00C61E07" w:rsidRPr="00F76A6C">
        <w:t>some</w:t>
      </w:r>
      <w:r w:rsidRPr="00F76A6C">
        <w:t xml:space="preserve"> of the data sources consisted of too big files (e.g. graph data) or had restrictive license (</w:t>
      </w:r>
      <w:r w:rsidR="00372915" w:rsidRPr="00F76A6C">
        <w:t xml:space="preserve">e.g. </w:t>
      </w:r>
      <w:r w:rsidRPr="00F76A6C">
        <w:t>YKR-commuting data) and hence could</w:t>
      </w:r>
      <w:r w:rsidR="003F649C">
        <w:t xml:space="preserve"> not</w:t>
      </w:r>
      <w:r w:rsidRPr="00F76A6C">
        <w:t xml:space="preserve"> be shared </w:t>
      </w:r>
      <w:r w:rsidR="00D463D8" w:rsidRPr="00F76A6C">
        <w:t>along with</w:t>
      </w:r>
      <w:r w:rsidRPr="00F76A6C">
        <w:t xml:space="preserve"> the source-code</w:t>
      </w:r>
      <w:r w:rsidR="00EF61C6" w:rsidRPr="00F76A6C">
        <w:t xml:space="preserve"> (for list of the used datasets, see </w:t>
      </w:r>
      <w:r w:rsidR="00EF61C6" w:rsidRPr="00F76A6C">
        <w:fldChar w:fldCharType="begin"/>
      </w:r>
      <w:r w:rsidR="00EF61C6" w:rsidRPr="00F76A6C">
        <w:instrText xml:space="preserve"> REF _Ref37688120 \h </w:instrText>
      </w:r>
      <w:r w:rsidR="004F6C1D" w:rsidRPr="00F76A6C">
        <w:instrText xml:space="preserve"> \* MERGEFORMAT </w:instrText>
      </w:r>
      <w:r w:rsidR="00EF61C6" w:rsidRPr="00F76A6C">
        <w:fldChar w:fldCharType="separate"/>
      </w:r>
      <w:r w:rsidR="004A4362" w:rsidRPr="00F76A6C">
        <w:t>Table 1</w:t>
      </w:r>
      <w:r w:rsidR="00EF61C6" w:rsidRPr="00F76A6C">
        <w:fldChar w:fldCharType="end"/>
      </w:r>
      <w:r w:rsidR="00EF61C6" w:rsidRPr="00F76A6C">
        <w:t>)</w:t>
      </w:r>
      <w:r w:rsidRPr="00F76A6C">
        <w:t xml:space="preserve">. However, the </w:t>
      </w:r>
      <w:r w:rsidR="00EF61C6" w:rsidRPr="00F76A6C">
        <w:t xml:space="preserve">complete method </w:t>
      </w:r>
      <w:r w:rsidRPr="00F76A6C">
        <w:t xml:space="preserve">for downloading and processing OSM street network data for graph construction is included in the repository. Hence, a </w:t>
      </w:r>
      <w:r w:rsidR="007C6A0B" w:rsidRPr="00F76A6C">
        <w:t>“</w:t>
      </w:r>
      <w:r w:rsidRPr="00F76A6C">
        <w:t>noise-aware</w:t>
      </w:r>
      <w:r w:rsidR="007C6A0B" w:rsidRPr="00F76A6C">
        <w:t>”</w:t>
      </w:r>
      <w:r w:rsidRPr="00F76A6C">
        <w:t xml:space="preserve"> walkable street network graph can be easily generated for any area of interest, as long as traffic noise data for the given area is available. After generating a graph for the area of interest, </w:t>
      </w:r>
      <w:r w:rsidR="00F60E98" w:rsidRPr="00F76A6C">
        <w:t>the quiet path routing application can be run on a personal computer (as opposed to</w:t>
      </w:r>
      <w:r w:rsidR="00074E94" w:rsidRPr="00F76A6C">
        <w:t xml:space="preserve"> </w:t>
      </w:r>
      <w:r w:rsidR="00E14639" w:rsidRPr="00F76A6C">
        <w:t xml:space="preserve">a </w:t>
      </w:r>
      <w:r w:rsidR="00F60E98" w:rsidRPr="00F76A6C">
        <w:t>server-based setup)</w:t>
      </w:r>
      <w:r w:rsidRPr="00F76A6C">
        <w:t>.</w:t>
      </w:r>
      <w:r w:rsidR="004504DC" w:rsidRPr="00F76A6C">
        <w:t xml:space="preserve"> </w:t>
      </w:r>
    </w:p>
    <w:p w14:paraId="62A528CB" w14:textId="093DB403" w:rsidR="00457009" w:rsidRPr="00F76A6C" w:rsidRDefault="00892E28" w:rsidP="002415F7">
      <w:r w:rsidRPr="00F76A6C">
        <w:lastRenderedPageBreak/>
        <w:t>During the study, the quiet path routing application was developed further within the HOPE project</w:t>
      </w:r>
      <w:r w:rsidR="006615BB" w:rsidRPr="00F76A6C">
        <w:t xml:space="preserve"> (Healthy Outdoor Premises for Everyone)</w:t>
      </w:r>
      <w:r w:rsidRPr="00F76A6C">
        <w:t xml:space="preserve">. A parallel version of the quiet path routing application was </w:t>
      </w:r>
      <w:r w:rsidR="00CD41E4" w:rsidRPr="00F76A6C">
        <w:t>created</w:t>
      </w:r>
      <w:r w:rsidRPr="00F76A6C">
        <w:t xml:space="preserve"> by </w:t>
      </w:r>
      <w:r w:rsidR="009635EC" w:rsidRPr="00F76A6C">
        <w:t>“forking”</w:t>
      </w:r>
      <w:r w:rsidRPr="00F76A6C">
        <w:t xml:space="preserve"> the source-code from: </w:t>
      </w:r>
      <w:r w:rsidRPr="00F76A6C">
        <w:rPr>
          <w:u w:val="single"/>
        </w:rPr>
        <w:t>https://github.com/hellej/quiet-paths-msc</w:t>
      </w:r>
      <w:r w:rsidRPr="00F76A6C">
        <w:rPr>
          <w:i/>
          <w:iCs/>
        </w:rPr>
        <w:t xml:space="preserve"> </w:t>
      </w:r>
      <w:r w:rsidRPr="00F76A6C">
        <w:t>to a new repository under the GitHub community of</w:t>
      </w:r>
      <w:r w:rsidR="006B2572" w:rsidRPr="00F76A6C">
        <w:t xml:space="preserve"> the</w:t>
      </w:r>
      <w:r w:rsidRPr="00F76A6C">
        <w:t xml:space="preserve"> Digital Geography Lab</w:t>
      </w:r>
      <w:r w:rsidR="00FD47CA" w:rsidRPr="00F76A6C">
        <w:t>:</w:t>
      </w:r>
      <w:r w:rsidRPr="00F76A6C">
        <w:t xml:space="preserve"> </w:t>
      </w:r>
      <w:r w:rsidRPr="00F76A6C">
        <w:rPr>
          <w:u w:val="single"/>
        </w:rPr>
        <w:t>https://github.com/DigitalGeographyLab/hope-green-path-server</w:t>
      </w:r>
      <w:r w:rsidRPr="00F76A6C">
        <w:t xml:space="preserve">. </w:t>
      </w:r>
      <w:r w:rsidR="00B44FA0" w:rsidRPr="00F76A6C">
        <w:t xml:space="preserve">While </w:t>
      </w:r>
      <w:r w:rsidR="00B8392F" w:rsidRPr="00F76A6C">
        <w:t>developing</w:t>
      </w:r>
      <w:r w:rsidRPr="00F76A6C">
        <w:t xml:space="preserve"> the quiet path </w:t>
      </w:r>
      <w:r w:rsidR="00A41C09" w:rsidRPr="00F76A6C">
        <w:t>routing</w:t>
      </w:r>
      <w:r w:rsidRPr="00F76A6C">
        <w:t xml:space="preserve"> method</w:t>
      </w:r>
      <w:r w:rsidR="00B44FA0" w:rsidRPr="00F76A6C">
        <w:t xml:space="preserve"> further</w:t>
      </w:r>
      <w:r w:rsidRPr="00F76A6C">
        <w:t xml:space="preserve">, the source code was also heavily refactored and documented. </w:t>
      </w:r>
      <w:r w:rsidR="00A474C1" w:rsidRPr="00F76A6C">
        <w:t xml:space="preserve">Also, to enable significantly faster routing analysis for longer OD distances, the routing analysis was migrated to utilize </w:t>
      </w:r>
      <w:r w:rsidR="00F2600B" w:rsidRPr="00F76A6C">
        <w:t xml:space="preserve">the </w:t>
      </w:r>
      <w:r w:rsidR="00A474C1" w:rsidRPr="00F76A6C">
        <w:t xml:space="preserve">routing library igraph </w:t>
      </w:r>
      <w:r w:rsidR="00F25FE5" w:rsidRPr="00F76A6C">
        <w:fldChar w:fldCharType="begin"/>
      </w:r>
      <w:r w:rsidR="00F25FE5" w:rsidRPr="00F76A6C">
        <w:instrText xml:space="preserve"> ADDIN ZOTERO_ITEM CSL_CITATION {"citationID":"E9WIAqnU","properties":{"formattedCitation":"(Csardi &amp; Nepusz, 2006)","plainCitation":"(Csardi &amp; Nepusz, 2006)","noteIndex":0},"citationItems":[{"id":550,"uris":["http://zotero.org/users/5467145/items/Q82KMH78"],"uri":["http://zotero.org/users/5467145/items/Q82KMH78"],"itemData":{"id":550,"type":"article-journal","container-title":"InterJournal, Complex Systems","issue":"5","page":"1–9","source":"Google Scholar","title":"The igraph software package for complex network research","volume":"1695","author":[{"family":"Csardi","given":"Gabor"},{"family":"Nepusz","given":"Tamas"}],"issued":{"date-parts":[["2006"]]}}}],"schema":"https://github.com/citation-style-language/schema/raw/master/csl-citation.json"} </w:instrText>
      </w:r>
      <w:r w:rsidR="00F25FE5" w:rsidRPr="00F76A6C">
        <w:fldChar w:fldCharType="separate"/>
      </w:r>
      <w:r w:rsidR="00F25FE5" w:rsidRPr="00F76A6C">
        <w:t>(Csardi &amp; Nepusz, 2006)</w:t>
      </w:r>
      <w:r w:rsidR="00F25FE5" w:rsidRPr="00F76A6C">
        <w:fldChar w:fldCharType="end"/>
      </w:r>
      <w:r w:rsidR="00A474C1" w:rsidRPr="00F76A6C">
        <w:t xml:space="preserve"> instead of NetworkX.</w:t>
      </w:r>
      <w:r w:rsidR="00167E83" w:rsidRPr="00F76A6C">
        <w:t xml:space="preserve"> </w:t>
      </w:r>
      <w:r w:rsidR="00E740FB" w:rsidRPr="00F76A6C">
        <w:t>T</w:t>
      </w:r>
      <w:r w:rsidRPr="00F76A6C">
        <w:t>h</w:t>
      </w:r>
      <w:r w:rsidR="0077499C" w:rsidRPr="00F76A6C">
        <w:t>e</w:t>
      </w:r>
      <w:r w:rsidRPr="00F76A6C">
        <w:t xml:space="preserve"> name of the </w:t>
      </w:r>
      <w:r w:rsidR="00CD06C1" w:rsidRPr="00F76A6C">
        <w:t>application</w:t>
      </w:r>
      <w:r w:rsidRPr="00F76A6C">
        <w:t xml:space="preserve"> was changed from </w:t>
      </w:r>
      <w:r w:rsidRPr="00F76A6C">
        <w:rPr>
          <w:i/>
          <w:iCs/>
        </w:rPr>
        <w:t>quiet paths</w:t>
      </w:r>
      <w:r w:rsidRPr="00F76A6C">
        <w:t xml:space="preserve"> to </w:t>
      </w:r>
      <w:r w:rsidRPr="00F76A6C">
        <w:rPr>
          <w:i/>
          <w:iCs/>
        </w:rPr>
        <w:t>green paths</w:t>
      </w:r>
      <w:r w:rsidRPr="00F76A6C">
        <w:t>. The source-code for the user interface application</w:t>
      </w:r>
      <w:r w:rsidR="0095505B" w:rsidRPr="00F76A6C">
        <w:t xml:space="preserve"> </w:t>
      </w:r>
      <w:r w:rsidRPr="00F76A6C">
        <w:t xml:space="preserve">is </w:t>
      </w:r>
      <w:r w:rsidR="0095505B" w:rsidRPr="00F76A6C">
        <w:t xml:space="preserve">accessible </w:t>
      </w:r>
      <w:r w:rsidRPr="00F76A6C">
        <w:t xml:space="preserve">at: </w:t>
      </w:r>
      <w:r w:rsidRPr="00F76A6C">
        <w:rPr>
          <w:u w:val="single"/>
        </w:rPr>
        <w:t>https://github.com/DigitalGeographyLab/hope-green-path-ui</w:t>
      </w:r>
      <w:r w:rsidRPr="00F76A6C">
        <w:t>.</w:t>
      </w:r>
      <w:r w:rsidR="000C3BC1" w:rsidRPr="00F76A6C">
        <w:t xml:space="preserve"> Instructions </w:t>
      </w:r>
      <w:r w:rsidR="00167E83" w:rsidRPr="00F76A6C">
        <w:t xml:space="preserve">for getting </w:t>
      </w:r>
      <w:r w:rsidR="000C3BC1" w:rsidRPr="00F76A6C">
        <w:t xml:space="preserve">the application up and running locally </w:t>
      </w:r>
      <w:r w:rsidR="00167E83" w:rsidRPr="00F76A6C">
        <w:t xml:space="preserve">are included in </w:t>
      </w:r>
      <w:r w:rsidR="000C3BC1" w:rsidRPr="00F76A6C">
        <w:t>the README.md file</w:t>
      </w:r>
      <w:r w:rsidR="00167E83" w:rsidRPr="00F76A6C">
        <w:t>s</w:t>
      </w:r>
      <w:r w:rsidR="000C3BC1" w:rsidRPr="00F76A6C">
        <w:t xml:space="preserve"> at the root of </w:t>
      </w:r>
      <w:r w:rsidR="00167E83" w:rsidRPr="00F76A6C">
        <w:t xml:space="preserve">both </w:t>
      </w:r>
      <w:r w:rsidR="000C3BC1" w:rsidRPr="00F76A6C">
        <w:t>repositories</w:t>
      </w:r>
      <w:r w:rsidR="00167E83" w:rsidRPr="00F76A6C">
        <w:t xml:space="preserve"> (hope-green-path-server &amp; hope-green-path-ui)</w:t>
      </w:r>
      <w:r w:rsidR="000C3BC1" w:rsidRPr="00F76A6C">
        <w:t>.</w:t>
      </w:r>
      <w:r w:rsidRPr="00F76A6C">
        <w:t xml:space="preserve"> Both repositories utilize GitHub releases that enable creating snapshots of the repositories at a specific time. At the time of writing this, the latest release for the hope-green-path-server </w:t>
      </w:r>
      <w:r w:rsidR="00CE6911" w:rsidRPr="00F76A6C">
        <w:t>is</w:t>
      </w:r>
      <w:r w:rsidRPr="00F76A6C">
        <w:t xml:space="preserve"> v1.3 and for hope-green-path-ui: v1.2. New releases of both projects </w:t>
      </w:r>
      <w:r w:rsidR="00A52E42" w:rsidRPr="00F76A6C">
        <w:t xml:space="preserve">will be published </w:t>
      </w:r>
      <w:r w:rsidRPr="00F76A6C">
        <w:t>as they are developed further.</w:t>
      </w:r>
      <w:r w:rsidR="000C3BC1" w:rsidRPr="00F76A6C">
        <w:t xml:space="preserve"> </w:t>
      </w:r>
    </w:p>
    <w:p w14:paraId="530CC8D6" w14:textId="4D977753" w:rsidR="00A0624D" w:rsidRPr="00F76A6C" w:rsidRDefault="00457009" w:rsidP="00457009">
      <w:pPr>
        <w:spacing w:after="0" w:line="240" w:lineRule="auto"/>
        <w:jc w:val="left"/>
      </w:pPr>
      <w:r w:rsidRPr="00F76A6C">
        <w:br w:type="page"/>
      </w:r>
    </w:p>
    <w:p w14:paraId="792E42D2" w14:textId="47030C2B" w:rsidR="00BC2DD7" w:rsidRPr="00F76A6C" w:rsidRDefault="00DB65B4" w:rsidP="00B31DAC">
      <w:pPr>
        <w:pStyle w:val="Heading1"/>
      </w:pPr>
      <w:bookmarkStart w:id="278" w:name="_Toc39590012"/>
      <w:r w:rsidRPr="00F76A6C">
        <w:lastRenderedPageBreak/>
        <w:t>DISCUSSION AND CONCLUSIONS</w:t>
      </w:r>
      <w:bookmarkEnd w:id="278"/>
    </w:p>
    <w:p w14:paraId="6430B97E" w14:textId="5B6D94E5" w:rsidR="0023068E" w:rsidRPr="00F76A6C" w:rsidRDefault="0023068E" w:rsidP="0023068E">
      <w:pPr>
        <w:pStyle w:val="Heading2"/>
      </w:pPr>
      <w:bookmarkStart w:id="279" w:name="_Toc39590013"/>
      <w:commentRangeStart w:id="280"/>
      <w:r w:rsidRPr="00F76A6C">
        <w:t>Significant</w:t>
      </w:r>
      <w:commentRangeEnd w:id="280"/>
      <w:r w:rsidR="00F1095C">
        <w:rPr>
          <w:rStyle w:val="CommentReference"/>
          <w:rFonts w:eastAsiaTheme="minorHAnsi" w:cs="Times New Roman"/>
          <w:b w:val="0"/>
          <w:color w:val="auto"/>
          <w:spacing w:val="0"/>
        </w:rPr>
        <w:commentReference w:id="280"/>
      </w:r>
      <w:r w:rsidRPr="00F76A6C">
        <w:t xml:space="preserve"> but varying reductions in traffic noise exposure can be achieved by </w:t>
      </w:r>
      <w:r w:rsidR="00097A49" w:rsidRPr="00F76A6C">
        <w:t xml:space="preserve">routing </w:t>
      </w:r>
      <w:r w:rsidRPr="00F76A6C">
        <w:t>quiet path</w:t>
      </w:r>
      <w:r w:rsidR="00097A49" w:rsidRPr="00F76A6C">
        <w:t>s</w:t>
      </w:r>
      <w:bookmarkEnd w:id="279"/>
    </w:p>
    <w:p w14:paraId="3C491361" w14:textId="2397C181" w:rsidR="0023068E" w:rsidRPr="00F76A6C" w:rsidRDefault="008C39C2" w:rsidP="0023068E">
      <w:r w:rsidRPr="00F76A6C">
        <w:t>In this study, I developed a</w:t>
      </w:r>
      <w:r w:rsidR="0023068E" w:rsidRPr="00F76A6C">
        <w:t xml:space="preserve"> quiet path routing method </w:t>
      </w:r>
      <w:r w:rsidR="009866F1" w:rsidRPr="00F76A6C">
        <w:t xml:space="preserve">(and application) </w:t>
      </w:r>
      <w:r w:rsidR="0023068E" w:rsidRPr="00F76A6C">
        <w:t xml:space="preserve">to address </w:t>
      </w:r>
      <w:r w:rsidR="009A6C60" w:rsidRPr="00F76A6C">
        <w:t>three</w:t>
      </w:r>
      <w:r w:rsidR="0023068E" w:rsidRPr="00F76A6C">
        <w:t xml:space="preserve"> objectives:</w:t>
      </w:r>
      <w:r w:rsidR="00136E63" w:rsidRPr="00F76A6C">
        <w:t xml:space="preserve"> </w:t>
      </w:r>
      <w:commentRangeStart w:id="281"/>
      <w:r w:rsidR="009A6C60" w:rsidRPr="00F76A6C">
        <w:t xml:space="preserve">1) to assess dynamic exposure to noise, </w:t>
      </w:r>
      <w:r w:rsidR="00136E63" w:rsidRPr="00F76A6C">
        <w:t xml:space="preserve">2) </w:t>
      </w:r>
      <w:r w:rsidR="0023068E" w:rsidRPr="00F76A6C">
        <w:t xml:space="preserve">to support a proof of concept quiet path route planner </w:t>
      </w:r>
      <w:r w:rsidR="009A6C60" w:rsidRPr="00F76A6C">
        <w:t>and 3) to assess achievable reductions in traffic noise exposure by route choices in Helsinki</w:t>
      </w:r>
      <w:r w:rsidR="0023068E" w:rsidRPr="00F76A6C">
        <w:t>.</w:t>
      </w:r>
      <w:r w:rsidR="00BA1EA4" w:rsidRPr="00F76A6C">
        <w:t xml:space="preserve"> </w:t>
      </w:r>
      <w:commentRangeEnd w:id="281"/>
      <w:r w:rsidR="00F1095C">
        <w:rPr>
          <w:rStyle w:val="CommentReference"/>
        </w:rPr>
        <w:commentReference w:id="281"/>
      </w:r>
      <w:r w:rsidR="00BA1EA4" w:rsidRPr="00F76A6C">
        <w:t xml:space="preserve">The third </w:t>
      </w:r>
      <w:r w:rsidR="007F4B8F" w:rsidRPr="00F76A6C">
        <w:t>was needed to demonstrate the potential utility of the quiet path routing application in practical situation</w:t>
      </w:r>
      <w:r w:rsidR="00074287" w:rsidRPr="00F76A6C">
        <w:t>s</w:t>
      </w:r>
      <w:r w:rsidR="007F4B8F" w:rsidRPr="00F76A6C">
        <w:t xml:space="preserve">. </w:t>
      </w:r>
    </w:p>
    <w:p w14:paraId="5D41F9CC" w14:textId="1735803C" w:rsidR="008734E3" w:rsidRDefault="008734E3" w:rsidP="008734E3">
      <w:r>
        <w:t xml:space="preserve">To the best of my knowledge, achievable reductions in dynamic exposure to traffic noise have not been studied in such a large scale in previous studies. Instead, a common approach has been to compare exposures of interest on alternative paths between </w:t>
      </w:r>
      <w:r w:rsidR="00C11DDC">
        <w:t>a few</w:t>
      </w:r>
      <w:r>
        <w:t xml:space="preserve"> known OD pairs. For example, </w:t>
      </w:r>
      <w:r w:rsidRPr="002F7E88">
        <w:t>Ribeiro &amp; Mendes</w:t>
      </w:r>
      <w:r>
        <w:t xml:space="preserve"> (</w:t>
      </w:r>
      <w:r w:rsidRPr="002F7E88">
        <w:t>2013)</w:t>
      </w:r>
      <w:r>
        <w:t xml:space="preserve"> found somewhat similar </w:t>
      </w:r>
      <w:r w:rsidR="00C56A0A">
        <w:t xml:space="preserve">achievable </w:t>
      </w:r>
      <w:r>
        <w:t>reductions in mean dB(A) (</w:t>
      </w:r>
      <w:r w:rsidRPr="002F7E88">
        <w:t>2.2</w:t>
      </w:r>
      <w:r>
        <w:t xml:space="preserve">–6.4 dB) as </w:t>
      </w:r>
      <w:r w:rsidR="00C14631">
        <w:t>I</w:t>
      </w:r>
      <w:r>
        <w:t>, but by only studying three OD pairs. On the other hand, achievable reductions in exposure to air pollution have been assessed in many studies and also by higher number of OD pairs. Mahajan et al. (2019), for example, use</w:t>
      </w:r>
      <w:r w:rsidR="003A229D">
        <w:t xml:space="preserve"> </w:t>
      </w:r>
      <w:r w:rsidR="00355A67">
        <w:t>rather</w:t>
      </w:r>
      <w:r>
        <w:t xml:space="preserve"> similar approach for quantifying potential reductions in </w:t>
      </w:r>
      <w:r w:rsidRPr="002A1CE0">
        <w:t xml:space="preserve">PM2.5 </w:t>
      </w:r>
      <w:r>
        <w:t xml:space="preserve">exposure as I (for reductions </w:t>
      </w:r>
      <w:r w:rsidR="00D03CC3">
        <w:t xml:space="preserve">in </w:t>
      </w:r>
      <w:r>
        <w:t>traffic noise exposure), composed of 1) routing several thousands of shortest and exposure-optimized paths, 2) grouping of shortest paths by several distance ranges and 3) assessing the reductions in exposure with respect to increase</w:t>
      </w:r>
      <w:r w:rsidR="008F2F09">
        <w:t xml:space="preserve"> in distance</w:t>
      </w:r>
      <w:r>
        <w:t xml:space="preserve">. </w:t>
      </w:r>
      <w:r w:rsidR="00D01307">
        <w:t xml:space="preserve">However, </w:t>
      </w:r>
      <w:r>
        <w:t xml:space="preserve">they use arbitrary origins </w:t>
      </w:r>
      <w:r w:rsidR="00805898">
        <w:t xml:space="preserve">and </w:t>
      </w:r>
      <w:r>
        <w:t>destinations</w:t>
      </w:r>
      <w:r w:rsidR="00ED3FA3">
        <w:t xml:space="preserve"> </w:t>
      </w:r>
      <w:r w:rsidR="0013785B">
        <w:t>in the routing analysis</w:t>
      </w:r>
      <w:r>
        <w:t>, as also many others (e.g.</w:t>
      </w:r>
      <w:r w:rsidR="00ED1DC3">
        <w:t xml:space="preserve"> </w:t>
      </w:r>
      <w:proofErr w:type="spellStart"/>
      <w:r>
        <w:t>Mölter</w:t>
      </w:r>
      <w:proofErr w:type="spellEnd"/>
      <w:r>
        <w:t xml:space="preserve"> &amp; Lindley, 2015; Zou et al., 2020), whereas I used more realistic origins and destinations </w:t>
      </w:r>
      <w:r w:rsidR="00F05C61">
        <w:t>from the</w:t>
      </w:r>
      <w:r>
        <w:t xml:space="preserve"> analysis of census based commuting data. </w:t>
      </w:r>
      <w:r w:rsidR="00ED1DC3">
        <w:t>Thus, t</w:t>
      </w:r>
      <w:r>
        <w:t xml:space="preserve">he advantage of the assessment of this study is </w:t>
      </w:r>
      <w:r w:rsidR="00FB7966">
        <w:t xml:space="preserve">combining </w:t>
      </w:r>
      <w:r>
        <w:t xml:space="preserve">large sample size </w:t>
      </w:r>
      <w:r w:rsidR="00BF5A75">
        <w:t>(n=</w:t>
      </w:r>
      <w:r w:rsidR="00BF5A75" w:rsidRPr="00F76A6C">
        <w:t>12180</w:t>
      </w:r>
      <w:r w:rsidR="00BF5A75">
        <w:t xml:space="preserve">) </w:t>
      </w:r>
      <w:r w:rsidR="007548B0">
        <w:t xml:space="preserve">and </w:t>
      </w:r>
      <w:r>
        <w:t xml:space="preserve">more realistic ODs. </w:t>
      </w:r>
    </w:p>
    <w:p w14:paraId="5A794CB3" w14:textId="78DF024B" w:rsidR="0023068E" w:rsidRPr="00F76A6C" w:rsidRDefault="0023068E" w:rsidP="0023068E">
      <w:r w:rsidRPr="00F76A6C">
        <w:t xml:space="preserve">To summarize the main findings of the </w:t>
      </w:r>
      <w:r w:rsidR="00071F21">
        <w:t>assessment</w:t>
      </w:r>
      <w:r w:rsidRPr="00F76A6C">
        <w:t xml:space="preserve">, three factors seem to predict higher reduction in traffic noise exposure on a quiet path. Higher traffic noise exposure on the shortest path sets the initial amount of noise exposure higher, likely resulting in higher probability for </w:t>
      </w:r>
      <w:r w:rsidR="00CD6B33">
        <w:t xml:space="preserve">the </w:t>
      </w:r>
      <w:r w:rsidRPr="00F76A6C">
        <w:t xml:space="preserve">presence of alternative, </w:t>
      </w:r>
      <w:r w:rsidR="005304B3">
        <w:t xml:space="preserve">and considerably </w:t>
      </w:r>
      <w:r w:rsidRPr="00F76A6C">
        <w:t>quieter paths (1). Longer distance between origin and destination seem to increase</w:t>
      </w:r>
      <w:r w:rsidR="0082432B">
        <w:t xml:space="preserve"> the</w:t>
      </w:r>
      <w:r w:rsidRPr="00F76A6C">
        <w:t xml:space="preserve"> total number of alternative paths, thus (again) increasing the probability for finding </w:t>
      </w:r>
      <w:r w:rsidR="00251553">
        <w:t xml:space="preserve">good </w:t>
      </w:r>
      <w:r w:rsidRPr="00F76A6C">
        <w:t>quiet paths (2). Undoubtedly, also greater additional length of the quiet path results in higher reduction in noise exposure – as per the basic principle</w:t>
      </w:r>
      <w:r w:rsidR="00251553">
        <w:t>s</w:t>
      </w:r>
      <w:r w:rsidRPr="00F76A6C">
        <w:t xml:space="preserve"> of LCP </w:t>
      </w:r>
      <w:r w:rsidR="00BA1EA4" w:rsidRPr="00F76A6C">
        <w:t xml:space="preserve">routing </w:t>
      </w:r>
      <w:r w:rsidRPr="00F76A6C">
        <w:t xml:space="preserve">analysis (3). </w:t>
      </w:r>
    </w:p>
    <w:p w14:paraId="630F7CB9" w14:textId="58F87416" w:rsidR="0023068E" w:rsidRDefault="0023068E" w:rsidP="0023068E">
      <w:r w:rsidRPr="00F76A6C">
        <w:t xml:space="preserve">The results of the </w:t>
      </w:r>
      <w:r w:rsidR="00AA0BED">
        <w:t>assessment</w:t>
      </w:r>
      <w:r w:rsidRPr="00F76A6C">
        <w:t xml:space="preserve"> show 12–57 % mean reduction in exposure to noise levels higher than 65 dB and 1.6–9.6 dB mean reduction in mean dB, depending on at least the three factors described </w:t>
      </w:r>
      <w:r w:rsidRPr="00F76A6C">
        <w:lastRenderedPageBreak/>
        <w:t xml:space="preserve">above. The standard deviations of the reductions </w:t>
      </w:r>
      <w:r w:rsidR="00AA0BED">
        <w:t xml:space="preserve">are </w:t>
      </w:r>
      <w:r w:rsidRPr="00F76A6C">
        <w:t xml:space="preserve">of the same magnitude as the </w:t>
      </w:r>
      <w:r w:rsidR="00FE14BB" w:rsidRPr="00F76A6C">
        <w:t xml:space="preserve">mean </w:t>
      </w:r>
      <w:r w:rsidRPr="00F76A6C">
        <w:t>reductions themselves, indicating high variation in opportunities for choosing quiet paths (at least in Helsinki)</w:t>
      </w:r>
      <w:r w:rsidR="00EC0C52">
        <w:t>:</w:t>
      </w:r>
      <w:r w:rsidRPr="00F76A6C">
        <w:t xml:space="preserve"> while </w:t>
      </w:r>
      <w:r w:rsidR="00152A60" w:rsidRPr="00F76A6C">
        <w:t>in most cases</w:t>
      </w:r>
      <w:r w:rsidRPr="00F76A6C">
        <w:t xml:space="preserve"> a </w:t>
      </w:r>
      <w:r w:rsidR="00152A60" w:rsidRPr="00F76A6C">
        <w:t xml:space="preserve">significant share </w:t>
      </w:r>
      <w:r w:rsidRPr="00F76A6C">
        <w:t xml:space="preserve">of the total noise exposure of the shortest path </w:t>
      </w:r>
      <w:r w:rsidR="00B72B5D">
        <w:t>can</w:t>
      </w:r>
      <w:r w:rsidRPr="00F76A6C">
        <w:t xml:space="preserve"> be avoided by choosing a</w:t>
      </w:r>
      <w:r w:rsidR="00152A60" w:rsidRPr="00F76A6C">
        <w:t>n alternative,</w:t>
      </w:r>
      <w:r w:rsidRPr="00F76A6C">
        <w:t xml:space="preserve"> quiet path</w:t>
      </w:r>
      <w:r w:rsidR="009919F1">
        <w:t>;</w:t>
      </w:r>
      <w:commentRangeStart w:id="282"/>
      <w:commentRangeEnd w:id="282"/>
      <w:r w:rsidR="0082432B">
        <w:rPr>
          <w:rStyle w:val="CommentReference"/>
        </w:rPr>
        <w:commentReference w:id="282"/>
      </w:r>
      <w:r w:rsidRPr="00F76A6C">
        <w:t xml:space="preserve"> in </w:t>
      </w:r>
      <w:r w:rsidR="00152A60" w:rsidRPr="00F76A6C">
        <w:t xml:space="preserve">some </w:t>
      </w:r>
      <w:r w:rsidRPr="00F76A6C">
        <w:t xml:space="preserve">cases no applicable quiet paths </w:t>
      </w:r>
      <w:r w:rsidR="000152A6">
        <w:t xml:space="preserve">are </w:t>
      </w:r>
      <w:r w:rsidRPr="00F76A6C">
        <w:t xml:space="preserve">found for the OD pair. Despite the high variances of the achievable reductions, the averages can be interpreted as significant </w:t>
      </w:r>
      <w:r w:rsidRPr="00F76A6C">
        <w:rPr>
          <w:i/>
          <w:iCs/>
        </w:rPr>
        <w:t>expected</w:t>
      </w:r>
      <w:r w:rsidRPr="00F76A6C">
        <w:t xml:space="preserve"> achievable reductions in traffic noise exposure. As per these results, it can be concluded that the quiet path routing method does </w:t>
      </w:r>
      <w:r w:rsidR="00C96C54" w:rsidRPr="00F76A6C">
        <w:t>have</w:t>
      </w:r>
      <w:r w:rsidRPr="00F76A6C">
        <w:t xml:space="preserve"> the potential to find considerably quieter yet only slightly longer paths in </w:t>
      </w:r>
      <w:r w:rsidR="00C81CB9" w:rsidRPr="00F76A6C">
        <w:t>many common</w:t>
      </w:r>
      <w:r w:rsidRPr="00F76A6C">
        <w:t xml:space="preserve"> situations. </w:t>
      </w:r>
      <w:r w:rsidR="00447149" w:rsidRPr="00F76A6C">
        <w:t>T</w:t>
      </w:r>
      <w:r w:rsidR="00054DDC" w:rsidRPr="00F76A6C">
        <w:t>his further justifi</w:t>
      </w:r>
      <w:r w:rsidR="00C273CB" w:rsidRPr="00F76A6C">
        <w:t>es</w:t>
      </w:r>
      <w:r w:rsidR="00054DDC" w:rsidRPr="00F76A6C">
        <w:t xml:space="preserve"> </w:t>
      </w:r>
      <w:r w:rsidR="009B57F5" w:rsidRPr="00F76A6C">
        <w:t xml:space="preserve">the need for </w:t>
      </w:r>
      <w:r w:rsidR="00515506" w:rsidRPr="00F76A6C">
        <w:t xml:space="preserve">a </w:t>
      </w:r>
      <w:r w:rsidRPr="00F76A6C">
        <w:t xml:space="preserve">web-based quiet path route planner </w:t>
      </w:r>
      <w:r w:rsidR="009B57F5" w:rsidRPr="00F76A6C">
        <w:t xml:space="preserve">with which </w:t>
      </w:r>
      <w:r w:rsidR="0037457B" w:rsidRPr="00F76A6C">
        <w:t xml:space="preserve">individuals can reduce their </w:t>
      </w:r>
      <w:r w:rsidRPr="00F76A6C">
        <w:t xml:space="preserve">journey time exposure to traffic noise in </w:t>
      </w:r>
      <w:r w:rsidR="007743D2" w:rsidRPr="00F76A6C">
        <w:t xml:space="preserve">real-worlds </w:t>
      </w:r>
      <w:commentRangeStart w:id="283"/>
      <w:r w:rsidRPr="00F76A6C">
        <w:t>situations</w:t>
      </w:r>
      <w:commentRangeEnd w:id="283"/>
      <w:r w:rsidR="00EE1CDE">
        <w:rPr>
          <w:rStyle w:val="CommentReference"/>
        </w:rPr>
        <w:commentReference w:id="283"/>
      </w:r>
      <w:r w:rsidRPr="00F76A6C">
        <w:t xml:space="preserve">. </w:t>
      </w:r>
    </w:p>
    <w:p w14:paraId="5A11771B" w14:textId="521F2AA5" w:rsidR="00A72E8A" w:rsidRDefault="00F770DE" w:rsidP="0023068E">
      <w:r>
        <w:t>S</w:t>
      </w:r>
      <w:r w:rsidR="00A72E8A">
        <w:t>imilar argument has been used in developing air pollution based routing analysis further</w:t>
      </w:r>
      <w:r w:rsidR="00954183">
        <w:t xml:space="preserve"> (e.g. </w:t>
      </w:r>
      <w:proofErr w:type="spellStart"/>
      <w:r w:rsidR="00954183" w:rsidRPr="0035659E">
        <w:t>Hatzopoulou</w:t>
      </w:r>
      <w:proofErr w:type="spellEnd"/>
      <w:r w:rsidR="00954183" w:rsidRPr="0035659E">
        <w:t xml:space="preserve"> et al., 2013</w:t>
      </w:r>
      <w:r w:rsidR="00954183">
        <w:t>; Mahajan et al., 2019; Zou et al., 2020)</w:t>
      </w:r>
      <w:r w:rsidR="00A72E8A">
        <w:t xml:space="preserve">; as significant reductions in air pollution can be achieved with exposure optimized routing, there seem to be potential for also mobile and web applications that allow these </w:t>
      </w:r>
      <w:r w:rsidR="00960836">
        <w:t xml:space="preserve">potential </w:t>
      </w:r>
      <w:r w:rsidR="00A72E8A">
        <w:t xml:space="preserve">reductions to be realized by individuals’. </w:t>
      </w:r>
    </w:p>
    <w:p w14:paraId="3A0D4C47" w14:textId="77777777" w:rsidR="00B97A2C" w:rsidRPr="00F76A6C" w:rsidRDefault="00B97A2C" w:rsidP="00B97A2C">
      <w:pPr>
        <w:pStyle w:val="Heading2"/>
      </w:pPr>
      <w:bookmarkStart w:id="284" w:name="_Toc39590014"/>
      <w:r w:rsidRPr="00F76A6C">
        <w:t>Publishing a green path routing application online can facilitate citizens to choose healthier paths</w:t>
      </w:r>
      <w:bookmarkEnd w:id="284"/>
    </w:p>
    <w:p w14:paraId="2B34088D" w14:textId="6116848F" w:rsidR="00B97A2C" w:rsidRPr="00F76A6C" w:rsidRDefault="00B97A2C" w:rsidP="00B97A2C">
      <w:r w:rsidRPr="00F76A6C">
        <w:t xml:space="preserve">While it could be reasoned that pedestrians and cyclists often try to minimize their exposure to unhealthy environments, there is a likely “exposure awareness gap” as </w:t>
      </w:r>
      <w:r w:rsidR="00244251" w:rsidRPr="00F76A6C">
        <w:t>suggested</w:t>
      </w:r>
      <w:r w:rsidRPr="00F76A6C">
        <w:t xml:space="preserve"> by </w:t>
      </w:r>
      <w:r w:rsidRPr="00F76A6C">
        <w:fldChar w:fldCharType="begin"/>
      </w:r>
      <w:r w:rsidRPr="00F76A6C">
        <w:instrText xml:space="preserve"> ADDIN ZOTERO_ITEM CSL_CITATION {"citationID":"1M45WjXR","properties":{"formattedCitation":"(Ueberham et al., 2019)","plainCitation":"(Ueberham et al., 2019)","dontUpdate":true,"noteIndex":0},"citationItems":[{"id":598,"uris":["http://zotero.org/users/5467145/items/799SAS9X"],"uri":["http://zotero.org/users/5467145/items/799SAS9X"],"itemData":{"id":598,"type":"article-journal","abstract":"Citizens in urban areas are exposed to multiple environmental stressors like noise, heat, and air pollution, with impact on human health. There is a great deal of evidence that connects human health, objective environmental exposure, and place of residence. However, little is known about subjective and objective multiple personal exposures while being mobile. To address this research gap, this paper presents results from a mixed-methods exploratory study with cyclists in the City of Leipzig, Germany. In the summer of 2017, cyclists (n = 66) wore a unique combination of sensors that measured particle number counts (PNC), noise, humidity, temperature, geolocation, and the subjective perception of each exposure on everyday routes for one week (n = 730). A smartphone application was developed to question participants about their perception of subjective exposure. The data were analyzed with three aims: (i) to compare the multiple exposure profiles of the cyclists, (ii) to contrast the objective data and subjective individual perception, and (iii) to examine the role of route decision-making and awareness of health impacts for healthier route choices. The results indicate distinct differences between the exposure profiles of cyclists. Over 80% of the cyclists underestimated their exposure to noise and air pollution. Except for heat, no significant associations between the objective and subjective data were found. This reveals an exposure awareness gap that needs to be considered in urban health planning and risk communication. It is argued that knowledge about health impacts and route characteristics plays a crucial role in decision-making about route choices. The paper concludes with suggestions to harness smart sensing for exposure mitigation and research in health geography.","container-title":"Sustainability","DOI":"10.3390/su11051412","issue":"5","language":"en","page":"1412","source":"www.mdpi.com","title":"Cyclists’ Multiple Environmental Urban Exposures—Comparing Subjective and Objective Measurements","volume":"11","author":[{"family":"Ueberham","given":"Maximilian"},{"family":"Schlink","given":"Uwe"},{"family":"Dijst","given":"Martin"},{"family":"Weiland","given":"Ulrike"}],"issued":{"date-parts":[["2019",1]]}}}],"schema":"https://github.com/citation-style-language/schema/raw/master/csl-citation.json"} </w:instrText>
      </w:r>
      <w:r w:rsidRPr="00F76A6C">
        <w:fldChar w:fldCharType="separate"/>
      </w:r>
      <w:r w:rsidRPr="00F76A6C">
        <w:t>Ueberham et al. (2019)</w:t>
      </w:r>
      <w:r w:rsidRPr="00F76A6C">
        <w:fldChar w:fldCharType="end"/>
      </w:r>
      <w:r w:rsidR="00B70017">
        <w:t>:</w:t>
      </w:r>
      <w:r w:rsidRPr="00F76A6C">
        <w:t xml:space="preserve"> individuals may not be aware of their dynamic exposure to pollutants. </w:t>
      </w:r>
      <w:r w:rsidR="00244251" w:rsidRPr="00F76A6C">
        <w:t>A</w:t>
      </w:r>
      <w:r w:rsidRPr="00F76A6C">
        <w:t xml:space="preserve">s demonstrated </w:t>
      </w:r>
      <w:r w:rsidR="006D4712" w:rsidRPr="00F76A6C">
        <w:t xml:space="preserve">by </w:t>
      </w:r>
      <w:r w:rsidRPr="00F76A6C">
        <w:t xml:space="preserve">a number of studies  </w:t>
      </w:r>
      <w:r w:rsidRPr="00F76A6C">
        <w:fldChar w:fldCharType="begin"/>
      </w:r>
      <w:r w:rsidRPr="00F76A6C">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390,"uris":["http://zotero.org/users/5467145/items/FEZRB4TI"],"uri":["http://zotero.org/users/5467145/items/FEZRB4TI"],"itemData":{"id":390,"type":"article-journal","container-title":"URISA Journal","issue":"2","page":"5–14","source":"Google Scholar","title":"Smart eco-path finder for mobile GIS users","volume":"25","author":[{"family":"Lwin","given":"Ko Ko"},{"family":"Murayama","given":"Yuji"}],"issued":{"date-parts":[["2013"]]}}},{"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schema":"https://github.com/citation-style-language/schema/raw/master/csl-citation.json"} </w:instrText>
      </w:r>
      <w:r w:rsidRPr="00F76A6C">
        <w:fldChar w:fldCharType="separate"/>
      </w:r>
      <w:r w:rsidRPr="00F76A6C">
        <w:t>(e.g. Lwin &amp; Murayama, 2011, 2013; Quercia, Schifanella, &amp; Aiello, 2014; Ribeiro &amp; Mendes, 2011)</w:t>
      </w:r>
      <w:r w:rsidRPr="00F76A6C">
        <w:fldChar w:fldCharType="end"/>
      </w:r>
      <w:r w:rsidRPr="00F76A6C">
        <w:t xml:space="preserve">, considering environmental factors in routing analysis </w:t>
      </w:r>
      <w:r w:rsidR="005C7E15">
        <w:t>has</w:t>
      </w:r>
      <w:r w:rsidRPr="00F76A6C">
        <w:t xml:space="preserve"> the potential to find healthier or in other ways more pleasant routes. Therefore, there is a clear need and motivation for developing user-friendly route planners to facilitate reducing pedestrians’ and cyclists’ journey-time exposure to pollutants. </w:t>
      </w:r>
    </w:p>
    <w:p w14:paraId="0638CB03" w14:textId="0D2E7B8E" w:rsidR="00B97A2C" w:rsidRPr="00F76A6C" w:rsidRDefault="00B97A2C" w:rsidP="00B97A2C">
      <w:r w:rsidRPr="00F76A6C">
        <w:t xml:space="preserve">In this study, </w:t>
      </w:r>
      <w:r w:rsidR="009C27CA" w:rsidRPr="00F76A6C">
        <w:t xml:space="preserve">I developed </w:t>
      </w:r>
      <w:r w:rsidRPr="00F76A6C">
        <w:t xml:space="preserve">a </w:t>
      </w:r>
      <w:r w:rsidR="009C27CA" w:rsidRPr="00F76A6C">
        <w:t xml:space="preserve">web-based </w:t>
      </w:r>
      <w:r w:rsidRPr="00F76A6C">
        <w:t xml:space="preserve">proof of concept quiet path route planner to demonstrate the </w:t>
      </w:r>
      <w:r w:rsidR="00AE02DE" w:rsidRPr="00F76A6C">
        <w:t xml:space="preserve">utility </w:t>
      </w:r>
      <w:r w:rsidRPr="00F76A6C">
        <w:t xml:space="preserve">of the quiet path routing method in real-life situations. </w:t>
      </w:r>
      <w:commentRangeStart w:id="285"/>
      <w:r w:rsidRPr="00F76A6C">
        <w:t xml:space="preserve">A </w:t>
      </w:r>
      <w:r w:rsidR="00A568D9">
        <w:t xml:space="preserve">small </w:t>
      </w:r>
      <w:r w:rsidRPr="00F76A6C">
        <w:t>number or test users us</w:t>
      </w:r>
      <w:r w:rsidR="00997A3F" w:rsidRPr="00F76A6C">
        <w:t xml:space="preserve">ed </w:t>
      </w:r>
      <w:r w:rsidRPr="00F76A6C">
        <w:t>the route planner during the project, but no structured survey was carried out to assess the users’ experiences</w:t>
      </w:r>
      <w:commentRangeEnd w:id="285"/>
      <w:r w:rsidR="00B70017">
        <w:rPr>
          <w:rStyle w:val="CommentReference"/>
        </w:rPr>
        <w:commentReference w:id="285"/>
      </w:r>
      <w:r w:rsidRPr="00F76A6C">
        <w:t xml:space="preserve">. However, the general feedback on the </w:t>
      </w:r>
      <w:r w:rsidR="006655AC" w:rsidRPr="00F76A6C">
        <w:t>usability</w:t>
      </w:r>
      <w:r w:rsidRPr="00F76A6C">
        <w:t xml:space="preserve"> </w:t>
      </w:r>
      <w:r w:rsidR="001E1B3D" w:rsidRPr="00F76A6C">
        <w:t xml:space="preserve">was </w:t>
      </w:r>
      <w:r w:rsidRPr="00F76A6C">
        <w:t xml:space="preserve">consistent: the quiet path route planner </w:t>
      </w:r>
      <w:r w:rsidR="006655AC" w:rsidRPr="00F76A6C">
        <w:t xml:space="preserve">is relatively intuitive to </w:t>
      </w:r>
      <w:proofErr w:type="gramStart"/>
      <w:r w:rsidR="00275A6F" w:rsidRPr="00F76A6C">
        <w:t>use</w:t>
      </w:r>
      <w:proofErr w:type="gramEnd"/>
      <w:r w:rsidR="006655AC" w:rsidRPr="00F76A6C">
        <w:t xml:space="preserve"> and </w:t>
      </w:r>
      <w:r w:rsidR="000660FB" w:rsidRPr="00F76A6C">
        <w:t xml:space="preserve">it </w:t>
      </w:r>
      <w:r w:rsidR="00C4054E" w:rsidRPr="00F76A6C">
        <w:t xml:space="preserve">can </w:t>
      </w:r>
      <w:r w:rsidRPr="00F76A6C">
        <w:t xml:space="preserve">help finding </w:t>
      </w:r>
      <w:r w:rsidR="000660FB" w:rsidRPr="00F76A6C">
        <w:t>alternative, quieter paths</w:t>
      </w:r>
      <w:r w:rsidRPr="00F76A6C">
        <w:t xml:space="preserve">. </w:t>
      </w:r>
      <w:r w:rsidR="00AE02DE" w:rsidRPr="00F76A6C">
        <w:t xml:space="preserve">As per </w:t>
      </w:r>
      <w:r w:rsidRPr="00F76A6C">
        <w:t xml:space="preserve">the feedback, </w:t>
      </w:r>
      <w:r w:rsidR="00AB180E" w:rsidRPr="00F76A6C">
        <w:t xml:space="preserve">particularly </w:t>
      </w:r>
      <w:r w:rsidR="001E2D81" w:rsidRPr="00F76A6C">
        <w:t xml:space="preserve">coloring </w:t>
      </w:r>
      <w:r w:rsidR="000660FB" w:rsidRPr="00F76A6C">
        <w:t xml:space="preserve">the </w:t>
      </w:r>
      <w:r w:rsidRPr="00F76A6C">
        <w:t xml:space="preserve">geometries of the paths by noise levels </w:t>
      </w:r>
      <w:r w:rsidR="006655AC" w:rsidRPr="00F76A6C">
        <w:t xml:space="preserve">eases comparing alternative paths </w:t>
      </w:r>
      <w:r w:rsidR="002516FE" w:rsidRPr="00F76A6C">
        <w:t>with respect to noise exposure</w:t>
      </w:r>
      <w:r w:rsidRPr="00F76A6C">
        <w:t xml:space="preserve">. </w:t>
      </w:r>
    </w:p>
    <w:p w14:paraId="4BD0F7FF" w14:textId="77777777" w:rsidR="00B97A2C" w:rsidRPr="00F76A6C" w:rsidRDefault="00B97A2C" w:rsidP="00B97A2C">
      <w:r w:rsidRPr="00F76A6C">
        <w:lastRenderedPageBreak/>
        <w:t xml:space="preserve">The route planner was developed to be highly mobile friendly, to facilitate on-demand route planning especially on the move. Also, it was designed to be so simple that no additional instructions are needed. Thus, no noise exposure indices other than the self-explanatory ones are shown in the user interface. The difference in noise exposure index (between a shortest and a quiet path) is shown simply as a reduction in </w:t>
      </w:r>
      <w:r w:rsidRPr="00F76A6C">
        <w:rPr>
          <w:i/>
          <w:iCs/>
        </w:rPr>
        <w:t>noise</w:t>
      </w:r>
      <w:r w:rsidRPr="00F76A6C">
        <w:t xml:space="preserve"> (%). This way, the complexity of the underlying EIF for noise does not limit the usability of the application. </w:t>
      </w:r>
    </w:p>
    <w:p w14:paraId="2AC6DD89" w14:textId="77777777" w:rsidR="00B97A2C" w:rsidRPr="00F76A6C" w:rsidRDefault="00B97A2C" w:rsidP="00B97A2C">
      <w:r w:rsidRPr="00F76A6C">
        <w:t xml:space="preserve">It is important to help individuals to find paths that suits their personal needs and time-dependent circumstances. An important feature, or possibly a limitation, of the quiet path route planner are the fixed settings for routing: user does not get to decide the relative importance of noise exposure and travel-time before routing. Instead, the route planner always suggests several alternative quiet paths (by different weightings) along with the shortest path. This approach works well in an application that only minimizes one type of exposure, since it allows the user to decide the best path (as opposed to a route planner that finds only one path). However, a different approach is probably more suitable for route planners that take into account multiple criteria in routing. In the route planner developed by </w:t>
      </w:r>
      <w:r w:rsidRPr="00F76A6C">
        <w:fldChar w:fldCharType="begin"/>
      </w:r>
      <w:r w:rsidRPr="00F76A6C">
        <w:instrText xml:space="preserve"> ADDIN ZOTERO_ITEM CSL_CITATION {"citationID":"GEYUtE6g","properties":{"formattedCitation":"(Novack et al., 2018)","plainCitation":"(Novack et al., 2018)","dontUpdate":true,"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rsidRPr="00F76A6C">
        <w:fldChar w:fldCharType="separate"/>
      </w:r>
      <w:r w:rsidRPr="00F76A6C">
        <w:t>Novack et al. (2018)</w:t>
      </w:r>
      <w:r w:rsidRPr="00F76A6C">
        <w:fldChar w:fldCharType="end"/>
      </w:r>
      <w:r w:rsidRPr="00F76A6C">
        <w:t xml:space="preserve">, for example, the user needs to set the relative importance of several factors (e.g. green areas, quietness and distance) already prior to routing, by using a set of slide-bars in the user interface. A weakness to this functionality is posed by the unknown default weighting of the different criteria; when the user sets multiple factors equally important, the relative weights of the different factors are essentially decided by the developers of the route planner. Therefore, instead of fixing all settings prior to routing, presenting the user a set of alternative suggested paths may well be a reasonable approach. </w:t>
      </w:r>
    </w:p>
    <w:p w14:paraId="0287065F" w14:textId="6EB89C09" w:rsidR="00B97A2C" w:rsidRPr="00F76A6C" w:rsidRDefault="00B97A2C" w:rsidP="0023068E">
      <w:r w:rsidRPr="00F76A6C">
        <w:t>A popular green path route planner may be one of the most effective ways to reduce pedestrians’ and cyclists’ dynamic exposure to pollutants. The better the green path route planner can meet users’ needs and expectations, the more likely it is to become popular. Technical prospects of developing the quiet path route planner further, and towards a more general green path route planner, are reviewed in the next chapter</w:t>
      </w:r>
      <w:r w:rsidR="00703946" w:rsidRPr="00F76A6C">
        <w:t xml:space="preserve"> (5.3)</w:t>
      </w:r>
      <w:r w:rsidRPr="00F76A6C">
        <w:t xml:space="preserve">. On the other hand, challenges in combining multiple environmental exposures in routing analysis are discussed in chapter 5.8. </w:t>
      </w:r>
    </w:p>
    <w:p w14:paraId="024A4635" w14:textId="32514123" w:rsidR="004614A9" w:rsidRPr="00F76A6C" w:rsidRDefault="004614A9" w:rsidP="004614A9">
      <w:pPr>
        <w:pStyle w:val="Heading2"/>
      </w:pPr>
      <w:bookmarkStart w:id="286" w:name="_Ref26450045"/>
      <w:bookmarkStart w:id="287" w:name="_Toc39590015"/>
      <w:r w:rsidRPr="00F76A6C">
        <w:t xml:space="preserve">Alternative quiet paths need to be calculated to suit different situations and </w:t>
      </w:r>
      <w:r w:rsidR="00E06A2D" w:rsidRPr="00F76A6C">
        <w:t xml:space="preserve">personal </w:t>
      </w:r>
      <w:r w:rsidRPr="00F76A6C">
        <w:t>preferences</w:t>
      </w:r>
      <w:bookmarkEnd w:id="286"/>
      <w:bookmarkEnd w:id="287"/>
    </w:p>
    <w:p w14:paraId="76740025" w14:textId="50C6392F" w:rsidR="004614A9" w:rsidRPr="00F76A6C" w:rsidRDefault="004614A9" w:rsidP="004614A9">
      <w:r w:rsidRPr="00F76A6C">
        <w:t xml:space="preserve">Since the environmental impedance function (EIF) could not be formulated to accurately model the health effect of a walk, the final decision on choosing the </w:t>
      </w:r>
      <w:r w:rsidR="00066F0C" w:rsidRPr="00F76A6C">
        <w:t>healthiest</w:t>
      </w:r>
      <w:r w:rsidR="0024147F" w:rsidRPr="00F76A6C">
        <w:t xml:space="preserve">, </w:t>
      </w:r>
      <w:r w:rsidR="00066F0C" w:rsidRPr="00F76A6C">
        <w:t>nor best</w:t>
      </w:r>
      <w:r w:rsidR="0024147F" w:rsidRPr="00F76A6C">
        <w:t>,</w:t>
      </w:r>
      <w:r w:rsidR="00066F0C" w:rsidRPr="00F76A6C">
        <w:t xml:space="preserve"> </w:t>
      </w:r>
      <w:r w:rsidRPr="00F76A6C">
        <w:t xml:space="preserve">path could not be </w:t>
      </w:r>
      <w:r w:rsidRPr="00F76A6C">
        <w:lastRenderedPageBreak/>
        <w:t>implemented in</w:t>
      </w:r>
      <w:r w:rsidR="00CC10F8" w:rsidRPr="00F76A6C">
        <w:t>side</w:t>
      </w:r>
      <w:r w:rsidRPr="00F76A6C">
        <w:t xml:space="preserve"> the quiet path routing application. Furthermore, since sensitivity to noise and time-constraints </w:t>
      </w:r>
      <w:r w:rsidR="001452E8">
        <w:t xml:space="preserve">seem to </w:t>
      </w:r>
      <w:r w:rsidRPr="00F76A6C">
        <w:t>depend on the person and the situatio</w:t>
      </w:r>
      <w:commentRangeStart w:id="288"/>
      <w:r w:rsidRPr="00F76A6C">
        <w:t>n</w:t>
      </w:r>
      <w:r w:rsidR="001452E8">
        <w:t xml:space="preserve"> (at least to some extent; </w:t>
      </w:r>
      <w:r w:rsidR="006376DE">
        <w:t xml:space="preserve">Fields, 1993; </w:t>
      </w:r>
      <w:proofErr w:type="spellStart"/>
      <w:r w:rsidR="006376DE">
        <w:t>Guski</w:t>
      </w:r>
      <w:proofErr w:type="spellEnd"/>
      <w:r w:rsidR="006376DE">
        <w:t xml:space="preserve">, 1999; </w:t>
      </w:r>
      <w:proofErr w:type="spellStart"/>
      <w:r w:rsidR="00850ECD" w:rsidRPr="00850ECD">
        <w:t>Hoogendoorn</w:t>
      </w:r>
      <w:proofErr w:type="spellEnd"/>
      <w:r w:rsidR="00850ECD" w:rsidRPr="00850ECD">
        <w:t xml:space="preserve"> &amp; </w:t>
      </w:r>
      <w:proofErr w:type="spellStart"/>
      <w:r w:rsidR="00850ECD" w:rsidRPr="00850ECD">
        <w:t>Bovy</w:t>
      </w:r>
      <w:proofErr w:type="spellEnd"/>
      <w:r w:rsidR="00850ECD" w:rsidRPr="00850ECD">
        <w:t>, 2004</w:t>
      </w:r>
      <w:r w:rsidR="00850ECD">
        <w:t>)</w:t>
      </w:r>
      <w:r w:rsidRPr="00F76A6C">
        <w:t>,</w:t>
      </w:r>
      <w:commentRangeEnd w:id="288"/>
      <w:r w:rsidR="007D4629">
        <w:rPr>
          <w:rStyle w:val="CommentReference"/>
        </w:rPr>
        <w:commentReference w:id="288"/>
      </w:r>
      <w:r w:rsidRPr="00F76A6C">
        <w:t xml:space="preserve"> no attempt was made to choose the </w:t>
      </w:r>
      <w:r w:rsidRPr="00F76A6C">
        <w:rPr>
          <w:i/>
          <w:iCs/>
        </w:rPr>
        <w:t xml:space="preserve">optimal </w:t>
      </w:r>
      <w:r w:rsidRPr="00F76A6C">
        <w:t xml:space="preserve">trade-off between reduction in noise exposure and addition in travel time with pure application logic. Thus, one of the most essential features of the quiet path routing application is finding several alternative quiet paths for an OD pair to let the user to make the final decision on choosing the most desirable path. </w:t>
      </w:r>
    </w:p>
    <w:p w14:paraId="5B3681AE" w14:textId="42AD9D0A" w:rsidR="004614A9" w:rsidRPr="00F76A6C" w:rsidRDefault="004614A9" w:rsidP="004614A9">
      <w:r w:rsidRPr="00F76A6C">
        <w:t xml:space="preserve">The alternative quiet paths are calculated by gradually increasing the noise sensitivity coefficient in the environmental impedance function </w:t>
      </w:r>
      <w:r w:rsidR="00D77B55" w:rsidRPr="00F76A6C">
        <w:t xml:space="preserve">in </w:t>
      </w:r>
      <w:r w:rsidRPr="00F76A6C">
        <w:t xml:space="preserve">parallel </w:t>
      </w:r>
      <w:r w:rsidR="003A5044" w:rsidRPr="00F76A6C">
        <w:t xml:space="preserve">(iterative) </w:t>
      </w:r>
      <w:r w:rsidRPr="00F76A6C">
        <w:t xml:space="preserve">pathfinding calculations. The defined set of noise sensitivity coefficients ranges from 0.1 to 40. </w:t>
      </w:r>
      <w:r w:rsidR="00957513" w:rsidRPr="00F76A6C">
        <w:t>T</w:t>
      </w:r>
      <w:r w:rsidRPr="00F76A6C">
        <w:t xml:space="preserve">he highest coefficients effectively override the weight of length in the composite cost and produce paths of </w:t>
      </w:r>
      <w:r w:rsidRPr="00F76A6C">
        <w:rPr>
          <w:i/>
          <w:iCs/>
        </w:rPr>
        <w:t>least</w:t>
      </w:r>
      <w:r w:rsidR="00265BBE" w:rsidRPr="00F76A6C">
        <w:rPr>
          <w:i/>
          <w:iCs/>
        </w:rPr>
        <w:t xml:space="preserve"> noise</w:t>
      </w:r>
      <w:r w:rsidRPr="00F76A6C">
        <w:rPr>
          <w:i/>
          <w:iCs/>
        </w:rPr>
        <w:t xml:space="preserve"> exposure</w:t>
      </w:r>
      <w:r w:rsidRPr="00F76A6C">
        <w:t xml:space="preserve">. </w:t>
      </w:r>
      <w:r w:rsidR="000532F2" w:rsidRPr="00F76A6C">
        <w:t xml:space="preserve">Thus, with the highest sensitivity coefficients, considerably longer quiet paths may be calculated when opportunities for walking in quiet are limited. </w:t>
      </w:r>
      <w:r w:rsidRPr="00F76A6C">
        <w:t xml:space="preserve">On the other hand, many of the quiet paths calculated with the lowest sensitivity coefficients are almost identical with the shortest path. </w:t>
      </w:r>
      <w:r w:rsidR="005E2961" w:rsidRPr="00F76A6C">
        <w:t>Therefore</w:t>
      </w:r>
      <w:r w:rsidRPr="00F76A6C">
        <w:t xml:space="preserve">, when </w:t>
      </w:r>
      <w:r w:rsidR="000D6C63" w:rsidRPr="00F76A6C">
        <w:t xml:space="preserve">alternative </w:t>
      </w:r>
      <w:r w:rsidRPr="00F76A6C">
        <w:t>paths</w:t>
      </w:r>
      <w:r w:rsidR="00982C10" w:rsidRPr="00F76A6C">
        <w:t xml:space="preserve"> calculated with different sensitivity coefficients</w:t>
      </w:r>
      <w:r w:rsidRPr="00F76A6C">
        <w:t xml:space="preserve"> are presented</w:t>
      </w:r>
      <w:r w:rsidR="00DC4103" w:rsidRPr="00F76A6C">
        <w:t xml:space="preserve"> (to a user)</w:t>
      </w:r>
      <w:r w:rsidRPr="00F76A6C">
        <w:t xml:space="preserve">, it is critical to clearly communicate the following </w:t>
      </w:r>
      <w:r w:rsidR="00B8769D" w:rsidRPr="00F76A6C">
        <w:t xml:space="preserve">three </w:t>
      </w:r>
      <w:r w:rsidRPr="00F76A6C">
        <w:t>properties of the paths: 1) how noisy is the shortest path</w:t>
      </w:r>
      <w:r w:rsidR="007D4629">
        <w:t>,</w:t>
      </w:r>
      <w:r w:rsidRPr="00F76A6C">
        <w:t xml:space="preserve"> 2) what is the achievable reduction in noise exposure on </w:t>
      </w:r>
      <w:r w:rsidR="00B8769D" w:rsidRPr="00F76A6C">
        <w:t xml:space="preserve">the </w:t>
      </w:r>
      <w:r w:rsidRPr="00F76A6C">
        <w:t>quiet paths</w:t>
      </w:r>
      <w:r w:rsidR="00B8769D" w:rsidRPr="00F76A6C">
        <w:t xml:space="preserve"> and 3) how much longer are the quieter paths compared to the shortest path</w:t>
      </w:r>
      <w:r w:rsidRPr="00F76A6C">
        <w:t xml:space="preserve">. </w:t>
      </w:r>
    </w:p>
    <w:p w14:paraId="214C2C40" w14:textId="7E6CAD23" w:rsidR="004614A9" w:rsidRPr="00F76A6C" w:rsidRDefault="004614A9" w:rsidP="004614A9">
      <w:r w:rsidRPr="00F76A6C">
        <w:t xml:space="preserve">As per the results of the assessment of achievable reductions in exposure to traffic noise, the number of quiet paths seem to increase </w:t>
      </w:r>
      <w:r w:rsidR="00107B5D" w:rsidRPr="00F76A6C">
        <w:t>when</w:t>
      </w:r>
      <w:r w:rsidRPr="00F76A6C">
        <w:t xml:space="preserve"> OD-distance increases. When several paths have the same length and only little variation in noise exposure, the importance of letting the user to choose the path </w:t>
      </w:r>
      <w:r w:rsidR="00422519" w:rsidRPr="00F76A6C">
        <w:t xml:space="preserve">further </w:t>
      </w:r>
      <w:r w:rsidRPr="00F76A6C">
        <w:t xml:space="preserve">increases. In these situations, </w:t>
      </w:r>
      <w:r w:rsidR="0017348F" w:rsidRPr="00F76A6C">
        <w:t xml:space="preserve">also </w:t>
      </w:r>
      <w:r w:rsidRPr="00F76A6C">
        <w:t xml:space="preserve">other </w:t>
      </w:r>
      <w:r w:rsidR="0017348F" w:rsidRPr="00F76A6C">
        <w:t xml:space="preserve">factors </w:t>
      </w:r>
      <w:r w:rsidR="00DC4103" w:rsidRPr="00F76A6C">
        <w:t xml:space="preserve">that </w:t>
      </w:r>
      <w:r w:rsidR="0017348F" w:rsidRPr="00F76A6C">
        <w:t>affect</w:t>
      </w:r>
      <w:r w:rsidR="00DC4103" w:rsidRPr="00F76A6C">
        <w:t xml:space="preserve"> </w:t>
      </w:r>
      <w:r w:rsidRPr="00F76A6C">
        <w:t xml:space="preserve">walkability and pedestrians’ personal preferences presumably start to play bigger role in the </w:t>
      </w:r>
      <w:r w:rsidR="0017348F" w:rsidRPr="00F76A6C">
        <w:t>route selection</w:t>
      </w:r>
      <w:r w:rsidRPr="00F76A6C">
        <w:t xml:space="preserve">. </w:t>
      </w:r>
    </w:p>
    <w:p w14:paraId="14600EE1" w14:textId="4ED90EAC" w:rsidR="00E80F1C" w:rsidRPr="00F76A6C" w:rsidRDefault="00F9433E" w:rsidP="00E80F1C">
      <w:pPr>
        <w:pStyle w:val="Heading2"/>
      </w:pPr>
      <w:bookmarkStart w:id="289" w:name="_Toc39590016"/>
      <w:r w:rsidRPr="00F76A6C">
        <w:t>Advanced routing features and high</w:t>
      </w:r>
      <w:r w:rsidR="000731CB" w:rsidRPr="00F76A6C">
        <w:t>er</w:t>
      </w:r>
      <w:r w:rsidRPr="00F76A6C">
        <w:t xml:space="preserve"> performance require revised technical implementation</w:t>
      </w:r>
      <w:bookmarkEnd w:id="289"/>
    </w:p>
    <w:p w14:paraId="6DD5A02A" w14:textId="3805E574" w:rsidR="008C2BB4" w:rsidRPr="00F76A6C" w:rsidRDefault="00FE709D" w:rsidP="00FE709D">
      <w:r w:rsidRPr="00F76A6C">
        <w:t xml:space="preserve">In the further developments of the quiet path routing application, also temporally more dynamic, or even real-time pollutant data should be integrated in the exposure-based routing analysis. </w:t>
      </w:r>
      <w:r w:rsidR="00710D4C" w:rsidRPr="00F76A6C">
        <w:t>Since real-time</w:t>
      </w:r>
      <w:r w:rsidRPr="00F76A6C">
        <w:t xml:space="preserve"> data </w:t>
      </w:r>
      <w:r w:rsidR="00710D4C" w:rsidRPr="00F76A6C">
        <w:t xml:space="preserve">on traffic noise levels </w:t>
      </w:r>
      <w:r w:rsidRPr="00F76A6C">
        <w:t xml:space="preserve">is </w:t>
      </w:r>
      <w:r w:rsidR="00710D4C" w:rsidRPr="00F76A6C">
        <w:t xml:space="preserve">often </w:t>
      </w:r>
      <w:r w:rsidRPr="00F76A6C">
        <w:t>not</w:t>
      </w:r>
      <w:r w:rsidR="00710D4C" w:rsidRPr="00F76A6C">
        <w:t xml:space="preserve"> available</w:t>
      </w:r>
      <w:r w:rsidRPr="00F76A6C">
        <w:t xml:space="preserve">, noise levels for different </w:t>
      </w:r>
      <w:r w:rsidR="00F45BA1" w:rsidRPr="00F76A6C">
        <w:t>times</w:t>
      </w:r>
      <w:r w:rsidRPr="00F76A6C">
        <w:t xml:space="preserve"> of the day could be interpolated </w:t>
      </w:r>
      <w:r w:rsidR="008C2BB4" w:rsidRPr="00F76A6C">
        <w:t>from</w:t>
      </w:r>
      <w:r w:rsidRPr="00F76A6C">
        <w:t xml:space="preserve"> modeled daytime and night-time noise levels</w:t>
      </w:r>
      <w:r w:rsidR="00824674" w:rsidRPr="00F76A6C">
        <w:t xml:space="preserve"> by statistical means</w:t>
      </w:r>
      <w:r w:rsidRPr="00F76A6C">
        <w:t xml:space="preserve">. </w:t>
      </w:r>
    </w:p>
    <w:p w14:paraId="757686A5" w14:textId="32EA2F53" w:rsidR="00FE709D" w:rsidRPr="00F76A6C" w:rsidRDefault="00FE709D" w:rsidP="00FE709D">
      <w:r w:rsidRPr="00F76A6C">
        <w:t xml:space="preserve">However, in the case of Helsinki, for example, availability of real-time air quality data is improving. </w:t>
      </w:r>
      <w:r w:rsidR="00D86281" w:rsidRPr="00F76A6C">
        <w:t xml:space="preserve">Within </w:t>
      </w:r>
      <w:r w:rsidRPr="00F76A6C">
        <w:t xml:space="preserve">the HOPE project, </w:t>
      </w:r>
      <w:r w:rsidR="00345181" w:rsidRPr="00F76A6C">
        <w:t>in</w:t>
      </w:r>
      <w:r w:rsidRPr="00F76A6C">
        <w:t xml:space="preserve"> which the quiet path route planner is being developed further (at the </w:t>
      </w:r>
      <w:r w:rsidRPr="00F76A6C">
        <w:lastRenderedPageBreak/>
        <w:t xml:space="preserve">time of writing this), a novel </w:t>
      </w:r>
      <w:r w:rsidR="006A43B3" w:rsidRPr="00F76A6C">
        <w:t>modeled</w:t>
      </w:r>
      <w:r w:rsidR="00AD4E32" w:rsidRPr="00F76A6C">
        <w:t xml:space="preserve"> </w:t>
      </w:r>
      <w:r w:rsidR="006A43B3" w:rsidRPr="00F76A6C">
        <w:t>real-time</w:t>
      </w:r>
      <w:r w:rsidRPr="00F76A6C">
        <w:t xml:space="preserve"> </w:t>
      </w:r>
      <w:commentRangeStart w:id="290"/>
      <w:r w:rsidRPr="00F76A6C">
        <w:t xml:space="preserve">air quality index (AQI) data </w:t>
      </w:r>
      <w:commentRangeEnd w:id="290"/>
      <w:r w:rsidR="007F6F93">
        <w:rPr>
          <w:rStyle w:val="CommentReference"/>
        </w:rPr>
        <w:commentReference w:id="290"/>
      </w:r>
      <w:r w:rsidR="00F56422">
        <w:t>(</w:t>
      </w:r>
      <w:r w:rsidR="00F56422" w:rsidRPr="009F4938">
        <w:t>FMI-ENFUSER Modelling System</w:t>
      </w:r>
      <w:r w:rsidR="00F56422">
        <w:t xml:space="preserve">) </w:t>
      </w:r>
      <w:r w:rsidRPr="00F76A6C">
        <w:t xml:space="preserve">was </w:t>
      </w:r>
      <w:r w:rsidR="00EB7349" w:rsidRPr="00F76A6C">
        <w:t>integrated</w:t>
      </w:r>
      <w:r w:rsidRPr="00F76A6C">
        <w:t xml:space="preserve"> in the routing analysis. This posed a challenge for the performance of spatially joining exposure data to street network graph. In this thesis, I carried out a lossless, but not very fast, spatial join between noise surface data and total </w:t>
      </w:r>
      <w:proofErr w:type="gramStart"/>
      <w:r w:rsidRPr="00F76A6C">
        <w:t>180 647 line</w:t>
      </w:r>
      <w:proofErr w:type="gramEnd"/>
      <w:r w:rsidRPr="00F76A6C">
        <w:t xml:space="preserve"> geometries of street edges. Since </w:t>
      </w:r>
      <w:r w:rsidR="003477A7" w:rsidRPr="00F76A6C">
        <w:t>the processing</w:t>
      </w:r>
      <w:r w:rsidRPr="00F76A6C">
        <w:t xml:space="preserve"> was needed only once, accuracy of the join was prioritized over performance. </w:t>
      </w:r>
      <w:r w:rsidR="009813E8" w:rsidRPr="00F76A6C">
        <w:t xml:space="preserve">For real-time pollutant data, </w:t>
      </w:r>
      <w:r w:rsidR="00E769A1" w:rsidRPr="00F76A6C">
        <w:t xml:space="preserve">however, </w:t>
      </w:r>
      <w:r w:rsidR="009813E8" w:rsidRPr="00F76A6C">
        <w:t xml:space="preserve">the appropriate balance between accuracy and performance of processing the data depends on </w:t>
      </w:r>
      <w:r w:rsidR="00742ABD" w:rsidRPr="00F76A6C">
        <w:t xml:space="preserve">several factors, including </w:t>
      </w:r>
      <w:r w:rsidR="009813E8" w:rsidRPr="00F76A6C">
        <w:t xml:space="preserve">update interval, spatial accuracy and format (raster/vector) of the data. </w:t>
      </w:r>
      <w:r w:rsidR="006C6234" w:rsidRPr="00F76A6C">
        <w:t>In</w:t>
      </w:r>
      <w:r w:rsidR="00A62597" w:rsidRPr="00F76A6C">
        <w:t xml:space="preserve"> </w:t>
      </w:r>
      <w:r w:rsidR="00F83943" w:rsidRPr="00F76A6C">
        <w:t xml:space="preserve">the </w:t>
      </w:r>
      <w:r w:rsidRPr="00F76A6C">
        <w:t>HOPE project,</w:t>
      </w:r>
      <w:r w:rsidR="000116C2" w:rsidRPr="00F76A6C">
        <w:t xml:space="preserve"> </w:t>
      </w:r>
      <w:r w:rsidR="001F37ED" w:rsidRPr="00F76A6C">
        <w:t>hourly</w:t>
      </w:r>
      <w:r w:rsidR="000116C2" w:rsidRPr="00F76A6C">
        <w:t xml:space="preserve"> pollutant data was </w:t>
      </w:r>
      <w:r w:rsidR="00F83943" w:rsidRPr="00F76A6C">
        <w:t>accessible</w:t>
      </w:r>
      <w:r w:rsidR="000116C2" w:rsidRPr="00F76A6C">
        <w:t xml:space="preserve"> in raster</w:t>
      </w:r>
      <w:r w:rsidR="001F37ED" w:rsidRPr="00F76A6C">
        <w:t xml:space="preserve"> format</w:t>
      </w:r>
      <w:r w:rsidR="001D628A" w:rsidRPr="00F76A6C">
        <w:t xml:space="preserve"> </w:t>
      </w:r>
      <w:r w:rsidR="00F83943" w:rsidRPr="00F76A6C">
        <w:t xml:space="preserve">via </w:t>
      </w:r>
      <w:r w:rsidR="001D628A" w:rsidRPr="00F76A6C">
        <w:t>an API</w:t>
      </w:r>
      <w:r w:rsidR="00374466" w:rsidRPr="00F76A6C">
        <w:t xml:space="preserve">. </w:t>
      </w:r>
      <w:r w:rsidRPr="00F76A6C">
        <w:t xml:space="preserve">I </w:t>
      </w:r>
      <w:r w:rsidR="00A62597" w:rsidRPr="00F76A6C">
        <w:t xml:space="preserve">revised </w:t>
      </w:r>
      <w:r w:rsidRPr="00F76A6C">
        <w:t xml:space="preserve">the spatial join </w:t>
      </w:r>
      <w:r w:rsidR="00A62597" w:rsidRPr="00F76A6C">
        <w:t xml:space="preserve">to use </w:t>
      </w:r>
      <w:r w:rsidRPr="00F76A6C">
        <w:t>point sampling</w:t>
      </w:r>
      <w:r w:rsidR="00374466" w:rsidRPr="00F76A6C">
        <w:t xml:space="preserve">, which </w:t>
      </w:r>
      <w:r w:rsidRPr="00F76A6C">
        <w:t>gave a performance boost of 2–3 orders of magnitude in processing time</w:t>
      </w:r>
      <w:r w:rsidR="0006609B" w:rsidRPr="00F76A6C">
        <w:t xml:space="preserve">, </w:t>
      </w:r>
      <w:r w:rsidR="00664DC1" w:rsidRPr="00F76A6C">
        <w:t>from 20–40 min</w:t>
      </w:r>
      <w:r w:rsidR="00B40667" w:rsidRPr="00F76A6C">
        <w:t>utes</w:t>
      </w:r>
      <w:r w:rsidR="00664DC1" w:rsidRPr="00F76A6C">
        <w:t xml:space="preserve"> to a few seconds</w:t>
      </w:r>
      <w:r w:rsidRPr="00F76A6C">
        <w:t xml:space="preserve">. </w:t>
      </w:r>
    </w:p>
    <w:p w14:paraId="44278D81" w14:textId="41798FBA" w:rsidR="00E80F1C" w:rsidRPr="00F76A6C" w:rsidRDefault="00E80F1C" w:rsidP="00E80F1C">
      <w:r w:rsidRPr="00F76A6C">
        <w:t xml:space="preserve">From a technical standpoint, a route planner should be robust enough to support a high number of concurrent users. The route planner developed in the study demonstrates the use of modern Web GIS technologies and a simple service-oriented architecture, where the user interface works as an independent </w:t>
      </w:r>
      <w:r w:rsidR="00015915" w:rsidRPr="00F76A6C">
        <w:t>w</w:t>
      </w:r>
      <w:r w:rsidRPr="00F76A6C">
        <w:t xml:space="preserve">eb map application and communicates with the routing service with asynchronous requests. Generally speaking, a </w:t>
      </w:r>
      <w:r w:rsidR="00015915" w:rsidRPr="00F76A6C">
        <w:t xml:space="preserve">somewhat </w:t>
      </w:r>
      <w:r w:rsidRPr="00F76A6C">
        <w:t xml:space="preserve">similar architecture has been applied in many previous studies </w:t>
      </w:r>
      <w:r w:rsidRPr="00F76A6C">
        <w:fldChar w:fldCharType="begin"/>
      </w:r>
      <w:r w:rsidRPr="00F76A6C">
        <w:instrText xml:space="preserve"> ADDIN ZOTERO_ITEM CSL_CITATION {"citationID":"JcWRm8PT","properties":{"formattedCitation":"(Novack et al., 2018; Su et al., 2010)","plainCitation":"(Novack et al., 2018; Su et al., 2010)","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Pr="00F76A6C">
        <w:fldChar w:fldCharType="separate"/>
      </w:r>
      <w:r w:rsidRPr="00F76A6C">
        <w:t>(e.g. Novack et al., 2018; Su et al., 2010)</w:t>
      </w:r>
      <w:r w:rsidRPr="00F76A6C">
        <w:fldChar w:fldCharType="end"/>
      </w:r>
      <w:r w:rsidRPr="00F76A6C">
        <w:t xml:space="preserve">. This design facilitates the development of such service, as new features can be developed to either or both of the applications depending on where the changes are needed. If more computing power is needed, the routing service can be moved to another server or infrastructure, requiring only minimal changes to the user-interface. </w:t>
      </w:r>
    </w:p>
    <w:p w14:paraId="58E596C0" w14:textId="69895287" w:rsidR="00812711" w:rsidRPr="00F76A6C" w:rsidRDefault="00E80F1C" w:rsidP="00E80F1C">
      <w:r w:rsidRPr="00F76A6C">
        <w:t xml:space="preserve">The possible features of a green path routing application are ultimately bound to its technical implementation, including the </w:t>
      </w:r>
      <w:r w:rsidR="00F24502" w:rsidRPr="00F76A6C">
        <w:t xml:space="preserve">used </w:t>
      </w:r>
      <w:r w:rsidRPr="00F76A6C">
        <w:t xml:space="preserve">programming environment and the </w:t>
      </w:r>
      <w:r w:rsidR="008F022C" w:rsidRPr="00F76A6C">
        <w:t xml:space="preserve">chosen </w:t>
      </w:r>
      <w:r w:rsidRPr="00F76A6C">
        <w:t xml:space="preserve">libraries. For a proof of concept route planner, as the one developed in this study, a relatively simple Python implementation </w:t>
      </w:r>
      <w:r w:rsidR="0096330C" w:rsidRPr="00F76A6C">
        <w:t xml:space="preserve">(and igraph library) </w:t>
      </w:r>
      <w:r w:rsidRPr="00F76A6C">
        <w:t>was adequate</w:t>
      </w:r>
      <w:r w:rsidR="00041C81" w:rsidRPr="00F76A6C">
        <w:t xml:space="preserve"> for the routing application</w:t>
      </w:r>
      <w:r w:rsidRPr="00F76A6C">
        <w:t>. However, when advanced features such as turning costs and traffic light penalties are needed, the limitations of existing graph libraries, such as NetworkX and igraph, may likely become obstacle</w:t>
      </w:r>
      <w:r w:rsidR="004F28C6" w:rsidRPr="00F76A6C">
        <w:t>s</w:t>
      </w:r>
      <w:r w:rsidRPr="00F76A6C">
        <w:t xml:space="preserve">. Thus, </w:t>
      </w:r>
      <w:r w:rsidR="004F28C6" w:rsidRPr="00F76A6C">
        <w:t xml:space="preserve">at some point, </w:t>
      </w:r>
      <w:r w:rsidRPr="00F76A6C">
        <w:t>developing the quiet path route planner further probably requires either implementing a customized LCP application (i.e. not using existing graph-libraries) or extending an existing routing application with exposure-based routing features.</w:t>
      </w:r>
      <w:r w:rsidR="00497030" w:rsidRPr="00F76A6C">
        <w:t xml:space="preserve"> Another option would be to use one routing application </w:t>
      </w:r>
      <w:r w:rsidR="0051111B" w:rsidRPr="00F76A6C">
        <w:t xml:space="preserve">(e.g. OpenTripPlanner) </w:t>
      </w:r>
      <w:r w:rsidR="00497030" w:rsidRPr="00F76A6C">
        <w:t>for creating a</w:t>
      </w:r>
      <w:r w:rsidR="00C02D45" w:rsidRPr="00F76A6C">
        <w:t xml:space="preserve"> more advanced</w:t>
      </w:r>
      <w:r w:rsidR="00497030" w:rsidRPr="00F76A6C">
        <w:t xml:space="preserve"> street network graph and </w:t>
      </w:r>
      <w:r w:rsidR="00D94638" w:rsidRPr="00F76A6C">
        <w:t xml:space="preserve">then </w:t>
      </w:r>
      <w:r w:rsidR="00497030" w:rsidRPr="00F76A6C">
        <w:t xml:space="preserve">another </w:t>
      </w:r>
      <w:r w:rsidR="00060373" w:rsidRPr="00F76A6C">
        <w:t xml:space="preserve">for </w:t>
      </w:r>
      <w:r w:rsidR="00497030" w:rsidRPr="00F76A6C">
        <w:t>the implementation of the green path</w:t>
      </w:r>
      <w:r w:rsidR="003340AA" w:rsidRPr="00F76A6C">
        <w:t xml:space="preserve"> routing</w:t>
      </w:r>
      <w:r w:rsidR="00497030" w:rsidRPr="00F76A6C">
        <w:t xml:space="preserve"> functionalities.</w:t>
      </w:r>
      <w:r w:rsidRPr="00F76A6C">
        <w:t xml:space="preserve"> In addition, street network graph creation should be automated and scheduled, so that changes in the street network are included in the routing application without a considerable delay. For OSM-based routing applications, such as the quiet path route planner and OpenTripPlanner, this should be achievable with moderate effor</w:t>
      </w:r>
      <w:commentRangeStart w:id="291"/>
      <w:r w:rsidRPr="00F76A6C">
        <w:t>t.</w:t>
      </w:r>
      <w:r w:rsidR="00497030" w:rsidRPr="00F76A6C">
        <w:t xml:space="preserve"> </w:t>
      </w:r>
      <w:commentRangeEnd w:id="291"/>
      <w:r w:rsidR="007F6F93">
        <w:rPr>
          <w:rStyle w:val="CommentReference"/>
        </w:rPr>
        <w:commentReference w:id="291"/>
      </w:r>
    </w:p>
    <w:p w14:paraId="5138BF85" w14:textId="2DF84012" w:rsidR="00A90258" w:rsidRPr="00F76A6C" w:rsidRDefault="00947EE5" w:rsidP="00A90258">
      <w:pPr>
        <w:pStyle w:val="Heading2"/>
      </w:pPr>
      <w:bookmarkStart w:id="292" w:name="_Toc39590017"/>
      <w:r w:rsidRPr="00F76A6C">
        <w:lastRenderedPageBreak/>
        <w:t>Usability</w:t>
      </w:r>
      <w:r w:rsidR="005B1073" w:rsidRPr="00F76A6C">
        <w:t xml:space="preserve"> of the quiet path routing application depends also on </w:t>
      </w:r>
      <w:r w:rsidR="008940DD" w:rsidRPr="00F76A6C">
        <w:t xml:space="preserve">the </w:t>
      </w:r>
      <w:r w:rsidR="005B1073" w:rsidRPr="00F76A6C">
        <w:t>quality of the shortest paths</w:t>
      </w:r>
      <w:bookmarkEnd w:id="292"/>
    </w:p>
    <w:p w14:paraId="40ED4D27" w14:textId="77777777" w:rsidR="00DF0F7D" w:rsidRDefault="003B0D46" w:rsidP="00CB5609">
      <w:r w:rsidRPr="00F76A6C">
        <w:t xml:space="preserve">This study shows that a </w:t>
      </w:r>
      <w:r w:rsidR="00022266" w:rsidRPr="00F76A6C">
        <w:t>functional</w:t>
      </w:r>
      <w:r w:rsidRPr="00F76A6C">
        <w:t xml:space="preserve"> route planner for exposure</w:t>
      </w:r>
      <w:r w:rsidR="00915B56" w:rsidRPr="00F76A6C">
        <w:t>-</w:t>
      </w:r>
      <w:r w:rsidRPr="00F76A6C">
        <w:t xml:space="preserve">based routing can </w:t>
      </w:r>
      <w:r w:rsidR="00915B56" w:rsidRPr="00F76A6C">
        <w:t xml:space="preserve">be built using </w:t>
      </w:r>
      <w:r w:rsidR="00205E1B" w:rsidRPr="00F76A6C">
        <w:t>exclusively</w:t>
      </w:r>
      <w:r w:rsidR="00915B56" w:rsidRPr="00F76A6C">
        <w:t xml:space="preserve"> open-source technologies and OpenStreetMap data. </w:t>
      </w:r>
      <w:r w:rsidR="00B26559" w:rsidRPr="00F76A6C">
        <w:t xml:space="preserve">However, the true </w:t>
      </w:r>
      <w:r w:rsidR="00AF0678" w:rsidRPr="00F76A6C">
        <w:t>usability</w:t>
      </w:r>
      <w:r w:rsidR="00B26559" w:rsidRPr="00F76A6C">
        <w:t xml:space="preserve"> of the developed quiet path routing application </w:t>
      </w:r>
      <w:r w:rsidR="00AF0678" w:rsidRPr="00F76A6C">
        <w:t>would have remained</w:t>
      </w:r>
      <w:r w:rsidR="00B26559" w:rsidRPr="00F76A6C">
        <w:t xml:space="preserve"> uncertain if the quality of the paths </w:t>
      </w:r>
      <w:r w:rsidR="00AF0678" w:rsidRPr="00F76A6C">
        <w:t>was</w:t>
      </w:r>
      <w:r w:rsidR="00B26559" w:rsidRPr="00F76A6C">
        <w:t xml:space="preserve"> not assessed. </w:t>
      </w:r>
      <w:r w:rsidR="00AF0678" w:rsidRPr="00F76A6C">
        <w:t xml:space="preserve">Hence, </w:t>
      </w:r>
      <w:r w:rsidR="008E1404" w:rsidRPr="00F76A6C">
        <w:t xml:space="preserve">in addition to </w:t>
      </w:r>
      <w:r w:rsidR="00B26559" w:rsidRPr="00F76A6C">
        <w:t xml:space="preserve">the assessment of achievable reductions in exposure to traffic noise </w:t>
      </w:r>
      <w:r w:rsidR="00FE6B69" w:rsidRPr="00F76A6C">
        <w:t>(</w:t>
      </w:r>
      <w:r w:rsidR="009F335D" w:rsidRPr="00F76A6C">
        <w:t>i.e. performance of the qui</w:t>
      </w:r>
      <w:r w:rsidR="00A029F8">
        <w:t>et</w:t>
      </w:r>
      <w:r w:rsidR="009F335D" w:rsidRPr="00F76A6C">
        <w:t xml:space="preserve"> path routing </w:t>
      </w:r>
      <w:r w:rsidR="00FB3EE8" w:rsidRPr="00F76A6C">
        <w:t>method</w:t>
      </w:r>
      <w:r w:rsidR="00CE2321">
        <w:t>:</w:t>
      </w:r>
      <w:r w:rsidR="004468CB">
        <w:t xml:space="preserve"> 3.8</w:t>
      </w:r>
      <w:r w:rsidR="00FE6B69" w:rsidRPr="00F76A6C">
        <w:t>)</w:t>
      </w:r>
      <w:r w:rsidR="00B26559" w:rsidRPr="00F76A6C">
        <w:t xml:space="preserve">, </w:t>
      </w:r>
      <w:r w:rsidR="007A6C5C">
        <w:t xml:space="preserve">I </w:t>
      </w:r>
      <w:r w:rsidR="000C673C">
        <w:t xml:space="preserve">also </w:t>
      </w:r>
      <w:r w:rsidR="007A6C5C">
        <w:t xml:space="preserve">evaluated </w:t>
      </w:r>
      <w:r w:rsidR="00B26559" w:rsidRPr="00F76A6C">
        <w:t xml:space="preserve">the quality </w:t>
      </w:r>
      <w:r w:rsidR="00FE6B69" w:rsidRPr="00F76A6C">
        <w:t>of the shortest path</w:t>
      </w:r>
      <w:r w:rsidR="00994413" w:rsidRPr="00F76A6C">
        <w:t>s</w:t>
      </w:r>
      <w:r w:rsidR="00FE6B69" w:rsidRPr="00F76A6C">
        <w:t xml:space="preserve"> </w:t>
      </w:r>
      <w:r w:rsidR="00EC043A">
        <w:t>(see 3.7.3)</w:t>
      </w:r>
      <w:r w:rsidR="00FE6B69" w:rsidRPr="00F76A6C">
        <w:t xml:space="preserve">. </w:t>
      </w:r>
    </w:p>
    <w:p w14:paraId="53861AB7" w14:textId="54881E0B" w:rsidR="00D71C9A" w:rsidRPr="00F76A6C" w:rsidRDefault="001C4728" w:rsidP="00AF771A">
      <w:r w:rsidRPr="00F76A6C">
        <w:t xml:space="preserve">In the light of </w:t>
      </w:r>
      <w:r>
        <w:t>the results of the quality assessment (</w:t>
      </w:r>
      <w:r w:rsidR="007E2916">
        <w:t xml:space="preserve">see </w:t>
      </w:r>
      <w:r>
        <w:t>4.5)</w:t>
      </w:r>
      <w:r w:rsidRPr="00F76A6C">
        <w:t>, it can be concluded that the quiet path routing application performs well or at least satisfactorily in most situations</w:t>
      </w:r>
      <w:r>
        <w:t xml:space="preserve"> (in Helsinki)</w:t>
      </w:r>
      <w:r w:rsidRPr="00F76A6C">
        <w:t>.</w:t>
      </w:r>
      <w:r w:rsidR="008757D3">
        <w:t xml:space="preserve"> </w:t>
      </w:r>
      <w:r w:rsidR="00DF0F7D">
        <w:t xml:space="preserve">However, </w:t>
      </w:r>
      <w:r w:rsidR="005F3636">
        <w:t xml:space="preserve">and </w:t>
      </w:r>
      <w:r w:rsidR="00DF0F7D">
        <w:t>d</w:t>
      </w:r>
      <w:r w:rsidR="004468CB">
        <w:t>espite that the average</w:t>
      </w:r>
      <w:r w:rsidR="00234E7D">
        <w:t xml:space="preserve"> </w:t>
      </w:r>
      <w:r w:rsidR="002D53DA">
        <w:t xml:space="preserve">(shortest) </w:t>
      </w:r>
      <w:r w:rsidR="00234E7D">
        <w:t xml:space="preserve">path calculated with the quiet path routing </w:t>
      </w:r>
      <w:r w:rsidR="002D53DA">
        <w:t>application</w:t>
      </w:r>
      <w:r w:rsidR="00234E7D">
        <w:t xml:space="preserve"> is slightly shorter than its reference path, t</w:t>
      </w:r>
      <w:r w:rsidR="000430AD" w:rsidRPr="00F76A6C">
        <w:t xml:space="preserve">he visual </w:t>
      </w:r>
      <w:r w:rsidR="00234E7D">
        <w:t xml:space="preserve">inspection </w:t>
      </w:r>
      <w:r w:rsidR="002709D9" w:rsidRPr="00F76A6C">
        <w:t xml:space="preserve">of </w:t>
      </w:r>
      <w:r w:rsidR="00234E7D">
        <w:t xml:space="preserve">the </w:t>
      </w:r>
      <w:r w:rsidR="00D71C9A" w:rsidRPr="00F76A6C">
        <w:t>paths</w:t>
      </w:r>
      <w:r w:rsidR="0068795A" w:rsidRPr="00F76A6C">
        <w:t xml:space="preserve"> </w:t>
      </w:r>
      <w:r w:rsidR="00234E7D">
        <w:t xml:space="preserve">with higher length differences </w:t>
      </w:r>
      <w:r w:rsidR="000430AD" w:rsidRPr="00F76A6C">
        <w:t xml:space="preserve">revealed at least </w:t>
      </w:r>
      <w:r w:rsidR="00D71C9A" w:rsidRPr="00F76A6C">
        <w:t xml:space="preserve">three types of situations </w:t>
      </w:r>
      <w:r w:rsidR="00B17157">
        <w:t xml:space="preserve">where </w:t>
      </w:r>
      <w:r w:rsidR="007F7E9D">
        <w:t xml:space="preserve">a </w:t>
      </w:r>
      <w:r w:rsidR="00B17157">
        <w:t xml:space="preserve">path </w:t>
      </w:r>
      <w:r w:rsidR="002C667C">
        <w:t>can</w:t>
      </w:r>
      <w:r w:rsidR="007F7E9D">
        <w:t xml:space="preserve"> deviate </w:t>
      </w:r>
      <w:r w:rsidR="00B17157">
        <w:t>considerably from its reference path (by Digitransit Routing API)</w:t>
      </w:r>
      <w:r w:rsidR="00D71C9A" w:rsidRPr="00F76A6C">
        <w:t>:</w:t>
      </w:r>
      <w:r w:rsidR="001C6BCE" w:rsidRPr="00F76A6C">
        <w:t xml:space="preserve"> </w:t>
      </w:r>
    </w:p>
    <w:p w14:paraId="2FC4A30D" w14:textId="7CE5EAEE" w:rsidR="006F1E36" w:rsidRPr="00F76A6C" w:rsidRDefault="00105A12" w:rsidP="00906BE0">
      <w:r w:rsidRPr="00F76A6C">
        <w:t>A</w:t>
      </w:r>
      <w:r w:rsidR="006F1E36" w:rsidRPr="00F76A6C">
        <w:t xml:space="preserve"> </w:t>
      </w:r>
      <w:r w:rsidR="00194368">
        <w:t>path may</w:t>
      </w:r>
      <w:r w:rsidR="006F1E36" w:rsidRPr="00F76A6C">
        <w:t xml:space="preserve"> take</w:t>
      </w:r>
      <w:r w:rsidR="00194368">
        <w:t xml:space="preserve"> </w:t>
      </w:r>
      <w:r w:rsidR="006F1E36" w:rsidRPr="00F76A6C">
        <w:t>a detour around a private area</w:t>
      </w:r>
      <w:r w:rsidR="00906BE0">
        <w:t xml:space="preserve"> (1)</w:t>
      </w:r>
      <w:r w:rsidR="006F1E36" w:rsidRPr="00F76A6C">
        <w:t>. In HRT’s route planner, also the street segments tagged as private</w:t>
      </w:r>
      <w:r w:rsidR="00017EE9" w:rsidRPr="00F76A6C">
        <w:t xml:space="preserve"> (in OSM)</w:t>
      </w:r>
      <w:r w:rsidR="006F1E36" w:rsidRPr="00F76A6C">
        <w:t xml:space="preserve"> are allowed at the start and at the end of a walk but forbidden as shortcuts in the middle of a walk. </w:t>
      </w:r>
      <w:r w:rsidR="00790BD0">
        <w:t>T</w:t>
      </w:r>
      <w:r w:rsidR="006F1E36" w:rsidRPr="00F76A6C">
        <w:t>he quiet path routing app</w:t>
      </w:r>
      <w:r w:rsidR="00017EE9" w:rsidRPr="00F76A6C">
        <w:t>lication</w:t>
      </w:r>
      <w:r w:rsidR="00790BD0">
        <w:t xml:space="preserve"> uses a simpler approach;</w:t>
      </w:r>
      <w:r w:rsidR="006F1E36" w:rsidRPr="00F76A6C">
        <w:t xml:space="preserve"> </w:t>
      </w:r>
      <w:r w:rsidR="00C76FFE">
        <w:t xml:space="preserve">all </w:t>
      </w:r>
      <w:r w:rsidR="006F1E36" w:rsidRPr="00F76A6C">
        <w:t xml:space="preserve">street segments tagged as private </w:t>
      </w:r>
      <w:r w:rsidR="00805CEF" w:rsidRPr="00F76A6C">
        <w:t>are</w:t>
      </w:r>
      <w:r w:rsidR="006F1E36" w:rsidRPr="00F76A6C">
        <w:t xml:space="preserve"> </w:t>
      </w:r>
      <w:r w:rsidR="004D52FE" w:rsidRPr="00F76A6C">
        <w:t>excluded</w:t>
      </w:r>
      <w:r w:rsidR="006F1E36" w:rsidRPr="00F76A6C">
        <w:t xml:space="preserve"> in the graph to prevent pathfinding through private residential areas</w:t>
      </w:r>
      <w:r w:rsidR="00972164">
        <w:t xml:space="preserve"> </w:t>
      </w:r>
      <w:r w:rsidR="00972164" w:rsidRPr="00972164">
        <w:t>(Figure 39)</w:t>
      </w:r>
      <w:r w:rsidR="006F1E36" w:rsidRPr="00F76A6C">
        <w:t xml:space="preserve">. This is a known, yet </w:t>
      </w:r>
      <w:r w:rsidR="00D30B67" w:rsidRPr="00F76A6C">
        <w:t>minor</w:t>
      </w:r>
      <w:r w:rsidR="006F1E36" w:rsidRPr="00F76A6C">
        <w:t xml:space="preserve">, limitation of the application. </w:t>
      </w:r>
      <w:r w:rsidR="0005389F" w:rsidRPr="00F76A6C">
        <w:t xml:space="preserve">These cases </w:t>
      </w:r>
      <w:r w:rsidR="009629C7" w:rsidRPr="00F76A6C">
        <w:t>constitute</w:t>
      </w:r>
      <w:r w:rsidR="0005389F" w:rsidRPr="00F76A6C">
        <w:t xml:space="preserve"> a </w:t>
      </w:r>
      <w:r w:rsidR="004C0843" w:rsidRPr="00F76A6C">
        <w:t>subset</w:t>
      </w:r>
      <w:r w:rsidR="0005389F" w:rsidRPr="00F76A6C">
        <w:t xml:space="preserve"> of the </w:t>
      </w:r>
      <w:r w:rsidR="009629C7" w:rsidRPr="00F76A6C">
        <w:t>situations</w:t>
      </w:r>
      <w:r w:rsidR="0005389F" w:rsidRPr="00F76A6C">
        <w:t xml:space="preserve"> where different nearest edge </w:t>
      </w:r>
      <w:r w:rsidR="0060408C" w:rsidRPr="00F76A6C">
        <w:t>was</w:t>
      </w:r>
      <w:r w:rsidR="0005389F" w:rsidRPr="00F76A6C">
        <w:t xml:space="preserve"> found for origin or destination</w:t>
      </w:r>
      <w:r w:rsidR="00346764">
        <w:t>.</w:t>
      </w:r>
    </w:p>
    <w:p w14:paraId="684D9D4C" w14:textId="5FA1A0B6" w:rsidR="00553004" w:rsidRPr="00F76A6C" w:rsidRDefault="00105A12" w:rsidP="00906BE0">
      <w:r w:rsidRPr="00F76A6C">
        <w:t>A</w:t>
      </w:r>
      <w:r w:rsidR="008760A1" w:rsidRPr="00F76A6C">
        <w:t xml:space="preserve"> path </w:t>
      </w:r>
      <w:r w:rsidR="00194368">
        <w:t xml:space="preserve">may </w:t>
      </w:r>
      <w:r w:rsidR="00880CCB" w:rsidRPr="00F76A6C">
        <w:t>start</w:t>
      </w:r>
      <w:r w:rsidR="00194368">
        <w:t xml:space="preserve"> </w:t>
      </w:r>
      <w:r w:rsidR="008760A1" w:rsidRPr="00F76A6C">
        <w:t xml:space="preserve">or </w:t>
      </w:r>
      <w:r w:rsidR="00880CCB" w:rsidRPr="00F76A6C">
        <w:t>end</w:t>
      </w:r>
      <w:r w:rsidR="009563C5" w:rsidRPr="00F76A6C">
        <w:t xml:space="preserve"> </w:t>
      </w:r>
      <w:r w:rsidR="008760A1" w:rsidRPr="00F76A6C">
        <w:t>at different street segment</w:t>
      </w:r>
      <w:r w:rsidR="00C911BB" w:rsidRPr="00F76A6C">
        <w:t xml:space="preserve"> </w:t>
      </w:r>
      <w:r w:rsidR="008760A1" w:rsidRPr="00F76A6C">
        <w:t xml:space="preserve">since </w:t>
      </w:r>
      <w:r w:rsidR="00553004" w:rsidRPr="00F76A6C">
        <w:t xml:space="preserve">different </w:t>
      </w:r>
      <w:r w:rsidR="008760A1" w:rsidRPr="00F76A6C">
        <w:t xml:space="preserve">nearest </w:t>
      </w:r>
      <w:r w:rsidR="00553004" w:rsidRPr="00F76A6C">
        <w:t xml:space="preserve">edge to origin or destination </w:t>
      </w:r>
      <w:r w:rsidR="00700B6B" w:rsidRPr="00F76A6C">
        <w:t>is</w:t>
      </w:r>
      <w:r w:rsidR="00553004" w:rsidRPr="00F76A6C">
        <w:t xml:space="preserve"> found</w:t>
      </w:r>
      <w:r w:rsidR="00906BE0">
        <w:t xml:space="preserve"> (2)</w:t>
      </w:r>
      <w:r w:rsidR="00553004" w:rsidRPr="00F76A6C">
        <w:t xml:space="preserve">. </w:t>
      </w:r>
      <w:r w:rsidR="009E03D4">
        <w:t>S</w:t>
      </w:r>
      <w:r w:rsidR="00EE4E38" w:rsidRPr="00F76A6C">
        <w:t xml:space="preserve">tarting </w:t>
      </w:r>
      <w:r w:rsidR="00F42DDF" w:rsidRPr="00F76A6C">
        <w:t>the</w:t>
      </w:r>
      <w:r w:rsidR="00EE4E38" w:rsidRPr="00F76A6C">
        <w:t xml:space="preserve"> path </w:t>
      </w:r>
      <w:r w:rsidR="00B77D3F" w:rsidRPr="00F76A6C">
        <w:t>from</w:t>
      </w:r>
      <w:r w:rsidR="00B26249" w:rsidRPr="00F76A6C">
        <w:t xml:space="preserve"> a</w:t>
      </w:r>
      <w:r w:rsidR="00EE4E38" w:rsidRPr="00F76A6C">
        <w:t xml:space="preserve"> different edge</w:t>
      </w:r>
      <w:r w:rsidR="00B26249" w:rsidRPr="00F76A6C">
        <w:t xml:space="preserve">, </w:t>
      </w:r>
      <w:r w:rsidR="00837E17" w:rsidRPr="00F76A6C">
        <w:t>even if it is at the same distance from the origin</w:t>
      </w:r>
      <w:r w:rsidR="00B26249" w:rsidRPr="00F76A6C">
        <w:t xml:space="preserve">, </w:t>
      </w:r>
      <w:r w:rsidR="00EE4E38" w:rsidRPr="00F76A6C">
        <w:t xml:space="preserve">can lead </w:t>
      </w:r>
      <w:r w:rsidR="00132F22" w:rsidRPr="00F76A6C">
        <w:t xml:space="preserve">to </w:t>
      </w:r>
      <w:r w:rsidR="00534024" w:rsidRPr="00F76A6C">
        <w:t xml:space="preserve">divergent </w:t>
      </w:r>
      <w:r w:rsidR="00132F22" w:rsidRPr="00F76A6C">
        <w:t>opportunities for pathfinding</w:t>
      </w:r>
      <w:r w:rsidR="00126A60" w:rsidRPr="00F76A6C">
        <w:t xml:space="preserve">. </w:t>
      </w:r>
      <w:r w:rsidR="00276509" w:rsidRPr="00F76A6C">
        <w:t>Some of</w:t>
      </w:r>
      <w:r w:rsidR="00532CE3" w:rsidRPr="00F76A6C">
        <w:t xml:space="preserve"> </w:t>
      </w:r>
      <w:r w:rsidR="00EC3148">
        <w:t>these</w:t>
      </w:r>
      <w:r w:rsidR="001963BF" w:rsidRPr="00F76A6C">
        <w:t xml:space="preserve"> </w:t>
      </w:r>
      <w:r w:rsidR="0087519A">
        <w:t xml:space="preserve">deviations </w:t>
      </w:r>
      <w:r w:rsidR="00EC3148">
        <w:t xml:space="preserve">could </w:t>
      </w:r>
      <w:r w:rsidR="0085197A" w:rsidRPr="00F76A6C">
        <w:t xml:space="preserve">be traced back to the </w:t>
      </w:r>
      <w:r w:rsidR="00276509" w:rsidRPr="00F76A6C">
        <w:t>three</w:t>
      </w:r>
      <w:r w:rsidR="004D4E5A" w:rsidRPr="00F76A6C">
        <w:t>-</w:t>
      </w:r>
      <w:r w:rsidR="00276509" w:rsidRPr="00F76A6C">
        <w:t>dimensional alignment</w:t>
      </w:r>
      <w:r w:rsidR="006B6772">
        <w:t xml:space="preserve"> </w:t>
      </w:r>
      <w:r w:rsidR="00276509" w:rsidRPr="00F76A6C">
        <w:t>of the edges</w:t>
      </w:r>
      <w:r w:rsidR="004D4E5A" w:rsidRPr="00F76A6C">
        <w:t>.</w:t>
      </w:r>
      <w:r w:rsidR="00276509" w:rsidRPr="00F76A6C">
        <w:t xml:space="preserve"> </w:t>
      </w:r>
      <w:r w:rsidR="00295639" w:rsidRPr="00F76A6C">
        <w:t>I</w:t>
      </w:r>
      <w:r w:rsidR="00E35CE5" w:rsidRPr="00F76A6C">
        <w:t xml:space="preserve">n the case of </w:t>
      </w:r>
      <w:r w:rsidR="00276509" w:rsidRPr="00F76A6C">
        <w:t>Pasila</w:t>
      </w:r>
      <w:r w:rsidR="00295639" w:rsidRPr="00F76A6C">
        <w:t>, for example</w:t>
      </w:r>
      <w:r w:rsidR="004D4E5A" w:rsidRPr="00F76A6C">
        <w:t xml:space="preserve">, many sidewalks are located </w:t>
      </w:r>
      <w:r w:rsidR="00972C5B">
        <w:t>parallel to</w:t>
      </w:r>
      <w:r w:rsidR="004D4E5A" w:rsidRPr="00F76A6C">
        <w:t xml:space="preserve"> each other</w:t>
      </w:r>
      <w:r w:rsidR="007352FB">
        <w:t>:</w:t>
      </w:r>
      <w:r w:rsidR="00E35CE5" w:rsidRPr="00F76A6C">
        <w:t xml:space="preserve"> </w:t>
      </w:r>
      <w:r w:rsidR="00636D84" w:rsidRPr="00F76A6C">
        <w:t>t</w:t>
      </w:r>
      <w:r w:rsidR="004D4E5A" w:rsidRPr="00F76A6C">
        <w:t>he lower lever typical</w:t>
      </w:r>
      <w:r w:rsidR="000C5FF0" w:rsidRPr="00F76A6C">
        <w:t xml:space="preserve">ly features a </w:t>
      </w:r>
      <w:r w:rsidR="00D51D61" w:rsidRPr="00F76A6C">
        <w:t>more traditional</w:t>
      </w:r>
      <w:r w:rsidR="000C5FF0" w:rsidRPr="00F76A6C">
        <w:t xml:space="preserve"> </w:t>
      </w:r>
      <w:r w:rsidR="004D4E5A" w:rsidRPr="00F76A6C">
        <w:t xml:space="preserve">layout of streets, sidewalks and intersections </w:t>
      </w:r>
      <w:r w:rsidR="000C5FF0" w:rsidRPr="00F76A6C">
        <w:t xml:space="preserve">whereas the </w:t>
      </w:r>
      <w:r w:rsidR="004D4E5A" w:rsidRPr="00F76A6C">
        <w:t xml:space="preserve">upper level features </w:t>
      </w:r>
      <w:r w:rsidR="000C5FF0" w:rsidRPr="00F76A6C">
        <w:t xml:space="preserve">mainly </w:t>
      </w:r>
      <w:r w:rsidR="00EC3F22" w:rsidRPr="00F76A6C">
        <w:t>exclusive walkways</w:t>
      </w:r>
      <w:r w:rsidR="007D31B4" w:rsidRPr="00F76A6C">
        <w:t xml:space="preserve"> </w:t>
      </w:r>
      <w:r w:rsidR="00FE3D4B" w:rsidRPr="00F76A6C">
        <w:t>(</w:t>
      </w:r>
      <w:r w:rsidR="00EC3F22" w:rsidRPr="00F76A6C">
        <w:t>raised above the cars</w:t>
      </w:r>
      <w:r w:rsidR="00FE3D4B" w:rsidRPr="00F76A6C">
        <w:t>)</w:t>
      </w:r>
      <w:r w:rsidR="004D4E5A" w:rsidRPr="00F76A6C">
        <w:t>.</w:t>
      </w:r>
      <w:r w:rsidR="001622B4" w:rsidRPr="00F76A6C">
        <w:t xml:space="preserve"> </w:t>
      </w:r>
      <w:r w:rsidR="00F15FBC" w:rsidRPr="00F76A6C">
        <w:t>If</w:t>
      </w:r>
      <w:r w:rsidR="00EC3F22" w:rsidRPr="00F76A6C">
        <w:t xml:space="preserve"> the nearest edge</w:t>
      </w:r>
      <w:r w:rsidR="00F15FBC" w:rsidRPr="00F76A6C">
        <w:t xml:space="preserve"> to an origin or destination</w:t>
      </w:r>
      <w:r w:rsidR="00EC3F22" w:rsidRPr="00F76A6C">
        <w:t xml:space="preserve"> </w:t>
      </w:r>
      <w:r w:rsidR="00F15FBC" w:rsidRPr="00F76A6C">
        <w:t>can</w:t>
      </w:r>
      <w:r w:rsidR="00EC3F22" w:rsidRPr="00F76A6C">
        <w:t xml:space="preserve"> be </w:t>
      </w:r>
      <w:r w:rsidR="009016D0" w:rsidRPr="00F76A6C">
        <w:t>one of</w:t>
      </w:r>
      <w:r w:rsidR="00280D26" w:rsidRPr="00F76A6C">
        <w:t xml:space="preserve"> </w:t>
      </w:r>
      <w:r w:rsidR="009016D0" w:rsidRPr="00F76A6C">
        <w:t>multiple</w:t>
      </w:r>
      <w:r w:rsidR="00EC3F22" w:rsidRPr="00F76A6C">
        <w:t xml:space="preserve"> overlapping </w:t>
      </w:r>
      <w:r w:rsidR="00690F80" w:rsidRPr="00F76A6C">
        <w:t>candidates</w:t>
      </w:r>
      <w:r w:rsidR="00280D26" w:rsidRPr="00F76A6C">
        <w:t xml:space="preserve"> at the same distance,</w:t>
      </w:r>
      <w:r w:rsidR="0014773B" w:rsidRPr="00F76A6C">
        <w:t xml:space="preserve"> deviating paths are likely to arise depending on </w:t>
      </w:r>
      <w:r w:rsidR="00BA16F1">
        <w:t xml:space="preserve">which edge was chosen as the </w:t>
      </w:r>
      <w:r w:rsidR="0014773B" w:rsidRPr="00F76A6C">
        <w:t>first edge</w:t>
      </w:r>
      <w:r w:rsidR="00D9664E">
        <w:t xml:space="preserve"> (between different routing applications)</w:t>
      </w:r>
      <w:r w:rsidR="00280D26" w:rsidRPr="00F76A6C">
        <w:t>.</w:t>
      </w:r>
      <w:r w:rsidR="0014773B" w:rsidRPr="00F76A6C">
        <w:t xml:space="preserve"> </w:t>
      </w:r>
    </w:p>
    <w:p w14:paraId="3FBFCD3B" w14:textId="33D36576" w:rsidR="00F84EA6" w:rsidRPr="00F76A6C" w:rsidRDefault="00B92AC4" w:rsidP="00A67515">
      <w:r w:rsidRPr="00F76A6C">
        <w:t>A</w:t>
      </w:r>
      <w:r w:rsidR="00817E52" w:rsidRPr="00F76A6C">
        <w:t xml:space="preserve"> path </w:t>
      </w:r>
      <w:r w:rsidR="00D3570B">
        <w:t xml:space="preserve">may go </w:t>
      </w:r>
      <w:r w:rsidR="00817E52" w:rsidRPr="00F76A6C">
        <w:t>aroun</w:t>
      </w:r>
      <w:r w:rsidR="00721712" w:rsidRPr="00F76A6C">
        <w:t>d</w:t>
      </w:r>
      <w:r w:rsidR="00817E52" w:rsidRPr="00F76A6C">
        <w:t xml:space="preserve"> </w:t>
      </w:r>
      <w:r w:rsidR="00D84446" w:rsidRPr="00F76A6C">
        <w:t>(i.e. detours)</w:t>
      </w:r>
      <w:r w:rsidR="00D84446">
        <w:t xml:space="preserve"> </w:t>
      </w:r>
      <w:r w:rsidR="00817E52" w:rsidRPr="00F76A6C">
        <w:t>a walkable area</w:t>
      </w:r>
      <w:r w:rsidR="00D84446">
        <w:t xml:space="preserve"> (3)</w:t>
      </w:r>
      <w:r w:rsidR="00817E52" w:rsidRPr="00F76A6C">
        <w:t xml:space="preserve">. </w:t>
      </w:r>
      <w:r w:rsidR="002D7EBD" w:rsidRPr="00F76A6C">
        <w:t xml:space="preserve">Some walkable OSM features </w:t>
      </w:r>
      <w:r w:rsidR="000756EC">
        <w:t>feature</w:t>
      </w:r>
      <w:r w:rsidR="002D7EBD" w:rsidRPr="00F76A6C">
        <w:t xml:space="preserve"> only polygon geometry</w:t>
      </w:r>
      <w:r w:rsidR="008F49CC">
        <w:t>.</w:t>
      </w:r>
      <w:r w:rsidR="00256F44" w:rsidRPr="00F76A6C">
        <w:t xml:space="preserve"> </w:t>
      </w:r>
      <w:r w:rsidR="008F49CC">
        <w:t>Regardless, the</w:t>
      </w:r>
      <w:r w:rsidR="00EF789D" w:rsidRPr="00F76A6C">
        <w:t xml:space="preserve"> graph construction </w:t>
      </w:r>
      <w:r w:rsidR="00F97CA6" w:rsidRPr="00F76A6C">
        <w:t>script</w:t>
      </w:r>
      <w:r w:rsidR="00EF789D" w:rsidRPr="00F76A6C">
        <w:t xml:space="preserve"> </w:t>
      </w:r>
      <w:r w:rsidR="0054737C" w:rsidRPr="00F76A6C">
        <w:t>of the quiet path routing application does</w:t>
      </w:r>
      <w:r w:rsidR="00EF789D" w:rsidRPr="00F76A6C">
        <w:t xml:space="preserve"> </w:t>
      </w:r>
      <w:r w:rsidR="00EF789D" w:rsidRPr="00F76A6C">
        <w:lastRenderedPageBreak/>
        <w:t xml:space="preserve">not include </w:t>
      </w:r>
      <w:r w:rsidR="00C57238" w:rsidRPr="00F76A6C">
        <w:t xml:space="preserve">creation </w:t>
      </w:r>
      <w:r w:rsidR="002B0D56" w:rsidRPr="00F76A6C">
        <w:t>of</w:t>
      </w:r>
      <w:r w:rsidR="00EF789D" w:rsidRPr="00F76A6C">
        <w:t xml:space="preserve"> </w:t>
      </w:r>
      <w:r w:rsidR="00EC72E8" w:rsidRPr="00F76A6C">
        <w:t>“</w:t>
      </w:r>
      <w:r w:rsidR="00EF789D" w:rsidRPr="00F76A6C">
        <w:t>virtual street segments</w:t>
      </w:r>
      <w:r w:rsidR="00EC72E8" w:rsidRPr="00F76A6C">
        <w:t>”</w:t>
      </w:r>
      <w:r w:rsidR="00EF789D" w:rsidRPr="00F76A6C">
        <w:t xml:space="preserve"> </w:t>
      </w:r>
      <w:r w:rsidR="00851629" w:rsidRPr="00F76A6C">
        <w:t>across</w:t>
      </w:r>
      <w:r w:rsidR="00EF789D" w:rsidRPr="00F76A6C">
        <w:t xml:space="preserve"> </w:t>
      </w:r>
      <w:r w:rsidR="00E01832">
        <w:t xml:space="preserve">these </w:t>
      </w:r>
      <w:r w:rsidR="00EF789D" w:rsidRPr="00F76A6C">
        <w:t xml:space="preserve">walkable areas </w:t>
      </w:r>
      <w:r w:rsidR="00DA5F64" w:rsidRPr="00F76A6C">
        <w:t>of OSM.</w:t>
      </w:r>
      <w:r w:rsidR="00EF789D" w:rsidRPr="00F76A6C">
        <w:t xml:space="preserve"> </w:t>
      </w:r>
      <w:r w:rsidR="00C4308D" w:rsidRPr="00F76A6C">
        <w:t>This is a</w:t>
      </w:r>
      <w:r w:rsidR="0026492E" w:rsidRPr="00F76A6C">
        <w:t>n advanced</w:t>
      </w:r>
      <w:r w:rsidR="00C4308D" w:rsidRPr="00F76A6C">
        <w:t xml:space="preserve"> </w:t>
      </w:r>
      <w:r w:rsidR="00B318C3">
        <w:t xml:space="preserve">routing </w:t>
      </w:r>
      <w:r w:rsidR="00C4308D" w:rsidRPr="00F76A6C">
        <w:t xml:space="preserve">feature that is implemented in </w:t>
      </w:r>
      <w:r w:rsidR="00BC75DB" w:rsidRPr="00F76A6C">
        <w:t xml:space="preserve">e.g. </w:t>
      </w:r>
      <w:r w:rsidR="00C4308D" w:rsidRPr="00F76A6C">
        <w:t xml:space="preserve">OpenTripPlanner that HRT’s route planner service uses. </w:t>
      </w:r>
      <w:r w:rsidR="003C329E" w:rsidRPr="00F76A6C">
        <w:t>However, p</w:t>
      </w:r>
      <w:r w:rsidR="008F4606" w:rsidRPr="00F76A6C">
        <w:t xml:space="preserve">athfinding </w:t>
      </w:r>
      <w:r w:rsidR="003A0BFC" w:rsidRPr="00F76A6C">
        <w:t xml:space="preserve">is </w:t>
      </w:r>
      <w:r w:rsidR="008F4606" w:rsidRPr="00F76A6C">
        <w:t>affected by</w:t>
      </w:r>
      <w:r w:rsidR="00795C3A" w:rsidRPr="00F76A6C">
        <w:t xml:space="preserve"> the</w:t>
      </w:r>
      <w:r w:rsidR="008F4606" w:rsidRPr="00F76A6C">
        <w:t xml:space="preserve"> missing walkable areas</w:t>
      </w:r>
      <w:r w:rsidR="007652C1" w:rsidRPr="00F76A6C">
        <w:t xml:space="preserve"> </w:t>
      </w:r>
      <w:r w:rsidR="008F4606" w:rsidRPr="00F76A6C">
        <w:t xml:space="preserve">only </w:t>
      </w:r>
      <w:r w:rsidR="004D3772" w:rsidRPr="00F76A6C">
        <w:t xml:space="preserve">in some </w:t>
      </w:r>
      <w:r w:rsidR="00063A0F">
        <w:t>minor</w:t>
      </w:r>
      <w:r w:rsidR="001C3EE8" w:rsidRPr="00F76A6C">
        <w:t xml:space="preserve"> areas</w:t>
      </w:r>
      <w:r w:rsidR="004D3772" w:rsidRPr="00F76A6C">
        <w:t xml:space="preserve">, such as </w:t>
      </w:r>
      <w:r w:rsidR="000C0E42" w:rsidRPr="00F76A6C">
        <w:t>near</w:t>
      </w:r>
      <w:r w:rsidR="004D3772" w:rsidRPr="00F76A6C">
        <w:t xml:space="preserve"> </w:t>
      </w:r>
      <w:r w:rsidR="007652C1" w:rsidRPr="00F76A6C">
        <w:t>Helsinki Central Railway Station</w:t>
      </w:r>
      <w:r w:rsidR="00E81009" w:rsidRPr="00F76A6C">
        <w:t xml:space="preserve"> and </w:t>
      </w:r>
      <w:r w:rsidR="008F4606" w:rsidRPr="00F76A6C">
        <w:t xml:space="preserve">other </w:t>
      </w:r>
      <w:r w:rsidR="00E81009" w:rsidRPr="00F76A6C">
        <w:t>squares</w:t>
      </w:r>
      <w:r w:rsidR="006475D9" w:rsidRPr="00F76A6C">
        <w:t>.</w:t>
      </w:r>
      <w:r w:rsidR="00FD2795" w:rsidRPr="00F76A6C">
        <w:t xml:space="preserve"> </w:t>
      </w:r>
      <w:r w:rsidR="00EC72E8" w:rsidRPr="00F76A6C">
        <w:t xml:space="preserve">In practice, for </w:t>
      </w:r>
      <w:r w:rsidR="00DC7231" w:rsidRPr="00F76A6C">
        <w:t xml:space="preserve">a </w:t>
      </w:r>
      <w:r w:rsidR="00EC72E8" w:rsidRPr="00F76A6C">
        <w:t>reference path</w:t>
      </w:r>
      <w:r w:rsidR="00DC7231" w:rsidRPr="00F76A6C">
        <w:t xml:space="preserve"> </w:t>
      </w:r>
      <w:r w:rsidR="00EC72E8" w:rsidRPr="00F76A6C">
        <w:t>that cross</w:t>
      </w:r>
      <w:r w:rsidR="00DC7231" w:rsidRPr="00F76A6C">
        <w:t>es</w:t>
      </w:r>
      <w:r w:rsidR="00EC72E8" w:rsidRPr="00F76A6C">
        <w:t xml:space="preserve"> a walkable </w:t>
      </w:r>
      <w:r w:rsidR="00E70396" w:rsidRPr="00F76A6C">
        <w:t xml:space="preserve">square </w:t>
      </w:r>
      <w:r w:rsidR="00EC72E8" w:rsidRPr="00F76A6C">
        <w:t xml:space="preserve">by a virtual edge, the quiet path route planner </w:t>
      </w:r>
      <w:r w:rsidR="007952A4">
        <w:t xml:space="preserve">usually </w:t>
      </w:r>
      <w:r w:rsidR="00F2129E" w:rsidRPr="00F76A6C">
        <w:t>find</w:t>
      </w:r>
      <w:r w:rsidR="007952A4">
        <w:t>s</w:t>
      </w:r>
      <w:r w:rsidR="00EC72E8" w:rsidRPr="00F76A6C">
        <w:t xml:space="preserve"> only </w:t>
      </w:r>
      <w:r w:rsidR="00DC7231" w:rsidRPr="00F76A6C">
        <w:t xml:space="preserve">a </w:t>
      </w:r>
      <w:r w:rsidR="00EC72E8" w:rsidRPr="00F76A6C">
        <w:t>slightly longer path</w:t>
      </w:r>
      <w:r w:rsidR="00DC7231" w:rsidRPr="00F76A6C">
        <w:t xml:space="preserve"> </w:t>
      </w:r>
      <w:r w:rsidR="00E70396" w:rsidRPr="00F76A6C">
        <w:t xml:space="preserve">as </w:t>
      </w:r>
      <w:r w:rsidR="00EC72E8" w:rsidRPr="00F76A6C">
        <w:t xml:space="preserve">it can </w:t>
      </w:r>
      <w:r w:rsidR="007952A4">
        <w:t xml:space="preserve">still </w:t>
      </w:r>
      <w:r w:rsidR="00EC72E8" w:rsidRPr="00F76A6C">
        <w:t xml:space="preserve">utilize </w:t>
      </w:r>
      <w:r w:rsidR="007952A4">
        <w:t xml:space="preserve">all </w:t>
      </w:r>
      <w:r w:rsidR="00EC72E8" w:rsidRPr="00F76A6C">
        <w:t xml:space="preserve">sidewalks and other walkable street segments around </w:t>
      </w:r>
      <w:r w:rsidR="00791661" w:rsidRPr="00F76A6C">
        <w:t>the square</w:t>
      </w:r>
      <w:r w:rsidR="003D2EE7" w:rsidRPr="00F76A6C">
        <w:t xml:space="preserve"> (</w:t>
      </w:r>
      <w:r w:rsidR="003D2EE7" w:rsidRPr="00F76A6C">
        <w:fldChar w:fldCharType="begin"/>
      </w:r>
      <w:r w:rsidR="003D2EE7" w:rsidRPr="00F76A6C">
        <w:instrText xml:space="preserve"> REF _Ref38100643 \h </w:instrText>
      </w:r>
      <w:r w:rsidR="00D55E4A" w:rsidRPr="00F76A6C">
        <w:instrText xml:space="preserve"> \* MERGEFORMAT </w:instrText>
      </w:r>
      <w:r w:rsidR="003D2EE7" w:rsidRPr="00F76A6C">
        <w:fldChar w:fldCharType="separate"/>
      </w:r>
      <w:r w:rsidR="008337DE" w:rsidRPr="008337DE">
        <w:t>Figure 40</w:t>
      </w:r>
      <w:r w:rsidR="003D2EE7" w:rsidRPr="00F76A6C">
        <w:fldChar w:fldCharType="end"/>
      </w:r>
      <w:r w:rsidR="003D2EE7" w:rsidRPr="00F76A6C">
        <w:t>)</w:t>
      </w:r>
      <w:r w:rsidR="00CC4932" w:rsidRPr="00F76A6C">
        <w:t>.</w:t>
      </w:r>
      <w:r w:rsidR="001E0B71" w:rsidRPr="00F76A6C">
        <w:t xml:space="preserve"> </w:t>
      </w:r>
    </w:p>
    <w:p w14:paraId="5EB97D6D" w14:textId="6B373381" w:rsidR="00FC6533" w:rsidRPr="00F76A6C" w:rsidRDefault="006B69F6" w:rsidP="00FC6533">
      <w:pPr>
        <w:keepNext/>
        <w:spacing w:before="360" w:after="0"/>
      </w:pPr>
      <w:r w:rsidRPr="00F76A6C">
        <w:rPr>
          <w:noProof/>
          <w:lang w:eastAsia="en-GB"/>
        </w:rPr>
        <w:drawing>
          <wp:inline distT="0" distB="0" distL="0" distR="0" wp14:anchorId="6C448B0A" wp14:editId="5F7A5022">
            <wp:extent cx="5643523" cy="274379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msc_graph_comparison_2.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643523" cy="2743793"/>
                    </a:xfrm>
                    <a:prstGeom prst="rect">
                      <a:avLst/>
                    </a:prstGeom>
                  </pic:spPr>
                </pic:pic>
              </a:graphicData>
            </a:graphic>
          </wp:inline>
        </w:drawing>
      </w:r>
      <w:bookmarkStart w:id="293" w:name="_Ref38100635"/>
    </w:p>
    <w:p w14:paraId="16AEA3D9" w14:textId="580ED3DA" w:rsidR="006B69F6" w:rsidRPr="00F76A6C" w:rsidRDefault="006B69F6" w:rsidP="00F84EA6">
      <w:pPr>
        <w:pStyle w:val="Caption"/>
      </w:pPr>
      <w:bookmarkStart w:id="294" w:name="_Toc38811678"/>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972164">
        <w:rPr>
          <w:b/>
          <w:bCs/>
          <w:noProof/>
        </w:rPr>
        <w:t>39</w:t>
      </w:r>
      <w:r w:rsidRPr="00F76A6C">
        <w:rPr>
          <w:b/>
          <w:bCs/>
        </w:rPr>
        <w:fldChar w:fldCharType="end"/>
      </w:r>
      <w:bookmarkEnd w:id="293"/>
      <w:r w:rsidRPr="00F76A6C">
        <w:rPr>
          <w:b/>
          <w:bCs/>
        </w:rPr>
        <w:t>.</w:t>
      </w:r>
      <w:r w:rsidRPr="00F76A6C">
        <w:t xml:space="preserve"> Side-by-side comparison of the street network graphs of </w:t>
      </w:r>
      <w:r w:rsidR="008F3CC4" w:rsidRPr="00F76A6C">
        <w:t xml:space="preserve">the </w:t>
      </w:r>
      <w:r w:rsidRPr="00F76A6C">
        <w:t>quiet path route planner (A) and OpenTripPlanner (B)</w:t>
      </w:r>
      <w:r w:rsidR="009D2AB1" w:rsidRPr="00F76A6C">
        <w:t xml:space="preserve"> in Koskela, Helsinki</w:t>
      </w:r>
      <w:r w:rsidRPr="00F76A6C">
        <w:t xml:space="preserve">. Most street segments tagged as private in OpenStreetMap are used in OpenTripPlanner but </w:t>
      </w:r>
      <w:r w:rsidR="006A2826" w:rsidRPr="00F76A6C">
        <w:t>missing from</w:t>
      </w:r>
      <w:r w:rsidR="005D467B" w:rsidRPr="00F76A6C">
        <w:t xml:space="preserve"> </w:t>
      </w:r>
      <w:r w:rsidR="008D5141" w:rsidRPr="00F76A6C">
        <w:t xml:space="preserve">the </w:t>
      </w:r>
      <w:r w:rsidRPr="00F76A6C">
        <w:t xml:space="preserve">quiet path route planner. However, private streets are only usable at the beginning or end of a route in OpenTripPlanner. </w:t>
      </w:r>
      <w:r w:rsidR="00D747B0" w:rsidRPr="00F76A6C">
        <w:t>Map data by © OpenStreetMap contributors.</w:t>
      </w:r>
      <w:bookmarkEnd w:id="294"/>
    </w:p>
    <w:p w14:paraId="6D1DA5DD" w14:textId="77777777" w:rsidR="00407169" w:rsidRPr="00F76A6C" w:rsidRDefault="00407169" w:rsidP="00407169">
      <w:pPr>
        <w:keepNext/>
        <w:spacing w:before="360" w:after="0"/>
      </w:pPr>
      <w:r w:rsidRPr="00F76A6C">
        <w:rPr>
          <w:noProof/>
          <w:lang w:eastAsia="en-GB"/>
        </w:rPr>
        <w:lastRenderedPageBreak/>
        <w:drawing>
          <wp:inline distT="0" distB="0" distL="0" distR="0" wp14:anchorId="7954B1AB" wp14:editId="28EED264">
            <wp:extent cx="5660442" cy="2752019"/>
            <wp:effectExtent l="0" t="0" r="381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msc_graph_comparison_1.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660442" cy="2752019"/>
                    </a:xfrm>
                    <a:prstGeom prst="rect">
                      <a:avLst/>
                    </a:prstGeom>
                  </pic:spPr>
                </pic:pic>
              </a:graphicData>
            </a:graphic>
          </wp:inline>
        </w:drawing>
      </w:r>
    </w:p>
    <w:p w14:paraId="60204D56" w14:textId="0DD54007" w:rsidR="00407169" w:rsidRPr="00F76A6C" w:rsidRDefault="00407169" w:rsidP="002D7FCC">
      <w:pPr>
        <w:pStyle w:val="Caption"/>
        <w:jc w:val="both"/>
      </w:pPr>
      <w:bookmarkStart w:id="295" w:name="_Ref38100643"/>
      <w:bookmarkStart w:id="296" w:name="_Toc38811679"/>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DD51F5">
        <w:rPr>
          <w:b/>
          <w:bCs/>
          <w:noProof/>
        </w:rPr>
        <w:t>40</w:t>
      </w:r>
      <w:r w:rsidRPr="00F76A6C">
        <w:rPr>
          <w:b/>
          <w:bCs/>
        </w:rPr>
        <w:fldChar w:fldCharType="end"/>
      </w:r>
      <w:bookmarkEnd w:id="295"/>
      <w:r w:rsidRPr="00F76A6C">
        <w:rPr>
          <w:b/>
          <w:bCs/>
        </w:rPr>
        <w:t>.</w:t>
      </w:r>
      <w:r w:rsidRPr="00F76A6C">
        <w:t xml:space="preserve"> Side-by-side comparison of the street network graphs of </w:t>
      </w:r>
      <w:r w:rsidR="002840A0" w:rsidRPr="00F76A6C">
        <w:t xml:space="preserve">the </w:t>
      </w:r>
      <w:r w:rsidRPr="00F76A6C">
        <w:t>quiet path route planner (A) and OpenTripPlanner (B)</w:t>
      </w:r>
      <w:r w:rsidR="00880C58" w:rsidRPr="00F76A6C">
        <w:t xml:space="preserve"> in Kumpula campus</w:t>
      </w:r>
      <w:r w:rsidR="009D2AB1" w:rsidRPr="00F76A6C">
        <w:t>, Helsinki</w:t>
      </w:r>
      <w:r w:rsidRPr="00F76A6C">
        <w:t xml:space="preserve">. </w:t>
      </w:r>
      <w:r w:rsidR="008337DE">
        <w:t>As opposed to the quiet path route planner, a</w:t>
      </w:r>
      <w:r w:rsidRPr="00F76A6C">
        <w:t xml:space="preserve">dditional ("virtual") </w:t>
      </w:r>
      <w:r w:rsidR="0052232F" w:rsidRPr="00F76A6C">
        <w:t xml:space="preserve">edges </w:t>
      </w:r>
      <w:r w:rsidRPr="00F76A6C">
        <w:t>are created in OpenTripPlanner to allow traversing through walkable areas in pathfinding.</w:t>
      </w:r>
      <w:r w:rsidR="005A27F1" w:rsidRPr="00F76A6C">
        <w:t xml:space="preserve"> </w:t>
      </w:r>
      <w:r w:rsidR="00D747B0" w:rsidRPr="00F76A6C">
        <w:t>Map data by © OpenStreetMap contributors.</w:t>
      </w:r>
      <w:bookmarkEnd w:id="296"/>
      <w:r w:rsidR="00AF007D" w:rsidRPr="00F76A6C">
        <w:t xml:space="preserve"> </w:t>
      </w:r>
    </w:p>
    <w:p w14:paraId="4329798D" w14:textId="6C2A79D6" w:rsidR="00E82992" w:rsidRPr="00F76A6C" w:rsidRDefault="005C63EF" w:rsidP="0075435E">
      <w:pPr>
        <w:keepNext/>
      </w:pPr>
      <w:r w:rsidRPr="00F76A6C">
        <w:t>In addition to the</w:t>
      </w:r>
      <w:r w:rsidR="001862F1">
        <w:t xml:space="preserve">se three </w:t>
      </w:r>
      <w:r w:rsidR="00880AAC">
        <w:t xml:space="preserve">(rare) </w:t>
      </w:r>
      <w:r w:rsidR="001C205E" w:rsidRPr="00F76A6C">
        <w:t xml:space="preserve">issues </w:t>
      </w:r>
      <w:r w:rsidRPr="00F76A6C">
        <w:t xml:space="preserve">in pathfinding, </w:t>
      </w:r>
      <w:r w:rsidR="001D3EA0" w:rsidRPr="00F76A6C">
        <w:t xml:space="preserve">also some </w:t>
      </w:r>
      <w:r w:rsidRPr="00F76A6C">
        <w:t xml:space="preserve">minor deviations </w:t>
      </w:r>
      <w:r w:rsidR="00B46A4D" w:rsidRPr="00F76A6C">
        <w:t xml:space="preserve">(compared to the reference paths) </w:t>
      </w:r>
      <w:r w:rsidRPr="00F76A6C">
        <w:t>were identified and further investigated</w:t>
      </w:r>
      <w:r w:rsidR="00B46A4D" w:rsidRPr="00F76A6C">
        <w:t xml:space="preserve">. </w:t>
      </w:r>
      <w:r w:rsidR="0075435E" w:rsidRPr="00F76A6C">
        <w:t xml:space="preserve">In </w:t>
      </w:r>
      <w:r w:rsidR="009C35AB" w:rsidRPr="00F76A6C">
        <w:t>a number of</w:t>
      </w:r>
      <w:r w:rsidR="0075435E" w:rsidRPr="00F76A6C">
        <w:t xml:space="preserve"> cases, a</w:t>
      </w:r>
      <w:r w:rsidR="00D8549A" w:rsidRPr="00F76A6C">
        <w:t xml:space="preserve"> path </w:t>
      </w:r>
      <w:r w:rsidR="001766D9" w:rsidRPr="00F76A6C">
        <w:t>takes</w:t>
      </w:r>
      <w:r w:rsidR="00D8549A" w:rsidRPr="00F76A6C">
        <w:t xml:space="preserve"> a shortcut </w:t>
      </w:r>
      <w:r w:rsidR="00EB3D28" w:rsidRPr="00F76A6C">
        <w:t xml:space="preserve">by using </w:t>
      </w:r>
      <w:r w:rsidR="001C205E" w:rsidRPr="00F76A6C">
        <w:t xml:space="preserve">trails </w:t>
      </w:r>
      <w:r w:rsidR="00EB3D28" w:rsidRPr="00F76A6C">
        <w:t>or</w:t>
      </w:r>
      <w:r w:rsidR="00D40322" w:rsidRPr="00F76A6C">
        <w:t xml:space="preserve"> other minor</w:t>
      </w:r>
      <w:r w:rsidR="00EB3D28" w:rsidRPr="00F76A6C">
        <w:t xml:space="preserve"> pathways</w:t>
      </w:r>
      <w:r w:rsidR="00D8549A" w:rsidRPr="00F76A6C">
        <w:t xml:space="preserve"> as opposed to </w:t>
      </w:r>
      <w:r w:rsidR="001862F1">
        <w:t>its</w:t>
      </w:r>
      <w:r w:rsidR="001C205E" w:rsidRPr="00F76A6C">
        <w:t xml:space="preserve"> </w:t>
      </w:r>
      <w:r w:rsidR="00D8549A" w:rsidRPr="00F76A6C">
        <w:t xml:space="preserve">reference path that </w:t>
      </w:r>
      <w:r w:rsidR="000E6E35" w:rsidRPr="00F76A6C">
        <w:t>uses</w:t>
      </w:r>
      <w:r w:rsidR="00D8549A" w:rsidRPr="00F76A6C">
        <w:t xml:space="preserve"> </w:t>
      </w:r>
      <w:r w:rsidR="00E768A2" w:rsidRPr="00F76A6C">
        <w:t xml:space="preserve">mainly </w:t>
      </w:r>
      <w:r w:rsidR="00796864" w:rsidRPr="00F76A6C">
        <w:t>streets</w:t>
      </w:r>
      <w:r w:rsidR="007933EF" w:rsidRPr="00F76A6C">
        <w:t xml:space="preserve"> and other major ways</w:t>
      </w:r>
      <w:r w:rsidR="00D8549A" w:rsidRPr="00F76A6C">
        <w:t xml:space="preserve">. </w:t>
      </w:r>
      <w:r w:rsidR="00162813" w:rsidRPr="00F76A6C">
        <w:t xml:space="preserve">This </w:t>
      </w:r>
      <w:r w:rsidR="00F838F7" w:rsidRPr="00F76A6C">
        <w:t>can be</w:t>
      </w:r>
      <w:r w:rsidR="00162813" w:rsidRPr="00F76A6C">
        <w:t xml:space="preserve"> at least partly explained by </w:t>
      </w:r>
      <w:r w:rsidR="00B80642" w:rsidRPr="00F76A6C">
        <w:t>the</w:t>
      </w:r>
      <w:r w:rsidR="00162813" w:rsidRPr="00F76A6C">
        <w:t xml:space="preserve"> so-called </w:t>
      </w:r>
      <w:r w:rsidR="002A7691" w:rsidRPr="00F76A6C">
        <w:t>“</w:t>
      </w:r>
      <w:r w:rsidR="00D8549A" w:rsidRPr="00F76A6C">
        <w:t>turning cost</w:t>
      </w:r>
      <w:r w:rsidR="002A7691" w:rsidRPr="00F76A6C">
        <w:t xml:space="preserve">” </w:t>
      </w:r>
      <w:r w:rsidR="00D8549A" w:rsidRPr="00F76A6C">
        <w:t xml:space="preserve">that </w:t>
      </w:r>
      <w:r w:rsidR="00162813" w:rsidRPr="00F76A6C">
        <w:t>is used in HRT’s route planner</w:t>
      </w:r>
      <w:r w:rsidR="0036629F" w:rsidRPr="00F76A6C">
        <w:t xml:space="preserve"> to prevent high number of turns in pathfinding</w:t>
      </w:r>
      <w:r w:rsidR="00162813" w:rsidRPr="00F76A6C">
        <w:t>.</w:t>
      </w:r>
      <w:r w:rsidR="00A27113" w:rsidRPr="00F76A6C">
        <w:t xml:space="preserve"> </w:t>
      </w:r>
      <w:r w:rsidR="0080092C" w:rsidRPr="00F76A6C">
        <w:t>On the other hand</w:t>
      </w:r>
      <w:r w:rsidR="00A27113" w:rsidRPr="00F76A6C">
        <w:t xml:space="preserve">, </w:t>
      </w:r>
      <w:r w:rsidR="00E423A7" w:rsidRPr="00F76A6C">
        <w:t xml:space="preserve">the </w:t>
      </w:r>
      <w:r w:rsidR="00D8549A" w:rsidRPr="00F76A6C">
        <w:t xml:space="preserve">quiet path routing application finds the least cost path </w:t>
      </w:r>
      <w:r w:rsidR="00C9094B" w:rsidRPr="00F76A6C">
        <w:t xml:space="preserve">regardless of how many turns the path </w:t>
      </w:r>
      <w:r w:rsidR="0036629F" w:rsidRPr="00F76A6C">
        <w:t>includes</w:t>
      </w:r>
      <w:r w:rsidR="0093435A" w:rsidRPr="00F76A6C">
        <w:t>,</w:t>
      </w:r>
      <w:r w:rsidR="0036629F" w:rsidRPr="00F76A6C">
        <w:t xml:space="preserve"> </w:t>
      </w:r>
      <w:r w:rsidR="006E1C4A" w:rsidRPr="00F76A6C">
        <w:t xml:space="preserve">by only considering the </w:t>
      </w:r>
      <w:r w:rsidR="0036629F" w:rsidRPr="00F76A6C">
        <w:t xml:space="preserve">cost </w:t>
      </w:r>
      <w:r w:rsidR="00AA0DA3" w:rsidRPr="00F76A6C">
        <w:t xml:space="preserve">attributes </w:t>
      </w:r>
      <w:r w:rsidR="0036629F" w:rsidRPr="00F76A6C">
        <w:t>of the edges</w:t>
      </w:r>
      <w:r w:rsidR="00C9094B" w:rsidRPr="00F76A6C">
        <w:t>.</w:t>
      </w:r>
      <w:r w:rsidR="00812CE1" w:rsidRPr="00F76A6C">
        <w:t xml:space="preserve"> </w:t>
      </w:r>
      <w:r w:rsidR="00AC4FBE" w:rsidRPr="00F76A6C">
        <w:t xml:space="preserve">This </w:t>
      </w:r>
      <w:r w:rsidR="001F6C2A" w:rsidRPr="00F76A6C">
        <w:t xml:space="preserve">may well be the most significant </w:t>
      </w:r>
      <w:r w:rsidR="007B07A0" w:rsidRPr="00F76A6C">
        <w:t xml:space="preserve">cause </w:t>
      </w:r>
      <w:r w:rsidR="001F6C2A" w:rsidRPr="00F76A6C">
        <w:t xml:space="preserve">for </w:t>
      </w:r>
      <w:r w:rsidR="00D00548" w:rsidRPr="00F76A6C">
        <w:t xml:space="preserve">the average path being </w:t>
      </w:r>
      <w:r w:rsidR="001F6C2A" w:rsidRPr="00F76A6C">
        <w:t>slightly shorter</w:t>
      </w:r>
      <w:r w:rsidR="00D67652" w:rsidRPr="00F76A6C">
        <w:t xml:space="preserve"> than </w:t>
      </w:r>
      <w:r w:rsidR="00AB6EC2">
        <w:t xml:space="preserve">its </w:t>
      </w:r>
      <w:r w:rsidR="00D67652" w:rsidRPr="00F76A6C">
        <w:t>reference path</w:t>
      </w:r>
      <w:r w:rsidR="00010C30">
        <w:t xml:space="preserve"> </w:t>
      </w:r>
      <w:r w:rsidR="00010C30" w:rsidRPr="00F76A6C">
        <w:t>(</w:t>
      </w:r>
      <w:r w:rsidR="00010C30">
        <w:t xml:space="preserve">4.5: </w:t>
      </w:r>
      <w:r w:rsidR="00010C30" w:rsidRPr="00F76A6C">
        <w:fldChar w:fldCharType="begin"/>
      </w:r>
      <w:r w:rsidR="00010C30" w:rsidRPr="00F76A6C">
        <w:instrText xml:space="preserve"> REF _Ref23670715 \h  \* MERGEFORMAT </w:instrText>
      </w:r>
      <w:r w:rsidR="00010C30" w:rsidRPr="00F76A6C">
        <w:fldChar w:fldCharType="separate"/>
      </w:r>
      <w:r w:rsidR="00010C30" w:rsidRPr="00F76A6C">
        <w:t>Table 14</w:t>
      </w:r>
      <w:r w:rsidR="00010C30" w:rsidRPr="00F76A6C">
        <w:fldChar w:fldCharType="end"/>
      </w:r>
      <w:r w:rsidR="00010C30" w:rsidRPr="00F76A6C">
        <w:t>; mean = -7.8 m; -0.21 %)</w:t>
      </w:r>
      <w:r w:rsidR="001F6C2A" w:rsidRPr="00F76A6C">
        <w:t xml:space="preserve">. </w:t>
      </w:r>
    </w:p>
    <w:p w14:paraId="028E7FFD" w14:textId="0289F17B" w:rsidR="00970850" w:rsidRPr="00F76A6C" w:rsidRDefault="00B81891" w:rsidP="00970850">
      <w:pPr>
        <w:pStyle w:val="Heading2"/>
      </w:pPr>
      <w:bookmarkStart w:id="297" w:name="_Toc39590018"/>
      <w:r w:rsidRPr="00F76A6C">
        <w:t>Indirect assessment of</w:t>
      </w:r>
      <w:r w:rsidR="00561F2C" w:rsidRPr="00F76A6C">
        <w:t xml:space="preserve"> </w:t>
      </w:r>
      <w:r w:rsidR="00970850" w:rsidRPr="00F76A6C">
        <w:t xml:space="preserve">pedestrians’ </w:t>
      </w:r>
      <w:r w:rsidR="00D46387" w:rsidRPr="00F76A6C">
        <w:t xml:space="preserve">dynamic </w:t>
      </w:r>
      <w:r w:rsidR="00970850" w:rsidRPr="00F76A6C">
        <w:t xml:space="preserve">exposures to traffic noise can reveal </w:t>
      </w:r>
      <w:r w:rsidRPr="00F76A6C">
        <w:t>unequal distribution of exposures to high noise levels</w:t>
      </w:r>
      <w:bookmarkEnd w:id="297"/>
    </w:p>
    <w:p w14:paraId="08036EE8" w14:textId="2B6C520C" w:rsidR="00581792" w:rsidRPr="00F76A6C" w:rsidRDefault="000472B8" w:rsidP="00581792">
      <w:r w:rsidRPr="00F76A6C">
        <w:t xml:space="preserve">As opposed to most </w:t>
      </w:r>
      <w:commentRangeStart w:id="298"/>
      <w:r w:rsidRPr="00F76A6C">
        <w:t>previous studies</w:t>
      </w:r>
      <w:r w:rsidR="004F6EC7">
        <w:t>,</w:t>
      </w:r>
      <w:r w:rsidRPr="00F76A6C">
        <w:t xml:space="preserve"> </w:t>
      </w:r>
      <w:commentRangeEnd w:id="298"/>
      <w:r w:rsidR="0061469F">
        <w:rPr>
          <w:rStyle w:val="CommentReference"/>
        </w:rPr>
        <w:commentReference w:id="298"/>
      </w:r>
      <w:r w:rsidRPr="00F76A6C">
        <w:t xml:space="preserve">where exposure to traffic noise </w:t>
      </w:r>
      <w:r w:rsidR="004C38AD" w:rsidRPr="00F76A6C">
        <w:t xml:space="preserve">have </w:t>
      </w:r>
      <w:r w:rsidR="0059725D" w:rsidRPr="00F76A6C">
        <w:t>been</w:t>
      </w:r>
      <w:r w:rsidRPr="00F76A6C">
        <w:t xml:space="preserve"> assessed in </w:t>
      </w:r>
      <w:r w:rsidR="0059725D" w:rsidRPr="00F76A6C">
        <w:t xml:space="preserve">a </w:t>
      </w:r>
      <w:r w:rsidRPr="00F76A6C">
        <w:t xml:space="preserve">static manner </w:t>
      </w:r>
      <w:r w:rsidR="0059725D" w:rsidRPr="00F76A6C">
        <w:t>(</w:t>
      </w:r>
      <w:r w:rsidR="00634EA0">
        <w:t xml:space="preserve">i.e. </w:t>
      </w:r>
      <w:r w:rsidR="0059725D" w:rsidRPr="00F76A6C">
        <w:t xml:space="preserve">with respect to </w:t>
      </w:r>
      <w:r w:rsidRPr="00F76A6C">
        <w:t>location</w:t>
      </w:r>
      <w:r w:rsidR="00634EA0">
        <w:t xml:space="preserve">; </w:t>
      </w:r>
      <w:r w:rsidR="004F6EC7">
        <w:t xml:space="preserve">e.g. </w:t>
      </w:r>
      <w:proofErr w:type="spellStart"/>
      <w:r w:rsidR="004F6EC7" w:rsidRPr="004D74EE">
        <w:t>Babisch</w:t>
      </w:r>
      <w:proofErr w:type="spellEnd"/>
      <w:r w:rsidR="004F6EC7" w:rsidRPr="004D74EE">
        <w:t xml:space="preserve"> et al., 2009; Brown et al., 2015</w:t>
      </w:r>
      <w:r w:rsidR="004F6EC7">
        <w:t>)</w:t>
      </w:r>
      <w:r w:rsidRPr="00F76A6C">
        <w:t xml:space="preserve">, a dynamic </w:t>
      </w:r>
      <w:r w:rsidR="00FF31DC" w:rsidRPr="00F76A6C">
        <w:t xml:space="preserve">exposure </w:t>
      </w:r>
      <w:r w:rsidRPr="00F76A6C">
        <w:t xml:space="preserve">assessment was </w:t>
      </w:r>
      <w:r w:rsidR="004F786C" w:rsidRPr="00F76A6C">
        <w:t xml:space="preserve">carried out </w:t>
      </w:r>
      <w:r w:rsidRPr="00F76A6C">
        <w:t>in this study</w:t>
      </w:r>
      <w:r w:rsidR="004F786C" w:rsidRPr="00F76A6C">
        <w:t>.</w:t>
      </w:r>
      <w:r w:rsidRPr="00F76A6C">
        <w:t xml:space="preserve"> </w:t>
      </w:r>
      <w:r w:rsidR="004F786C" w:rsidRPr="00F76A6C">
        <w:t xml:space="preserve">Pedestrians’ </w:t>
      </w:r>
      <w:r w:rsidRPr="00F76A6C">
        <w:t>exposure to traffic noise was addressed</w:t>
      </w:r>
      <w:r w:rsidR="00B32051" w:rsidRPr="00F76A6C">
        <w:t xml:space="preserve"> indirectly</w:t>
      </w:r>
      <w:r w:rsidRPr="00F76A6C">
        <w:t xml:space="preserve"> </w:t>
      </w:r>
      <w:r w:rsidR="0047586F" w:rsidRPr="00F76A6C">
        <w:t>by</w:t>
      </w:r>
      <w:r w:rsidRPr="00F76A6C">
        <w:t xml:space="preserve"> </w:t>
      </w:r>
      <w:r w:rsidR="00805AB7" w:rsidRPr="00F76A6C">
        <w:t xml:space="preserve">modeling </w:t>
      </w:r>
      <w:r w:rsidRPr="00F76A6C">
        <w:t xml:space="preserve">commuting-related walks. </w:t>
      </w:r>
      <w:r w:rsidR="009C2D8B" w:rsidRPr="00F76A6C">
        <w:t xml:space="preserve">The results </w:t>
      </w:r>
      <w:r w:rsidR="00AD5306" w:rsidRPr="00F76A6C">
        <w:t xml:space="preserve">on </w:t>
      </w:r>
      <w:r w:rsidR="00FF31DC" w:rsidRPr="00F76A6C">
        <w:t xml:space="preserve">dynamic (i.e. journey-time) </w:t>
      </w:r>
      <w:r w:rsidR="00AD5306" w:rsidRPr="00F76A6C">
        <w:t xml:space="preserve">exposures </w:t>
      </w:r>
      <w:r w:rsidR="00F15083" w:rsidRPr="00F76A6C">
        <w:t xml:space="preserve">to noise </w:t>
      </w:r>
      <w:r w:rsidR="009C2D8B" w:rsidRPr="00F76A6C">
        <w:t>were aggregated at origin-level</w:t>
      </w:r>
      <w:r w:rsidR="00AD5306" w:rsidRPr="00F76A6C">
        <w:t xml:space="preserve"> </w:t>
      </w:r>
      <w:r w:rsidR="009C2D8B" w:rsidRPr="00F76A6C">
        <w:t xml:space="preserve">and concepts </w:t>
      </w:r>
      <w:r w:rsidR="00AD5306" w:rsidRPr="00F76A6C">
        <w:rPr>
          <w:i/>
          <w:iCs/>
        </w:rPr>
        <w:t>average local walk</w:t>
      </w:r>
      <w:r w:rsidR="00AD5306" w:rsidRPr="00F76A6C">
        <w:t xml:space="preserve"> and </w:t>
      </w:r>
      <w:r w:rsidR="00AD5306" w:rsidRPr="00F76A6C">
        <w:rPr>
          <w:i/>
          <w:iCs/>
        </w:rPr>
        <w:t>expected local walk</w:t>
      </w:r>
      <w:r w:rsidR="00AD5306" w:rsidRPr="00F76A6C">
        <w:t xml:space="preserve"> were introduced for interpreting the results.</w:t>
      </w:r>
      <w:r w:rsidR="00504516" w:rsidRPr="00F76A6C">
        <w:t xml:space="preserve"> </w:t>
      </w:r>
      <w:r w:rsidR="00761EA4" w:rsidRPr="00F76A6C">
        <w:t>As per</w:t>
      </w:r>
      <w:r w:rsidR="004F51D5" w:rsidRPr="00F76A6C">
        <w:t xml:space="preserve"> the maps representing traffic noise exposure on average walks</w:t>
      </w:r>
      <w:r w:rsidR="009D6165" w:rsidRPr="00F76A6C">
        <w:t xml:space="preserve"> in Helsinki</w:t>
      </w:r>
      <w:r w:rsidR="00995A2C" w:rsidRPr="00F76A6C">
        <w:t xml:space="preserve"> (see 4.</w:t>
      </w:r>
      <w:r w:rsidR="005309F0" w:rsidRPr="00F76A6C">
        <w:t>3</w:t>
      </w:r>
      <w:r w:rsidR="00890ABD" w:rsidRPr="00F76A6C">
        <w:t>.</w:t>
      </w:r>
      <w:r w:rsidR="00995A2C" w:rsidRPr="00F76A6C">
        <w:t>2)</w:t>
      </w:r>
      <w:r w:rsidR="004F51D5" w:rsidRPr="00F76A6C">
        <w:t xml:space="preserve">, </w:t>
      </w:r>
      <w:r w:rsidR="00371ED1" w:rsidRPr="00F76A6C">
        <w:t>dynamic</w:t>
      </w:r>
      <w:r w:rsidR="004F51D5" w:rsidRPr="00F76A6C">
        <w:t xml:space="preserve"> </w:t>
      </w:r>
      <w:r w:rsidR="00504516" w:rsidRPr="00F76A6C">
        <w:t xml:space="preserve">traffic noise exposure </w:t>
      </w:r>
      <w:r w:rsidR="00371ED1" w:rsidRPr="00F76A6C">
        <w:t>seems</w:t>
      </w:r>
      <w:r w:rsidR="00504516" w:rsidRPr="00F76A6C">
        <w:t xml:space="preserve"> to vary</w:t>
      </w:r>
      <w:r w:rsidR="004F51D5" w:rsidRPr="00F76A6C">
        <w:t xml:space="preserve"> </w:t>
      </w:r>
      <w:r w:rsidR="00504516" w:rsidRPr="00F76A6C">
        <w:t>significantly between neighborhoods</w:t>
      </w:r>
      <w:r w:rsidR="00523647" w:rsidRPr="00F76A6C">
        <w:t>.</w:t>
      </w:r>
      <w:r w:rsidR="00504516" w:rsidRPr="00F76A6C">
        <w:t xml:space="preserve"> </w:t>
      </w:r>
      <w:r w:rsidR="00523647" w:rsidRPr="00F76A6C">
        <w:t xml:space="preserve">This suggests </w:t>
      </w:r>
      <w:r w:rsidR="009D6165" w:rsidRPr="00F76A6C">
        <w:t>that</w:t>
      </w:r>
      <w:r w:rsidR="00504516" w:rsidRPr="00F76A6C">
        <w:t xml:space="preserve"> opportunities for walking</w:t>
      </w:r>
      <w:r w:rsidR="009D6165" w:rsidRPr="00F76A6C">
        <w:t xml:space="preserve"> </w:t>
      </w:r>
      <w:r w:rsidR="00CC312B" w:rsidRPr="00F76A6C">
        <w:t xml:space="preserve">in quiet </w:t>
      </w:r>
      <w:r w:rsidR="009D6165" w:rsidRPr="00F76A6C">
        <w:t xml:space="preserve">are </w:t>
      </w:r>
      <w:r w:rsidR="009D6165" w:rsidRPr="00F76A6C">
        <w:lastRenderedPageBreak/>
        <w:t>distributed unequally</w:t>
      </w:r>
      <w:r w:rsidR="00504516" w:rsidRPr="00F76A6C">
        <w:t xml:space="preserve">. </w:t>
      </w:r>
      <w:r w:rsidR="006E7BEB" w:rsidRPr="00F76A6C">
        <w:t>Interestingly</w:t>
      </w:r>
      <w:r w:rsidR="00970850" w:rsidRPr="00F76A6C">
        <w:t xml:space="preserve">, </w:t>
      </w:r>
      <w:r w:rsidR="004F723A" w:rsidRPr="00F76A6C">
        <w:t xml:space="preserve">many areas </w:t>
      </w:r>
      <w:r w:rsidR="00970850" w:rsidRPr="00F76A6C">
        <w:t xml:space="preserve">not directly exposed to high traffic noise levels seem to have highly </w:t>
      </w:r>
      <w:r w:rsidR="00756DDA" w:rsidRPr="00F76A6C">
        <w:t xml:space="preserve">exposed </w:t>
      </w:r>
      <w:r w:rsidR="006E7BEB" w:rsidRPr="00F76A6C">
        <w:t>average</w:t>
      </w:r>
      <w:r w:rsidR="00970850" w:rsidRPr="00F76A6C">
        <w:t xml:space="preserve"> </w:t>
      </w:r>
      <w:r w:rsidR="006E7BEB" w:rsidRPr="00F76A6C">
        <w:t>walk</w:t>
      </w:r>
      <w:r w:rsidR="00970850" w:rsidRPr="00F76A6C">
        <w:t>.</w:t>
      </w:r>
      <w:r w:rsidR="002C5E01" w:rsidRPr="00F76A6C">
        <w:t xml:space="preserve"> </w:t>
      </w:r>
    </w:p>
    <w:p w14:paraId="3F14276C" w14:textId="41E4B0BE" w:rsidR="00C20632" w:rsidRPr="00F76A6C" w:rsidRDefault="00F17096" w:rsidP="00581792">
      <w:r w:rsidRPr="00F76A6C">
        <w:t xml:space="preserve">One could argue that </w:t>
      </w:r>
      <w:r w:rsidR="00C736EB" w:rsidRPr="00F76A6C">
        <w:t xml:space="preserve">most </w:t>
      </w:r>
      <w:r w:rsidRPr="00F76A6C">
        <w:t xml:space="preserve">buildings manage to protect residents from harmful levels of traffic noise. </w:t>
      </w:r>
      <w:r w:rsidR="00334256" w:rsidRPr="00F76A6C">
        <w:t>Therefore</w:t>
      </w:r>
      <w:r w:rsidRPr="00F76A6C">
        <w:t xml:space="preserve">, residents’ dynamic exposure to traffic noise </w:t>
      </w:r>
      <w:r w:rsidRPr="00F76A6C">
        <w:rPr>
          <w:i/>
          <w:iCs/>
        </w:rPr>
        <w:t>outside</w:t>
      </w:r>
      <w:r w:rsidRPr="00F76A6C">
        <w:t xml:space="preserve"> the buildings becomes increasingly important component </w:t>
      </w:r>
      <w:r w:rsidR="00533154" w:rsidRPr="00F76A6C">
        <w:t xml:space="preserve">of their </w:t>
      </w:r>
      <w:r w:rsidRPr="00F76A6C">
        <w:t xml:space="preserve">total daily </w:t>
      </w:r>
      <w:r w:rsidR="00533154" w:rsidRPr="00F76A6C">
        <w:t xml:space="preserve">noise </w:t>
      </w:r>
      <w:r w:rsidRPr="00F76A6C">
        <w:t xml:space="preserve">exposure. </w:t>
      </w:r>
      <w:r w:rsidR="00C20632" w:rsidRPr="00F76A6C">
        <w:t xml:space="preserve">According to the review of </w:t>
      </w:r>
      <w:r w:rsidR="0018141B" w:rsidRPr="00F76A6C">
        <w:t xml:space="preserve">(static) </w:t>
      </w:r>
      <w:r w:rsidR="00C20632" w:rsidRPr="00F76A6C">
        <w:t xml:space="preserve">noise-annoyance studies by </w:t>
      </w:r>
      <w:r w:rsidR="00C20632" w:rsidRPr="00F76A6C">
        <w:fldChar w:fldCharType="begin"/>
      </w:r>
      <w:r w:rsidR="00680162" w:rsidRPr="00F76A6C">
        <w:instrText xml:space="preserve"> ADDIN ZOTERO_ITEM CSL_CITATION {"citationID":"2FZZxYdq","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C20632" w:rsidRPr="00F76A6C">
        <w:fldChar w:fldCharType="separate"/>
      </w:r>
      <w:r w:rsidR="00C20632" w:rsidRPr="00F76A6C">
        <w:t xml:space="preserve">Guski et al. </w:t>
      </w:r>
      <w:r w:rsidR="00472B13" w:rsidRPr="00F76A6C">
        <w:t>(</w:t>
      </w:r>
      <w:r w:rsidR="00C20632" w:rsidRPr="00F76A6C">
        <w:t>2017)</w:t>
      </w:r>
      <w:r w:rsidR="00C20632" w:rsidRPr="00F76A6C">
        <w:fldChar w:fldCharType="end"/>
      </w:r>
      <w:r w:rsidR="00C20632" w:rsidRPr="00F76A6C">
        <w:t xml:space="preserve">, </w:t>
      </w:r>
      <w:r w:rsidRPr="00F76A6C">
        <w:t>all</w:t>
      </w:r>
      <w:r w:rsidR="00C20632" w:rsidRPr="00F76A6C">
        <w:t xml:space="preserve"> of the studied </w:t>
      </w:r>
      <w:r w:rsidR="0018141B" w:rsidRPr="00F76A6C">
        <w:t>relationships between</w:t>
      </w:r>
      <w:r w:rsidR="006D4396" w:rsidRPr="00F76A6C">
        <w:t xml:space="preserve"> the</w:t>
      </w:r>
      <w:r w:rsidR="0018141B" w:rsidRPr="00F76A6C">
        <w:t xml:space="preserve"> </w:t>
      </w:r>
      <w:r w:rsidR="003A7143" w:rsidRPr="00F76A6C">
        <w:t>share</w:t>
      </w:r>
      <w:r w:rsidR="003E26FA" w:rsidRPr="00F76A6C">
        <w:t xml:space="preserve"> </w:t>
      </w:r>
      <w:r w:rsidR="003A7143" w:rsidRPr="00F76A6C">
        <w:t xml:space="preserve">of </w:t>
      </w:r>
      <w:r w:rsidR="00C20632" w:rsidRPr="00F76A6C">
        <w:t>highly annoyed (%HA)</w:t>
      </w:r>
      <w:r w:rsidR="0018141B" w:rsidRPr="00F76A6C">
        <w:t xml:space="preserve"> residents</w:t>
      </w:r>
      <w:r w:rsidR="00C20632" w:rsidRPr="00F76A6C">
        <w:t xml:space="preserve"> </w:t>
      </w:r>
      <w:r w:rsidR="0018141B" w:rsidRPr="00F76A6C">
        <w:t xml:space="preserve">and </w:t>
      </w:r>
      <w:r w:rsidR="00C20632" w:rsidRPr="00F76A6C">
        <w:t>sound pressure level displa</w:t>
      </w:r>
      <w:r w:rsidR="008B6723" w:rsidRPr="00F76A6C">
        <w:t>y</w:t>
      </w:r>
      <w:r w:rsidR="00C20632" w:rsidRPr="00F76A6C">
        <w:t xml:space="preserve"> considerable variance in the dependent variable.</w:t>
      </w:r>
      <w:r w:rsidR="001C6645" w:rsidRPr="00F76A6C">
        <w:t xml:space="preserve"> </w:t>
      </w:r>
      <w:r w:rsidR="006D3215" w:rsidRPr="00F76A6C">
        <w:t>Considering this finding, d</w:t>
      </w:r>
      <w:r w:rsidR="001C6645" w:rsidRPr="00F76A6C">
        <w:t xml:space="preserve">ynamic exposure to traffic noise </w:t>
      </w:r>
      <w:r w:rsidR="007404EE" w:rsidRPr="00F76A6C">
        <w:t xml:space="preserve">may well be </w:t>
      </w:r>
      <w:r w:rsidR="001C6645" w:rsidRPr="00F76A6C">
        <w:t xml:space="preserve">one prominent, </w:t>
      </w:r>
      <w:r w:rsidR="00143785" w:rsidRPr="00F76A6C">
        <w:t xml:space="preserve">but </w:t>
      </w:r>
      <w:r w:rsidR="001C6645" w:rsidRPr="00F76A6C">
        <w:t xml:space="preserve">widely unstudied, explanatory variable for </w:t>
      </w:r>
      <w:r w:rsidR="0027149D" w:rsidRPr="00F76A6C">
        <w:t>the</w:t>
      </w:r>
      <w:r w:rsidR="009E5D72" w:rsidRPr="00F76A6C">
        <w:t xml:space="preserve"> </w:t>
      </w:r>
      <w:r w:rsidR="005351C0" w:rsidRPr="00F76A6C">
        <w:t>unexplained</w:t>
      </w:r>
      <w:r w:rsidR="001C6645" w:rsidRPr="00F76A6C">
        <w:t xml:space="preserve"> differences</w:t>
      </w:r>
      <w:r w:rsidR="005351C0" w:rsidRPr="00F76A6C">
        <w:t xml:space="preserve"> in %HA</w:t>
      </w:r>
      <w:r w:rsidR="001C6645" w:rsidRPr="00F76A6C">
        <w:t xml:space="preserve">. </w:t>
      </w:r>
    </w:p>
    <w:p w14:paraId="3054A191" w14:textId="4D36FC16" w:rsidR="00A270CF" w:rsidRPr="00F76A6C" w:rsidRDefault="00A270CF" w:rsidP="00581792">
      <w:r w:rsidRPr="00F76A6C">
        <w:t xml:space="preserve">Large-scale assessment of pedestrians’ exposure </w:t>
      </w:r>
      <w:r w:rsidR="002849E5" w:rsidRPr="00F76A6C">
        <w:t xml:space="preserve">to traffic noise </w:t>
      </w:r>
      <w:r w:rsidRPr="00F76A6C">
        <w:t xml:space="preserve">could be applied in planning actions for mitigating negative health effects of noise. </w:t>
      </w:r>
      <w:r w:rsidR="00443CF7" w:rsidRPr="00F76A6C">
        <w:t xml:space="preserve">The highest demand for better noise control could be identified by comparing modeled utilization rates and noise levels of different street segments, as demonstrated in </w:t>
      </w:r>
      <w:r w:rsidR="00443CF7" w:rsidRPr="00F76A6C">
        <w:fldChar w:fldCharType="begin"/>
      </w:r>
      <w:r w:rsidR="00443CF7" w:rsidRPr="00F76A6C">
        <w:instrText xml:space="preserve"> REF _Ref38707780 \h  \* MERGEFORMAT </w:instrText>
      </w:r>
      <w:r w:rsidR="00443CF7" w:rsidRPr="00F76A6C">
        <w:fldChar w:fldCharType="separate"/>
      </w:r>
      <w:r w:rsidR="004A4362" w:rsidRPr="00F76A6C">
        <w:t>Appendix 5</w:t>
      </w:r>
      <w:r w:rsidR="00443CF7" w:rsidRPr="00F76A6C">
        <w:fldChar w:fldCharType="end"/>
      </w:r>
      <w:r w:rsidR="00443CF7" w:rsidRPr="00F76A6C">
        <w:t xml:space="preserve">. </w:t>
      </w:r>
      <w:r w:rsidR="00AF5409" w:rsidRPr="00F76A6C">
        <w:t xml:space="preserve">However, more advanced </w:t>
      </w:r>
      <w:r w:rsidR="00F5061E" w:rsidRPr="00F76A6C">
        <w:t>analysis</w:t>
      </w:r>
      <w:r w:rsidR="00AF5409" w:rsidRPr="00F76A6C">
        <w:t xml:space="preserve"> </w:t>
      </w:r>
      <w:r w:rsidR="00E7644C" w:rsidRPr="00F76A6C">
        <w:t xml:space="preserve">and data </w:t>
      </w:r>
      <w:r w:rsidR="00F5061E" w:rsidRPr="00F76A6C">
        <w:t xml:space="preserve">of mobility </w:t>
      </w:r>
      <w:r w:rsidR="00AF5409" w:rsidRPr="00F76A6C">
        <w:t>would be needed</w:t>
      </w:r>
      <w:r w:rsidR="00E7644C" w:rsidRPr="00F76A6C">
        <w:t xml:space="preserve"> to model more probable paths of pedestrians</w:t>
      </w:r>
      <w:r w:rsidR="00212DD7" w:rsidRPr="00F76A6C">
        <w:t>.</w:t>
      </w:r>
      <w:r w:rsidR="003B7449" w:rsidRPr="00F76A6C">
        <w:t xml:space="preserve"> </w:t>
      </w:r>
      <w:r w:rsidR="00E7644C" w:rsidRPr="00F76A6C">
        <w:t xml:space="preserve">At least, </w:t>
      </w:r>
      <w:r w:rsidR="00AF5409" w:rsidRPr="00F76A6C">
        <w:t xml:space="preserve">availability </w:t>
      </w:r>
      <w:r w:rsidR="003B7449" w:rsidRPr="00F76A6C">
        <w:t xml:space="preserve">and quality </w:t>
      </w:r>
      <w:r w:rsidR="00AF5409" w:rsidRPr="00F76A6C">
        <w:t>of alternative paths in different areas</w:t>
      </w:r>
      <w:r w:rsidR="00E7644C" w:rsidRPr="00F76A6C">
        <w:t xml:space="preserve"> should be considered</w:t>
      </w:r>
      <w:r w:rsidR="00AF5409" w:rsidRPr="00F76A6C">
        <w:t xml:space="preserve">. </w:t>
      </w:r>
      <w:r w:rsidR="00257CD9" w:rsidRPr="00F76A6C">
        <w:t>This</w:t>
      </w:r>
      <w:r w:rsidR="00082887" w:rsidRPr="00F76A6C">
        <w:t xml:space="preserve"> </w:t>
      </w:r>
      <w:r w:rsidR="001F10CE" w:rsidRPr="00F76A6C">
        <w:t>issue</w:t>
      </w:r>
      <w:r w:rsidR="00257CD9" w:rsidRPr="00F76A6C">
        <w:t xml:space="preserve"> is </w:t>
      </w:r>
      <w:r w:rsidR="00082887" w:rsidRPr="00F76A6C">
        <w:t xml:space="preserve">discussed further in </w:t>
      </w:r>
      <w:r w:rsidR="0028091D" w:rsidRPr="00F76A6C">
        <w:t>the next chapter</w:t>
      </w:r>
      <w:r w:rsidR="00082887" w:rsidRPr="00F76A6C">
        <w:t xml:space="preserve"> </w:t>
      </w:r>
      <w:r w:rsidR="0028091D" w:rsidRPr="00F76A6C">
        <w:t>(</w:t>
      </w:r>
      <w:r w:rsidR="00082887" w:rsidRPr="00F76A6C">
        <w:t>5.7</w:t>
      </w:r>
      <w:r w:rsidR="0028091D" w:rsidRPr="00F76A6C">
        <w:t>)</w:t>
      </w:r>
      <w:r w:rsidR="00082887" w:rsidRPr="00F76A6C">
        <w:t>.</w:t>
      </w:r>
      <w:r w:rsidR="002D3457" w:rsidRPr="00F76A6C">
        <w:t xml:space="preserve"> </w:t>
      </w:r>
    </w:p>
    <w:p w14:paraId="5AE7A92A" w14:textId="5C79B8A5" w:rsidR="00686C20" w:rsidRPr="00F76A6C" w:rsidRDefault="00686C20" w:rsidP="00686C20">
      <w:pPr>
        <w:pStyle w:val="Heading2"/>
      </w:pPr>
      <w:bookmarkStart w:id="299" w:name="_Toc39590019"/>
      <w:r w:rsidRPr="00F76A6C">
        <w:t xml:space="preserve">The presence of </w:t>
      </w:r>
      <w:r w:rsidR="002B6109" w:rsidRPr="00F76A6C">
        <w:t>alternative</w:t>
      </w:r>
      <w:r w:rsidR="000D4E0C" w:rsidRPr="00F76A6C">
        <w:t xml:space="preserve"> paths </w:t>
      </w:r>
      <w:r w:rsidRPr="00F76A6C">
        <w:t>limit</w:t>
      </w:r>
      <w:r w:rsidR="003601D9" w:rsidRPr="00F76A6C">
        <w:t>s</w:t>
      </w:r>
      <w:r w:rsidRPr="00F76A6C">
        <w:t xml:space="preserve"> the </w:t>
      </w:r>
      <w:r w:rsidR="00D40880" w:rsidRPr="00F76A6C">
        <w:t>accuracy</w:t>
      </w:r>
      <w:r w:rsidRPr="00F76A6C">
        <w:t xml:space="preserve"> of </w:t>
      </w:r>
      <w:r w:rsidR="00037A23" w:rsidRPr="00F76A6C">
        <w:t>the</w:t>
      </w:r>
      <w:r w:rsidR="00410160" w:rsidRPr="00F76A6C">
        <w:t xml:space="preserve"> </w:t>
      </w:r>
      <w:r w:rsidRPr="00F76A6C">
        <w:t>indirect dynamic exposure assessment</w:t>
      </w:r>
      <w:bookmarkEnd w:id="299"/>
    </w:p>
    <w:p w14:paraId="636D4688" w14:textId="2279D39D" w:rsidR="00D7428E" w:rsidRPr="00F76A6C" w:rsidRDefault="009527EC" w:rsidP="003D3EE2">
      <w:r w:rsidRPr="00F76A6C">
        <w:t>In direct assessments</w:t>
      </w:r>
      <w:r w:rsidR="00890775" w:rsidRPr="00F76A6C">
        <w:t xml:space="preserve"> of dynamic exposure</w:t>
      </w:r>
      <w:r w:rsidRPr="00F76A6C">
        <w:t xml:space="preserve">, real paths </w:t>
      </w:r>
      <w:r w:rsidR="00DE5738" w:rsidRPr="00F76A6C">
        <w:t>of pedestrians</w:t>
      </w:r>
      <w:r w:rsidR="004570D8" w:rsidRPr="00F76A6C">
        <w:t xml:space="preserve"> </w:t>
      </w:r>
      <w:r w:rsidRPr="00F76A6C">
        <w:t xml:space="preserve">are determined by </w:t>
      </w:r>
      <w:r w:rsidR="00C467F5" w:rsidRPr="00F76A6C">
        <w:t xml:space="preserve">e.g. </w:t>
      </w:r>
      <w:r w:rsidRPr="00F76A6C">
        <w:t xml:space="preserve">GPS tracking. </w:t>
      </w:r>
      <w:r w:rsidR="003D3EE2" w:rsidRPr="00F76A6C">
        <w:t xml:space="preserve">In </w:t>
      </w:r>
      <w:r w:rsidR="006F1319" w:rsidRPr="00F76A6C">
        <w:t>the case study of this thesis</w:t>
      </w:r>
      <w:r w:rsidR="003D3EE2" w:rsidRPr="00F76A6C">
        <w:t xml:space="preserve">, </w:t>
      </w:r>
      <w:r w:rsidR="00991543" w:rsidRPr="00F76A6C">
        <w:t xml:space="preserve">pedestrians’ </w:t>
      </w:r>
      <w:r w:rsidR="003D3EE2" w:rsidRPr="00F76A6C">
        <w:t xml:space="preserve">dynamic exposure to traffic noise was assessed </w:t>
      </w:r>
      <w:r w:rsidR="0074783A" w:rsidRPr="00F76A6C">
        <w:t xml:space="preserve">using </w:t>
      </w:r>
      <w:r w:rsidR="00066D6C" w:rsidRPr="00F76A6C">
        <w:t xml:space="preserve">modeled </w:t>
      </w:r>
      <w:r w:rsidR="00310941" w:rsidRPr="00F76A6C">
        <w:t>(</w:t>
      </w:r>
      <w:r w:rsidR="003D3EE2" w:rsidRPr="00F76A6C">
        <w:t>commuting-related</w:t>
      </w:r>
      <w:r w:rsidR="00310941" w:rsidRPr="00F76A6C">
        <w:t>)</w:t>
      </w:r>
      <w:r w:rsidR="003D3EE2" w:rsidRPr="00F76A6C">
        <w:t xml:space="preserve"> walks</w:t>
      </w:r>
      <w:r w:rsidR="000A6D98" w:rsidRPr="00F76A6C">
        <w:t xml:space="preserve">. </w:t>
      </w:r>
      <w:r w:rsidR="00576B9F" w:rsidRPr="00F76A6C">
        <w:t xml:space="preserve">The assessment relies on </w:t>
      </w:r>
      <w:r w:rsidR="0071127F" w:rsidRPr="00F76A6C">
        <w:t>the</w:t>
      </w:r>
      <w:r w:rsidR="00576B9F" w:rsidRPr="00F76A6C">
        <w:t xml:space="preserve"> assumption </w:t>
      </w:r>
      <w:r w:rsidR="003D3EE2" w:rsidRPr="00F76A6C">
        <w:t xml:space="preserve">that pedestrians </w:t>
      </w:r>
      <w:r w:rsidR="00436F4B" w:rsidRPr="00F76A6C">
        <w:t xml:space="preserve">use </w:t>
      </w:r>
      <w:r w:rsidR="003D3EE2" w:rsidRPr="00F76A6C">
        <w:t>shortest path</w:t>
      </w:r>
      <w:r w:rsidR="00436F4B" w:rsidRPr="00F76A6C">
        <w:t>s between origins and destinations</w:t>
      </w:r>
      <w:r w:rsidR="003D3EE2" w:rsidRPr="00F76A6C">
        <w:t>.</w:t>
      </w:r>
      <w:r w:rsidR="00466AB4" w:rsidRPr="00F76A6C">
        <w:t xml:space="preserve"> For multimodal and particularly commuting related trips, this may be a</w:t>
      </w:r>
      <w:r w:rsidR="007B0DB2" w:rsidRPr="00F76A6C">
        <w:t>n</w:t>
      </w:r>
      <w:r w:rsidR="00466AB4" w:rsidRPr="00F76A6C">
        <w:t xml:space="preserve"> </w:t>
      </w:r>
      <w:r w:rsidR="00304316" w:rsidRPr="00F76A6C">
        <w:t>acceptable</w:t>
      </w:r>
      <w:r w:rsidR="00466AB4" w:rsidRPr="00F76A6C">
        <w:t xml:space="preserve"> assumption</w:t>
      </w:r>
      <w:r w:rsidR="00B577A9" w:rsidRPr="00F76A6C">
        <w:t>, as pedestrians often try to optimize travel-time</w:t>
      </w:r>
      <w:r w:rsidR="00466AB4" w:rsidRPr="00F76A6C">
        <w:t>.</w:t>
      </w:r>
      <w:r w:rsidR="00BC1407" w:rsidRPr="00F76A6C">
        <w:t xml:space="preserve"> </w:t>
      </w:r>
    </w:p>
    <w:p w14:paraId="502A25F3" w14:textId="5171BAF9" w:rsidR="007B0DB2" w:rsidRPr="00F76A6C" w:rsidRDefault="00D7428E" w:rsidP="003D3EE2">
      <w:r w:rsidRPr="00F76A6C">
        <w:t>However,</w:t>
      </w:r>
      <w:r w:rsidR="004353A2" w:rsidRPr="00F76A6C">
        <w:t xml:space="preserve"> the real taken paths are likely to deviate from the modeled shortest paths in </w:t>
      </w:r>
      <w:r w:rsidR="00734BAD" w:rsidRPr="00F76A6C">
        <w:t xml:space="preserve">at least </w:t>
      </w:r>
      <w:r w:rsidR="004353A2" w:rsidRPr="00F76A6C">
        <w:t xml:space="preserve">two common situations: 1) </w:t>
      </w:r>
      <w:r w:rsidR="00176248" w:rsidRPr="00F76A6C">
        <w:t>a path longer than the shortest path</w:t>
      </w:r>
      <w:r w:rsidR="004353A2" w:rsidRPr="00F76A6C">
        <w:t xml:space="preserve"> is perceived as the shortest </w:t>
      </w:r>
      <w:r w:rsidR="00C450D6" w:rsidRPr="00F76A6C">
        <w:t xml:space="preserve">path </w:t>
      </w:r>
      <w:r w:rsidR="00176248" w:rsidRPr="00F76A6C">
        <w:t>and hence taken</w:t>
      </w:r>
      <w:r w:rsidR="004353A2" w:rsidRPr="00F76A6C">
        <w:t xml:space="preserve"> </w:t>
      </w:r>
      <w:r w:rsidR="00EA4326" w:rsidRPr="00F76A6C">
        <w:t xml:space="preserve">or </w:t>
      </w:r>
      <w:r w:rsidR="004353A2" w:rsidRPr="00F76A6C">
        <w:t xml:space="preserve">2) </w:t>
      </w:r>
      <w:r w:rsidR="00176248" w:rsidRPr="00F76A6C">
        <w:t xml:space="preserve">a path longer than the shortest path is known to be </w:t>
      </w:r>
      <w:r w:rsidR="00131DA7" w:rsidRPr="00F76A6C">
        <w:t xml:space="preserve">both </w:t>
      </w:r>
      <w:r w:rsidR="003908A4" w:rsidRPr="00F76A6C">
        <w:t xml:space="preserve">longer </w:t>
      </w:r>
      <w:r w:rsidR="00BC1407" w:rsidRPr="00F76A6C">
        <w:t>but</w:t>
      </w:r>
      <w:r w:rsidR="00916D1D" w:rsidRPr="00F76A6C">
        <w:t xml:space="preserve"> </w:t>
      </w:r>
      <w:r w:rsidR="00176248" w:rsidRPr="00F76A6C">
        <w:t xml:space="preserve">also </w:t>
      </w:r>
      <w:r w:rsidR="00176248" w:rsidRPr="00F76A6C">
        <w:rPr>
          <w:i/>
          <w:iCs/>
        </w:rPr>
        <w:t>better</w:t>
      </w:r>
      <w:r w:rsidR="0008241E" w:rsidRPr="00F76A6C">
        <w:rPr>
          <w:i/>
          <w:iCs/>
        </w:rPr>
        <w:t xml:space="preserve"> </w:t>
      </w:r>
      <w:r w:rsidR="00176248" w:rsidRPr="00F76A6C">
        <w:t>and hence taken</w:t>
      </w:r>
      <w:r w:rsidR="004353A2" w:rsidRPr="00F76A6C">
        <w:t>.</w:t>
      </w:r>
      <w:r w:rsidR="00244763" w:rsidRPr="00F76A6C">
        <w:t xml:space="preserve"> </w:t>
      </w:r>
      <w:r w:rsidR="00882AC4" w:rsidRPr="00F76A6C">
        <w:t xml:space="preserve">As pedestrians’ can choose their route from virtually infinite number of alternatives, it is no surprise that many psychological and physical variables affect the route choice. </w:t>
      </w:r>
      <w:r w:rsidR="004353A2" w:rsidRPr="00F76A6C">
        <w:t>Several studies</w:t>
      </w:r>
      <w:r w:rsidR="007D6A73" w:rsidRPr="00F76A6C">
        <w:t xml:space="preserve"> (e.g. </w:t>
      </w:r>
      <w:r w:rsidR="00680162" w:rsidRPr="00F76A6C">
        <w:fldChar w:fldCharType="begin"/>
      </w:r>
      <w:r w:rsidR="00224714" w:rsidRPr="00F76A6C">
        <w:instrText xml:space="preserve"> ADDIN ZOTERO_ITEM CSL_CITATION {"citationID":"MDeRkQyz","properties":{"formattedCitation":"(Cervero &amp; Duncan, 2003; Hess, 2012; Hoogendoorn &amp; Bovy, 2004; Verlander &amp; Heydecker, 1997)","plainCitation":"(Cervero &amp; Duncan, 2003; Hess, 2012; Hoogendoorn &amp; Bovy, 2004; Verlander &amp; Heydecker, 1997)","dontUpdate":true,"noteIndex":0},"citationItems":[{"id":905,"uris":["http://zotero.org/users/5467145/items/URYCZDND"],"uri":["http://zotero.org/users/5467145/items/URYCZDND"],"itemData":{"id":905,"type":"article-journal","container-title":"American journal of public health","issue":"9","note":"publisher: American Public Health Association","page":"1478–1483","source":"Google Scholar","title":"Walking, bicycling, and urban landscapes: evidence from the San Francisco Bay Area","title-short":"Walking, bicycling, and urban landscapes","volume":"93","author":[{"family":"Cervero","given":"Robert"},{"family":"Duncan","given":"Michael"}],"issued":{"date-parts":[["2003"]]}}},{"id":903,"uris":["http://zotero.org/users/5467145/items/4BJ3LS43"],"uri":["http://zotero.org/users/5467145/items/4BJ3LS43"],"itemData":{"id":903,"type":"article-journal","container-title":"Transportation","issue":"2","note":"publisher: Springer","page":"247–266","source":"Google Scholar","title":"Walking to the bus: perceived versus actual walking distance to bus stops for older adults","title-short":"Walking to the bus","volume":"39","author":[{"family":"Hess","given":"Daniel Baldwin"}],"issued":{"date-parts":[["2012"]]}}},{"id":908,"uris":["http://zotero.org/users/5467145/items/TV855T8F"],"uri":["http://zotero.org/users/5467145/items/TV855T8F"],"itemData":{"id":908,"type":"article-journal","container-title":"Transportation Research Part B: Methodological","issue":"2","note":"publisher: Elsevier","page":"169–190","source":"Google Scholar","title":"Pedestrian route-choice and activity scheduling theory and models","volume":"38","author":[{"family":"Hoogendoorn","given":"Serge P."},{"family":"Bovy","given":"Piet HL"}],"issued":{"date-parts":[["2004"]]}}},{"id":909,"uris":["http://zotero.org/users/5467145/items/5HAKF9MY"],"uri":["http://zotero.org/users/5467145/items/5HAKF9MY"],"itemData":{"id":909,"type":"paper-conference","publisher":"PTRC Education and Research Services Ltd","source":"Google Scholar","title":"Pedestrian route choice: An empirical study","title-short":"Pedestrian route choice","author":[{"family":"Verlander","given":"Neville Q."},{"family":"Heydecker","given":"Benjamin G."}],"issued":{"date-parts":[["1997"]]}}}],"schema":"https://github.com/citation-style-language/schema/raw/master/csl-citation.json"} </w:instrText>
      </w:r>
      <w:r w:rsidR="00680162" w:rsidRPr="00F76A6C">
        <w:fldChar w:fldCharType="separate"/>
      </w:r>
      <w:r w:rsidR="00680162" w:rsidRPr="00F76A6C">
        <w:t>Cervero &amp; Duncan, 2003; Hess, 2012; Hoogendoorn &amp; Bovy, 2004; Verlander &amp; Heydecker, 1997)</w:t>
      </w:r>
      <w:r w:rsidR="00680162" w:rsidRPr="00F76A6C">
        <w:fldChar w:fldCharType="end"/>
      </w:r>
      <w:r w:rsidR="004353A2" w:rsidRPr="00F76A6C">
        <w:t xml:space="preserve"> have shed light on pedestrian route choices</w:t>
      </w:r>
      <w:r w:rsidR="00CF1789" w:rsidRPr="00F76A6C">
        <w:t xml:space="preserve">, </w:t>
      </w:r>
      <w:r w:rsidR="005B0FB0" w:rsidRPr="00F76A6C">
        <w:t xml:space="preserve">or </w:t>
      </w:r>
      <w:r w:rsidR="008B2680" w:rsidRPr="00F76A6C">
        <w:t>attempted</w:t>
      </w:r>
      <w:r w:rsidR="005B0FB0" w:rsidRPr="00F76A6C">
        <w:t xml:space="preserve"> to model them</w:t>
      </w:r>
      <w:r w:rsidR="00CF1789" w:rsidRPr="00F76A6C">
        <w:t xml:space="preserve">, </w:t>
      </w:r>
      <w:r w:rsidR="00164098" w:rsidRPr="00F76A6C">
        <w:t>and shown that they</w:t>
      </w:r>
      <w:r w:rsidR="00276325" w:rsidRPr="00F76A6C">
        <w:t xml:space="preserve"> tend to</w:t>
      </w:r>
      <w:r w:rsidR="00164098" w:rsidRPr="00F76A6C">
        <w:t xml:space="preserve"> vary depending on </w:t>
      </w:r>
      <w:r w:rsidR="007338B5" w:rsidRPr="00F76A6C">
        <w:t>many</w:t>
      </w:r>
      <w:r w:rsidR="00164098" w:rsidRPr="00F76A6C">
        <w:t xml:space="preserve"> </w:t>
      </w:r>
      <w:r w:rsidR="008B2680" w:rsidRPr="00F76A6C">
        <w:t xml:space="preserve">personal (e.g. age, </w:t>
      </w:r>
      <w:r w:rsidR="00263A91" w:rsidRPr="00F76A6C">
        <w:t xml:space="preserve">occupation and </w:t>
      </w:r>
      <w:r w:rsidR="008B2680" w:rsidRPr="00F76A6C">
        <w:t>gende</w:t>
      </w:r>
      <w:r w:rsidR="00263A91" w:rsidRPr="00F76A6C">
        <w:t>r</w:t>
      </w:r>
      <w:r w:rsidR="008B2680" w:rsidRPr="00F76A6C">
        <w:t xml:space="preserve">) and physical </w:t>
      </w:r>
      <w:r w:rsidR="00164098" w:rsidRPr="00F76A6C">
        <w:t>factors</w:t>
      </w:r>
      <w:r w:rsidR="00865569" w:rsidRPr="00F76A6C">
        <w:t xml:space="preserve"> </w:t>
      </w:r>
      <w:r w:rsidR="008B2680" w:rsidRPr="00F76A6C">
        <w:t xml:space="preserve">(e.g. </w:t>
      </w:r>
      <w:r w:rsidR="007D6A73" w:rsidRPr="00F76A6C">
        <w:t>traffic conditions, number of sharp turns</w:t>
      </w:r>
      <w:r w:rsidR="00263A91" w:rsidRPr="00F76A6C">
        <w:t>,</w:t>
      </w:r>
      <w:r w:rsidR="008B2680" w:rsidRPr="00F76A6C">
        <w:t xml:space="preserve"> activity locations and presence of greenery</w:t>
      </w:r>
      <w:r w:rsidR="00865569" w:rsidRPr="00F76A6C">
        <w:t>)</w:t>
      </w:r>
      <w:r w:rsidR="00C2667D" w:rsidRPr="00F76A6C">
        <w:t>.</w:t>
      </w:r>
      <w:r w:rsidR="00164098" w:rsidRPr="00F76A6C">
        <w:t xml:space="preserve"> </w:t>
      </w:r>
      <w:r w:rsidR="00B67D5A" w:rsidRPr="00F76A6C">
        <w:t xml:space="preserve">The route choice </w:t>
      </w:r>
      <w:r w:rsidR="00B67D5A" w:rsidRPr="00F76A6C">
        <w:lastRenderedPageBreak/>
        <w:t xml:space="preserve">problem gets increasingly complicated in multimodal routing; in addition to the alternative paths between a fixed O-D pair, pedestrian may also be able to select an alternative </w:t>
      </w:r>
      <w:r w:rsidR="00935C30" w:rsidRPr="00F76A6C">
        <w:t xml:space="preserve">PT stop as destination </w:t>
      </w:r>
      <w:r w:rsidR="00B67D5A" w:rsidRPr="00F76A6C">
        <w:t>for the wal</w:t>
      </w:r>
      <w:r w:rsidR="00935C30" w:rsidRPr="00F76A6C">
        <w:t>k</w:t>
      </w:r>
      <w:r w:rsidR="00B67D5A" w:rsidRPr="00F76A6C">
        <w:t>.</w:t>
      </w:r>
    </w:p>
    <w:p w14:paraId="63625FD9" w14:textId="47F708E4" w:rsidR="0077611D" w:rsidRPr="00F76A6C" w:rsidRDefault="0073447E" w:rsidP="003D3EE2">
      <w:r w:rsidRPr="00F76A6C">
        <w:t>Modeling route choices of pedestrians is outside the scope of this thesis. More accurate assessment</w:t>
      </w:r>
      <w:r w:rsidR="00276325" w:rsidRPr="00F76A6C">
        <w:t>s</w:t>
      </w:r>
      <w:r w:rsidRPr="00F76A6C">
        <w:t xml:space="preserve"> of pedestrians’ traffic noise exposures and opportunities for walking in quiet would require modeling </w:t>
      </w:r>
      <w:r w:rsidR="00276325" w:rsidRPr="00F76A6C">
        <w:t xml:space="preserve">pedestrians’ </w:t>
      </w:r>
      <w:r w:rsidRPr="00F76A6C">
        <w:t>route choices in different noise environments</w:t>
      </w:r>
      <w:r w:rsidR="0030388F" w:rsidRPr="00F76A6C">
        <w:t>.</w:t>
      </w:r>
      <w:r w:rsidRPr="00F76A6C">
        <w:t xml:space="preserve"> </w:t>
      </w:r>
      <w:r w:rsidR="0030388F" w:rsidRPr="00F76A6C">
        <w:t>H</w:t>
      </w:r>
      <w:r w:rsidRPr="00F76A6C">
        <w:t>ow long additional distances pedestrians are willing to walk in order to avoid exposure to noise? Despite calculating alternative</w:t>
      </w:r>
      <w:r w:rsidR="00647D6C" w:rsidRPr="00F76A6C">
        <w:t>,</w:t>
      </w:r>
      <w:r w:rsidRPr="00F76A6C">
        <w:t xml:space="preserve"> quiet</w:t>
      </w:r>
      <w:r w:rsidR="00647D6C" w:rsidRPr="00F76A6C">
        <w:t>er</w:t>
      </w:r>
      <w:r w:rsidRPr="00F76A6C">
        <w:t xml:space="preserve"> paths for all walks, </w:t>
      </w:r>
      <w:r w:rsidR="0059602D" w:rsidRPr="00F76A6C">
        <w:t xml:space="preserve">I did not </w:t>
      </w:r>
      <w:r w:rsidRPr="00F76A6C">
        <w:t xml:space="preserve">attempt to determine which of the paths is the </w:t>
      </w:r>
      <w:r w:rsidRPr="00F76A6C">
        <w:rPr>
          <w:i/>
          <w:iCs/>
        </w:rPr>
        <w:t>best</w:t>
      </w:r>
      <w:r w:rsidRPr="00F76A6C">
        <w:t xml:space="preserve">. </w:t>
      </w:r>
    </w:p>
    <w:p w14:paraId="66FE3D28" w14:textId="04D0FD93" w:rsidR="003526BC" w:rsidRPr="00F76A6C" w:rsidRDefault="00FA2EAD" w:rsidP="003D3EE2">
      <w:r w:rsidRPr="00F76A6C">
        <w:t xml:space="preserve">Undoubtedly, the </w:t>
      </w:r>
      <w:r w:rsidR="00563FD8" w:rsidRPr="00F76A6C">
        <w:t>reliability</w:t>
      </w:r>
      <w:r w:rsidR="00875745" w:rsidRPr="00F76A6C">
        <w:t xml:space="preserve"> of the </w:t>
      </w:r>
      <w:r w:rsidRPr="00F76A6C">
        <w:t xml:space="preserve">indirect </w:t>
      </w:r>
      <w:r w:rsidR="00875745" w:rsidRPr="00F76A6C">
        <w:t xml:space="preserve">dynamic exposure assessment </w:t>
      </w:r>
      <w:r w:rsidRPr="00F76A6C">
        <w:t xml:space="preserve">is </w:t>
      </w:r>
      <w:r w:rsidR="00875745" w:rsidRPr="00F76A6C">
        <w:t>limited</w:t>
      </w:r>
      <w:r w:rsidR="00DA13E6" w:rsidRPr="00F76A6C">
        <w:t xml:space="preserve"> </w:t>
      </w:r>
      <w:r w:rsidRPr="00F76A6C">
        <w:t xml:space="preserve">due to </w:t>
      </w:r>
      <w:r w:rsidR="005416C6" w:rsidRPr="00F76A6C">
        <w:t xml:space="preserve">the </w:t>
      </w:r>
      <w:r w:rsidRPr="00F76A6C">
        <w:t>unknown route choices of pedestrians</w:t>
      </w:r>
      <w:r w:rsidR="009B3407" w:rsidRPr="00F76A6C">
        <w:t xml:space="preserve"> in real-life</w:t>
      </w:r>
      <w:r w:rsidRPr="00F76A6C">
        <w:t xml:space="preserve">. </w:t>
      </w:r>
      <w:r w:rsidR="009B3407" w:rsidRPr="00F76A6C">
        <w:t>Therefore</w:t>
      </w:r>
      <w:r w:rsidRPr="00F76A6C">
        <w:t>,</w:t>
      </w:r>
      <w:r w:rsidR="00D917AA" w:rsidRPr="00F76A6C">
        <w:t xml:space="preserve"> any</w:t>
      </w:r>
      <w:r w:rsidRPr="00F76A6C">
        <w:t xml:space="preserve"> </w:t>
      </w:r>
      <w:r w:rsidR="009B3407" w:rsidRPr="00F76A6C">
        <w:t xml:space="preserve">conclusions </w:t>
      </w:r>
      <w:r w:rsidR="0023302E" w:rsidRPr="00F76A6C">
        <w:t xml:space="preserve">on </w:t>
      </w:r>
      <w:r w:rsidRPr="00F76A6C">
        <w:t xml:space="preserve">the results </w:t>
      </w:r>
      <w:r w:rsidR="00960442" w:rsidRPr="00F76A6C">
        <w:t xml:space="preserve">on </w:t>
      </w:r>
      <w:r w:rsidR="00B55B80" w:rsidRPr="00F76A6C">
        <w:t xml:space="preserve">the </w:t>
      </w:r>
      <w:r w:rsidRPr="00F76A6C">
        <w:t>average dynamic exposures to traffic noise</w:t>
      </w:r>
      <w:r w:rsidR="009B3407" w:rsidRPr="00F76A6C">
        <w:t xml:space="preserve"> should be made </w:t>
      </w:r>
      <w:r w:rsidRPr="00F76A6C">
        <w:t xml:space="preserve">with caution. </w:t>
      </w:r>
      <w:r w:rsidR="00174BDD" w:rsidRPr="00F76A6C">
        <w:t>Neither do the results reveal the true</w:t>
      </w:r>
      <w:r w:rsidR="0077611D" w:rsidRPr="00F76A6C">
        <w:t xml:space="preserve"> spatial</w:t>
      </w:r>
      <w:r w:rsidR="00174BDD" w:rsidRPr="00F76A6C">
        <w:t xml:space="preserve"> </w:t>
      </w:r>
      <w:r w:rsidR="006E70E2" w:rsidRPr="00F76A6C">
        <w:t xml:space="preserve">(in)equalities in </w:t>
      </w:r>
      <w:r w:rsidR="00174BDD" w:rsidRPr="00F76A6C">
        <w:t xml:space="preserve">opportunities for walking in </w:t>
      </w:r>
      <w:r w:rsidR="006E70E2" w:rsidRPr="00F76A6C">
        <w:t xml:space="preserve">quiet, as the </w:t>
      </w:r>
      <w:r w:rsidR="0014214C" w:rsidRPr="00F76A6C">
        <w:t xml:space="preserve">availability and quality of </w:t>
      </w:r>
      <w:r w:rsidR="006E70E2" w:rsidRPr="00F76A6C">
        <w:t>quiet path</w:t>
      </w:r>
      <w:r w:rsidR="0014214C" w:rsidRPr="00F76A6C">
        <w:t xml:space="preserve">s were </w:t>
      </w:r>
      <w:r w:rsidR="006E70E2" w:rsidRPr="00F76A6C">
        <w:t>not analyzed spatially.</w:t>
      </w:r>
      <w:r w:rsidR="003526BC" w:rsidRPr="00F76A6C">
        <w:t xml:space="preserve"> </w:t>
      </w:r>
      <w:r w:rsidR="00EF46F3" w:rsidRPr="00F76A6C">
        <w:t>T</w:t>
      </w:r>
      <w:r w:rsidR="003526BC" w:rsidRPr="00F76A6C">
        <w:t xml:space="preserve">his assessment would have required compressing the spatial information </w:t>
      </w:r>
      <w:r w:rsidR="00AF1900" w:rsidRPr="00F76A6C">
        <w:t>of</w:t>
      </w:r>
      <w:r w:rsidR="003526BC" w:rsidRPr="00F76A6C">
        <w:t xml:space="preserve"> availability and quality of quiet paths to appropriate </w:t>
      </w:r>
      <w:r w:rsidR="00CC76A4" w:rsidRPr="00F76A6C">
        <w:t>indices</w:t>
      </w:r>
      <w:r w:rsidR="00DC456F" w:rsidRPr="00F76A6C">
        <w:t xml:space="preserve"> and inspecting the spatial variation in them</w:t>
      </w:r>
      <w:r w:rsidR="003526BC" w:rsidRPr="00F76A6C">
        <w:t>.</w:t>
      </w:r>
      <w:r w:rsidR="00136393" w:rsidRPr="00F76A6C">
        <w:t xml:space="preserve"> </w:t>
      </w:r>
    </w:p>
    <w:p w14:paraId="6C0FC8E4" w14:textId="434315AA" w:rsidR="00786E1F" w:rsidRPr="00F76A6C" w:rsidRDefault="0073447E" w:rsidP="00786E1F">
      <w:r w:rsidRPr="00F76A6C">
        <w:t xml:space="preserve">Considering </w:t>
      </w:r>
      <w:r w:rsidR="000C0EAD" w:rsidRPr="00F76A6C">
        <w:t>the</w:t>
      </w:r>
      <w:r w:rsidR="00DC0597" w:rsidRPr="00F76A6C">
        <w:t xml:space="preserve"> uncertain</w:t>
      </w:r>
      <w:r w:rsidR="000C0EAD" w:rsidRPr="00F76A6C">
        <w:t>ties described in this chapter</w:t>
      </w:r>
      <w:r w:rsidR="00DC0597" w:rsidRPr="00F76A6C">
        <w:t xml:space="preserve">, more </w:t>
      </w:r>
      <w:r w:rsidR="00492579" w:rsidRPr="00F76A6C">
        <w:t xml:space="preserve">sophisticated </w:t>
      </w:r>
      <w:r w:rsidR="00DC0597" w:rsidRPr="00F76A6C">
        <w:t>assessments would be needed to validate</w:t>
      </w:r>
      <w:r w:rsidR="00492579" w:rsidRPr="00F76A6C">
        <w:t xml:space="preserve"> or improve</w:t>
      </w:r>
      <w:r w:rsidR="00DC456F" w:rsidRPr="00F76A6C">
        <w:t xml:space="preserve"> </w:t>
      </w:r>
      <w:r w:rsidR="00DC0597" w:rsidRPr="00F76A6C">
        <w:t xml:space="preserve">the results </w:t>
      </w:r>
      <w:r w:rsidR="006F1319" w:rsidRPr="00F76A6C">
        <w:t xml:space="preserve">of </w:t>
      </w:r>
      <w:r w:rsidR="00FF3B46" w:rsidRPr="00F76A6C">
        <w:t xml:space="preserve">the </w:t>
      </w:r>
      <w:r w:rsidR="00DC0597" w:rsidRPr="00F76A6C">
        <w:t>dynamic noise exposure</w:t>
      </w:r>
      <w:r w:rsidR="00492579" w:rsidRPr="00F76A6C">
        <w:t xml:space="preserve"> assessment</w:t>
      </w:r>
      <w:r w:rsidR="00DC0597" w:rsidRPr="00F76A6C">
        <w:t>.</w:t>
      </w:r>
      <w:r w:rsidR="00EE48EB" w:rsidRPr="00F76A6C">
        <w:t xml:space="preserve"> </w:t>
      </w:r>
      <w:r w:rsidR="00B83D8D" w:rsidRPr="00F76A6C">
        <w:t>In order to provide city planners information upon which to base actions</w:t>
      </w:r>
      <w:r w:rsidR="00D20EC4" w:rsidRPr="00F76A6C">
        <w:t xml:space="preserve"> for noise mitigation</w:t>
      </w:r>
      <w:r w:rsidR="00B83D8D" w:rsidRPr="00F76A6C">
        <w:t xml:space="preserve">, presence </w:t>
      </w:r>
      <w:r w:rsidR="004E2F1F" w:rsidRPr="00F76A6C">
        <w:t xml:space="preserve">and quality </w:t>
      </w:r>
      <w:r w:rsidR="00B83D8D" w:rsidRPr="00F76A6C">
        <w:t xml:space="preserve">of quiet paths </w:t>
      </w:r>
      <w:r w:rsidR="00EE48EB" w:rsidRPr="00F76A6C">
        <w:t xml:space="preserve">should be inspected </w:t>
      </w:r>
      <w:r w:rsidR="000C38F7" w:rsidRPr="00F76A6C">
        <w:t xml:space="preserve">at least </w:t>
      </w:r>
      <w:r w:rsidR="000E3922" w:rsidRPr="00F76A6C">
        <w:t xml:space="preserve">for </w:t>
      </w:r>
      <w:r w:rsidR="00EE48EB" w:rsidRPr="00F76A6C">
        <w:t xml:space="preserve">the areas with the highest </w:t>
      </w:r>
      <w:r w:rsidR="00B83D8D" w:rsidRPr="00F76A6C">
        <w:t xml:space="preserve">dynamic </w:t>
      </w:r>
      <w:r w:rsidR="00EE48EB" w:rsidRPr="00F76A6C">
        <w:t>noise exposures</w:t>
      </w:r>
      <w:r w:rsidR="002A5519" w:rsidRPr="00F76A6C">
        <w:t xml:space="preserve">. </w:t>
      </w:r>
      <w:r w:rsidR="00F84B31" w:rsidRPr="00F76A6C">
        <w:t xml:space="preserve">One way to achieve this </w:t>
      </w:r>
      <w:r w:rsidR="00A43267" w:rsidRPr="00F76A6C">
        <w:t xml:space="preserve">“manually” </w:t>
      </w:r>
      <w:r w:rsidR="00F84B31" w:rsidRPr="00F76A6C">
        <w:t xml:space="preserve">would be to use the </w:t>
      </w:r>
      <w:r w:rsidR="0093013E" w:rsidRPr="00F76A6C">
        <w:t xml:space="preserve">web-based </w:t>
      </w:r>
      <w:r w:rsidR="00786E1F" w:rsidRPr="00F76A6C">
        <w:t xml:space="preserve">quiet path route planner. </w:t>
      </w:r>
    </w:p>
    <w:p w14:paraId="1FE576B3" w14:textId="24A8DD2B" w:rsidR="007D2D5E" w:rsidRPr="00F76A6C" w:rsidRDefault="007D2D5E" w:rsidP="002A6C9E">
      <w:pPr>
        <w:pStyle w:val="Heading2"/>
      </w:pPr>
      <w:bookmarkStart w:id="300" w:name="_Toc39590020"/>
      <w:r w:rsidRPr="00F76A6C">
        <w:t xml:space="preserve">Uncertainties in </w:t>
      </w:r>
      <w:r w:rsidR="0073004A" w:rsidRPr="00F76A6C">
        <w:t>exposure-response</w:t>
      </w:r>
      <w:r w:rsidRPr="00F76A6C">
        <w:t xml:space="preserve"> relationship</w:t>
      </w:r>
      <w:r w:rsidR="0073004A" w:rsidRPr="00F76A6C">
        <w:t>s</w:t>
      </w:r>
      <w:r w:rsidRPr="00F76A6C">
        <w:t xml:space="preserve"> challenge the environmental impedance function</w:t>
      </w:r>
      <w:bookmarkEnd w:id="300"/>
    </w:p>
    <w:p w14:paraId="06B809F2" w14:textId="73CAAE7B" w:rsidR="00754034" w:rsidRPr="00F76A6C" w:rsidRDefault="00BB6D42" w:rsidP="007B6BD6">
      <w:r w:rsidRPr="00F76A6C">
        <w:t>Exposure-based least cost path routing has been developed as a concept only in a few studies</w:t>
      </w:r>
      <w:r w:rsidR="00740E13" w:rsidRPr="00F76A6C">
        <w:t>.</w:t>
      </w:r>
      <w:r w:rsidRPr="00F76A6C">
        <w:t xml:space="preserve"> </w:t>
      </w:r>
      <w:r w:rsidR="00740E13" w:rsidRPr="00F76A6C">
        <w:t>T</w:t>
      </w:r>
      <w:r w:rsidRPr="00F76A6C">
        <w:t>he implementations, including</w:t>
      </w:r>
      <w:r w:rsidR="00947BBE" w:rsidRPr="00F76A6C">
        <w:t xml:space="preserve"> the</w:t>
      </w:r>
      <w:r w:rsidRPr="00F76A6C">
        <w:t xml:space="preserve"> environmental impedance function</w:t>
      </w:r>
      <w:r w:rsidR="00712FB1" w:rsidRPr="00F76A6C">
        <w:t>s</w:t>
      </w:r>
      <w:r w:rsidRPr="00F76A6C">
        <w:t xml:space="preserve">, </w:t>
      </w:r>
      <w:r w:rsidR="00104DB4" w:rsidRPr="00F76A6C">
        <w:t>have been more</w:t>
      </w:r>
      <w:r w:rsidRPr="00F76A6C">
        <w:t xml:space="preserve"> case-specific</w:t>
      </w:r>
      <w:r w:rsidR="00104DB4" w:rsidRPr="00F76A6C">
        <w:t xml:space="preserve"> than general</w:t>
      </w:r>
      <w:r w:rsidRPr="00F76A6C">
        <w:t xml:space="preserve"> </w:t>
      </w:r>
      <w:r w:rsidRPr="00F76A6C">
        <w:fldChar w:fldCharType="begin"/>
      </w:r>
      <w:r w:rsidR="00224714" w:rsidRPr="00F76A6C">
        <w:instrText xml:space="preserve"> ADDIN ZOTERO_ITEM CSL_CITATION {"citationID":"zRpHistA","properties":{"formattedCitation":"(Lwin &amp; Murayama, 2011; Quercia et al., 2014; Ribeiro &amp; Mendes, 2011; Sharker et al., 2012; Su et al., 2010)","plainCitation":"(Lwin &amp; Murayama, 2011; Quercia et al., 2014; Ribeiro &amp; Mendes, 2011; Sharker et al., 2012; Su et al., 2010)","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Pr="00F76A6C">
        <w:fldChar w:fldCharType="separate"/>
      </w:r>
      <w:r w:rsidRPr="00F76A6C">
        <w:t>(</w:t>
      </w:r>
      <w:r w:rsidR="00740E13" w:rsidRPr="00F76A6C">
        <w:t xml:space="preserve">e.g. </w:t>
      </w:r>
      <w:r w:rsidRPr="00F76A6C">
        <w:t>Lwin &amp; Murayama, 2011; Quercia et al., 2014; Ribeiro &amp; Mendes, 2011; Sharker et al., 2012; Su et al., 2010)</w:t>
      </w:r>
      <w:r w:rsidRPr="00F76A6C">
        <w:fldChar w:fldCharType="end"/>
      </w:r>
      <w:r w:rsidRPr="00F76A6C">
        <w:t xml:space="preserve">. </w:t>
      </w:r>
      <w:r w:rsidR="003B72AA" w:rsidRPr="00F76A6C">
        <w:t>In these studies, t</w:t>
      </w:r>
      <w:r w:rsidRPr="00F76A6C">
        <w:t xml:space="preserve">he focus </w:t>
      </w:r>
      <w:r w:rsidR="003B72AA" w:rsidRPr="00F76A6C">
        <w:t xml:space="preserve">has </w:t>
      </w:r>
      <w:r w:rsidRPr="00F76A6C">
        <w:t xml:space="preserve">been rather explaining the need </w:t>
      </w:r>
      <w:r w:rsidR="003546B9" w:rsidRPr="00F76A6C">
        <w:t xml:space="preserve">for such analysis </w:t>
      </w:r>
      <w:r w:rsidRPr="00F76A6C">
        <w:t xml:space="preserve">and </w:t>
      </w:r>
      <w:r w:rsidR="003546B9" w:rsidRPr="00F76A6C">
        <w:t>demonstrating</w:t>
      </w:r>
      <w:r w:rsidR="004F739D" w:rsidRPr="00F76A6C">
        <w:t xml:space="preserve"> the developed</w:t>
      </w:r>
      <w:r w:rsidRPr="00F76A6C">
        <w:t xml:space="preserve"> proof of concept route planners for healthier routes. </w:t>
      </w:r>
    </w:p>
    <w:p w14:paraId="59D57228" w14:textId="25A75647" w:rsidR="00482AE1" w:rsidRPr="00F76A6C" w:rsidRDefault="007B6BD6" w:rsidP="007B6BD6">
      <w:r w:rsidRPr="00F76A6C">
        <w:t xml:space="preserve">Undoubtedly, the most challenging </w:t>
      </w:r>
      <w:r w:rsidR="002675E0" w:rsidRPr="00F76A6C">
        <w:t>element</w:t>
      </w:r>
      <w:r w:rsidRPr="00F76A6C">
        <w:t xml:space="preserve"> of </w:t>
      </w:r>
      <w:r w:rsidR="00C47918" w:rsidRPr="00F76A6C">
        <w:t>this</w:t>
      </w:r>
      <w:r w:rsidRPr="00F76A6C">
        <w:t xml:space="preserve"> study was</w:t>
      </w:r>
      <w:r w:rsidR="00B03724" w:rsidRPr="00F76A6C">
        <w:t xml:space="preserve"> </w:t>
      </w:r>
      <w:r w:rsidR="007D3525" w:rsidRPr="00F76A6C">
        <w:t xml:space="preserve">defining and </w:t>
      </w:r>
      <w:r w:rsidR="00220E5D" w:rsidRPr="00F76A6C">
        <w:t>validating</w:t>
      </w:r>
      <w:r w:rsidRPr="00F76A6C">
        <w:t xml:space="preserve"> </w:t>
      </w:r>
      <w:r w:rsidR="00C47918" w:rsidRPr="00F76A6C">
        <w:t>an</w:t>
      </w:r>
      <w:r w:rsidRPr="00F76A6C">
        <w:t xml:space="preserve"> </w:t>
      </w:r>
      <w:r w:rsidR="00124007" w:rsidRPr="00F76A6C">
        <w:t>EIF</w:t>
      </w:r>
      <w:r w:rsidRPr="00F76A6C">
        <w:t xml:space="preserve"> for noise</w:t>
      </w:r>
      <w:r w:rsidR="00AE23DB" w:rsidRPr="00F76A6C">
        <w:t>, as</w:t>
      </w:r>
      <w:r w:rsidR="00FB0CC9" w:rsidRPr="00F76A6C">
        <w:t xml:space="preserve"> </w:t>
      </w:r>
      <w:r w:rsidR="00AE23DB" w:rsidRPr="00F76A6C">
        <w:t>n</w:t>
      </w:r>
      <w:r w:rsidR="00D92019" w:rsidRPr="00F76A6C">
        <w:t xml:space="preserve">o well-established </w:t>
      </w:r>
      <w:r w:rsidR="000B5247" w:rsidRPr="00F76A6C">
        <w:t>one</w:t>
      </w:r>
      <w:r w:rsidR="00D92019" w:rsidRPr="00F76A6C">
        <w:t xml:space="preserve"> could be found from the prior studies. </w:t>
      </w:r>
      <w:r w:rsidR="00E32D6B" w:rsidRPr="00F76A6C">
        <w:t xml:space="preserve">Ideally, the EIF should model the </w:t>
      </w:r>
      <w:r w:rsidR="00E32D6B" w:rsidRPr="00F76A6C">
        <w:lastRenderedPageBreak/>
        <w:t xml:space="preserve">perceived annoyance from dynamic exposure to different noise levels. </w:t>
      </w:r>
      <w:r w:rsidR="00940B98" w:rsidRPr="00F76A6C">
        <w:t>Thus</w:t>
      </w:r>
      <w:r w:rsidR="00E27696" w:rsidRPr="00F76A6C">
        <w:t xml:space="preserve">, literature on sound pressure level – annoyance relationship was </w:t>
      </w:r>
      <w:r w:rsidR="00940B98" w:rsidRPr="00F76A6C">
        <w:t>explored</w:t>
      </w:r>
      <w:r w:rsidR="00E27696" w:rsidRPr="00F76A6C">
        <w:t xml:space="preserve"> to guide defining the EIF.</w:t>
      </w:r>
      <w:r w:rsidR="005C7013" w:rsidRPr="00F76A6C">
        <w:t xml:space="preserve"> Since most of the papers where annoyance from traffic noise was assessed focus</w:t>
      </w:r>
      <w:r w:rsidR="007D2539" w:rsidRPr="00F76A6C">
        <w:t xml:space="preserve"> </w:t>
      </w:r>
      <w:r w:rsidR="005C7013" w:rsidRPr="00F76A6C">
        <w:t>on static noise exposure</w:t>
      </w:r>
      <w:r w:rsidR="005905F4" w:rsidRPr="00F76A6C">
        <w:t xml:space="preserve">, namely </w:t>
      </w:r>
      <w:r w:rsidR="00597CBB" w:rsidRPr="00F76A6C">
        <w:t>SPL</w:t>
      </w:r>
      <w:r w:rsidR="005C7013" w:rsidRPr="00F76A6C">
        <w:t xml:space="preserve"> </w:t>
      </w:r>
      <w:r w:rsidR="008F1EA8" w:rsidRPr="00F76A6C">
        <w:t>versus</w:t>
      </w:r>
      <w:r w:rsidR="005C7013" w:rsidRPr="00F76A6C">
        <w:t xml:space="preserve"> annoyance </w:t>
      </w:r>
      <w:r w:rsidR="00AE69D7" w:rsidRPr="00F76A6C">
        <w:t xml:space="preserve">by </w:t>
      </w:r>
      <w:r w:rsidR="008740AC" w:rsidRPr="00F76A6C">
        <w:t xml:space="preserve">home </w:t>
      </w:r>
      <w:r w:rsidR="0009033A" w:rsidRPr="00F76A6C">
        <w:t>location</w:t>
      </w:r>
      <w:r w:rsidR="005C7013" w:rsidRPr="00F76A6C">
        <w:t xml:space="preserve">, the scientific basis for defining </w:t>
      </w:r>
      <w:r w:rsidR="00D15A37" w:rsidRPr="00F76A6C">
        <w:t xml:space="preserve">the </w:t>
      </w:r>
      <w:r w:rsidR="005C7013" w:rsidRPr="00F76A6C">
        <w:t xml:space="preserve">EIF </w:t>
      </w:r>
      <w:r w:rsidR="00B800FD" w:rsidRPr="00F76A6C">
        <w:t>was</w:t>
      </w:r>
      <w:r w:rsidR="005C7013" w:rsidRPr="00F76A6C">
        <w:t xml:space="preserve"> limited.</w:t>
      </w:r>
      <w:r w:rsidR="00104156" w:rsidRPr="00F76A6C">
        <w:t xml:space="preserve"> </w:t>
      </w:r>
    </w:p>
    <w:p w14:paraId="60ED27AA" w14:textId="32F149BD" w:rsidR="0018497C" w:rsidRPr="00F76A6C" w:rsidRDefault="00597CBB" w:rsidP="007B6BD6">
      <w:r w:rsidRPr="00F76A6C">
        <w:t>T</w:t>
      </w:r>
      <w:r w:rsidR="00104156" w:rsidRPr="00F76A6C">
        <w:t xml:space="preserve">wo alternative </w:t>
      </w:r>
      <w:r w:rsidR="00163915" w:rsidRPr="00F76A6C">
        <w:t>noise cost functions</w:t>
      </w:r>
      <w:r w:rsidR="00D96A30" w:rsidRPr="00F76A6C">
        <w:t xml:space="preserve"> </w:t>
      </w:r>
      <w:r w:rsidR="004C4893" w:rsidRPr="00F76A6C">
        <w:t xml:space="preserve">(i.e. EIFs) </w:t>
      </w:r>
      <w:r w:rsidR="00104156" w:rsidRPr="00F76A6C">
        <w:t>were</w:t>
      </w:r>
      <w:r w:rsidR="00D96A30" w:rsidRPr="00F76A6C">
        <w:t xml:space="preserve"> defined and</w:t>
      </w:r>
      <w:r w:rsidR="00104156" w:rsidRPr="00F76A6C">
        <w:t xml:space="preserve"> tested </w:t>
      </w:r>
      <w:r w:rsidR="00D420D2" w:rsidRPr="00F76A6C">
        <w:t xml:space="preserve">in </w:t>
      </w:r>
      <w:r w:rsidR="00FF0D5F" w:rsidRPr="00F76A6C">
        <w:t xml:space="preserve">developing the </w:t>
      </w:r>
      <w:r w:rsidR="00D420D2" w:rsidRPr="00F76A6C">
        <w:t>quiet path routing</w:t>
      </w:r>
      <w:r w:rsidR="00FF0D5F" w:rsidRPr="00F76A6C">
        <w:t xml:space="preserve"> method</w:t>
      </w:r>
      <w:r w:rsidRPr="00F76A6C">
        <w:t xml:space="preserve">: one power function and one linear function. </w:t>
      </w:r>
      <w:r w:rsidR="00E835AC" w:rsidRPr="00F76A6C">
        <w:t>The power function, that was selected for the quiet path routing application, is based on the</w:t>
      </w:r>
      <w:r w:rsidR="00D24ED1" w:rsidRPr="00F76A6C">
        <w:t xml:space="preserve"> </w:t>
      </w:r>
      <w:r w:rsidR="00D24ED1" w:rsidRPr="00F76A6C">
        <w:fldChar w:fldCharType="begin"/>
      </w:r>
      <w:r w:rsidR="00224714" w:rsidRPr="00F76A6C">
        <w:instrText xml:space="preserve"> ADDIN ZOTERO_ITEM CSL_CITATION {"citationID":"VzeyWIUD","properties":{"formattedCitation":"(Stevens, 1960)","plainCitation":"(Stevens, 1960)","dontUpdate":true,"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D24ED1" w:rsidRPr="00F76A6C">
        <w:fldChar w:fldCharType="separate"/>
      </w:r>
      <w:r w:rsidR="00D24ED1" w:rsidRPr="00F76A6C">
        <w:t xml:space="preserve">Stevens </w:t>
      </w:r>
      <w:r w:rsidR="00916703" w:rsidRPr="00F76A6C">
        <w:t>(</w:t>
      </w:r>
      <w:r w:rsidR="00D24ED1" w:rsidRPr="00F76A6C">
        <w:t>1960)</w:t>
      </w:r>
      <w:r w:rsidR="00D24ED1" w:rsidRPr="00F76A6C">
        <w:fldChar w:fldCharType="end"/>
      </w:r>
      <w:r w:rsidR="00D24ED1" w:rsidRPr="00F76A6C">
        <w:t xml:space="preserve"> power law’s revision by </w:t>
      </w:r>
      <w:r w:rsidR="00D24ED1" w:rsidRPr="00F76A6C">
        <w:fldChar w:fldCharType="begin"/>
      </w:r>
      <w:r w:rsidR="00224714" w:rsidRPr="00F76A6C">
        <w:instrText xml:space="preserve"> ADDIN ZOTERO_ITEM CSL_CITATION {"citationID":"NqXwVi4h","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D24ED1" w:rsidRPr="00F76A6C">
        <w:fldChar w:fldCharType="separate"/>
      </w:r>
      <w:r w:rsidR="00D24ED1" w:rsidRPr="00F76A6C">
        <w:t xml:space="preserve">Parmanen </w:t>
      </w:r>
      <w:r w:rsidR="00382760" w:rsidRPr="00F76A6C">
        <w:t>(</w:t>
      </w:r>
      <w:r w:rsidR="00D24ED1" w:rsidRPr="00F76A6C">
        <w:t>2007)</w:t>
      </w:r>
      <w:r w:rsidR="00D24ED1" w:rsidRPr="00F76A6C">
        <w:fldChar w:fldCharType="end"/>
      </w:r>
      <w:r w:rsidR="00D24ED1" w:rsidRPr="00F76A6C">
        <w:t xml:space="preserve">, where sound intensity and </w:t>
      </w:r>
      <w:r w:rsidR="00C01CEB" w:rsidRPr="00F76A6C">
        <w:t>SPL</w:t>
      </w:r>
      <w:r w:rsidR="00D24ED1" w:rsidRPr="00F76A6C">
        <w:t xml:space="preserve"> are assumed </w:t>
      </w:r>
      <w:r w:rsidR="00DA3EEA" w:rsidRPr="00F76A6C">
        <w:t>interchangeable and</w:t>
      </w:r>
      <w:r w:rsidR="00D24ED1" w:rsidRPr="00F76A6C">
        <w:t xml:space="preserve"> </w:t>
      </w:r>
      <w:r w:rsidR="008761D2" w:rsidRPr="00F76A6C">
        <w:t>SPL</w:t>
      </w:r>
      <w:r w:rsidR="00D24ED1" w:rsidRPr="00F76A6C">
        <w:t xml:space="preserve"> and loudness</w:t>
      </w:r>
      <w:r w:rsidR="00DA3EEA" w:rsidRPr="00F76A6C">
        <w:t xml:space="preserve"> proportional</w:t>
      </w:r>
      <w:r w:rsidR="00D24ED1" w:rsidRPr="00F76A6C">
        <w:t>.</w:t>
      </w:r>
      <w:r w:rsidR="000D506C" w:rsidRPr="00F76A6C">
        <w:t xml:space="preserve"> In this study, one more assumption was appended </w:t>
      </w:r>
      <w:r w:rsidR="00E470D9" w:rsidRPr="00F76A6C">
        <w:t>to</w:t>
      </w:r>
      <w:r w:rsidR="000D506C" w:rsidRPr="00F76A6C">
        <w:t xml:space="preserve"> the </w:t>
      </w:r>
      <w:r w:rsidR="00C54EEB" w:rsidRPr="00F76A6C">
        <w:t>previous</w:t>
      </w:r>
      <w:r w:rsidR="000D506C" w:rsidRPr="00F76A6C">
        <w:t>: sound intensity in Steven’s power law can be replaced</w:t>
      </w:r>
      <w:r w:rsidR="00B91529" w:rsidRPr="00F76A6C">
        <w:t xml:space="preserve"> </w:t>
      </w:r>
      <w:r w:rsidR="000D506C" w:rsidRPr="00F76A6C">
        <w:t xml:space="preserve">with A-weighted equivalent continuous </w:t>
      </w:r>
      <w:r w:rsidR="009C2151" w:rsidRPr="00F76A6C">
        <w:t>SPL</w:t>
      </w:r>
      <w:r w:rsidR="0051543F" w:rsidRPr="00F76A6C">
        <w:t>.</w:t>
      </w:r>
      <w:r w:rsidR="00C57DF9" w:rsidRPr="00F76A6C">
        <w:t xml:space="preserve"> </w:t>
      </w:r>
      <w:r w:rsidR="00F1282A" w:rsidRPr="00F76A6C">
        <w:t xml:space="preserve">The strength of this </w:t>
      </w:r>
      <w:r w:rsidR="0018497C" w:rsidRPr="00F76A6C">
        <w:t xml:space="preserve">assumption </w:t>
      </w:r>
      <w:r w:rsidR="00F1282A" w:rsidRPr="00F76A6C">
        <w:t xml:space="preserve">was not </w:t>
      </w:r>
      <w:r w:rsidR="00673244" w:rsidRPr="00F76A6C">
        <w:t>comprehensively</w:t>
      </w:r>
      <w:r w:rsidR="00F1282A" w:rsidRPr="00F76A6C">
        <w:t xml:space="preserve"> assessed in </w:t>
      </w:r>
      <w:r w:rsidR="00B10D55" w:rsidRPr="00F76A6C">
        <w:t xml:space="preserve">the </w:t>
      </w:r>
      <w:r w:rsidR="00F1282A" w:rsidRPr="00F76A6C">
        <w:t>study</w:t>
      </w:r>
      <w:r w:rsidR="0018497C" w:rsidRPr="00F76A6C">
        <w:t xml:space="preserve">. </w:t>
      </w:r>
      <w:r w:rsidR="00EB0426" w:rsidRPr="00F76A6C">
        <w:t xml:space="preserve">According to </w:t>
      </w:r>
      <w:r w:rsidR="00EB0426" w:rsidRPr="00F76A6C">
        <w:rPr>
          <w:rFonts w:eastAsiaTheme="minorEastAsia"/>
          <w:iCs/>
        </w:rPr>
        <w:fldChar w:fldCharType="begin"/>
      </w:r>
      <w:r w:rsidR="00F25FE5" w:rsidRPr="00F76A6C">
        <w:rPr>
          <w:rFonts w:eastAsiaTheme="minorEastAsia"/>
          <w:iCs/>
        </w:rPr>
        <w:instrText xml:space="preserve"> ADDIN ZOTERO_ITEM CSL_CITATION {"citationID":"fu0W74ww","properties":{"formattedCitation":"(Genuit, 1999; Ouis, 2001; Parmanen, 2007)","plainCitation":"(Genuit, 1999; Ouis, 2001; Parmanen, 2007)","dontUpdate":true,"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EB0426" w:rsidRPr="00F76A6C">
        <w:rPr>
          <w:rFonts w:eastAsiaTheme="minorEastAsia"/>
          <w:iCs/>
        </w:rPr>
        <w:fldChar w:fldCharType="separate"/>
      </w:r>
      <w:r w:rsidR="00EB0426" w:rsidRPr="00F76A6C">
        <w:rPr>
          <w:rFonts w:eastAsiaTheme="minorEastAsia"/>
          <w:iCs/>
        </w:rPr>
        <w:t>Genuit</w:t>
      </w:r>
      <w:r w:rsidR="00076B9C" w:rsidRPr="00F76A6C">
        <w:rPr>
          <w:rFonts w:eastAsiaTheme="minorEastAsia"/>
          <w:iCs/>
        </w:rPr>
        <w:t xml:space="preserve"> (</w:t>
      </w:r>
      <w:r w:rsidR="00EB0426" w:rsidRPr="00F76A6C">
        <w:rPr>
          <w:rFonts w:eastAsiaTheme="minorEastAsia"/>
          <w:iCs/>
        </w:rPr>
        <w:t>1999</w:t>
      </w:r>
      <w:r w:rsidR="00076B9C" w:rsidRPr="00F76A6C">
        <w:rPr>
          <w:rFonts w:eastAsiaTheme="minorEastAsia"/>
          <w:iCs/>
        </w:rPr>
        <w:t>),</w:t>
      </w:r>
      <w:r w:rsidR="00EB0426" w:rsidRPr="00F76A6C">
        <w:rPr>
          <w:rFonts w:eastAsiaTheme="minorEastAsia"/>
          <w:iCs/>
        </w:rPr>
        <w:t xml:space="preserve"> Ouis</w:t>
      </w:r>
      <w:r w:rsidR="00076B9C" w:rsidRPr="00F76A6C">
        <w:rPr>
          <w:rFonts w:eastAsiaTheme="minorEastAsia"/>
          <w:iCs/>
        </w:rPr>
        <w:t xml:space="preserve"> (</w:t>
      </w:r>
      <w:r w:rsidR="00EB0426" w:rsidRPr="00F76A6C">
        <w:rPr>
          <w:rFonts w:eastAsiaTheme="minorEastAsia"/>
          <w:iCs/>
        </w:rPr>
        <w:t>2001</w:t>
      </w:r>
      <w:r w:rsidR="00076B9C" w:rsidRPr="00F76A6C">
        <w:rPr>
          <w:rFonts w:eastAsiaTheme="minorEastAsia"/>
          <w:iCs/>
        </w:rPr>
        <w:t>) and</w:t>
      </w:r>
      <w:r w:rsidR="00EB0426" w:rsidRPr="00F76A6C">
        <w:rPr>
          <w:rFonts w:eastAsiaTheme="minorEastAsia"/>
          <w:iCs/>
        </w:rPr>
        <w:t xml:space="preserve"> Parmanen</w:t>
      </w:r>
      <w:r w:rsidR="00076B9C" w:rsidRPr="00F76A6C">
        <w:rPr>
          <w:rFonts w:eastAsiaTheme="minorEastAsia"/>
          <w:iCs/>
        </w:rPr>
        <w:t xml:space="preserve"> (</w:t>
      </w:r>
      <w:r w:rsidR="00EB0426" w:rsidRPr="00F76A6C">
        <w:rPr>
          <w:rFonts w:eastAsiaTheme="minorEastAsia"/>
          <w:iCs/>
        </w:rPr>
        <w:t>2007)</w:t>
      </w:r>
      <w:r w:rsidR="00EB0426" w:rsidRPr="00F76A6C">
        <w:rPr>
          <w:rFonts w:eastAsiaTheme="minorEastAsia"/>
          <w:iCs/>
        </w:rPr>
        <w:fldChar w:fldCharType="end"/>
      </w:r>
      <w:r w:rsidR="00EB0426" w:rsidRPr="00F76A6C">
        <w:rPr>
          <w:rFonts w:eastAsiaTheme="minorEastAsia"/>
          <w:iCs/>
        </w:rPr>
        <w:t xml:space="preserve">, even just the simple A-weighted SPL may be </w:t>
      </w:r>
      <w:r w:rsidR="00F53C24" w:rsidRPr="00F76A6C">
        <w:rPr>
          <w:rFonts w:eastAsiaTheme="minorEastAsia"/>
          <w:iCs/>
        </w:rPr>
        <w:t xml:space="preserve">somewhat </w:t>
      </w:r>
      <w:r w:rsidR="00EB0426" w:rsidRPr="00F76A6C">
        <w:rPr>
          <w:rFonts w:eastAsiaTheme="minorEastAsia"/>
          <w:iCs/>
        </w:rPr>
        <w:t>unreliable indicator of loudness and annoyance</w:t>
      </w:r>
      <w:r w:rsidR="007326B2" w:rsidRPr="00F76A6C">
        <w:rPr>
          <w:rFonts w:eastAsiaTheme="minorEastAsia"/>
          <w:iCs/>
        </w:rPr>
        <w:t xml:space="preserve"> of noise</w:t>
      </w:r>
      <w:r w:rsidR="00993925" w:rsidRPr="00F76A6C">
        <w:rPr>
          <w:rFonts w:eastAsiaTheme="minorEastAsia"/>
          <w:iCs/>
        </w:rPr>
        <w:t>.</w:t>
      </w:r>
      <w:r w:rsidR="00632375" w:rsidRPr="00F76A6C">
        <w:rPr>
          <w:rFonts w:eastAsiaTheme="minorEastAsia"/>
          <w:iCs/>
        </w:rPr>
        <w:t xml:space="preserve"> </w:t>
      </w:r>
      <w:r w:rsidR="00993925" w:rsidRPr="00F76A6C">
        <w:rPr>
          <w:rFonts w:eastAsiaTheme="minorEastAsia"/>
          <w:iCs/>
        </w:rPr>
        <w:t>I</w:t>
      </w:r>
      <w:r w:rsidR="00EB0426" w:rsidRPr="00F76A6C">
        <w:rPr>
          <w:rFonts w:eastAsiaTheme="minorEastAsia"/>
          <w:iCs/>
        </w:rPr>
        <w:t>nformation</w:t>
      </w:r>
      <w:r w:rsidR="00632375" w:rsidRPr="00F76A6C">
        <w:rPr>
          <w:rFonts w:eastAsiaTheme="minorEastAsia"/>
          <w:iCs/>
        </w:rPr>
        <w:t xml:space="preserve"> of</w:t>
      </w:r>
      <w:r w:rsidR="00EB0426" w:rsidRPr="00F76A6C">
        <w:rPr>
          <w:rFonts w:eastAsiaTheme="minorEastAsia"/>
          <w:iCs/>
        </w:rPr>
        <w:t xml:space="preserve"> different tones and fluctuations of SPL in time</w:t>
      </w:r>
      <w:r w:rsidR="00104A5D" w:rsidRPr="00F76A6C">
        <w:rPr>
          <w:rFonts w:eastAsiaTheme="minorEastAsia"/>
          <w:iCs/>
        </w:rPr>
        <w:t xml:space="preserve">, </w:t>
      </w:r>
      <w:r w:rsidR="00104A5D" w:rsidRPr="00F76A6C">
        <w:t xml:space="preserve">both presumably important qualities affecting the perceived loudness of traffic noise, </w:t>
      </w:r>
      <w:r w:rsidR="00E954EF" w:rsidRPr="00F76A6C">
        <w:t>are</w:t>
      </w:r>
      <w:r w:rsidR="00EB0426" w:rsidRPr="00F76A6C">
        <w:rPr>
          <w:rFonts w:eastAsiaTheme="minorEastAsia"/>
          <w:iCs/>
        </w:rPr>
        <w:t xml:space="preserve"> lost when using a</w:t>
      </w:r>
      <w:r w:rsidR="00475858" w:rsidRPr="00F76A6C">
        <w:rPr>
          <w:rFonts w:eastAsiaTheme="minorEastAsia"/>
          <w:iCs/>
        </w:rPr>
        <w:t xml:space="preserve"> heavily compressed </w:t>
      </w:r>
      <w:r w:rsidR="00EB0426" w:rsidRPr="00F76A6C">
        <w:rPr>
          <w:rFonts w:eastAsiaTheme="minorEastAsia"/>
          <w:iCs/>
        </w:rPr>
        <w:t>SPL</w:t>
      </w:r>
      <w:r w:rsidR="00475858" w:rsidRPr="00F76A6C">
        <w:rPr>
          <w:rFonts w:eastAsiaTheme="minorEastAsia"/>
          <w:iCs/>
        </w:rPr>
        <w:t xml:space="preserve"> metric such </w:t>
      </w:r>
      <w:r w:rsidR="00EB0426" w:rsidRPr="00F76A6C">
        <w:rPr>
          <w:rFonts w:eastAsiaTheme="minorEastAsia"/>
          <w:iCs/>
        </w:rPr>
        <w:t xml:space="preserve">as </w:t>
      </w:r>
      <w:r w:rsidR="00ED6AD3" w:rsidRPr="00F76A6C">
        <w:rPr>
          <w:rFonts w:eastAsiaTheme="minorEastAsia"/>
          <w:iCs/>
        </w:rPr>
        <w:t>L</w:t>
      </w:r>
      <w:r w:rsidR="00ED6AD3" w:rsidRPr="00F76A6C">
        <w:rPr>
          <w:rFonts w:eastAsiaTheme="minorEastAsia"/>
          <w:iCs/>
          <w:vertAlign w:val="subscript"/>
        </w:rPr>
        <w:t>Aeq</w:t>
      </w:r>
      <w:r w:rsidR="00632375" w:rsidRPr="00F76A6C">
        <w:t xml:space="preserve">. </w:t>
      </w:r>
      <w:r w:rsidR="00901392" w:rsidRPr="00F76A6C">
        <w:t>However</w:t>
      </w:r>
      <w:r w:rsidR="009020D7" w:rsidRPr="00F76A6C">
        <w:t xml:space="preserve">, since the available traffic noise data featured only A-weighted equivalent continuous sound levels, the uncertainties in </w:t>
      </w:r>
      <w:r w:rsidR="009020D7" w:rsidRPr="00F76A6C">
        <w:rPr>
          <w:rFonts w:eastAsiaTheme="minorEastAsia"/>
          <w:iCs/>
        </w:rPr>
        <w:t>L</w:t>
      </w:r>
      <w:r w:rsidR="009020D7" w:rsidRPr="00F76A6C">
        <w:rPr>
          <w:rFonts w:eastAsiaTheme="minorEastAsia"/>
          <w:iCs/>
          <w:vertAlign w:val="subscript"/>
        </w:rPr>
        <w:t xml:space="preserve">Aeq </w:t>
      </w:r>
      <w:r w:rsidR="009020D7" w:rsidRPr="00F76A6C">
        <w:t xml:space="preserve">– loudness relationship were not investigated more </w:t>
      </w:r>
      <w:r w:rsidR="00E41E5C" w:rsidRPr="00F76A6C">
        <w:t>thoroughly</w:t>
      </w:r>
      <w:r w:rsidR="009020D7" w:rsidRPr="00F76A6C">
        <w:t>.</w:t>
      </w:r>
      <w:r w:rsidR="00C476ED" w:rsidRPr="00F76A6C">
        <w:t xml:space="preserve"> </w:t>
      </w:r>
    </w:p>
    <w:p w14:paraId="39577EB1" w14:textId="124FD174" w:rsidR="001B5D62" w:rsidRPr="00F76A6C" w:rsidRDefault="00BB6D42" w:rsidP="002E2AC6">
      <w:r w:rsidRPr="00F76A6C">
        <w:t>It can be argued that both (power and linear) functions</w:t>
      </w:r>
      <w:r w:rsidR="0061749F" w:rsidRPr="00F76A6C">
        <w:t xml:space="preserve"> that are</w:t>
      </w:r>
      <w:r w:rsidRPr="00F76A6C">
        <w:t xml:space="preserve"> presented in the study</w:t>
      </w:r>
      <w:r w:rsidR="0061749F" w:rsidRPr="00F76A6C">
        <w:t>,</w:t>
      </w:r>
      <w:r w:rsidRPr="00F76A6C">
        <w:t xml:space="preserve"> are likely to perform better than a non-continuous (</w:t>
      </w:r>
      <w:r w:rsidR="007E2A5E" w:rsidRPr="00F76A6C">
        <w:t xml:space="preserve">i.e. </w:t>
      </w:r>
      <w:r w:rsidRPr="00F76A6C">
        <w:t xml:space="preserve">threshold-based) cost function (e.g. </w:t>
      </w:r>
      <w:r w:rsidRPr="00F76A6C">
        <w:fldChar w:fldCharType="begin"/>
      </w:r>
      <w:r w:rsidR="00F25FE5" w:rsidRPr="00F76A6C">
        <w:instrText xml:space="preserve"> ADDIN ZOTERO_ITEM CSL_CITATION {"citationID":"OHga4YFZ","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Pr="00F76A6C">
        <w:fldChar w:fldCharType="separate"/>
      </w:r>
      <w:r w:rsidRPr="00F76A6C">
        <w:t>Ribeiro &amp; Mendes, 2013)</w:t>
      </w:r>
      <w:r w:rsidRPr="00F76A6C">
        <w:fldChar w:fldCharType="end"/>
      </w:r>
      <w:r w:rsidRPr="00F76A6C">
        <w:t xml:space="preserve">. </w:t>
      </w:r>
      <w:r w:rsidR="009C700C" w:rsidRPr="00F76A6C">
        <w:t>T</w:t>
      </w:r>
      <w:r w:rsidR="0020497F" w:rsidRPr="00F76A6C">
        <w:t xml:space="preserve">he power function doubles the </w:t>
      </w:r>
      <w:r w:rsidR="009F0E4B" w:rsidRPr="00F76A6C">
        <w:t xml:space="preserve">loudness based </w:t>
      </w:r>
      <w:r w:rsidR="0020497F" w:rsidRPr="00F76A6C">
        <w:t xml:space="preserve">cost at every 10-decibel increase, </w:t>
      </w:r>
      <w:r w:rsidR="009C700C" w:rsidRPr="00F76A6C">
        <w:t>and</w:t>
      </w:r>
      <w:r w:rsidR="0020497F" w:rsidRPr="00F76A6C">
        <w:t xml:space="preserve"> may </w:t>
      </w:r>
      <w:r w:rsidR="009C700C" w:rsidRPr="00F76A6C">
        <w:t xml:space="preserve">thus </w:t>
      </w:r>
      <w:r w:rsidR="0020497F" w:rsidRPr="00F76A6C">
        <w:t xml:space="preserve">be </w:t>
      </w:r>
      <w:r w:rsidR="009C700C" w:rsidRPr="00F76A6C">
        <w:t>slightly</w:t>
      </w:r>
      <w:r w:rsidR="0020497F" w:rsidRPr="00F76A6C">
        <w:t xml:space="preserve"> better match with the highly annoyed (</w:t>
      </w:r>
      <w:r w:rsidR="009C700C" w:rsidRPr="00F76A6C">
        <w:t xml:space="preserve">HA </w:t>
      </w:r>
      <w:r w:rsidR="0020497F" w:rsidRPr="00F76A6C">
        <w:t xml:space="preserve">%) - </w:t>
      </w:r>
      <w:r w:rsidR="009C700C" w:rsidRPr="00F76A6C">
        <w:t>SPL</w:t>
      </w:r>
      <w:r w:rsidR="0020497F" w:rsidRPr="00F76A6C">
        <w:t xml:space="preserve"> curves</w:t>
      </w:r>
      <w:r w:rsidR="000A5F35" w:rsidRPr="00F76A6C">
        <w:t xml:space="preserve"> </w:t>
      </w:r>
      <w:r w:rsidR="000A5F35" w:rsidRPr="00F76A6C">
        <w:rPr>
          <w:rFonts w:eastAsiaTheme="minorEastAsia"/>
          <w:iCs/>
        </w:rPr>
        <w:t>(</w:t>
      </w:r>
      <w:r w:rsidR="000A5F35" w:rsidRPr="00F76A6C">
        <w:rPr>
          <w:rFonts w:eastAsiaTheme="minorEastAsia"/>
          <w:iCs/>
        </w:rPr>
        <w:fldChar w:fldCharType="begin"/>
      </w:r>
      <w:r w:rsidR="000A5F35" w:rsidRPr="00F76A6C">
        <w:rPr>
          <w:rFonts w:eastAsiaTheme="minorEastAsia"/>
          <w:iCs/>
        </w:rPr>
        <w:instrText xml:space="preserve"> REF _Ref33718460 \h </w:instrText>
      </w:r>
      <w:r w:rsidR="002121CE" w:rsidRPr="00F76A6C">
        <w:rPr>
          <w:rFonts w:eastAsiaTheme="minorEastAsia"/>
          <w:iCs/>
        </w:rPr>
        <w:instrText xml:space="preserve"> \* MERGEFORMAT </w:instrText>
      </w:r>
      <w:r w:rsidR="000A5F35" w:rsidRPr="00F76A6C">
        <w:rPr>
          <w:rFonts w:eastAsiaTheme="minorEastAsia"/>
          <w:iCs/>
        </w:rPr>
      </w:r>
      <w:r w:rsidR="000A5F35" w:rsidRPr="00F76A6C">
        <w:rPr>
          <w:rFonts w:eastAsiaTheme="minorEastAsia"/>
          <w:iCs/>
        </w:rPr>
        <w:fldChar w:fldCharType="separate"/>
      </w:r>
      <w:r w:rsidR="004A4362" w:rsidRPr="00F76A6C">
        <w:t>Figure 2</w:t>
      </w:r>
      <w:r w:rsidR="000A5F35" w:rsidRPr="00F76A6C">
        <w:rPr>
          <w:rFonts w:eastAsiaTheme="minorEastAsia"/>
          <w:iCs/>
        </w:rPr>
        <w:fldChar w:fldCharType="end"/>
      </w:r>
      <w:r w:rsidR="000A5F35" w:rsidRPr="00F76A6C">
        <w:rPr>
          <w:rFonts w:eastAsiaTheme="minorEastAsia"/>
          <w:iCs/>
        </w:rPr>
        <w:t>)</w:t>
      </w:r>
      <w:r w:rsidR="0020497F" w:rsidRPr="00F76A6C">
        <w:t xml:space="preserve"> than a linea</w:t>
      </w:r>
      <w:r w:rsidR="00797533" w:rsidRPr="00F76A6C">
        <w:t>r</w:t>
      </w:r>
      <w:r w:rsidR="0020497F" w:rsidRPr="00F76A6C">
        <w:t xml:space="preserve"> function.</w:t>
      </w:r>
      <w:r w:rsidR="005B73BF" w:rsidRPr="00F76A6C">
        <w:t xml:space="preserve"> </w:t>
      </w:r>
      <w:r w:rsidR="00394167" w:rsidRPr="00F76A6C">
        <w:t>And a</w:t>
      </w:r>
      <w:r w:rsidR="005B73BF" w:rsidRPr="00F76A6C">
        <w:t xml:space="preserve">s </w:t>
      </w:r>
      <w:r w:rsidR="00F42C3E" w:rsidRPr="00F76A6C">
        <w:t>mentioned</w:t>
      </w:r>
      <w:r w:rsidR="005B73BF" w:rsidRPr="00F76A6C">
        <w:t xml:space="preserve"> in chapter 3.5.</w:t>
      </w:r>
      <w:r w:rsidR="00CF1A50" w:rsidRPr="00F76A6C">
        <w:t>2</w:t>
      </w:r>
      <w:r w:rsidR="005B73BF" w:rsidRPr="00F76A6C">
        <w:t>, the power function</w:t>
      </w:r>
      <w:r w:rsidR="00244993" w:rsidRPr="00F76A6C">
        <w:t xml:space="preserve"> clearly</w:t>
      </w:r>
      <w:r w:rsidR="005B73BF" w:rsidRPr="00F76A6C">
        <w:t xml:space="preserve"> meets the most important requirement for the EIF: it assigns radically higher costs to the very highest noise levels. </w:t>
      </w:r>
      <w:r w:rsidR="00785B8E" w:rsidRPr="00F76A6C">
        <w:t xml:space="preserve">The </w:t>
      </w:r>
      <w:r w:rsidR="00163915" w:rsidRPr="00F76A6C">
        <w:t>selection of the noise cost function</w:t>
      </w:r>
      <w:r w:rsidR="00785B8E" w:rsidRPr="00F76A6C">
        <w:t xml:space="preserve"> was not further justified, since it seemed to perform well in practical situations but also due to the little differences in the quiet path</w:t>
      </w:r>
      <w:r w:rsidR="0048702C" w:rsidRPr="00F76A6C">
        <w:t>s</w:t>
      </w:r>
      <w:r w:rsidR="00785B8E" w:rsidRPr="00F76A6C">
        <w:t xml:space="preserve"> </w:t>
      </w:r>
      <w:r w:rsidR="00385077" w:rsidRPr="00F76A6C">
        <w:t>between</w:t>
      </w:r>
      <w:r w:rsidR="00785B8E" w:rsidRPr="00F76A6C">
        <w:t xml:space="preserve"> the two functions.</w:t>
      </w:r>
      <w:r w:rsidR="007D61FA" w:rsidRPr="00F76A6C">
        <w:t xml:space="preserve"> </w:t>
      </w:r>
    </w:p>
    <w:p w14:paraId="6F4920A4" w14:textId="70692153" w:rsidR="002E2AC6" w:rsidRPr="00F76A6C" w:rsidRDefault="008464C2" w:rsidP="002E2AC6">
      <w:r w:rsidRPr="00F76A6C">
        <w:rPr>
          <w:rFonts w:eastAsiaTheme="minorEastAsia"/>
        </w:rPr>
        <w:t>However, i</w:t>
      </w:r>
      <w:r w:rsidR="003D1022" w:rsidRPr="00F76A6C">
        <w:rPr>
          <w:rFonts w:eastAsiaTheme="minorEastAsia"/>
        </w:rPr>
        <w:t>f</w:t>
      </w:r>
      <w:r w:rsidR="00C969F3" w:rsidRPr="00F76A6C">
        <w:rPr>
          <w:rFonts w:eastAsiaTheme="minorEastAsia"/>
        </w:rPr>
        <w:t xml:space="preserve"> the two noise cost functions were applied in a </w:t>
      </w:r>
      <w:r w:rsidR="002A6D50" w:rsidRPr="00F76A6C">
        <w:rPr>
          <w:rFonts w:eastAsiaTheme="minorEastAsia"/>
        </w:rPr>
        <w:t>surface</w:t>
      </w:r>
      <w:r w:rsidR="00C969F3" w:rsidRPr="00F76A6C">
        <w:rPr>
          <w:rFonts w:eastAsiaTheme="minorEastAsia"/>
        </w:rPr>
        <w:t xml:space="preserve">-based LCP analysis, more differences would probably arise between quiet paths, </w:t>
      </w:r>
      <w:r w:rsidR="00C526F8" w:rsidRPr="00F76A6C">
        <w:rPr>
          <w:rFonts w:eastAsiaTheme="minorEastAsia"/>
        </w:rPr>
        <w:t xml:space="preserve">due to increased number of </w:t>
      </w:r>
      <w:r w:rsidR="00097ACC" w:rsidRPr="00F76A6C">
        <w:rPr>
          <w:rFonts w:eastAsiaTheme="minorEastAsia"/>
        </w:rPr>
        <w:t xml:space="preserve">path </w:t>
      </w:r>
      <w:r w:rsidR="00C526F8" w:rsidRPr="00F76A6C">
        <w:rPr>
          <w:rFonts w:eastAsiaTheme="minorEastAsia"/>
        </w:rPr>
        <w:t>alternative</w:t>
      </w:r>
      <w:r w:rsidR="00097ACC" w:rsidRPr="00F76A6C">
        <w:rPr>
          <w:rFonts w:eastAsiaTheme="minorEastAsia"/>
        </w:rPr>
        <w:t>s</w:t>
      </w:r>
      <w:r w:rsidR="00C969F3" w:rsidRPr="00F76A6C">
        <w:rPr>
          <w:rFonts w:eastAsiaTheme="minorEastAsia"/>
        </w:rPr>
        <w:t>.</w:t>
      </w:r>
      <w:r w:rsidR="007674F3" w:rsidRPr="00F76A6C">
        <w:rPr>
          <w:rFonts w:eastAsiaTheme="minorEastAsia"/>
        </w:rPr>
        <w:t xml:space="preserve"> It is</w:t>
      </w:r>
      <w:r w:rsidR="00BD0A95" w:rsidRPr="00F76A6C">
        <w:rPr>
          <w:rFonts w:eastAsiaTheme="minorEastAsia"/>
        </w:rPr>
        <w:t xml:space="preserve"> likely</w:t>
      </w:r>
      <w:r w:rsidR="001239DD" w:rsidRPr="00F76A6C">
        <w:rPr>
          <w:rFonts w:eastAsiaTheme="minorEastAsia"/>
        </w:rPr>
        <w:t xml:space="preserve"> </w:t>
      </w:r>
      <w:r w:rsidR="007674F3" w:rsidRPr="00F76A6C">
        <w:rPr>
          <w:rFonts w:eastAsiaTheme="minorEastAsia"/>
        </w:rPr>
        <w:t xml:space="preserve">that in </w:t>
      </w:r>
      <w:r w:rsidR="002D01BD" w:rsidRPr="00F76A6C">
        <w:rPr>
          <w:rFonts w:eastAsiaTheme="minorEastAsia"/>
        </w:rPr>
        <w:t>most</w:t>
      </w:r>
      <w:r w:rsidR="007674F3" w:rsidRPr="00F76A6C">
        <w:rPr>
          <w:rFonts w:eastAsiaTheme="minorEastAsia"/>
        </w:rPr>
        <w:t xml:space="preserve"> cases street network graph</w:t>
      </w:r>
      <w:r w:rsidR="00AF66D3" w:rsidRPr="00F76A6C">
        <w:rPr>
          <w:rFonts w:eastAsiaTheme="minorEastAsia"/>
        </w:rPr>
        <w:t>s</w:t>
      </w:r>
      <w:r w:rsidR="007674F3" w:rsidRPr="00F76A6C">
        <w:rPr>
          <w:rFonts w:eastAsiaTheme="minorEastAsia"/>
        </w:rPr>
        <w:t xml:space="preserve"> </w:t>
      </w:r>
      <w:r w:rsidR="005628CF" w:rsidRPr="00F76A6C">
        <w:rPr>
          <w:rFonts w:eastAsiaTheme="minorEastAsia"/>
        </w:rPr>
        <w:t xml:space="preserve">simply </w:t>
      </w:r>
      <w:r w:rsidR="007674F3" w:rsidRPr="00F76A6C">
        <w:rPr>
          <w:rFonts w:eastAsiaTheme="minorEastAsia"/>
        </w:rPr>
        <w:t xml:space="preserve">do not provide enough </w:t>
      </w:r>
      <w:r w:rsidR="000234E6" w:rsidRPr="00F76A6C">
        <w:rPr>
          <w:rFonts w:eastAsiaTheme="minorEastAsia"/>
        </w:rPr>
        <w:t xml:space="preserve">path </w:t>
      </w:r>
      <w:r w:rsidR="007674F3" w:rsidRPr="00F76A6C">
        <w:rPr>
          <w:rFonts w:eastAsiaTheme="minorEastAsia"/>
        </w:rPr>
        <w:t>alternative</w:t>
      </w:r>
      <w:r w:rsidR="000234E6" w:rsidRPr="00F76A6C">
        <w:rPr>
          <w:rFonts w:eastAsiaTheme="minorEastAsia"/>
        </w:rPr>
        <w:t>s</w:t>
      </w:r>
      <w:r w:rsidR="007674F3" w:rsidRPr="00F76A6C">
        <w:rPr>
          <w:rFonts w:eastAsiaTheme="minorEastAsia"/>
        </w:rPr>
        <w:t xml:space="preserve"> between </w:t>
      </w:r>
      <w:r w:rsidR="00723644" w:rsidRPr="00F76A6C">
        <w:rPr>
          <w:rFonts w:eastAsiaTheme="minorEastAsia"/>
        </w:rPr>
        <w:t>OD pair</w:t>
      </w:r>
      <w:r w:rsidR="000234E6" w:rsidRPr="00F76A6C">
        <w:rPr>
          <w:rFonts w:eastAsiaTheme="minorEastAsia"/>
        </w:rPr>
        <w:t>s</w:t>
      </w:r>
      <w:r w:rsidR="007674F3" w:rsidRPr="00F76A6C">
        <w:rPr>
          <w:rFonts w:eastAsiaTheme="minorEastAsia"/>
        </w:rPr>
        <w:t xml:space="preserve"> to </w:t>
      </w:r>
      <w:r w:rsidR="00FC0FCF" w:rsidRPr="00F76A6C">
        <w:rPr>
          <w:rFonts w:eastAsiaTheme="minorEastAsia"/>
        </w:rPr>
        <w:t>allow</w:t>
      </w:r>
      <w:r w:rsidR="007674F3" w:rsidRPr="00F76A6C">
        <w:rPr>
          <w:rFonts w:eastAsiaTheme="minorEastAsia"/>
        </w:rPr>
        <w:t xml:space="preserve"> the definition of</w:t>
      </w:r>
      <w:r w:rsidR="00FC0FCF" w:rsidRPr="00F76A6C">
        <w:rPr>
          <w:rFonts w:eastAsiaTheme="minorEastAsia"/>
        </w:rPr>
        <w:t xml:space="preserve"> </w:t>
      </w:r>
      <w:r w:rsidR="007674F3" w:rsidRPr="00F76A6C">
        <w:rPr>
          <w:rFonts w:eastAsiaTheme="minorEastAsia"/>
        </w:rPr>
        <w:t xml:space="preserve">EIF </w:t>
      </w:r>
      <w:r w:rsidR="000234E6" w:rsidRPr="00F76A6C">
        <w:rPr>
          <w:rFonts w:eastAsiaTheme="minorEastAsia"/>
        </w:rPr>
        <w:t xml:space="preserve">to significantly </w:t>
      </w:r>
      <w:r w:rsidR="00FC0FCF" w:rsidRPr="00F76A6C">
        <w:rPr>
          <w:rFonts w:eastAsiaTheme="minorEastAsia"/>
        </w:rPr>
        <w:t>affect the</w:t>
      </w:r>
      <w:r w:rsidR="005773F8" w:rsidRPr="00F76A6C">
        <w:rPr>
          <w:rFonts w:eastAsiaTheme="minorEastAsia"/>
        </w:rPr>
        <w:t xml:space="preserve"> </w:t>
      </w:r>
      <w:r w:rsidR="004060E1" w:rsidRPr="00F76A6C">
        <w:rPr>
          <w:rFonts w:eastAsiaTheme="minorEastAsia"/>
        </w:rPr>
        <w:t xml:space="preserve">results of </w:t>
      </w:r>
      <w:r w:rsidR="005773F8" w:rsidRPr="00F76A6C">
        <w:rPr>
          <w:rFonts w:eastAsiaTheme="minorEastAsia"/>
        </w:rPr>
        <w:t>pathfinding</w:t>
      </w:r>
      <w:r w:rsidR="007674F3" w:rsidRPr="00F76A6C">
        <w:rPr>
          <w:rFonts w:eastAsiaTheme="minorEastAsia"/>
        </w:rPr>
        <w:t xml:space="preserve">. </w:t>
      </w:r>
      <w:r w:rsidR="00EE5092" w:rsidRPr="00F76A6C">
        <w:rPr>
          <w:rFonts w:eastAsiaTheme="minorEastAsia"/>
        </w:rPr>
        <w:t xml:space="preserve">In the EIFs defined in this study, </w:t>
      </w:r>
      <w:r w:rsidR="00EE5092" w:rsidRPr="00F76A6C">
        <w:t>t</w:t>
      </w:r>
      <w:r w:rsidR="00106409" w:rsidRPr="00F76A6C">
        <w:t>he sensitivity coefficient defines the relative weights of distance- and exposure-based cost</w:t>
      </w:r>
      <w:r w:rsidR="00101E85" w:rsidRPr="00F76A6C">
        <w:t>s</w:t>
      </w:r>
      <w:r w:rsidR="00106409" w:rsidRPr="00F76A6C">
        <w:t xml:space="preserve"> in the composite cost. </w:t>
      </w:r>
      <w:r w:rsidR="00CE60FF" w:rsidRPr="00F76A6C">
        <w:t>Therefore</w:t>
      </w:r>
      <w:r w:rsidR="00106409" w:rsidRPr="00F76A6C">
        <w:t xml:space="preserve">, </w:t>
      </w:r>
      <w:r w:rsidR="006D29FA" w:rsidRPr="00F76A6C">
        <w:t xml:space="preserve">considering </w:t>
      </w:r>
      <w:r w:rsidR="00106409" w:rsidRPr="00F76A6C">
        <w:rPr>
          <w:rFonts w:eastAsiaTheme="minorEastAsia"/>
        </w:rPr>
        <w:t>t</w:t>
      </w:r>
      <w:r w:rsidR="003D1022" w:rsidRPr="00F76A6C">
        <w:t xml:space="preserve">he little differences in the quiet </w:t>
      </w:r>
      <w:r w:rsidR="003D1022" w:rsidRPr="00F76A6C">
        <w:lastRenderedPageBreak/>
        <w:t xml:space="preserve">path routing results between the two </w:t>
      </w:r>
      <w:r w:rsidR="002A0C21" w:rsidRPr="00F76A6C">
        <w:t xml:space="preserve">different </w:t>
      </w:r>
      <w:r w:rsidR="00FF54AA" w:rsidRPr="00F76A6C">
        <w:t>EIFs</w:t>
      </w:r>
      <w:r w:rsidR="006D29FA" w:rsidRPr="00F76A6C">
        <w:t xml:space="preserve">, </w:t>
      </w:r>
      <w:r w:rsidR="003D1022" w:rsidRPr="00F76A6C">
        <w:t>the noise sensitivity coefficient</w:t>
      </w:r>
      <w:r w:rsidR="006D29FA" w:rsidRPr="00F76A6C">
        <w:t xml:space="preserve"> </w:t>
      </w:r>
      <w:r w:rsidR="00D038DB" w:rsidRPr="00F76A6C">
        <w:t xml:space="preserve">is </w:t>
      </w:r>
      <w:r w:rsidR="002222E0" w:rsidRPr="00F76A6C">
        <w:t>certainly</w:t>
      </w:r>
      <w:r w:rsidR="006D29FA" w:rsidRPr="00F76A6C">
        <w:t xml:space="preserve"> </w:t>
      </w:r>
      <w:r w:rsidR="00144D99" w:rsidRPr="00F76A6C">
        <w:t>a</w:t>
      </w:r>
      <w:r w:rsidR="006D29FA" w:rsidRPr="00F76A6C">
        <w:t xml:space="preserve"> </w:t>
      </w:r>
      <w:r w:rsidR="00D53B26" w:rsidRPr="00F76A6C">
        <w:t>critical</w:t>
      </w:r>
      <w:r w:rsidR="006D29FA" w:rsidRPr="00F76A6C">
        <w:t xml:space="preserve"> component of the EIF</w:t>
      </w:r>
      <w:r w:rsidR="00106409" w:rsidRPr="00F76A6C">
        <w:t>.</w:t>
      </w:r>
      <w:r w:rsidR="00AC6292" w:rsidRPr="00F76A6C">
        <w:t xml:space="preserve"> </w:t>
      </w:r>
    </w:p>
    <w:p w14:paraId="3BC9FDA5" w14:textId="334618C8" w:rsidR="005D7711" w:rsidRPr="00F76A6C" w:rsidRDefault="00192243" w:rsidP="005D7711">
      <w:pPr>
        <w:pStyle w:val="Heading2"/>
      </w:pPr>
      <w:bookmarkStart w:id="301" w:name="_Toc39590021"/>
      <w:r w:rsidRPr="00F76A6C">
        <w:t xml:space="preserve">Exposure-based </w:t>
      </w:r>
      <w:r w:rsidR="00A41C09" w:rsidRPr="00F76A6C">
        <w:t>routing</w:t>
      </w:r>
      <w:r w:rsidR="005D7711" w:rsidRPr="00F76A6C">
        <w:t xml:space="preserve"> should be developed </w:t>
      </w:r>
      <w:r w:rsidR="00726203" w:rsidRPr="00F76A6C">
        <w:t>as a concept to</w:t>
      </w:r>
      <w:r w:rsidR="00DC727C" w:rsidRPr="00F76A6C">
        <w:t xml:space="preserve"> simultaneously</w:t>
      </w:r>
      <w:r w:rsidR="00726203" w:rsidRPr="00F76A6C">
        <w:t xml:space="preserve"> </w:t>
      </w:r>
      <w:r w:rsidR="00BF1AD7" w:rsidRPr="00F76A6C">
        <w:t>consider</w:t>
      </w:r>
      <w:r w:rsidR="00726203" w:rsidRPr="00F76A6C">
        <w:t xml:space="preserve"> </w:t>
      </w:r>
      <w:commentRangeStart w:id="302"/>
      <w:r w:rsidR="00726203" w:rsidRPr="00F76A6C">
        <w:t>multiple</w:t>
      </w:r>
      <w:commentRangeEnd w:id="302"/>
      <w:r w:rsidR="002845B3">
        <w:rPr>
          <w:rStyle w:val="CommentReference"/>
          <w:rFonts w:eastAsiaTheme="minorHAnsi" w:cs="Times New Roman"/>
          <w:b w:val="0"/>
          <w:color w:val="auto"/>
          <w:spacing w:val="0"/>
        </w:rPr>
        <w:commentReference w:id="302"/>
      </w:r>
      <w:r w:rsidR="00726203" w:rsidRPr="00F76A6C">
        <w:t xml:space="preserve"> </w:t>
      </w:r>
      <w:r w:rsidR="00DC727C" w:rsidRPr="00F76A6C">
        <w:t>exposures</w:t>
      </w:r>
      <w:bookmarkEnd w:id="301"/>
    </w:p>
    <w:p w14:paraId="3882A062" w14:textId="41585F63" w:rsidR="002E2AC6" w:rsidRPr="00F76A6C" w:rsidRDefault="002E2AC6" w:rsidP="002E2AC6">
      <w:r w:rsidRPr="00F76A6C">
        <w:t xml:space="preserve">In this study, the </w:t>
      </w:r>
      <w:r w:rsidR="001F00D7" w:rsidRPr="00F76A6C">
        <w:t>used</w:t>
      </w:r>
      <w:r w:rsidRPr="00F76A6C">
        <w:t xml:space="preserve"> traffic noise data included only vehicular traffic, leaving out noise from rail traffic, aircrafts and industrial sites. It can be argued that making separate assessments of dynamic exposure to different noise sources is important for the same reasons why separate assessments of static noise exposure</w:t>
      </w:r>
      <w:r w:rsidR="00B1413E" w:rsidRPr="00F76A6C">
        <w:t>s</w:t>
      </w:r>
      <w:r w:rsidRPr="00F76A6C">
        <w:t xml:space="preserve"> are made: health effects of different kinds of noise </w:t>
      </w:r>
      <w:r w:rsidR="00F3688A" w:rsidRPr="00F76A6C">
        <w:t xml:space="preserve">can </w:t>
      </w:r>
      <w:r w:rsidRPr="00F76A6C">
        <w:t>vary</w:t>
      </w:r>
      <w:r w:rsidR="00847CB6" w:rsidRPr="00F76A6C">
        <w:t xml:space="preserve"> (</w:t>
      </w:r>
      <w:proofErr w:type="spellStart"/>
      <w:r w:rsidR="00847CB6" w:rsidRPr="00F76A6C">
        <w:fldChar w:fldCharType="begin"/>
      </w:r>
      <w:r w:rsidR="00224714" w:rsidRPr="00F76A6C">
        <w:instrText xml:space="preserve"> ADDIN ZOTERO_ITEM CSL_CITATION {"citationID":"Ia1dnhup","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847CB6" w:rsidRPr="00F76A6C">
        <w:fldChar w:fldCharType="separate"/>
      </w:r>
      <w:r w:rsidR="00847CB6" w:rsidRPr="00F76A6C">
        <w:t>Guski</w:t>
      </w:r>
      <w:proofErr w:type="spellEnd"/>
      <w:r w:rsidR="00847CB6" w:rsidRPr="00F76A6C">
        <w:t xml:space="preserve"> et al. 2017)</w:t>
      </w:r>
      <w:r w:rsidR="00847CB6" w:rsidRPr="00F76A6C">
        <w:fldChar w:fldCharType="end"/>
      </w:r>
      <w:r w:rsidR="00847CB6" w:rsidRPr="00F76A6C">
        <w:t xml:space="preserve">, </w:t>
      </w:r>
      <w:r w:rsidRPr="00F76A6C">
        <w:t xml:space="preserve"> and the mitigation actions </w:t>
      </w:r>
      <w:r w:rsidR="00024F18" w:rsidRPr="00F76A6C">
        <w:t xml:space="preserve">for environmental noise </w:t>
      </w:r>
      <w:r w:rsidRPr="00F76A6C">
        <w:t xml:space="preserve">exposure vary between different noise sources (e.g. noise barriers, speed limits, rerouting of trams or aircrafts). </w:t>
      </w:r>
      <w:r w:rsidR="002F7926" w:rsidRPr="00F76A6C">
        <w:t xml:space="preserve">Also, </w:t>
      </w:r>
      <w:r w:rsidR="00681DCA" w:rsidRPr="00F76A6C">
        <w:t>d</w:t>
      </w:r>
      <w:r w:rsidRPr="00F76A6C">
        <w:t xml:space="preserve">ifferent thresholds for sound pressure levels causing “adverse health effects” </w:t>
      </w:r>
      <w:r w:rsidR="00E74531" w:rsidRPr="00F76A6C">
        <w:t xml:space="preserve">have been suggested </w:t>
      </w:r>
      <w:r w:rsidRPr="00F76A6C">
        <w:t>for different noise source</w:t>
      </w:r>
      <w:r w:rsidR="00E74531" w:rsidRPr="00F76A6C">
        <w:t>s</w:t>
      </w:r>
      <w:r w:rsidRPr="00F76A6C">
        <w:t xml:space="preserve"> </w:t>
      </w:r>
      <w:r w:rsidRPr="00F76A6C">
        <w:fldChar w:fldCharType="begin"/>
      </w:r>
      <w:r w:rsidRPr="00F76A6C">
        <w:instrText xml:space="preserve"> ADDIN ZOTERO_ITEM CSL_CITATION {"citationID":"NelNvu1T","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Pr="00F76A6C">
        <w:fldChar w:fldCharType="separate"/>
      </w:r>
      <w:r w:rsidRPr="00F76A6C">
        <w:t>(Kephalopoulos et al., 2012)</w:t>
      </w:r>
      <w:r w:rsidRPr="00F76A6C">
        <w:fldChar w:fldCharType="end"/>
      </w:r>
      <w:r w:rsidRPr="00F76A6C">
        <w:t xml:space="preserve">. </w:t>
      </w:r>
    </w:p>
    <w:p w14:paraId="064FAF10" w14:textId="29B6A1D4" w:rsidR="002E2AC6" w:rsidRPr="00F76A6C" w:rsidRDefault="002E2AC6" w:rsidP="002E2AC6">
      <w:r w:rsidRPr="00F76A6C">
        <w:t xml:space="preserve">It can be </w:t>
      </w:r>
      <w:r w:rsidR="00E74531" w:rsidRPr="00F76A6C">
        <w:t>argued</w:t>
      </w:r>
      <w:r w:rsidRPr="00F76A6C">
        <w:t xml:space="preserve"> that the decision of assessing dynamic exposure to only </w:t>
      </w:r>
      <w:r w:rsidR="005D7571" w:rsidRPr="00F76A6C">
        <w:t xml:space="preserve">vehicular </w:t>
      </w:r>
      <w:r w:rsidRPr="00F76A6C">
        <w:t xml:space="preserve">traffic noise was </w:t>
      </w:r>
      <w:r w:rsidR="00E74531" w:rsidRPr="00F76A6C">
        <w:t>adequate</w:t>
      </w:r>
      <w:r w:rsidRPr="00F76A6C">
        <w:t xml:space="preserve"> </w:t>
      </w:r>
      <w:r w:rsidR="005E1B98" w:rsidRPr="00F76A6C">
        <w:t xml:space="preserve">in </w:t>
      </w:r>
      <w:r w:rsidRPr="00F76A6C">
        <w:t xml:space="preserve">developing </w:t>
      </w:r>
      <w:r w:rsidR="00CB5B68" w:rsidRPr="00F76A6C">
        <w:t xml:space="preserve">a </w:t>
      </w:r>
      <w:r w:rsidRPr="00F76A6C">
        <w:t>conceptual and technical framework for dynamic exposure assessment and exposure-based routing</w:t>
      </w:r>
      <w:r w:rsidR="00AA1637" w:rsidRPr="00F76A6C">
        <w:t xml:space="preserve">. However, this decision </w:t>
      </w:r>
      <w:r w:rsidRPr="00F76A6C">
        <w:t xml:space="preserve">should be revisited when </w:t>
      </w:r>
      <w:r w:rsidR="00AA1637" w:rsidRPr="00F76A6C">
        <w:t>developing the quiet path routing method</w:t>
      </w:r>
      <w:r w:rsidR="005428B5" w:rsidRPr="00F76A6C">
        <w:t xml:space="preserve"> further</w:t>
      </w:r>
      <w:r w:rsidRPr="00F76A6C">
        <w:t xml:space="preserve">. </w:t>
      </w:r>
      <w:r w:rsidR="00E74531" w:rsidRPr="00F76A6C">
        <w:t>As per</w:t>
      </w:r>
      <w:r w:rsidR="0091059C" w:rsidRPr="00F76A6C">
        <w:t xml:space="preserve"> </w:t>
      </w:r>
      <w:r w:rsidRPr="00F76A6C">
        <w:fldChar w:fldCharType="begin"/>
      </w:r>
      <w:r w:rsidR="00224714" w:rsidRPr="00F76A6C">
        <w:instrText xml:space="preserve"> ADDIN ZOTERO_ITEM CSL_CITATION {"citationID":"iA2HvhEv","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Pr="00F76A6C">
        <w:fldChar w:fldCharType="separate"/>
      </w:r>
      <w:r w:rsidRPr="00F76A6C">
        <w:t xml:space="preserve">Guski et al. </w:t>
      </w:r>
      <w:r w:rsidR="000057EF" w:rsidRPr="00F76A6C">
        <w:t>(</w:t>
      </w:r>
      <w:r w:rsidRPr="00F76A6C">
        <w:t>2017</w:t>
      </w:r>
      <w:r w:rsidR="00E866B9" w:rsidRPr="00F76A6C">
        <w:t>: 35</w:t>
      </w:r>
      <w:r w:rsidRPr="00F76A6C">
        <w:t>)</w:t>
      </w:r>
      <w:r w:rsidRPr="00F76A6C">
        <w:fldChar w:fldCharType="end"/>
      </w:r>
      <w:r w:rsidRPr="00F76A6C">
        <w:t xml:space="preserve">, one promising way to incorporate </w:t>
      </w:r>
      <w:r w:rsidR="002B74D3" w:rsidRPr="00F76A6C">
        <w:t xml:space="preserve">multiple </w:t>
      </w:r>
      <w:r w:rsidRPr="00F76A6C">
        <w:t xml:space="preserve">noise sources in </w:t>
      </w:r>
      <w:r w:rsidR="002B74D3" w:rsidRPr="00F76A6C">
        <w:t xml:space="preserve">a single </w:t>
      </w:r>
      <w:r w:rsidRPr="00F76A6C">
        <w:t xml:space="preserve">EIF would be to </w:t>
      </w:r>
      <w:r w:rsidR="004A5304" w:rsidRPr="00F76A6C">
        <w:t>apply</w:t>
      </w:r>
      <w:r w:rsidRPr="00F76A6C">
        <w:t xml:space="preserve"> the concept of dominant noise source</w:t>
      </w:r>
      <w:r w:rsidR="00E866B9" w:rsidRPr="00F76A6C">
        <w:t>.</w:t>
      </w:r>
      <w:r w:rsidRPr="00F76A6C">
        <w:t xml:space="preserve"> </w:t>
      </w:r>
      <w:r w:rsidR="008F6BBA" w:rsidRPr="00F76A6C">
        <w:t>Caution</w:t>
      </w:r>
      <w:r w:rsidRPr="00F76A6C">
        <w:t xml:space="preserve"> should be paid on deciding whether different weightings should be used for different noise sources based on their </w:t>
      </w:r>
      <w:r w:rsidR="00AA47AC" w:rsidRPr="00F76A6C">
        <w:t xml:space="preserve">possibly </w:t>
      </w:r>
      <w:r w:rsidRPr="00F76A6C">
        <w:t xml:space="preserve">different effects on annoyance. </w:t>
      </w:r>
      <w:r w:rsidR="008E545B" w:rsidRPr="00F76A6C">
        <w:t xml:space="preserve">Yet, </w:t>
      </w:r>
      <w:r w:rsidR="003C3166" w:rsidRPr="00F76A6C">
        <w:t>given</w:t>
      </w:r>
      <w:r w:rsidR="008E545B" w:rsidRPr="00F76A6C">
        <w:t xml:space="preserve"> the lack of </w:t>
      </w:r>
      <w:r w:rsidR="005E54D2" w:rsidRPr="00F76A6C">
        <w:t xml:space="preserve">explicit </w:t>
      </w:r>
      <w:r w:rsidR="008E545B" w:rsidRPr="00F76A6C">
        <w:t xml:space="preserve">information of ERRs of different noise sources, </w:t>
      </w:r>
      <w:r w:rsidR="005E54D2" w:rsidRPr="00F76A6C">
        <w:t>a viable</w:t>
      </w:r>
      <w:r w:rsidR="004259FE" w:rsidRPr="00F76A6C">
        <w:t xml:space="preserve"> </w:t>
      </w:r>
      <w:r w:rsidRPr="00F76A6C">
        <w:t xml:space="preserve">way </w:t>
      </w:r>
      <w:r w:rsidR="00E60D43" w:rsidRPr="00F76A6C">
        <w:t xml:space="preserve">of </w:t>
      </w:r>
      <w:r w:rsidRPr="00F76A6C">
        <w:t xml:space="preserve">determining the dominant noise source </w:t>
      </w:r>
      <w:r w:rsidR="005E54D2" w:rsidRPr="00F76A6C">
        <w:t xml:space="preserve">could </w:t>
      </w:r>
      <w:r w:rsidRPr="00F76A6C">
        <w:t xml:space="preserve">be to </w:t>
      </w:r>
      <w:r w:rsidR="008A7DEA" w:rsidRPr="00F76A6C">
        <w:t xml:space="preserve">simply </w:t>
      </w:r>
      <w:r w:rsidRPr="00F76A6C">
        <w:t xml:space="preserve">use the maximum </w:t>
      </w:r>
      <w:r w:rsidR="0010523A" w:rsidRPr="00F76A6C">
        <w:t xml:space="preserve">SPL </w:t>
      </w:r>
      <w:r w:rsidRPr="00F76A6C">
        <w:t xml:space="preserve">among different noise sources. </w:t>
      </w:r>
      <w:r w:rsidR="00114E20" w:rsidRPr="00F76A6C">
        <w:t>Furthermore, u</w:t>
      </w:r>
      <w:r w:rsidR="00E96453" w:rsidRPr="00F76A6C">
        <w:t xml:space="preserve">sing dominant noise source </w:t>
      </w:r>
      <w:r w:rsidRPr="00F76A6C">
        <w:t xml:space="preserve">would match the </w:t>
      </w:r>
      <w:r w:rsidR="000062C7" w:rsidRPr="00F76A6C">
        <w:t xml:space="preserve">constitution </w:t>
      </w:r>
      <w:r w:rsidR="00007598" w:rsidRPr="00F76A6C">
        <w:t xml:space="preserve">of many </w:t>
      </w:r>
      <w:r w:rsidRPr="00F76A6C">
        <w:t xml:space="preserve">air quality </w:t>
      </w:r>
      <w:r w:rsidR="00CC76A4" w:rsidRPr="00F76A6C">
        <w:t>indices</w:t>
      </w:r>
      <w:r w:rsidRPr="00F76A6C">
        <w:t xml:space="preserve"> (AQI)</w:t>
      </w:r>
      <w:r w:rsidR="000062C7" w:rsidRPr="00F76A6C">
        <w:t>;</w:t>
      </w:r>
      <w:r w:rsidR="00CF5CE5" w:rsidRPr="00F76A6C">
        <w:t xml:space="preserve"> </w:t>
      </w:r>
      <w:r w:rsidR="00007598" w:rsidRPr="00F76A6C">
        <w:t xml:space="preserve">AQI is </w:t>
      </w:r>
      <w:r w:rsidR="00343B9D" w:rsidRPr="00F76A6C">
        <w:t xml:space="preserve">commonly </w:t>
      </w:r>
      <w:r w:rsidR="00007598" w:rsidRPr="00F76A6C">
        <w:t xml:space="preserve">determined by the </w:t>
      </w:r>
      <w:r w:rsidRPr="00F76A6C">
        <w:t xml:space="preserve">maximum AQI value among </w:t>
      </w:r>
      <w:r w:rsidR="00AB15B8" w:rsidRPr="00F76A6C">
        <w:t xml:space="preserve">its components, i.e. </w:t>
      </w:r>
      <w:r w:rsidR="00007598" w:rsidRPr="00F76A6C">
        <w:t>different pollutants</w:t>
      </w:r>
      <w:r w:rsidRPr="00F76A6C">
        <w:t xml:space="preserve"> </w:t>
      </w:r>
      <w:r w:rsidRPr="00F76A6C">
        <w:fldChar w:fldCharType="begin"/>
      </w:r>
      <w:r w:rsidRPr="00F76A6C">
        <w:instrText xml:space="preserve"> ADDIN ZOTERO_ITEM CSL_CITATION {"citationID":"QjivvFud","properties":{"formattedCitation":"(Plaia &amp; Ruggieri, 2011)","plainCitation":"(Plaia &amp; Ruggieri, 2011)","noteIndex":0},"citationItems":[{"id":861,"uris":["http://zotero.org/users/5467145/items/FHS768SK"],"uri":["http://zotero.org/users/5467145/items/FHS768SK"],"itemData":{"id":861,"type":"article-journal","abstract":"National directives on air quality oblige nations to monitor and report on their air quality, allowing the public to be informed on the ambient pollution levels. The last is the reason for the always increasing interest, demonstrated by the number of publications on this topic in recent years, in air quality/pollution indices: since the concentration of individual pollutants can be confusing, concentration measurements are conveniently transformed in terms of an air quality index. In this way, complex situations are summarized in a single figure, letting comparisons in time and space be possible. In this paper we will give an overview about the Air Quality/Pollution Indices proposed in literature and/or adopted by countries, trying also to categorize them into homogeneous groups. For the classification different approaches can be followed. Since in real life exposure to mixtures of chemicals occurs, with additive, synergistic or antagonistic effects, here we will distinguish between indices that consider the conjoint effect of pollutants and indices only based on the actual most dangerous pollutant. This brief review on air pollution indices shows, on one side, the wide interest in the problem, on the other, the lack of a common strategy which allows to compare the state of the air for cities that follow different directives. The main differences between the indices will be also described.","container-title":"Reviews in Environmental Science and Bio/Technology","DOI":"10.1007/s11157-010-9227-2","ISSN":"1572-9826","issue":"2","journalAbbreviation":"Rev Environ Sci Biotechnol","language":"en","page":"165-179","source":"Springer Link","title":"Air quality indices: a review","title-short":"Air quality indices","volume":"10","author":[{"family":"Plaia","given":"Antonella"},{"family":"Ruggieri","given":"Mariantonietta"}],"issued":{"date-parts":[["2011",6,1]]}}}],"schema":"https://github.com/citation-style-language/schema/raw/master/csl-citation.json"} </w:instrText>
      </w:r>
      <w:r w:rsidRPr="00F76A6C">
        <w:fldChar w:fldCharType="separate"/>
      </w:r>
      <w:r w:rsidRPr="00F76A6C">
        <w:t>(Plaia &amp; Ruggieri, 2011)</w:t>
      </w:r>
      <w:r w:rsidRPr="00F76A6C">
        <w:fldChar w:fldCharType="end"/>
      </w:r>
      <w:r w:rsidRPr="00F76A6C">
        <w:t>.</w:t>
      </w:r>
      <w:r w:rsidR="00FF4098" w:rsidRPr="00F76A6C">
        <w:t xml:space="preserve"> </w:t>
      </w:r>
    </w:p>
    <w:p w14:paraId="3F98D408" w14:textId="2029323B" w:rsidR="00F459FB" w:rsidRPr="00F76A6C" w:rsidRDefault="00F73BFA" w:rsidP="00133BD7">
      <w:r w:rsidRPr="00F76A6C">
        <w:t xml:space="preserve">While combining different noise sources together has its own challenges, then another level of complexity to exposure-based routing is introduced by considering exposures to </w:t>
      </w:r>
      <w:r w:rsidR="00297FE5" w:rsidRPr="00F76A6C">
        <w:t xml:space="preserve">several </w:t>
      </w:r>
      <w:r w:rsidRPr="00F76A6C">
        <w:t>pollutants or environmental conditions.</w:t>
      </w:r>
      <w:r w:rsidR="0081107E" w:rsidRPr="00F76A6C">
        <w:t xml:space="preserve"> </w:t>
      </w:r>
      <w:r w:rsidR="00B43B33" w:rsidRPr="00F76A6C">
        <w:t>A practical</w:t>
      </w:r>
      <w:r w:rsidR="00E06F13" w:rsidRPr="00F76A6C">
        <w:t>, yet naive,</w:t>
      </w:r>
      <w:r w:rsidR="00B43B33" w:rsidRPr="00F76A6C">
        <w:t xml:space="preserve"> approach for integrating multiple environmental exposures in routing analysis </w:t>
      </w:r>
      <w:r w:rsidR="00485FFF" w:rsidRPr="00F76A6C">
        <w:t xml:space="preserve">have </w:t>
      </w:r>
      <w:r w:rsidR="00B43B33" w:rsidRPr="00F76A6C">
        <w:t xml:space="preserve">been </w:t>
      </w:r>
      <w:r w:rsidR="00664FE5" w:rsidRPr="00F76A6C">
        <w:t xml:space="preserve">demonstrated </w:t>
      </w:r>
      <w:r w:rsidR="003E2399" w:rsidRPr="00F76A6C">
        <w:t xml:space="preserve">by </w:t>
      </w:r>
      <w:r w:rsidR="00B43B33" w:rsidRPr="00F76A6C">
        <w:t xml:space="preserve">many web-based route planner applications: </w:t>
      </w:r>
      <w:r w:rsidR="00A760A5" w:rsidRPr="00F76A6C">
        <w:t xml:space="preserve">the </w:t>
      </w:r>
      <w:r w:rsidR="00B43B33" w:rsidRPr="00F76A6C">
        <w:t xml:space="preserve">user gets to decide </w:t>
      </w:r>
      <w:r w:rsidR="00664FE5" w:rsidRPr="00F76A6C">
        <w:t xml:space="preserve">a </w:t>
      </w:r>
      <w:r w:rsidR="00A656EE" w:rsidRPr="00F76A6C">
        <w:t>singular</w:t>
      </w:r>
      <w:r w:rsidR="00664FE5" w:rsidRPr="00F76A6C">
        <w:t xml:space="preserve"> </w:t>
      </w:r>
      <w:r w:rsidR="00B43B33" w:rsidRPr="00F76A6C">
        <w:t xml:space="preserve">exposure to minimize per one pathfinding problem. </w:t>
      </w:r>
      <w:r w:rsidR="00C51F3B" w:rsidRPr="00F76A6C">
        <w:t xml:space="preserve">However, a </w:t>
      </w:r>
      <w:r w:rsidR="0032050D" w:rsidRPr="00F76A6C">
        <w:t xml:space="preserve">desirable goal </w:t>
      </w:r>
      <w:r w:rsidR="00AC48F9" w:rsidRPr="00F76A6C">
        <w:t xml:space="preserve">would be to </w:t>
      </w:r>
      <w:r w:rsidR="00EF19EB" w:rsidRPr="00F76A6C">
        <w:t>combine</w:t>
      </w:r>
      <w:r w:rsidR="002D092A" w:rsidRPr="00F76A6C">
        <w:t xml:space="preserve"> two or more environmental</w:t>
      </w:r>
      <w:r w:rsidR="00FB5D31" w:rsidRPr="00F76A6C">
        <w:t xml:space="preserve"> exposure</w:t>
      </w:r>
      <w:r w:rsidR="001D63E8" w:rsidRPr="00F76A6C">
        <w:t>s</w:t>
      </w:r>
      <w:r w:rsidR="00FB5D31" w:rsidRPr="00F76A6C">
        <w:t xml:space="preserve"> </w:t>
      </w:r>
      <w:r w:rsidR="005E2422" w:rsidRPr="00F76A6C">
        <w:t>in</w:t>
      </w:r>
      <w:r w:rsidR="00FB5D31" w:rsidRPr="00F76A6C">
        <w:t xml:space="preserve"> </w:t>
      </w:r>
      <w:r w:rsidR="000E00AE" w:rsidRPr="00F76A6C">
        <w:t xml:space="preserve">one </w:t>
      </w:r>
      <w:r w:rsidR="00B07534" w:rsidRPr="00F76A6C">
        <w:t xml:space="preserve">least cost path problem </w:t>
      </w:r>
      <w:r w:rsidR="00703863" w:rsidRPr="00F76A6C">
        <w:t xml:space="preserve">and </w:t>
      </w:r>
      <w:r w:rsidR="002C64E8" w:rsidRPr="00F76A6C">
        <w:t>hence</w:t>
      </w:r>
      <w:r w:rsidR="00703863" w:rsidRPr="00F76A6C">
        <w:t xml:space="preserve"> </w:t>
      </w:r>
      <w:r w:rsidR="00625BA0" w:rsidRPr="00F76A6C">
        <w:t xml:space="preserve">enable </w:t>
      </w:r>
      <w:r w:rsidR="00550366" w:rsidRPr="00F76A6C">
        <w:t>calculat</w:t>
      </w:r>
      <w:r w:rsidR="00625BA0" w:rsidRPr="00F76A6C">
        <w:t xml:space="preserve">ing </w:t>
      </w:r>
      <w:r w:rsidR="00703863" w:rsidRPr="00F76A6C">
        <w:t xml:space="preserve">“composite green paths”. </w:t>
      </w:r>
      <w:r w:rsidR="007A4A4B" w:rsidRPr="00F76A6C">
        <w:t>Perhaps the</w:t>
      </w:r>
      <w:r w:rsidR="00FD7BB7" w:rsidRPr="00F76A6C">
        <w:t xml:space="preserve"> </w:t>
      </w:r>
      <w:r w:rsidR="00494F23" w:rsidRPr="00F76A6C">
        <w:t>great</w:t>
      </w:r>
      <w:r w:rsidR="007A4A4B" w:rsidRPr="00F76A6C">
        <w:t>est</w:t>
      </w:r>
      <w:r w:rsidR="00494F23" w:rsidRPr="00F76A6C">
        <w:t xml:space="preserve"> </w:t>
      </w:r>
      <w:r w:rsidR="00FD7BB7" w:rsidRPr="00F76A6C">
        <w:t>challenge</w:t>
      </w:r>
      <w:r w:rsidR="003E15D4" w:rsidRPr="00F76A6C">
        <w:t xml:space="preserve"> </w:t>
      </w:r>
      <w:r w:rsidR="00333F33" w:rsidRPr="00F76A6C">
        <w:t>to</w:t>
      </w:r>
      <w:r w:rsidR="00DD121E" w:rsidRPr="00F76A6C">
        <w:t xml:space="preserve"> this arises</w:t>
      </w:r>
      <w:r w:rsidR="00494F23" w:rsidRPr="00F76A6C">
        <w:t xml:space="preserve"> from the need to </w:t>
      </w:r>
      <w:r w:rsidR="00703863" w:rsidRPr="00F76A6C">
        <w:t xml:space="preserve">synchronize </w:t>
      </w:r>
      <w:r w:rsidR="009F5D03" w:rsidRPr="00F76A6C">
        <w:t xml:space="preserve">different </w:t>
      </w:r>
      <w:r w:rsidR="00703863" w:rsidRPr="00F76A6C">
        <w:t xml:space="preserve">EIFs </w:t>
      </w:r>
      <w:r w:rsidR="00F56C5B" w:rsidRPr="00F76A6C">
        <w:t xml:space="preserve">(of the different exposures) </w:t>
      </w:r>
      <w:r w:rsidR="00B46C7E" w:rsidRPr="00F76A6C">
        <w:t xml:space="preserve">to allow </w:t>
      </w:r>
      <w:r w:rsidR="00FC36DD" w:rsidRPr="00F76A6C">
        <w:t xml:space="preserve">using </w:t>
      </w:r>
      <w:r w:rsidR="001E3ED4" w:rsidRPr="00F76A6C">
        <w:t xml:space="preserve">initially </w:t>
      </w:r>
      <w:r w:rsidR="001E3ED4" w:rsidRPr="00F76A6C">
        <w:lastRenderedPageBreak/>
        <w:t xml:space="preserve">equal weights </w:t>
      </w:r>
      <w:r w:rsidR="00A6321E" w:rsidRPr="00F76A6C">
        <w:t>for different exposure</w:t>
      </w:r>
      <w:r w:rsidR="00D652BA" w:rsidRPr="00F76A6C">
        <w:t>-</w:t>
      </w:r>
      <w:r w:rsidR="00A6321E" w:rsidRPr="00F76A6C">
        <w:t>based costs</w:t>
      </w:r>
      <w:r w:rsidR="003E28D5" w:rsidRPr="00F76A6C">
        <w:t>.</w:t>
      </w:r>
      <w:r w:rsidR="00550366" w:rsidRPr="00F76A6C">
        <w:t xml:space="preserve"> </w:t>
      </w:r>
      <w:r w:rsidR="00C31D83" w:rsidRPr="00F76A6C">
        <w:t xml:space="preserve">For example, </w:t>
      </w:r>
      <w:r w:rsidR="00D15346" w:rsidRPr="00F76A6C">
        <w:t xml:space="preserve">initial </w:t>
      </w:r>
      <w:r w:rsidR="00550366" w:rsidRPr="00F76A6C">
        <w:t>air</w:t>
      </w:r>
      <w:r w:rsidR="009B5F51" w:rsidRPr="00F76A6C">
        <w:t>-</w:t>
      </w:r>
      <w:r w:rsidR="00550366" w:rsidRPr="00F76A6C">
        <w:t xml:space="preserve"> and noise pollution-based costs should be </w:t>
      </w:r>
      <w:r w:rsidR="00D94E8C" w:rsidRPr="00F76A6C">
        <w:t>possible</w:t>
      </w:r>
      <w:r w:rsidR="00D15346" w:rsidRPr="00F76A6C">
        <w:t xml:space="preserve"> to set </w:t>
      </w:r>
      <w:r w:rsidR="00550366" w:rsidRPr="00F76A6C">
        <w:t>equal</w:t>
      </w:r>
      <w:r w:rsidR="003E28D5" w:rsidRPr="00F76A6C">
        <w:t>ly important</w:t>
      </w:r>
      <w:r w:rsidR="005E6D97" w:rsidRPr="00F76A6C">
        <w:t xml:space="preserve"> </w:t>
      </w:r>
      <w:r w:rsidR="00550366" w:rsidRPr="00F76A6C">
        <w:t>in the composite EIF</w:t>
      </w:r>
      <w:r w:rsidR="00703863" w:rsidRPr="00F76A6C">
        <w:t xml:space="preserve">. </w:t>
      </w:r>
      <w:r w:rsidR="00A96308" w:rsidRPr="00F76A6C">
        <w:t>Normalized</w:t>
      </w:r>
      <w:r w:rsidR="00A86F03" w:rsidRPr="00F76A6C">
        <w:t xml:space="preserve"> </w:t>
      </w:r>
      <w:r w:rsidR="0066553D" w:rsidRPr="00F76A6C">
        <w:t>(</w:t>
      </w:r>
      <w:r w:rsidR="005F2D51" w:rsidRPr="00F76A6C">
        <w:t xml:space="preserve">i.e. </w:t>
      </w:r>
      <w:r w:rsidR="002B48AF" w:rsidRPr="00F76A6C">
        <w:t>balanced</w:t>
      </w:r>
      <w:r w:rsidR="0066553D" w:rsidRPr="00F76A6C">
        <w:t xml:space="preserve">) </w:t>
      </w:r>
      <w:r w:rsidR="00A86F03" w:rsidRPr="00F76A6C">
        <w:t>impedances</w:t>
      </w:r>
      <w:r w:rsidR="00212F99" w:rsidRPr="00F76A6C">
        <w:t xml:space="preserve"> </w:t>
      </w:r>
      <w:r w:rsidR="0095216D" w:rsidRPr="00F76A6C">
        <w:t>would be</w:t>
      </w:r>
      <w:r w:rsidR="00212F99" w:rsidRPr="00F76A6C">
        <w:t xml:space="preserve"> needed to </w:t>
      </w:r>
      <w:r w:rsidR="00A86F03" w:rsidRPr="00F76A6C">
        <w:t>enable</w:t>
      </w:r>
      <w:r w:rsidR="00212F99" w:rsidRPr="00F76A6C">
        <w:t xml:space="preserve"> </w:t>
      </w:r>
      <w:r w:rsidR="00A86F03" w:rsidRPr="00F76A6C">
        <w:t xml:space="preserve">using </w:t>
      </w:r>
      <w:r w:rsidR="00B51718" w:rsidRPr="00F76A6C">
        <w:t xml:space="preserve">different </w:t>
      </w:r>
      <w:r w:rsidR="00212F99" w:rsidRPr="00F76A6C">
        <w:t xml:space="preserve">relative weights for different pollutants </w:t>
      </w:r>
      <w:r w:rsidR="001B222E" w:rsidRPr="00F76A6C">
        <w:t xml:space="preserve">in least cost path analysis </w:t>
      </w:r>
      <w:r w:rsidR="00212F99" w:rsidRPr="00F76A6C">
        <w:t xml:space="preserve">(e.g. air </w:t>
      </w:r>
      <w:r w:rsidR="00533024" w:rsidRPr="00F76A6C">
        <w:t>pollution</w:t>
      </w:r>
      <w:r w:rsidR="00571C92" w:rsidRPr="00F76A6C">
        <w:t xml:space="preserve"> </w:t>
      </w:r>
      <w:r w:rsidR="00212F99" w:rsidRPr="00F76A6C">
        <w:t xml:space="preserve">set to half as </w:t>
      </w:r>
      <w:r w:rsidR="00533024" w:rsidRPr="00F76A6C">
        <w:t xml:space="preserve">expensive </w:t>
      </w:r>
      <w:r w:rsidR="00212F99" w:rsidRPr="00F76A6C">
        <w:t xml:space="preserve">as </w:t>
      </w:r>
      <w:r w:rsidR="00533024" w:rsidRPr="00F76A6C">
        <w:t>noise</w:t>
      </w:r>
      <w:r w:rsidR="00212F99" w:rsidRPr="00F76A6C">
        <w:t>).</w:t>
      </w:r>
      <w:r w:rsidR="00F24228" w:rsidRPr="00F76A6C">
        <w:t xml:space="preserve"> Normalizing</w:t>
      </w:r>
      <w:r w:rsidR="0023543B" w:rsidRPr="00F76A6C">
        <w:t xml:space="preserve"> EIFs of two completely different environmental exposures</w:t>
      </w:r>
      <w:r w:rsidR="003E116E" w:rsidRPr="00F76A6C">
        <w:t xml:space="preserve"> would</w:t>
      </w:r>
      <w:r w:rsidR="0023543B" w:rsidRPr="00F76A6C">
        <w:t xml:space="preserve"> require careful investigation of their </w:t>
      </w:r>
      <w:r w:rsidR="00533A72" w:rsidRPr="00F76A6C">
        <w:t>ERRs</w:t>
      </w:r>
      <w:r w:rsidR="009773D6" w:rsidRPr="00F76A6C">
        <w:t xml:space="preserve">. </w:t>
      </w:r>
      <w:r w:rsidR="00A27589" w:rsidRPr="00F76A6C">
        <w:t xml:space="preserve">If it </w:t>
      </w:r>
      <w:r w:rsidR="00EA6908" w:rsidRPr="00F76A6C">
        <w:t>is</w:t>
      </w:r>
      <w:r w:rsidR="00A27589" w:rsidRPr="00F76A6C">
        <w:t xml:space="preserve"> challenging to </w:t>
      </w:r>
      <w:r w:rsidR="00533024" w:rsidRPr="00F76A6C">
        <w:t>estimate</w:t>
      </w:r>
      <w:r w:rsidR="00A27589" w:rsidRPr="00F76A6C">
        <w:t xml:space="preserve"> the </w:t>
      </w:r>
      <w:r w:rsidR="00FC4CD7" w:rsidRPr="00F76A6C">
        <w:t xml:space="preserve">change </w:t>
      </w:r>
      <w:r w:rsidR="007923CA" w:rsidRPr="00F76A6C">
        <w:t xml:space="preserve">in </w:t>
      </w:r>
      <w:r w:rsidR="00A27589" w:rsidRPr="00F76A6C">
        <w:t>environmental impedance from increasing sound pressure level by</w:t>
      </w:r>
      <w:r w:rsidR="00F24E0C" w:rsidRPr="00F76A6C">
        <w:t xml:space="preserve"> </w:t>
      </w:r>
      <w:r w:rsidR="00A27589" w:rsidRPr="00F76A6C">
        <w:t xml:space="preserve">10 dB, </w:t>
      </w:r>
      <w:r w:rsidR="00D64DF7" w:rsidRPr="00F76A6C">
        <w:t>it</w:t>
      </w:r>
      <w:r w:rsidR="00FF5CC1" w:rsidRPr="00F76A6C">
        <w:t xml:space="preserve"> </w:t>
      </w:r>
      <w:r w:rsidR="007343A7" w:rsidRPr="00F76A6C">
        <w:t>would be</w:t>
      </w:r>
      <w:r w:rsidR="00FF5CC1" w:rsidRPr="00F76A6C">
        <w:t xml:space="preserve"> </w:t>
      </w:r>
      <w:r w:rsidR="0081005B" w:rsidRPr="00F76A6C">
        <w:t xml:space="preserve">ever more challenging </w:t>
      </w:r>
      <w:r w:rsidR="00A27589" w:rsidRPr="00F76A6C">
        <w:t xml:space="preserve">to determine </w:t>
      </w:r>
      <w:r w:rsidR="00ED6C07" w:rsidRPr="00F76A6C">
        <w:t xml:space="preserve">what </w:t>
      </w:r>
      <w:r w:rsidR="00E4090C" w:rsidRPr="00F76A6C">
        <w:t xml:space="preserve">change </w:t>
      </w:r>
      <w:r w:rsidR="00ED6C07" w:rsidRPr="00F76A6C">
        <w:t xml:space="preserve">in AQI would cause </w:t>
      </w:r>
      <w:r w:rsidR="00673BEB" w:rsidRPr="00F76A6C">
        <w:t xml:space="preserve">an </w:t>
      </w:r>
      <w:r w:rsidR="00117FD6" w:rsidRPr="00F76A6C">
        <w:t xml:space="preserve">equal </w:t>
      </w:r>
      <w:r w:rsidR="007347E7" w:rsidRPr="00F76A6C">
        <w:t>change</w:t>
      </w:r>
      <w:r w:rsidR="000C78DE" w:rsidRPr="00F76A6C">
        <w:t>.</w:t>
      </w:r>
      <w:r w:rsidR="00DF1E39" w:rsidRPr="00F76A6C">
        <w:t xml:space="preserve"> </w:t>
      </w:r>
      <w:r w:rsidR="001D1280" w:rsidRPr="00F76A6C">
        <w:t>In addition</w:t>
      </w:r>
      <w:r w:rsidR="00366FCE" w:rsidRPr="00F76A6C">
        <w:t xml:space="preserve">, </w:t>
      </w:r>
      <w:r w:rsidR="005B14BE" w:rsidRPr="00F76A6C">
        <w:t xml:space="preserve">also personal differences in responses to </w:t>
      </w:r>
      <w:r w:rsidR="00431DAD" w:rsidRPr="00F76A6C">
        <w:t xml:space="preserve">different </w:t>
      </w:r>
      <w:r w:rsidR="005B14BE" w:rsidRPr="00F76A6C">
        <w:t>pollutants</w:t>
      </w:r>
      <w:r w:rsidR="00366FCE" w:rsidRPr="00F76A6C">
        <w:t xml:space="preserve"> are likely to </w:t>
      </w:r>
      <w:r w:rsidR="00297FE5" w:rsidRPr="00F76A6C">
        <w:t xml:space="preserve">affect </w:t>
      </w:r>
      <w:r w:rsidR="001D1280" w:rsidRPr="00F76A6C">
        <w:t xml:space="preserve">the </w:t>
      </w:r>
      <w:r w:rsidR="00366FCE" w:rsidRPr="00F76A6C">
        <w:t>composite environmental impedance</w:t>
      </w:r>
      <w:r w:rsidR="005B14BE" w:rsidRPr="00F76A6C">
        <w:t xml:space="preserve">. </w:t>
      </w:r>
    </w:p>
    <w:p w14:paraId="484DD917" w14:textId="43D390A9" w:rsidR="00555473" w:rsidRPr="00F76A6C" w:rsidRDefault="000868B8" w:rsidP="00133BD7">
      <w:r w:rsidRPr="00F76A6C">
        <w:t>Nevertheless, s</w:t>
      </w:r>
      <w:r w:rsidR="008F578C" w:rsidRPr="00F76A6C">
        <w:t xml:space="preserve">ome </w:t>
      </w:r>
      <w:r w:rsidR="00EE453F" w:rsidRPr="00F76A6C">
        <w:t>practical approach</w:t>
      </w:r>
      <w:r w:rsidR="008F578C" w:rsidRPr="00F76A6C">
        <w:t>es</w:t>
      </w:r>
      <w:r w:rsidR="00EE453F" w:rsidRPr="00F76A6C">
        <w:t xml:space="preserve"> for </w:t>
      </w:r>
      <w:r w:rsidR="00111A25" w:rsidRPr="00F76A6C">
        <w:t xml:space="preserve">normalizing the impedances </w:t>
      </w:r>
      <w:r w:rsidR="008F578C" w:rsidRPr="00F76A6C">
        <w:t xml:space="preserve">of </w:t>
      </w:r>
      <w:r w:rsidR="00111A25" w:rsidRPr="00F76A6C">
        <w:t xml:space="preserve">different exposures </w:t>
      </w:r>
      <w:r w:rsidR="008F578C" w:rsidRPr="00F76A6C">
        <w:t>have been demonstrated</w:t>
      </w:r>
      <w:r w:rsidR="001B0810" w:rsidRPr="00F76A6C">
        <w:t xml:space="preserve"> in the previous studies</w:t>
      </w:r>
      <w:r w:rsidR="00111A25" w:rsidRPr="00F76A6C">
        <w:t xml:space="preserve">. </w:t>
      </w:r>
      <w:r w:rsidR="00795BE2" w:rsidRPr="00F76A6C">
        <w:t>For example</w:t>
      </w:r>
      <w:r w:rsidR="00E45950" w:rsidRPr="00F76A6C">
        <w:t xml:space="preserve">, </w:t>
      </w:r>
      <w:r w:rsidR="00314339" w:rsidRPr="00F76A6C">
        <w:fldChar w:fldCharType="begin"/>
      </w:r>
      <w:r w:rsidR="00224714" w:rsidRPr="00F76A6C">
        <w:instrText xml:space="preserve"> ADDIN ZOTERO_ITEM CSL_CITATION {"citationID":"TCkf6TNv","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314339" w:rsidRPr="00F76A6C">
        <w:fldChar w:fldCharType="separate"/>
      </w:r>
      <w:r w:rsidR="00314339" w:rsidRPr="00F76A6C">
        <w:t>Ribeiro &amp; Mendes</w:t>
      </w:r>
      <w:r w:rsidR="008F578C" w:rsidRPr="00F76A6C">
        <w:t xml:space="preserve"> (</w:t>
      </w:r>
      <w:r w:rsidR="00314339" w:rsidRPr="00F76A6C">
        <w:t>2013)</w:t>
      </w:r>
      <w:r w:rsidR="00314339" w:rsidRPr="00F76A6C">
        <w:fldChar w:fldCharType="end"/>
      </w:r>
      <w:r w:rsidR="00314339" w:rsidRPr="00F76A6C">
        <w:t xml:space="preserve"> used </w:t>
      </w:r>
      <w:r w:rsidR="008F578C" w:rsidRPr="00F76A6C">
        <w:t xml:space="preserve">the </w:t>
      </w:r>
      <w:r w:rsidR="00484AF7" w:rsidRPr="00F76A6C">
        <w:t xml:space="preserve">average impedances </w:t>
      </w:r>
      <w:r w:rsidR="00533024" w:rsidRPr="00F76A6C">
        <w:t>by</w:t>
      </w:r>
      <w:r w:rsidR="006360EF" w:rsidRPr="00F76A6C">
        <w:t xml:space="preserve"> the </w:t>
      </w:r>
      <w:r w:rsidR="00314339" w:rsidRPr="00F76A6C">
        <w:t xml:space="preserve">EIFs </w:t>
      </w:r>
      <w:r w:rsidR="009B0B23" w:rsidRPr="00F76A6C">
        <w:t xml:space="preserve">for </w:t>
      </w:r>
      <w:r w:rsidR="000A7AB4" w:rsidRPr="00F76A6C">
        <w:t xml:space="preserve">air- and noise pollution </w:t>
      </w:r>
      <w:r w:rsidR="00D87E99" w:rsidRPr="00F76A6C">
        <w:t>in</w:t>
      </w:r>
      <w:r w:rsidR="00952DE7" w:rsidRPr="00F76A6C">
        <w:t xml:space="preserve"> normalizing costs for </w:t>
      </w:r>
      <w:r w:rsidR="00D87E99" w:rsidRPr="00F76A6C">
        <w:t xml:space="preserve">composite </w:t>
      </w:r>
      <w:r w:rsidR="00314339" w:rsidRPr="00F76A6C">
        <w:t xml:space="preserve">“healthy routes”. </w:t>
      </w:r>
      <w:r w:rsidR="009B2507" w:rsidRPr="00F76A6C">
        <w:t xml:space="preserve">On the other hand, </w:t>
      </w:r>
      <w:r w:rsidR="00DF74A8" w:rsidRPr="00F76A6C">
        <w:fldChar w:fldCharType="begin"/>
      </w:r>
      <w:r w:rsidR="00DB6673" w:rsidRPr="00F76A6C">
        <w:instrText xml:space="preserve"> ADDIN ZOTERO_ITEM CSL_CITATION {"citationID":"bjULQnL3","properties":{"formattedCitation":"(Novack et al., 2018)","plainCitation":"(Novack et al., 2018)","dontUpdate":true,"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rsidR="00DF74A8" w:rsidRPr="00F76A6C">
        <w:fldChar w:fldCharType="separate"/>
      </w:r>
      <w:r w:rsidR="00DF74A8" w:rsidRPr="00F76A6C">
        <w:t>Novack et al. (2018)</w:t>
      </w:r>
      <w:r w:rsidR="00DF74A8" w:rsidRPr="00F76A6C">
        <w:fldChar w:fldCharType="end"/>
      </w:r>
      <w:r w:rsidR="00DF74A8" w:rsidRPr="00F76A6C">
        <w:t xml:space="preserve"> normalized the relative weights of the different costs by dividing the costs by their maximum </w:t>
      </w:r>
      <w:r w:rsidR="00224834" w:rsidRPr="00F76A6C">
        <w:t xml:space="preserve">values observed at their test-site. This approach </w:t>
      </w:r>
      <w:r w:rsidR="006A143D" w:rsidRPr="00F76A6C">
        <w:t xml:space="preserve">shares the </w:t>
      </w:r>
      <w:r w:rsidR="00B8682B" w:rsidRPr="00F76A6C">
        <w:t xml:space="preserve">somewhat same </w:t>
      </w:r>
      <w:r w:rsidR="009B0B23" w:rsidRPr="00F76A6C">
        <w:t xml:space="preserve">idea that I used in defining </w:t>
      </w:r>
      <w:r w:rsidR="0078161E" w:rsidRPr="00F76A6C">
        <w:t xml:space="preserve">the </w:t>
      </w:r>
      <w:r w:rsidR="00224834" w:rsidRPr="00F76A6C">
        <w:t>normalized noise exposure index</w:t>
      </w:r>
      <w:r w:rsidR="00D276EC" w:rsidRPr="00F76A6C">
        <w:t xml:space="preserve"> (EI</w:t>
      </w:r>
      <w:r w:rsidR="00D276EC" w:rsidRPr="00F76A6C">
        <w:rPr>
          <w:vertAlign w:val="subscript"/>
        </w:rPr>
        <w:t>n</w:t>
      </w:r>
      <w:r w:rsidR="00D276EC" w:rsidRPr="00F76A6C">
        <w:t>).</w:t>
      </w:r>
      <w:r w:rsidR="00224834" w:rsidRPr="00F76A6C">
        <w:t xml:space="preserve"> </w:t>
      </w:r>
      <w:r w:rsidR="00A67E38" w:rsidRPr="00F76A6C">
        <w:t>Importantly, n</w:t>
      </w:r>
      <w:r w:rsidR="00A10569" w:rsidRPr="00F76A6C">
        <w:t>either of these normalization techniques is based on health effect</w:t>
      </w:r>
      <w:r w:rsidR="00EE0A5B" w:rsidRPr="00F76A6C">
        <w:t>s</w:t>
      </w:r>
      <w:r w:rsidR="00A10569" w:rsidRPr="00F76A6C">
        <w:t xml:space="preserve"> but rather equaliz</w:t>
      </w:r>
      <w:r w:rsidR="002C27E6" w:rsidRPr="00F76A6C">
        <w:t xml:space="preserve">ing </w:t>
      </w:r>
      <w:r w:rsidR="00A10569" w:rsidRPr="00F76A6C">
        <w:t xml:space="preserve">the effect of </w:t>
      </w:r>
      <w:r w:rsidR="00EE0A5B" w:rsidRPr="00F76A6C">
        <w:t xml:space="preserve">the pollutants </w:t>
      </w:r>
      <w:r w:rsidR="00A10569" w:rsidRPr="00F76A6C">
        <w:t xml:space="preserve">in routing. </w:t>
      </w:r>
    </w:p>
    <w:p w14:paraId="39E89BBC" w14:textId="77777777" w:rsidR="00CC05D8" w:rsidRDefault="00686DC4" w:rsidP="00C42923">
      <w:r w:rsidRPr="00F76A6C">
        <w:t>I</w:t>
      </w:r>
      <w:r w:rsidR="001C2F39" w:rsidRPr="00F76A6C">
        <w:t>f the</w:t>
      </w:r>
      <w:r w:rsidR="00F12D0B" w:rsidRPr="00F76A6C">
        <w:t xml:space="preserve"> ultimate</w:t>
      </w:r>
      <w:r w:rsidR="001C2F39" w:rsidRPr="00F76A6C">
        <w:t xml:space="preserve"> goal </w:t>
      </w:r>
      <w:r w:rsidR="00F12D0B" w:rsidRPr="00F76A6C">
        <w:t>for exposure-based routing</w:t>
      </w:r>
      <w:r w:rsidR="001C2F39" w:rsidRPr="00F76A6C">
        <w:t xml:space="preserve"> </w:t>
      </w:r>
      <w:r w:rsidR="002B30AB" w:rsidRPr="00F76A6C">
        <w:t xml:space="preserve">is </w:t>
      </w:r>
      <w:r w:rsidR="001C2F39" w:rsidRPr="00F76A6C">
        <w:t xml:space="preserve">to minimize </w:t>
      </w:r>
      <w:r w:rsidR="00F12D0B" w:rsidRPr="00F76A6C">
        <w:t xml:space="preserve">the net negative health effect </w:t>
      </w:r>
      <w:r w:rsidR="002061B6" w:rsidRPr="00F76A6C">
        <w:t>from walking</w:t>
      </w:r>
      <w:r w:rsidR="00254920" w:rsidRPr="00F76A6C">
        <w:t xml:space="preserve"> or cycling</w:t>
      </w:r>
      <w:r w:rsidR="00F12D0B" w:rsidRPr="00F76A6C">
        <w:t xml:space="preserve">, deeper knowledge on </w:t>
      </w:r>
      <w:r w:rsidR="00E1254F" w:rsidRPr="00F76A6C">
        <w:t xml:space="preserve">also the </w:t>
      </w:r>
      <w:r w:rsidR="002061B6" w:rsidRPr="00F76A6C">
        <w:t xml:space="preserve">positive </w:t>
      </w:r>
      <w:r w:rsidR="00F12D0B" w:rsidRPr="00F76A6C">
        <w:t>health effects should be acquire</w:t>
      </w:r>
      <w:r w:rsidR="00AE223C" w:rsidRPr="00F76A6C">
        <w:t>d</w:t>
      </w:r>
      <w:r w:rsidR="001C5E3A" w:rsidRPr="00F76A6C">
        <w:t>.</w:t>
      </w:r>
      <w:r w:rsidR="00E55633" w:rsidRPr="00F76A6C">
        <w:t xml:space="preserve"> </w:t>
      </w:r>
      <w:r w:rsidR="00357DC2" w:rsidRPr="00F76A6C">
        <w:t xml:space="preserve">Also, it should be acknowledged that minimizing the net negative health effect does not necessarily mean the same as maximizing the net positive health effect, as the latter would probably mean routing considerably longer routes for increased physical activity. </w:t>
      </w:r>
      <w:r w:rsidR="0009487D" w:rsidRPr="00F76A6C">
        <w:t xml:space="preserve">The tricky question remains unanswered: what is the trade-off by which the negative health effects from exposure to environmental pollutants can override the positive health effects from the physical activity of active transport modes? </w:t>
      </w:r>
      <w:r w:rsidR="00357DC2" w:rsidRPr="00F76A6C">
        <w:t xml:space="preserve">And vice versa, can “positive exposures” compensate the negative health effect of exposure to pollutants? </w:t>
      </w:r>
      <w:r w:rsidR="002C4116" w:rsidRPr="00F76A6C">
        <w:t xml:space="preserve">When also positive exposures are incorporated in </w:t>
      </w:r>
      <w:r w:rsidR="002D74E8" w:rsidRPr="00F76A6C">
        <w:t xml:space="preserve">routing </w:t>
      </w:r>
      <w:r w:rsidR="002C4116" w:rsidRPr="00F76A6C">
        <w:t xml:space="preserve">analysis, </w:t>
      </w:r>
      <w:r w:rsidR="00255A4B" w:rsidRPr="00F76A6C">
        <w:t xml:space="preserve">the goal of pathfinding is </w:t>
      </w:r>
      <w:r w:rsidR="002C4116" w:rsidRPr="00F76A6C">
        <w:t xml:space="preserve">no longer </w:t>
      </w:r>
      <w:r w:rsidR="0044742F" w:rsidRPr="00F76A6C">
        <w:t xml:space="preserve">“simply” </w:t>
      </w:r>
      <w:r w:rsidR="002C4116" w:rsidRPr="00F76A6C">
        <w:t xml:space="preserve">least-exposure path but rather </w:t>
      </w:r>
      <w:r w:rsidR="008F1080" w:rsidRPr="00F76A6C">
        <w:t xml:space="preserve">the </w:t>
      </w:r>
      <w:r w:rsidR="002C4116" w:rsidRPr="00F76A6C">
        <w:t xml:space="preserve">most walkable or </w:t>
      </w:r>
      <w:r w:rsidR="00107AE1" w:rsidRPr="00F76A6C">
        <w:t>pleasant</w:t>
      </w:r>
      <w:r w:rsidR="002C4116" w:rsidRPr="00F76A6C">
        <w:t xml:space="preserve"> path. </w:t>
      </w:r>
      <w:r w:rsidR="00BE7AA4" w:rsidRPr="00F76A6C">
        <w:t xml:space="preserve">For example, greenery (e.g. </w:t>
      </w:r>
      <w:r w:rsidR="00BE7AA4" w:rsidRPr="00F76A6C">
        <w:fldChar w:fldCharType="begin"/>
      </w:r>
      <w:r w:rsidR="00BE7AA4" w:rsidRPr="00F76A6C">
        <w:instrText xml:space="preserve"> ADDIN ZOTERO_ITEM CSL_CITATION {"citationID":"jhwrCETZ","properties":{"formattedCitation":"(Taleai &amp; Yameqani, 2018)","plainCitation":"(Taleai &amp; Yameqani, 2018)","dontUpdate":true,"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BE7AA4" w:rsidRPr="00F76A6C">
        <w:fldChar w:fldCharType="separate"/>
      </w:r>
      <w:r w:rsidR="00BE7AA4" w:rsidRPr="00F76A6C">
        <w:t>Taleai &amp; Yameqani, 2018)</w:t>
      </w:r>
      <w:r w:rsidR="00BE7AA4" w:rsidRPr="00F76A6C">
        <w:fldChar w:fldCharType="end"/>
      </w:r>
      <w:r w:rsidR="00BE7AA4" w:rsidRPr="00F76A6C">
        <w:t xml:space="preserve">, perceived security </w:t>
      </w:r>
      <w:r w:rsidR="00BE7AA4" w:rsidRPr="00F76A6C">
        <w:fldChar w:fldCharType="begin"/>
      </w:r>
      <w:r w:rsidR="00BE7AA4" w:rsidRPr="00F76A6C">
        <w:instrText xml:space="preserve"> ADDIN ZOTERO_ITEM CSL_CITATION {"citationID":"jtbTn53d","properties":{"formattedCitation":"(Naharudin et al., 2017)","plainCitation":"(Naharudin et al., 2017)","dontUpdate":true,"noteIndex":0},"citationItems":[{"id":455,"uris":["http://zotero.org/users/5467145/items/8LI96849"],"uri":["http://zotero.org/users/5467145/items/8LI96849"],"itemData":{"id":455,"type":"article-journal","container-title":"International Archives of the Photogrammetry, Remote Sensing &amp; Spatial Information Sciences","source":"Google Scholar","title":"OPTIMIZING PEDESTRIAN-FRIENDLY WALKING PATH FOR THE FIRST AND LAST MILE TRANSIT JOURNEY BY USING THE ANALYTICAL NETWORK PROCESS (ANP) DECISION MODEL AND GIS NETWORK ANALYSIS.","volume":"42","author":[{"family":"Naharudin","given":"Nabilah"},{"family":"Ahamad","given":"Mohd"},{"family":"Sanusi","given":"S."},{"family":"Sadullah","given":"Ahmad Farhan Mohd"}],"issued":{"date-parts":[["2017"]]}}}],"schema":"https://github.com/citation-style-language/schema/raw/master/csl-citation.json"} </w:instrText>
      </w:r>
      <w:r w:rsidR="00BE7AA4" w:rsidRPr="00F76A6C">
        <w:fldChar w:fldCharType="separate"/>
      </w:r>
      <w:r w:rsidR="00BE7AA4" w:rsidRPr="00F76A6C">
        <w:t>(e.g. Naharudin et al., 2017)</w:t>
      </w:r>
      <w:r w:rsidR="00BE7AA4" w:rsidRPr="00F76A6C">
        <w:fldChar w:fldCharType="end"/>
      </w:r>
      <w:r w:rsidR="00BE7AA4" w:rsidRPr="00F76A6C">
        <w:t xml:space="preserve"> and beauty (e.g. </w:t>
      </w:r>
      <w:r w:rsidR="00BE7AA4" w:rsidRPr="00F76A6C">
        <w:fldChar w:fldCharType="begin"/>
      </w:r>
      <w:r w:rsidR="00BE7AA4" w:rsidRPr="00F76A6C">
        <w:instrText xml:space="preserve"> ADDIN ZOTERO_ITEM CSL_CITATION {"citationID":"qlrNDkv8","properties":{"formattedCitation":"(Quercia et al., 2014)","plainCitation":"(Quercia et al., 2014)","dontUpdate":true,"noteIndex":0},"citationItems":[{"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BE7AA4" w:rsidRPr="00F76A6C">
        <w:fldChar w:fldCharType="separate"/>
      </w:r>
      <w:r w:rsidR="00BE7AA4" w:rsidRPr="00F76A6C">
        <w:t>Quercia et al., 2014)</w:t>
      </w:r>
      <w:r w:rsidR="00BE7AA4" w:rsidRPr="00F76A6C">
        <w:fldChar w:fldCharType="end"/>
      </w:r>
      <w:r w:rsidR="00BE7AA4" w:rsidRPr="00F76A6C">
        <w:t xml:space="preserve"> have been integrated in routing analysis. </w:t>
      </w:r>
      <w:r w:rsidR="008B1085" w:rsidRPr="00F76A6C">
        <w:t xml:space="preserve">As opposed to </w:t>
      </w:r>
      <w:r w:rsidR="0049716B" w:rsidRPr="00F76A6C">
        <w:t>exposure</w:t>
      </w:r>
      <w:r w:rsidR="008B1085" w:rsidRPr="00F76A6C">
        <w:t>s</w:t>
      </w:r>
      <w:r w:rsidR="0049716B" w:rsidRPr="00F76A6C">
        <w:t xml:space="preserve"> to </w:t>
      </w:r>
      <w:r w:rsidR="006D6633" w:rsidRPr="00F76A6C">
        <w:t xml:space="preserve">environmental </w:t>
      </w:r>
      <w:r w:rsidR="003353EE" w:rsidRPr="00F76A6C">
        <w:t>pollution</w:t>
      </w:r>
      <w:r w:rsidR="008B1085" w:rsidRPr="00F76A6C">
        <w:t xml:space="preserve">, it is likely that </w:t>
      </w:r>
      <w:r w:rsidR="009E7F31" w:rsidRPr="00F76A6C">
        <w:t xml:space="preserve">even </w:t>
      </w:r>
      <w:r w:rsidR="003D3E98" w:rsidRPr="00F76A6C">
        <w:t>higher level</w:t>
      </w:r>
      <w:r w:rsidR="00BB2676" w:rsidRPr="00F76A6C">
        <w:t xml:space="preserve"> </w:t>
      </w:r>
      <w:r w:rsidR="003D3E98" w:rsidRPr="00F76A6C">
        <w:t xml:space="preserve">of subjectivity </w:t>
      </w:r>
      <w:r w:rsidR="00BB2676" w:rsidRPr="00F76A6C">
        <w:t>is</w:t>
      </w:r>
      <w:r w:rsidR="003D3E98" w:rsidRPr="00F76A6C">
        <w:t xml:space="preserve"> associated with </w:t>
      </w:r>
      <w:r w:rsidR="008B1085" w:rsidRPr="00F76A6C">
        <w:t>positive exposures</w:t>
      </w:r>
      <w:r w:rsidR="003D3E98" w:rsidRPr="00F76A6C">
        <w:t>.</w:t>
      </w:r>
      <w:r w:rsidR="00EF4F21" w:rsidRPr="00F76A6C">
        <w:t xml:space="preserve"> </w:t>
      </w:r>
      <w:r w:rsidR="002805C3" w:rsidRPr="00F76A6C">
        <w:t>Consequently</w:t>
      </w:r>
      <w:r w:rsidR="005779B2" w:rsidRPr="00F76A6C">
        <w:t xml:space="preserve">, </w:t>
      </w:r>
      <w:r w:rsidR="00BE7AA4" w:rsidRPr="00F76A6C">
        <w:t>if</w:t>
      </w:r>
      <w:r w:rsidR="00CE15E9" w:rsidRPr="00F76A6C">
        <w:t xml:space="preserve"> the number of</w:t>
      </w:r>
      <w:r w:rsidR="00BE7AA4" w:rsidRPr="00F76A6C">
        <w:t xml:space="preserve"> considered</w:t>
      </w:r>
      <w:r w:rsidR="00CE15E9" w:rsidRPr="00F76A6C">
        <w:t xml:space="preserve"> exposures increases and also positive exposures are included in LCP analysis, </w:t>
      </w:r>
      <w:r w:rsidR="000A3D66" w:rsidRPr="00F76A6C">
        <w:t xml:space="preserve">applying </w:t>
      </w:r>
      <w:r w:rsidR="004020DD" w:rsidRPr="00F76A6C">
        <w:t xml:space="preserve">basic </w:t>
      </w:r>
      <w:r w:rsidR="002B2068" w:rsidRPr="00F76A6C">
        <w:t xml:space="preserve">composite </w:t>
      </w:r>
      <w:r w:rsidR="00CE15E9" w:rsidRPr="00F76A6C">
        <w:t xml:space="preserve">EIF </w:t>
      </w:r>
      <w:r w:rsidR="002B2068" w:rsidRPr="00F76A6C">
        <w:t>may become insufficient approach</w:t>
      </w:r>
      <w:r w:rsidR="00CE15E9" w:rsidRPr="00F76A6C">
        <w:t xml:space="preserve">. </w:t>
      </w:r>
      <w:r w:rsidR="004020DD" w:rsidRPr="00F76A6C">
        <w:t xml:space="preserve">Several </w:t>
      </w:r>
      <w:r w:rsidR="00D42483" w:rsidRPr="00F76A6C">
        <w:t>rather complex</w:t>
      </w:r>
      <w:r w:rsidR="00917FE5" w:rsidRPr="00F76A6C">
        <w:t xml:space="preserve">, </w:t>
      </w:r>
      <w:r w:rsidR="008021BF" w:rsidRPr="00F76A6C">
        <w:t xml:space="preserve">and </w:t>
      </w:r>
      <w:r w:rsidR="00917FE5" w:rsidRPr="00F76A6C">
        <w:t xml:space="preserve">often fuzzy, </w:t>
      </w:r>
      <w:r w:rsidR="00DF7F29" w:rsidRPr="00F76A6C">
        <w:t xml:space="preserve">statistical </w:t>
      </w:r>
      <w:r w:rsidR="00D42483" w:rsidRPr="00F76A6C">
        <w:t>methods</w:t>
      </w:r>
      <w:r w:rsidR="003B1975" w:rsidRPr="00F76A6C">
        <w:t xml:space="preserve"> have been</w:t>
      </w:r>
      <w:r w:rsidR="004020DD" w:rsidRPr="00F76A6C">
        <w:t xml:space="preserve"> </w:t>
      </w:r>
      <w:r w:rsidR="00E7361A" w:rsidRPr="00F76A6C">
        <w:t xml:space="preserve">employed </w:t>
      </w:r>
      <w:r w:rsidR="004020DD" w:rsidRPr="00F76A6C">
        <w:t>in</w:t>
      </w:r>
      <w:r w:rsidR="003B1975" w:rsidRPr="00F76A6C">
        <w:t xml:space="preserve"> </w:t>
      </w:r>
      <w:r w:rsidR="003B1975" w:rsidRPr="00F76A6C">
        <w:lastRenderedPageBreak/>
        <w:t xml:space="preserve">calculating overall </w:t>
      </w:r>
      <w:r w:rsidR="004156EA" w:rsidRPr="00F76A6C">
        <w:t xml:space="preserve">health or </w:t>
      </w:r>
      <w:r w:rsidR="003B1975" w:rsidRPr="00F76A6C">
        <w:t>walkability scores</w:t>
      </w:r>
      <w:r w:rsidR="00E1742E" w:rsidRPr="00F76A6C">
        <w:t>.</w:t>
      </w:r>
      <w:r w:rsidR="00241980" w:rsidRPr="00F76A6C">
        <w:t xml:space="preserve"> </w:t>
      </w:r>
      <w:r w:rsidR="00427723" w:rsidRPr="00F76A6C">
        <w:t xml:space="preserve">For example, </w:t>
      </w:r>
      <w:r w:rsidR="00241980" w:rsidRPr="00F76A6C">
        <w:fldChar w:fldCharType="begin"/>
      </w:r>
      <w:r w:rsidR="00224714" w:rsidRPr="00F76A6C">
        <w:instrText xml:space="preserve"> ADDIN ZOTERO_ITEM CSL_CITATION {"citationID":"F1S6Xz0e","properties":{"formattedCitation":"(Taleai &amp; Yameqani, 2018)","plainCitation":"(Taleai &amp; Yameqani, 2018)","dontUpdate":true,"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241980" w:rsidRPr="00F76A6C">
        <w:fldChar w:fldCharType="separate"/>
      </w:r>
      <w:r w:rsidR="00241980" w:rsidRPr="00F76A6C">
        <w:t>Taleai &amp; Yameqani</w:t>
      </w:r>
      <w:r w:rsidR="008021BF" w:rsidRPr="00F76A6C">
        <w:t xml:space="preserve"> (</w:t>
      </w:r>
      <w:r w:rsidR="00241980" w:rsidRPr="00F76A6C">
        <w:t>2018)</w:t>
      </w:r>
      <w:r w:rsidR="00241980" w:rsidRPr="00F76A6C">
        <w:fldChar w:fldCharType="end"/>
      </w:r>
      <w:r w:rsidR="00241980" w:rsidRPr="00F76A6C">
        <w:t xml:space="preserve"> </w:t>
      </w:r>
      <w:r w:rsidR="00427723" w:rsidRPr="00F76A6C">
        <w:t>demonstrated the use of</w:t>
      </w:r>
      <w:r w:rsidR="00241980" w:rsidRPr="00F76A6C">
        <w:t xml:space="preserve"> analytical hierarchical process (AHP) for </w:t>
      </w:r>
      <w:r w:rsidR="005A6E7A" w:rsidRPr="00F76A6C">
        <w:t>assigning</w:t>
      </w:r>
      <w:r w:rsidR="00241980" w:rsidRPr="00F76A6C">
        <w:t xml:space="preserve"> relative weights </w:t>
      </w:r>
      <w:r w:rsidR="00A26E2D" w:rsidRPr="00F76A6C">
        <w:t>for</w:t>
      </w:r>
      <w:r w:rsidR="00241980" w:rsidRPr="00F76A6C">
        <w:t xml:space="preserve"> different criteria</w:t>
      </w:r>
      <w:r w:rsidR="009F26C6" w:rsidRPr="00F76A6C">
        <w:t>,</w:t>
      </w:r>
      <w:r w:rsidR="00241980" w:rsidRPr="00F76A6C">
        <w:t xml:space="preserve"> </w:t>
      </w:r>
      <w:r w:rsidR="009F26C6" w:rsidRPr="00F76A6C">
        <w:t>whereas</w:t>
      </w:r>
      <w:r w:rsidR="003B1975" w:rsidRPr="00F76A6C">
        <w:t xml:space="preserve"> </w:t>
      </w:r>
      <w:r w:rsidR="00FC4CAB" w:rsidRPr="00F76A6C">
        <w:fldChar w:fldCharType="begin"/>
      </w:r>
      <w:r w:rsidR="00224714" w:rsidRPr="00F76A6C">
        <w:instrText xml:space="preserve"> ADDIN ZOTERO_ITEM CSL_CITATION {"citationID":"nHC0pSgi","properties":{"formattedCitation":"(Sharker et al., 2012)","plainCitation":"(Sharker et al., 2012)","dontUpdate":true,"noteIndex":0},"citationItems":[{"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FC4CAB" w:rsidRPr="00F76A6C">
        <w:fldChar w:fldCharType="separate"/>
      </w:r>
      <w:r w:rsidR="00FC4CAB" w:rsidRPr="00F76A6C">
        <w:t>Sharker et al.</w:t>
      </w:r>
      <w:r w:rsidR="009122D8" w:rsidRPr="00F76A6C">
        <w:t xml:space="preserve"> (</w:t>
      </w:r>
      <w:r w:rsidR="00FC4CAB" w:rsidRPr="00F76A6C">
        <w:t>2012)</w:t>
      </w:r>
      <w:r w:rsidR="00FC4CAB" w:rsidRPr="00F76A6C">
        <w:fldChar w:fldCharType="end"/>
      </w:r>
      <w:r w:rsidR="00FC4CAB" w:rsidRPr="00F76A6C">
        <w:t xml:space="preserve"> </w:t>
      </w:r>
      <w:r w:rsidR="00427723" w:rsidRPr="00F76A6C">
        <w:t xml:space="preserve">used </w:t>
      </w:r>
      <w:r w:rsidR="00FC4CAB" w:rsidRPr="00F76A6C">
        <w:t xml:space="preserve">Bayesian belief network (BBN) in addressing the </w:t>
      </w:r>
      <w:r w:rsidR="00484511" w:rsidRPr="00F76A6C">
        <w:t>composite</w:t>
      </w:r>
      <w:r w:rsidR="0084422B" w:rsidRPr="00F76A6C">
        <w:t xml:space="preserve"> effect of </w:t>
      </w:r>
      <w:r w:rsidR="00FC4CAB" w:rsidRPr="00F76A6C">
        <w:t>possibly interrelated routing criteria</w:t>
      </w:r>
      <w:r w:rsidR="004A34DD" w:rsidRPr="00F76A6C">
        <w:t xml:space="preserve">. Despite </w:t>
      </w:r>
      <w:r w:rsidR="00DD374D" w:rsidRPr="00F76A6C">
        <w:t xml:space="preserve">the utilization of </w:t>
      </w:r>
      <w:r w:rsidR="0081529C" w:rsidRPr="00F76A6C">
        <w:t xml:space="preserve">advanced </w:t>
      </w:r>
      <w:r w:rsidR="004A34DD" w:rsidRPr="00F76A6C">
        <w:t xml:space="preserve">frameworks </w:t>
      </w:r>
      <w:r w:rsidR="00DD374D" w:rsidRPr="00F76A6C">
        <w:t xml:space="preserve">in </w:t>
      </w:r>
      <w:r w:rsidR="004A34DD" w:rsidRPr="00F76A6C">
        <w:t xml:space="preserve">multi-criteria </w:t>
      </w:r>
      <w:r w:rsidR="00DD374D" w:rsidRPr="00F76A6C">
        <w:t xml:space="preserve">routing </w:t>
      </w:r>
      <w:r w:rsidR="00E73D4F" w:rsidRPr="00F76A6C">
        <w:t>analysis</w:t>
      </w:r>
      <w:r w:rsidR="004A34DD" w:rsidRPr="00F76A6C">
        <w:t xml:space="preserve">, </w:t>
      </w:r>
      <w:r w:rsidR="005A6E7A" w:rsidRPr="00F76A6C">
        <w:t>subjective</w:t>
      </w:r>
      <w:r w:rsidR="00E73D4F" w:rsidRPr="00F76A6C">
        <w:t xml:space="preserve"> decision-making</w:t>
      </w:r>
      <w:r w:rsidR="002317AE" w:rsidRPr="00F76A6C">
        <w:t xml:space="preserve"> still plays a critical role in </w:t>
      </w:r>
      <w:r w:rsidR="00DD374D" w:rsidRPr="00F76A6C">
        <w:t>setting up the parameters of the analysis</w:t>
      </w:r>
      <w:r w:rsidR="00E73D4F" w:rsidRPr="00F76A6C">
        <w:t xml:space="preserve">. </w:t>
      </w:r>
      <w:r w:rsidR="00E614B0">
        <w:t xml:space="preserve">Therefore, to meet varying personal preferences, multiple scenarios for pathfinding should be considered despite using advanced routing criteria. One way to achieve this would be to slightly adjust the sensitivities to different criteria, and </w:t>
      </w:r>
      <w:r w:rsidR="005530D7">
        <w:t>thereby</w:t>
      </w:r>
      <w:r w:rsidR="00E614B0">
        <w:t xml:space="preserve"> route </w:t>
      </w:r>
      <w:r w:rsidR="00E07D8B">
        <w:t>sets</w:t>
      </w:r>
      <w:r w:rsidR="00E614B0">
        <w:t xml:space="preserve"> of alternative paths as in routing application of this study</w:t>
      </w:r>
      <w:commentRangeStart w:id="303"/>
      <w:r w:rsidR="00C36B0A" w:rsidRPr="00F76A6C">
        <w:t xml:space="preserve">. </w:t>
      </w:r>
      <w:commentRangeEnd w:id="303"/>
      <w:r w:rsidR="00FD6C34">
        <w:rPr>
          <w:rStyle w:val="CommentReference"/>
        </w:rPr>
        <w:commentReference w:id="303"/>
      </w:r>
    </w:p>
    <w:p w14:paraId="2F8AA278" w14:textId="77777777" w:rsidR="00CC05D8" w:rsidRDefault="00CC05D8" w:rsidP="00CC05D8">
      <w:pPr>
        <w:pStyle w:val="Heading2"/>
      </w:pPr>
      <w:bookmarkStart w:id="304" w:name="_Toc39590022"/>
      <w:r>
        <w:t>Conclusions</w:t>
      </w:r>
      <w:bookmarkEnd w:id="304"/>
    </w:p>
    <w:p w14:paraId="382AEBCA" w14:textId="4FDB458A" w:rsidR="00D9103B" w:rsidRDefault="00CC05D8" w:rsidP="00CC05D8">
      <w:r>
        <w:t xml:space="preserve">In the introduction I </w:t>
      </w:r>
      <w:r w:rsidR="00A35556">
        <w:t>presented</w:t>
      </w:r>
      <w:r>
        <w:t xml:space="preserve"> the ideal outcomes of the study as to </w:t>
      </w:r>
      <w:r w:rsidRPr="00F76A6C">
        <w:t xml:space="preserve">1) </w:t>
      </w:r>
      <w:r>
        <w:t>facilitate</w:t>
      </w:r>
      <w:r w:rsidRPr="00F76A6C">
        <w:t xml:space="preserve"> </w:t>
      </w:r>
      <w:r w:rsidR="00FC5A68">
        <w:t xml:space="preserve">the </w:t>
      </w:r>
      <w:r>
        <w:t xml:space="preserve">development of </w:t>
      </w:r>
      <w:r w:rsidRPr="00F76A6C">
        <w:t>exposure-based routing</w:t>
      </w:r>
      <w:r>
        <w:t xml:space="preserve"> tools</w:t>
      </w:r>
      <w:r w:rsidRPr="00F76A6C">
        <w:t xml:space="preserve">, 2) </w:t>
      </w:r>
      <w:r>
        <w:t>help</w:t>
      </w:r>
      <w:r w:rsidRPr="00F76A6C">
        <w:t xml:space="preserve"> </w:t>
      </w:r>
      <w:r>
        <w:t>individuals</w:t>
      </w:r>
      <w:r w:rsidRPr="00F76A6C">
        <w:t xml:space="preserve"> to </w:t>
      </w:r>
      <w:r>
        <w:t>find</w:t>
      </w:r>
      <w:r w:rsidRPr="00F76A6C">
        <w:t xml:space="preserve"> healthier (quieter) walking routes and 3) </w:t>
      </w:r>
      <w:r>
        <w:t>facilitate</w:t>
      </w:r>
      <w:r w:rsidRPr="00F76A6C">
        <w:t xml:space="preserve"> city planners to discover areas of problematic walking conditions with respect to traffic noise</w:t>
      </w:r>
      <w:r>
        <w:t xml:space="preserve">. </w:t>
      </w:r>
    </w:p>
    <w:p w14:paraId="566B5B8A" w14:textId="0A2578E9" w:rsidR="00A21BEC" w:rsidRDefault="00D9103B" w:rsidP="00CC05D8">
      <w:r>
        <w:t xml:space="preserve">I developed </w:t>
      </w:r>
      <w:r w:rsidR="00A21BEC">
        <w:t>a</w:t>
      </w:r>
      <w:r w:rsidR="00493B88">
        <w:t xml:space="preserve">n open source </w:t>
      </w:r>
      <w:r>
        <w:t xml:space="preserve">routing </w:t>
      </w:r>
      <w:r w:rsidR="00FE06CC">
        <w:t xml:space="preserve">method and application </w:t>
      </w:r>
      <w:r>
        <w:t xml:space="preserve">for finding quieter paths </w:t>
      </w:r>
      <w:r w:rsidR="00042A94">
        <w:t>with respect to traffic noise</w:t>
      </w:r>
      <w:r w:rsidR="00331A7D">
        <w:t xml:space="preserve"> (1)</w:t>
      </w:r>
      <w:r>
        <w:t>. With its modular design and publishing the source codes online</w:t>
      </w:r>
      <w:r w:rsidR="0063686E">
        <w:t xml:space="preserve"> (via GitHub)</w:t>
      </w:r>
      <w:r>
        <w:t xml:space="preserve">, the conceptual and technical </w:t>
      </w:r>
      <w:r w:rsidR="00042A94">
        <w:t xml:space="preserve">implementation </w:t>
      </w:r>
      <w:r>
        <w:t xml:space="preserve">of the application can indeed be utilized when developing other exposure-based routing tools or incorporating more </w:t>
      </w:r>
      <w:r w:rsidR="004103FB">
        <w:t xml:space="preserve">environmental </w:t>
      </w:r>
      <w:r>
        <w:t>exposures in the same application</w:t>
      </w:r>
      <w:r w:rsidR="005871A4">
        <w:t xml:space="preserve">. The latter has already been </w:t>
      </w:r>
      <w:r>
        <w:t>demonstrated in the project HOPE</w:t>
      </w:r>
      <w:r w:rsidR="00042A94">
        <w:t xml:space="preserve"> (</w:t>
      </w:r>
      <w:r>
        <w:t xml:space="preserve">see 4.6). </w:t>
      </w:r>
      <w:r w:rsidR="001D03A9">
        <w:t>However, a</w:t>
      </w:r>
      <w:r w:rsidR="002D299E">
        <w:t xml:space="preserve"> revised technical implementation may be needed in the future to enable more feature-rich and high-performance </w:t>
      </w:r>
      <w:r w:rsidR="00911F3C">
        <w:t xml:space="preserve">routing </w:t>
      </w:r>
      <w:r w:rsidR="00884350">
        <w:t>application</w:t>
      </w:r>
      <w:r w:rsidR="002D299E">
        <w:t xml:space="preserve"> (see 5.4).</w:t>
      </w:r>
      <w:r w:rsidR="00D07491">
        <w:t xml:space="preserve"> </w:t>
      </w:r>
      <w:r w:rsidR="00943D6B">
        <w:t>Also</w:t>
      </w:r>
      <w:r w:rsidR="00F76A69">
        <w:t>,</w:t>
      </w:r>
      <w:r w:rsidR="00943D6B">
        <w:t xml:space="preserve"> </w:t>
      </w:r>
      <w:r w:rsidR="00DE32D0">
        <w:t>more temporally sensitive or even real-time data sources of environmental pollutants should be incorporated in the routing analysis</w:t>
      </w:r>
      <w:r w:rsidR="00C82849">
        <w:t xml:space="preserve"> to enable more realistic exposure assessments</w:t>
      </w:r>
      <w:r w:rsidR="00DE32D0">
        <w:t xml:space="preserve">. </w:t>
      </w:r>
    </w:p>
    <w:p w14:paraId="723F9BFD" w14:textId="238DED05" w:rsidR="00A21BEC" w:rsidRDefault="004A0095" w:rsidP="00CC05D8">
      <w:r>
        <w:t>By p</w:t>
      </w:r>
      <w:r w:rsidR="00042A94">
        <w:t xml:space="preserve">ublishing the routing tool online </w:t>
      </w:r>
      <w:r w:rsidR="00A35556">
        <w:t>as a mobile friendly route planner application</w:t>
      </w:r>
      <w:r>
        <w:t>,</w:t>
      </w:r>
      <w:r w:rsidR="00A35556">
        <w:t xml:space="preserve"> </w:t>
      </w:r>
      <w:r w:rsidR="00042A94">
        <w:t xml:space="preserve">individuals </w:t>
      </w:r>
      <w:r>
        <w:t xml:space="preserve">can </w:t>
      </w:r>
      <w:r w:rsidR="004C6FA8">
        <w:t xml:space="preserve">easily </w:t>
      </w:r>
      <w:r w:rsidR="00042A94">
        <w:t>find quieter walking routes (2)</w:t>
      </w:r>
      <w:r w:rsidR="00FC5A68">
        <w:t>,</w:t>
      </w:r>
      <w:r w:rsidR="002548C6">
        <w:t xml:space="preserve"> as discussed in chapter 5.2. </w:t>
      </w:r>
      <w:r w:rsidR="00A21BEC">
        <w:t xml:space="preserve">The </w:t>
      </w:r>
      <w:r w:rsidR="004C6FA8">
        <w:t xml:space="preserve">real </w:t>
      </w:r>
      <w:r w:rsidR="00A21BEC">
        <w:t xml:space="preserve">utility of the quiet path routing method was assessed in terms of achievable reductions in exposure to traffic noise </w:t>
      </w:r>
      <w:r w:rsidR="00ED4405">
        <w:t xml:space="preserve">(see </w:t>
      </w:r>
      <w:r w:rsidR="009453FF">
        <w:t>5.1)</w:t>
      </w:r>
      <w:r w:rsidR="00ED4405">
        <w:t xml:space="preserve"> </w:t>
      </w:r>
      <w:r w:rsidR="00A21BEC">
        <w:t>and by the quality of the shortest paths</w:t>
      </w:r>
      <w:r w:rsidR="0077588B">
        <w:t xml:space="preserve"> (see 5.5)</w:t>
      </w:r>
      <w:r w:rsidR="00A21BEC">
        <w:t xml:space="preserve">. </w:t>
      </w:r>
      <w:r w:rsidR="00E170AE">
        <w:t xml:space="preserve">Results and conclusions on </w:t>
      </w:r>
      <w:r w:rsidR="00A21BEC">
        <w:t xml:space="preserve">both performance metrics </w:t>
      </w:r>
      <w:r w:rsidR="005D28A9">
        <w:t xml:space="preserve">show </w:t>
      </w:r>
      <w:r w:rsidR="00A21BEC">
        <w:t xml:space="preserve">that </w:t>
      </w:r>
      <w:r w:rsidR="005D28A9">
        <w:t xml:space="preserve">the quiet path route planner </w:t>
      </w:r>
      <w:r w:rsidR="00A21BEC">
        <w:t xml:space="preserve">can </w:t>
      </w:r>
      <w:r w:rsidR="005D28A9">
        <w:t xml:space="preserve">indeed be a </w:t>
      </w:r>
      <w:r w:rsidR="00A21BEC">
        <w:t xml:space="preserve">viable </w:t>
      </w:r>
      <w:r w:rsidR="005D28A9">
        <w:t xml:space="preserve">tool </w:t>
      </w:r>
      <w:r w:rsidR="00A21BEC">
        <w:t xml:space="preserve">in real-world situations. </w:t>
      </w:r>
    </w:p>
    <w:p w14:paraId="4090B165" w14:textId="26CFB082" w:rsidR="00762194" w:rsidRPr="00F76A6C" w:rsidRDefault="00A35556" w:rsidP="00CC05D8">
      <w:r>
        <w:t xml:space="preserve">Finally, city planners can utilize </w:t>
      </w:r>
      <w:r w:rsidR="00F03CE2">
        <w:t xml:space="preserve">and further develop the </w:t>
      </w:r>
      <w:r w:rsidR="00797051">
        <w:t xml:space="preserve">assessment </w:t>
      </w:r>
      <w:r w:rsidR="00B457F0">
        <w:t>of</w:t>
      </w:r>
      <w:r w:rsidR="00F03CE2">
        <w:t xml:space="preserve"> </w:t>
      </w:r>
      <w:r w:rsidR="00EC0D20">
        <w:t>individuals</w:t>
      </w:r>
      <w:r w:rsidR="00F03CE2">
        <w:t>’ dynamic exposure to traffic noise</w:t>
      </w:r>
      <w:r w:rsidR="004C73C8">
        <w:t xml:space="preserve"> (3)</w:t>
      </w:r>
      <w:r w:rsidR="002D0F87">
        <w:t>.</w:t>
      </w:r>
      <w:r w:rsidR="00F03CE2">
        <w:t xml:space="preserve"> </w:t>
      </w:r>
      <w:r w:rsidR="002D0F87">
        <w:t xml:space="preserve">In this study, the </w:t>
      </w:r>
      <w:r w:rsidR="00797051">
        <w:t xml:space="preserve">assessment </w:t>
      </w:r>
      <w:r w:rsidR="00905F8C">
        <w:t xml:space="preserve">(i.e. case study) </w:t>
      </w:r>
      <w:r w:rsidR="002D0F87">
        <w:t xml:space="preserve">was composed of </w:t>
      </w:r>
      <w:r w:rsidR="00364C4A">
        <w:t xml:space="preserve">analysis of </w:t>
      </w:r>
      <w:r w:rsidR="002D0F87">
        <w:t xml:space="preserve">census based commuting data, modeled walking routes of individuals and </w:t>
      </w:r>
      <w:r w:rsidR="00F03CE2">
        <w:t>exposure-</w:t>
      </w:r>
      <w:r w:rsidR="002D0F87">
        <w:t>aware</w:t>
      </w:r>
      <w:r w:rsidR="00F03CE2">
        <w:t xml:space="preserve"> routing </w:t>
      </w:r>
      <w:r w:rsidR="002D0F87">
        <w:t>analysis</w:t>
      </w:r>
      <w:r w:rsidR="00F03CE2">
        <w:t xml:space="preserve">. </w:t>
      </w:r>
      <w:r w:rsidR="00AF780D">
        <w:lastRenderedPageBreak/>
        <w:t>Undoubtedly, a</w:t>
      </w:r>
      <w:r w:rsidR="00D01BDB">
        <w:t xml:space="preserve">ssessing </w:t>
      </w:r>
      <w:r w:rsidR="005C6C71">
        <w:t>individuals</w:t>
      </w:r>
      <w:r w:rsidR="00D01BDB">
        <w:t>’ exposure to traffic noise and other pollutants on a large scale is an important, yet challenging</w:t>
      </w:r>
      <w:r w:rsidR="004759B2">
        <w:t xml:space="preserve"> </w:t>
      </w:r>
      <w:r w:rsidR="00D01BDB">
        <w:t>field o</w:t>
      </w:r>
      <w:r w:rsidR="00EA34DC">
        <w:t>f</w:t>
      </w:r>
      <w:r w:rsidR="00D01BDB">
        <w:t xml:space="preserve"> research</w:t>
      </w:r>
      <w:r w:rsidR="00AF780D">
        <w:t xml:space="preserve">. The main challenges stem from </w:t>
      </w:r>
      <w:r w:rsidR="00D01BDB">
        <w:t>the uncertainties in individuals’ choice</w:t>
      </w:r>
      <w:r w:rsidR="00E56418">
        <w:t>s</w:t>
      </w:r>
      <w:r w:rsidR="00D01BDB">
        <w:t xml:space="preserve"> </w:t>
      </w:r>
      <w:r w:rsidR="00874B9E">
        <w:t xml:space="preserve">of route and travel mode </w:t>
      </w:r>
      <w:r w:rsidR="00D01BDB">
        <w:t>(see 5.7)</w:t>
      </w:r>
      <w:r w:rsidR="00874B9E">
        <w:t xml:space="preserve">. </w:t>
      </w:r>
      <w:r w:rsidR="00EA34DC">
        <w:t>Therefore, also advanced tracking technologies</w:t>
      </w:r>
      <w:r w:rsidR="00AA2A6B">
        <w:t>, such as</w:t>
      </w:r>
      <w:r w:rsidR="00A236FE">
        <w:t xml:space="preserve"> analysis of</w:t>
      </w:r>
      <w:r w:rsidR="00EA34DC">
        <w:t xml:space="preserve"> mobile phone data</w:t>
      </w:r>
      <w:r w:rsidR="00AA2A6B">
        <w:t xml:space="preserve"> (e.g. </w:t>
      </w:r>
      <w:proofErr w:type="spellStart"/>
      <w:r w:rsidR="007C61AD" w:rsidRPr="007C61AD">
        <w:t>Dewulf</w:t>
      </w:r>
      <w:proofErr w:type="spellEnd"/>
      <w:r w:rsidR="007C61AD" w:rsidRPr="007C61AD">
        <w:t xml:space="preserve"> et al., 2016; </w:t>
      </w:r>
      <w:proofErr w:type="spellStart"/>
      <w:r w:rsidR="007C61AD" w:rsidRPr="007C61AD">
        <w:t>Picornell</w:t>
      </w:r>
      <w:proofErr w:type="spellEnd"/>
      <w:r w:rsidR="007C61AD" w:rsidRPr="007C61AD">
        <w:t xml:space="preserve"> et al., 2019</w:t>
      </w:r>
      <w:r w:rsidR="00EA34DC">
        <w:t xml:space="preserve">) should be </w:t>
      </w:r>
      <w:r w:rsidR="0038798B">
        <w:t>utilized</w:t>
      </w:r>
      <w:r w:rsidR="00EA34DC">
        <w:t xml:space="preserve"> in </w:t>
      </w:r>
      <w:r w:rsidR="007F3DF8">
        <w:t xml:space="preserve">subsequent </w:t>
      </w:r>
      <w:r w:rsidR="00EA34DC">
        <w:t xml:space="preserve">dynamic exposure assessments. </w:t>
      </w:r>
      <w:r w:rsidR="00EA3A69" w:rsidRPr="00F76A6C">
        <w:br w:type="page"/>
      </w:r>
    </w:p>
    <w:p w14:paraId="01C167D3" w14:textId="70BDDC84" w:rsidR="00FE3FBC" w:rsidRPr="00F76A6C" w:rsidRDefault="00775C43" w:rsidP="00FE3FBC">
      <w:pPr>
        <w:pStyle w:val="Heading1"/>
      </w:pPr>
      <w:bookmarkStart w:id="305" w:name="_Toc39590023"/>
      <w:r w:rsidRPr="00F76A6C">
        <w:lastRenderedPageBreak/>
        <w:t>REFERENCES</w:t>
      </w:r>
      <w:bookmarkEnd w:id="305"/>
    </w:p>
    <w:p w14:paraId="409E5195" w14:textId="77777777" w:rsidR="000B1A02" w:rsidRPr="00F76A6C" w:rsidRDefault="000B1A02" w:rsidP="000B1A02">
      <w:pPr>
        <w:pStyle w:val="Bibliography"/>
      </w:pPr>
      <w:r w:rsidRPr="00F76A6C">
        <w:t>Agrawal, S., &amp; Gupta, R. D. (2017). Web GIS and its architecture: A review. Arabian Journal of Geosciences, 10(23), 518.</w:t>
      </w:r>
    </w:p>
    <w:p w14:paraId="14AC85D7" w14:textId="77777777" w:rsidR="000B1A02" w:rsidRPr="00F76A6C" w:rsidRDefault="000B1A02" w:rsidP="000B1A02">
      <w:pPr>
        <w:pStyle w:val="Bibliography"/>
      </w:pPr>
      <w:r w:rsidRPr="00F76A6C">
        <w:t xml:space="preserve">Ahuja, R. K., </w:t>
      </w:r>
      <w:proofErr w:type="spellStart"/>
      <w:r w:rsidRPr="00F76A6C">
        <w:t>Mehlhorn</w:t>
      </w:r>
      <w:proofErr w:type="spellEnd"/>
      <w:r w:rsidRPr="00F76A6C">
        <w:t xml:space="preserve">, K., Orlin, J., &amp; </w:t>
      </w:r>
      <w:proofErr w:type="spellStart"/>
      <w:r w:rsidRPr="00F76A6C">
        <w:t>Tarjan</w:t>
      </w:r>
      <w:proofErr w:type="spellEnd"/>
      <w:r w:rsidRPr="00F76A6C">
        <w:t>, R. E. (1990). Faster algorithms for the shortest path problem. Journal of the ACM (JACM), 37(2), 213–223. https://doi.org/10.1145/77600.77615</w:t>
      </w:r>
    </w:p>
    <w:p w14:paraId="3E27AA5D" w14:textId="77777777" w:rsidR="00B20214" w:rsidRDefault="000B1A02" w:rsidP="000B1A02">
      <w:pPr>
        <w:pStyle w:val="Bibliography"/>
      </w:pPr>
      <w:proofErr w:type="spellStart"/>
      <w:r w:rsidRPr="00F76A6C">
        <w:t>Alam</w:t>
      </w:r>
      <w:proofErr w:type="spellEnd"/>
      <w:r w:rsidRPr="00F76A6C">
        <w:t xml:space="preserve">, M. S., </w:t>
      </w:r>
      <w:proofErr w:type="spellStart"/>
      <w:r w:rsidRPr="00F76A6C">
        <w:t>Perugu</w:t>
      </w:r>
      <w:proofErr w:type="spellEnd"/>
      <w:r w:rsidRPr="00F76A6C">
        <w:t xml:space="preserve">, H., &amp; </w:t>
      </w:r>
      <w:proofErr w:type="spellStart"/>
      <w:r w:rsidRPr="00F76A6C">
        <w:t>McNabola</w:t>
      </w:r>
      <w:proofErr w:type="spellEnd"/>
      <w:r w:rsidRPr="00F76A6C">
        <w:t>, A. (2018). A comparison of route-choice navigation across air pollution exposure, CO2 emission and traditional travel cost factors. Transportation Research Part D: Transport and Environment, 65, 82–100. https://doi.org/10.1016/j.trd.2018.08.007</w:t>
      </w:r>
      <w:r w:rsidR="00B20214">
        <w:t xml:space="preserve"> </w:t>
      </w:r>
    </w:p>
    <w:p w14:paraId="3997523C" w14:textId="55FF4C87" w:rsidR="000B1A02" w:rsidRPr="00F76A6C" w:rsidRDefault="00B20214" w:rsidP="000B1A02">
      <w:pPr>
        <w:pStyle w:val="Bibliography"/>
      </w:pPr>
      <w:proofErr w:type="spellStart"/>
      <w:r w:rsidRPr="00B20214">
        <w:t>Anciaes</w:t>
      </w:r>
      <w:proofErr w:type="spellEnd"/>
      <w:r w:rsidRPr="00B20214">
        <w:t xml:space="preserve">, P., &amp; Jones, P. (2020). Transport policy for </w:t>
      </w:r>
      <w:proofErr w:type="spellStart"/>
      <w:r w:rsidRPr="00B20214">
        <w:t>liveability</w:t>
      </w:r>
      <w:proofErr w:type="spellEnd"/>
      <w:r w:rsidRPr="00B20214">
        <w:t>–Valuing the impacts on movement, place, and society. Transportation Research Part A: Policy and Practice, 132, 157–173.</w:t>
      </w:r>
    </w:p>
    <w:p w14:paraId="7D3AAC6C" w14:textId="77777777" w:rsidR="000B1A02" w:rsidRPr="00F76A6C" w:rsidRDefault="000B1A02" w:rsidP="000B1A02">
      <w:pPr>
        <w:pStyle w:val="Bibliography"/>
      </w:pPr>
      <w:proofErr w:type="spellStart"/>
      <w:r w:rsidRPr="00F76A6C">
        <w:t>Apparicio</w:t>
      </w:r>
      <w:proofErr w:type="spellEnd"/>
      <w:r w:rsidRPr="00F76A6C">
        <w:t xml:space="preserve">, P., Carrier, M., Gelb, J., </w:t>
      </w:r>
      <w:proofErr w:type="spellStart"/>
      <w:r w:rsidRPr="00F76A6C">
        <w:t>Séguin</w:t>
      </w:r>
      <w:proofErr w:type="spellEnd"/>
      <w:r w:rsidRPr="00F76A6C">
        <w:t xml:space="preserve">, A.-M., &amp; </w:t>
      </w:r>
      <w:proofErr w:type="spellStart"/>
      <w:r w:rsidRPr="00F76A6C">
        <w:t>Kingham</w:t>
      </w:r>
      <w:proofErr w:type="spellEnd"/>
      <w:r w:rsidRPr="00F76A6C">
        <w:t xml:space="preserve">, S. (2016). Cyclists’ exposure to air pollution and road traffic noise in central city </w:t>
      </w:r>
      <w:proofErr w:type="spellStart"/>
      <w:r w:rsidRPr="00F76A6C">
        <w:t>neighbourhoods</w:t>
      </w:r>
      <w:proofErr w:type="spellEnd"/>
      <w:r w:rsidRPr="00F76A6C">
        <w:t xml:space="preserve"> of Montreal. Journal of Transport Geography, 57, 63–69.</w:t>
      </w:r>
    </w:p>
    <w:p w14:paraId="6FCD8F65" w14:textId="77777777" w:rsidR="00A5002E" w:rsidRDefault="000B1A02" w:rsidP="000B1A02">
      <w:pPr>
        <w:pStyle w:val="Bibliography"/>
      </w:pPr>
      <w:proofErr w:type="spellStart"/>
      <w:r w:rsidRPr="00F76A6C">
        <w:t>Babisch</w:t>
      </w:r>
      <w:proofErr w:type="spellEnd"/>
      <w:r w:rsidRPr="00F76A6C">
        <w:t xml:space="preserve">, W., </w:t>
      </w:r>
      <w:proofErr w:type="spellStart"/>
      <w:r w:rsidRPr="00F76A6C">
        <w:t>Beule</w:t>
      </w:r>
      <w:proofErr w:type="spellEnd"/>
      <w:r w:rsidRPr="00F76A6C">
        <w:t xml:space="preserve">, B., </w:t>
      </w:r>
      <w:proofErr w:type="spellStart"/>
      <w:r w:rsidRPr="00F76A6C">
        <w:t>Schust</w:t>
      </w:r>
      <w:proofErr w:type="spellEnd"/>
      <w:r w:rsidRPr="00F76A6C">
        <w:t xml:space="preserve">, M., Kersten, N., &amp; </w:t>
      </w:r>
      <w:proofErr w:type="spellStart"/>
      <w:r w:rsidRPr="00F76A6C">
        <w:t>Ising</w:t>
      </w:r>
      <w:proofErr w:type="spellEnd"/>
      <w:r w:rsidRPr="00F76A6C">
        <w:t>, H. (2005). Traffic noise and risk of myocardial infarction. Epidemiology, 33–40.</w:t>
      </w:r>
      <w:r w:rsidR="006C5DB3">
        <w:t xml:space="preserve"> </w:t>
      </w:r>
    </w:p>
    <w:p w14:paraId="17E58C7E" w14:textId="77777777" w:rsidR="006A7FC9" w:rsidRDefault="00A5002E" w:rsidP="006A7FC9">
      <w:pPr>
        <w:pStyle w:val="Bibliography"/>
      </w:pPr>
      <w:proofErr w:type="spellStart"/>
      <w:r w:rsidRPr="00A5002E">
        <w:t>Babisch</w:t>
      </w:r>
      <w:proofErr w:type="spellEnd"/>
      <w:r w:rsidRPr="00A5002E">
        <w:t xml:space="preserve">, W., </w:t>
      </w:r>
      <w:proofErr w:type="spellStart"/>
      <w:r w:rsidRPr="00A5002E">
        <w:t>Houthuijs</w:t>
      </w:r>
      <w:proofErr w:type="spellEnd"/>
      <w:r w:rsidRPr="00A5002E">
        <w:t xml:space="preserve">, D., </w:t>
      </w:r>
      <w:proofErr w:type="spellStart"/>
      <w:r w:rsidRPr="00A5002E">
        <w:t>Pershagen</w:t>
      </w:r>
      <w:proofErr w:type="spellEnd"/>
      <w:r w:rsidRPr="00A5002E">
        <w:t xml:space="preserve">, G., </w:t>
      </w:r>
      <w:proofErr w:type="spellStart"/>
      <w:r w:rsidRPr="00A5002E">
        <w:t>Cadum</w:t>
      </w:r>
      <w:proofErr w:type="spellEnd"/>
      <w:r w:rsidRPr="00A5002E">
        <w:t xml:space="preserve">, E., </w:t>
      </w:r>
      <w:proofErr w:type="spellStart"/>
      <w:r w:rsidRPr="00A5002E">
        <w:t>Katsouyanni</w:t>
      </w:r>
      <w:proofErr w:type="spellEnd"/>
      <w:r w:rsidRPr="00A5002E">
        <w:t xml:space="preserve">, K., </w:t>
      </w:r>
      <w:proofErr w:type="spellStart"/>
      <w:r w:rsidRPr="00A5002E">
        <w:t>Velonakis</w:t>
      </w:r>
      <w:proofErr w:type="spellEnd"/>
      <w:r w:rsidRPr="00A5002E">
        <w:t xml:space="preserve">, M., Dudley, M.-L., </w:t>
      </w:r>
      <w:proofErr w:type="spellStart"/>
      <w:r w:rsidRPr="00A5002E">
        <w:t>Marohn</w:t>
      </w:r>
      <w:proofErr w:type="spellEnd"/>
      <w:r w:rsidRPr="00A5002E">
        <w:t xml:space="preserve">, H.-D., </w:t>
      </w:r>
      <w:proofErr w:type="spellStart"/>
      <w:r w:rsidRPr="00A5002E">
        <w:t>Swart</w:t>
      </w:r>
      <w:proofErr w:type="spellEnd"/>
      <w:r w:rsidRPr="00A5002E">
        <w:t xml:space="preserve">, W., </w:t>
      </w:r>
      <w:proofErr w:type="spellStart"/>
      <w:r w:rsidRPr="00A5002E">
        <w:t>Breugelmans</w:t>
      </w:r>
      <w:proofErr w:type="spellEnd"/>
      <w:r w:rsidRPr="00A5002E">
        <w:t xml:space="preserve">, O., Bluhm, G., </w:t>
      </w:r>
      <w:proofErr w:type="spellStart"/>
      <w:r w:rsidRPr="00A5002E">
        <w:t>Selander</w:t>
      </w:r>
      <w:proofErr w:type="spellEnd"/>
      <w:r w:rsidRPr="00A5002E">
        <w:t>, J., Vigna-</w:t>
      </w:r>
      <w:proofErr w:type="spellStart"/>
      <w:r w:rsidRPr="00A5002E">
        <w:t>Taglianti</w:t>
      </w:r>
      <w:proofErr w:type="spellEnd"/>
      <w:r w:rsidRPr="00A5002E">
        <w:t xml:space="preserve">, F., Pisani, S., </w:t>
      </w:r>
      <w:proofErr w:type="spellStart"/>
      <w:r w:rsidRPr="00A5002E">
        <w:t>Haralabidis</w:t>
      </w:r>
      <w:proofErr w:type="spellEnd"/>
      <w:r w:rsidRPr="00A5002E">
        <w:t xml:space="preserve">, A., </w:t>
      </w:r>
      <w:proofErr w:type="spellStart"/>
      <w:r w:rsidRPr="00A5002E">
        <w:t>Dimakopoulou</w:t>
      </w:r>
      <w:proofErr w:type="spellEnd"/>
      <w:r w:rsidRPr="00A5002E">
        <w:t xml:space="preserve">, K., </w:t>
      </w:r>
      <w:proofErr w:type="spellStart"/>
      <w:r w:rsidRPr="00A5002E">
        <w:t>Zachos</w:t>
      </w:r>
      <w:proofErr w:type="spellEnd"/>
      <w:r w:rsidRPr="00A5002E">
        <w:t xml:space="preserve">, I., &amp; </w:t>
      </w:r>
      <w:proofErr w:type="spellStart"/>
      <w:r w:rsidRPr="00A5002E">
        <w:t>Järup</w:t>
      </w:r>
      <w:proofErr w:type="spellEnd"/>
      <w:r w:rsidRPr="00A5002E">
        <w:t xml:space="preserve">, L. (2009). Annoyance due to aircraft noise has increased over the years—Results of the HYENA study. Environment International, 35(8), 1169–1176. </w:t>
      </w:r>
      <w:r w:rsidR="006A7FC9">
        <w:t xml:space="preserve">https://doi.org/10.1016/j.envint.2009.07.012 </w:t>
      </w:r>
    </w:p>
    <w:p w14:paraId="25CE13AF" w14:textId="50F9BD72" w:rsidR="006A7FC9" w:rsidRDefault="006A7FC9" w:rsidP="006A7FC9">
      <w:pPr>
        <w:pStyle w:val="Bibliography"/>
      </w:pPr>
      <w:r>
        <w:t xml:space="preserve">Bao, S., Nitta, T., Ishikawa, K., Yanagisawa, M., &amp; </w:t>
      </w:r>
      <w:proofErr w:type="spellStart"/>
      <w:r>
        <w:t>Togawa</w:t>
      </w:r>
      <w:proofErr w:type="spellEnd"/>
      <w:r>
        <w:t xml:space="preserve">, N. (2016). A safe and comprehensive </w:t>
      </w:r>
      <w:proofErr w:type="gramStart"/>
      <w:r>
        <w:t>route finding</w:t>
      </w:r>
      <w:proofErr w:type="gramEnd"/>
      <w:r>
        <w:t xml:space="preserve"> method for pedestrian based on lighting and landmark. 2016 IEEE 5th Global Conference on Consumer Electronics, 1–5.</w:t>
      </w:r>
    </w:p>
    <w:p w14:paraId="7BA6CF12" w14:textId="6DD5DF10" w:rsidR="006C5DB3" w:rsidRDefault="006A7FC9" w:rsidP="006A7FC9">
      <w:pPr>
        <w:pStyle w:val="Bibliography"/>
      </w:pPr>
      <w:r>
        <w:t xml:space="preserve">Bao, S., Nitta, T., Yanagisawa, M., &amp; </w:t>
      </w:r>
      <w:proofErr w:type="spellStart"/>
      <w:r>
        <w:t>Togawa</w:t>
      </w:r>
      <w:proofErr w:type="spellEnd"/>
      <w:r>
        <w:t xml:space="preserve">, N. (2017). A safe and comprehensive </w:t>
      </w:r>
      <w:proofErr w:type="gramStart"/>
      <w:r>
        <w:t>route finding</w:t>
      </w:r>
      <w:proofErr w:type="gramEnd"/>
      <w:r>
        <w:t xml:space="preserve"> algorithm for pedestrians based on lighting and landmark conditions. IEICE TRANSACTIONS on Fundamentals of Electronics, Communications and Computer Sciences, 100(11), 2439–2450.</w:t>
      </w:r>
    </w:p>
    <w:p w14:paraId="4EF5A943" w14:textId="2B231344" w:rsidR="000B1A02" w:rsidRPr="00F76A6C" w:rsidRDefault="006C5DB3" w:rsidP="000B1A02">
      <w:pPr>
        <w:pStyle w:val="Bibliography"/>
      </w:pPr>
      <w:proofErr w:type="spellStart"/>
      <w:r w:rsidRPr="006C5DB3">
        <w:t>Beckx</w:t>
      </w:r>
      <w:proofErr w:type="spellEnd"/>
      <w:r w:rsidRPr="006C5DB3">
        <w:t xml:space="preserve">, C., Int Panis, L., </w:t>
      </w:r>
      <w:proofErr w:type="spellStart"/>
      <w:r w:rsidRPr="006C5DB3">
        <w:t>Uljee</w:t>
      </w:r>
      <w:proofErr w:type="spellEnd"/>
      <w:r w:rsidRPr="006C5DB3">
        <w:t xml:space="preserve">, I., </w:t>
      </w:r>
      <w:proofErr w:type="spellStart"/>
      <w:r w:rsidRPr="006C5DB3">
        <w:t>Arentze</w:t>
      </w:r>
      <w:proofErr w:type="spellEnd"/>
      <w:r w:rsidRPr="006C5DB3">
        <w:t>, T., Janssens, D., &amp; Wets, G. (2009). Disaggregation of nation-wide dynamic population exposure estimates in The Netherlands: Applications of activity-based transport models. Atmospheric Environment, 43(34), 5454–5462. https://doi.org/10.1016/j.atmosenv.2009.07.035</w:t>
      </w:r>
    </w:p>
    <w:p w14:paraId="416B5D43" w14:textId="77777777" w:rsidR="000B1A02" w:rsidRPr="00F76A6C" w:rsidRDefault="000B1A02" w:rsidP="000B1A02">
      <w:pPr>
        <w:pStyle w:val="Bibliography"/>
      </w:pPr>
      <w:r w:rsidRPr="00F76A6C">
        <w:t>Boeing, G. (2017). OSMnx: New methods for acquiring, constructing, analyzing, and visualizing complex street networks. Computers, Environment and Urban Systems, 65, 126–139.</w:t>
      </w:r>
    </w:p>
    <w:p w14:paraId="02437F10" w14:textId="77777777" w:rsidR="006978DB" w:rsidRPr="00F76A6C" w:rsidRDefault="000B1A02" w:rsidP="000B1A02">
      <w:pPr>
        <w:pStyle w:val="Bibliography"/>
      </w:pPr>
      <w:r w:rsidRPr="00F76A6C">
        <w:t>Boulos, M. N. K., Warren, J., Gong, J., &amp; Yue, P. (2010). Web GIS in practice VIII: HTML5 and the canvas element for interactive online mapping. Springer.</w:t>
      </w:r>
      <w:r w:rsidR="006978DB" w:rsidRPr="00F76A6C">
        <w:t xml:space="preserve"> </w:t>
      </w:r>
    </w:p>
    <w:p w14:paraId="34E72A28" w14:textId="77777777" w:rsidR="00A5002E" w:rsidRDefault="006978DB" w:rsidP="006978DB">
      <w:pPr>
        <w:pStyle w:val="Bibliography"/>
      </w:pPr>
      <w:r w:rsidRPr="00F76A6C">
        <w:t xml:space="preserve">Brandt, E., Kantele, S., &amp; </w:t>
      </w:r>
      <w:proofErr w:type="spellStart"/>
      <w:r w:rsidRPr="00F76A6C">
        <w:t>Räty</w:t>
      </w:r>
      <w:proofErr w:type="spellEnd"/>
      <w:r w:rsidRPr="00F76A6C">
        <w:t xml:space="preserve">, P. (2018). </w:t>
      </w:r>
      <w:proofErr w:type="spellStart"/>
      <w:r w:rsidRPr="00F76A6C">
        <w:t>Liikkumistottumukset</w:t>
      </w:r>
      <w:proofErr w:type="spellEnd"/>
      <w:r w:rsidRPr="00F76A6C">
        <w:t xml:space="preserve"> </w:t>
      </w:r>
      <w:proofErr w:type="spellStart"/>
      <w:r w:rsidRPr="00F76A6C">
        <w:t>Helsingin</w:t>
      </w:r>
      <w:proofErr w:type="spellEnd"/>
      <w:r w:rsidRPr="00F76A6C">
        <w:t xml:space="preserve"> </w:t>
      </w:r>
      <w:proofErr w:type="spellStart"/>
      <w:r w:rsidRPr="00F76A6C">
        <w:t>seudulla</w:t>
      </w:r>
      <w:proofErr w:type="spellEnd"/>
      <w:r w:rsidR="003434C5" w:rsidRPr="00F76A6C">
        <w:t xml:space="preserve"> 2018</w:t>
      </w:r>
      <w:r w:rsidRPr="00F76A6C">
        <w:t>. https://www.hsl.fi/sites/default/files/hsl_julkaisu_9_2019_netti.pdf (accessed 10 April 2020)</w:t>
      </w:r>
      <w:r w:rsidR="00A5002E">
        <w:t xml:space="preserve"> </w:t>
      </w:r>
    </w:p>
    <w:p w14:paraId="13228532" w14:textId="7D4AAD4C" w:rsidR="006978DB" w:rsidRPr="00F76A6C" w:rsidRDefault="00A5002E" w:rsidP="006978DB">
      <w:pPr>
        <w:pStyle w:val="Bibliography"/>
      </w:pPr>
      <w:r w:rsidRPr="00A5002E">
        <w:lastRenderedPageBreak/>
        <w:t>Brown, A. L., Lam, K. C., &amp; van Kamp, I. (2015). Quantification of the exposure and effects of road traffic noise in a dense Asian city: A comparison with western cities. Environmental Health, 14(1), 22.</w:t>
      </w:r>
    </w:p>
    <w:p w14:paraId="5920D2B0" w14:textId="77777777" w:rsidR="000B1A02" w:rsidRPr="00F76A6C" w:rsidRDefault="000B1A02" w:rsidP="000B1A02">
      <w:pPr>
        <w:pStyle w:val="Bibliography"/>
      </w:pPr>
      <w:r w:rsidRPr="00276B66">
        <w:t xml:space="preserve">Brown, A. L., &amp; Van Kamp, I. (2017). </w:t>
      </w:r>
      <w:r w:rsidRPr="00F76A6C">
        <w:t>WHO environmental noise guidelines for the European region: A systematic review of transport noise interventions and their impacts on health. International Journal of Environmental Research and Public Health, 14(8), 873.</w:t>
      </w:r>
    </w:p>
    <w:p w14:paraId="1DEE5D16" w14:textId="77777777" w:rsidR="00666FFE" w:rsidRDefault="000B1A02" w:rsidP="000B1A02">
      <w:pPr>
        <w:pStyle w:val="Bibliography"/>
      </w:pPr>
      <w:proofErr w:type="spellStart"/>
      <w:r w:rsidRPr="00F76A6C">
        <w:t>Buliung</w:t>
      </w:r>
      <w:proofErr w:type="spellEnd"/>
      <w:r w:rsidRPr="00F76A6C">
        <w:t>, R. N., Larsen, K., Faulkner, G. E., &amp; Stone, M. R. (2013). The “path” not taken: Exploring structural differences in mapped-versus shortest-network-path school travel routes. American Journal of Public Health, 103(9), 1589–1596.</w:t>
      </w:r>
      <w:r w:rsidR="00666FFE">
        <w:t xml:space="preserve"> </w:t>
      </w:r>
    </w:p>
    <w:p w14:paraId="5B3F8FD7" w14:textId="43292E9F" w:rsidR="000B1A02" w:rsidRPr="00F76A6C" w:rsidRDefault="00666FFE" w:rsidP="000B1A02">
      <w:pPr>
        <w:pStyle w:val="Bibliography"/>
      </w:pPr>
      <w:proofErr w:type="spellStart"/>
      <w:r w:rsidRPr="00666FFE">
        <w:t>Caggiani</w:t>
      </w:r>
      <w:proofErr w:type="spellEnd"/>
      <w:r w:rsidRPr="00666FFE">
        <w:t xml:space="preserve">, L., </w:t>
      </w:r>
      <w:proofErr w:type="spellStart"/>
      <w:r w:rsidRPr="00666FFE">
        <w:t>Camporeale</w:t>
      </w:r>
      <w:proofErr w:type="spellEnd"/>
      <w:r w:rsidRPr="00666FFE">
        <w:t xml:space="preserve">, R., &amp; </w:t>
      </w:r>
      <w:proofErr w:type="spellStart"/>
      <w:r w:rsidRPr="00666FFE">
        <w:t>Ottomanelli</w:t>
      </w:r>
      <w:proofErr w:type="spellEnd"/>
      <w:r w:rsidRPr="00666FFE">
        <w:t>, M. (2017). A real time multi-objective cyclists route choice model for a bike-sharing mobile application. 2017 5th IEEE International Conference on Models and Technologies for Intelligent Transportation Systems (MT-ITS), 645–650.</w:t>
      </w:r>
    </w:p>
    <w:p w14:paraId="307E0625" w14:textId="77777777" w:rsidR="000B1A02" w:rsidRPr="00F76A6C" w:rsidRDefault="000B1A02" w:rsidP="000B1A02">
      <w:pPr>
        <w:pStyle w:val="Bibliography"/>
      </w:pPr>
      <w:r w:rsidRPr="00F76A6C">
        <w:t>Cervero, R., &amp; Duncan, M. (2003). Walking, bicycling, and urban landscapes: Evidence from the San Francisco Bay Area. American Journal of Public Health, 93(9), 1478–1483.</w:t>
      </w:r>
    </w:p>
    <w:p w14:paraId="6DBE8784" w14:textId="11ADB89B" w:rsidR="000B1A02" w:rsidRPr="00F76A6C" w:rsidRDefault="000B1A02" w:rsidP="000B1A02">
      <w:pPr>
        <w:pStyle w:val="Bibliography"/>
      </w:pPr>
      <w:r w:rsidRPr="00F76A6C">
        <w:t xml:space="preserve">City of Helsinki. (2020). </w:t>
      </w:r>
      <w:proofErr w:type="spellStart"/>
      <w:r w:rsidRPr="00F76A6C">
        <w:t>Liikennetutkimus</w:t>
      </w:r>
      <w:proofErr w:type="spellEnd"/>
      <w:r w:rsidRPr="00F76A6C">
        <w:t xml:space="preserve"> Ja -</w:t>
      </w:r>
      <w:proofErr w:type="spellStart"/>
      <w:r w:rsidRPr="00F76A6C">
        <w:t>Tilastot</w:t>
      </w:r>
      <w:proofErr w:type="spellEnd"/>
      <w:r w:rsidRPr="00F76A6C">
        <w:t>. https://www.hel.fi/helsinki/fi/kartat-ja-liikenne/kadut-ja-liikennesuunnittelu/tutkimus-ja-tilastot (accessed 4 April 2020)</w:t>
      </w:r>
    </w:p>
    <w:p w14:paraId="4161B722" w14:textId="77777777" w:rsidR="000B1A02" w:rsidRPr="00F76A6C" w:rsidRDefault="000B1A02" w:rsidP="000B1A02">
      <w:pPr>
        <w:pStyle w:val="Bibliography"/>
      </w:pPr>
      <w:r w:rsidRPr="00F76A6C">
        <w:t xml:space="preserve">Cole-Hunter, T., </w:t>
      </w:r>
      <w:proofErr w:type="spellStart"/>
      <w:r w:rsidRPr="00F76A6C">
        <w:t>Morawska</w:t>
      </w:r>
      <w:proofErr w:type="spellEnd"/>
      <w:r w:rsidRPr="00F76A6C">
        <w:t xml:space="preserve">, L., Stewart, I., Jayaratne, R., &amp; Solomon, C. (2012). Inhaled particle counts on bicycle commute routes of low and high proximity to </w:t>
      </w:r>
      <w:proofErr w:type="spellStart"/>
      <w:r w:rsidRPr="00F76A6C">
        <w:t>motorised</w:t>
      </w:r>
      <w:proofErr w:type="spellEnd"/>
      <w:r w:rsidRPr="00F76A6C">
        <w:t xml:space="preserve"> traffic. Atmospheric Environment, 61, 197–203. https://doi.org/10.1016/j.atmosenv.2012.06.041</w:t>
      </w:r>
    </w:p>
    <w:p w14:paraId="5CBB67A5" w14:textId="77777777" w:rsidR="000B1A02" w:rsidRPr="00F76A6C" w:rsidRDefault="000B1A02" w:rsidP="000B1A02">
      <w:pPr>
        <w:pStyle w:val="Bibliography"/>
      </w:pPr>
      <w:proofErr w:type="spellStart"/>
      <w:r w:rsidRPr="00F76A6C">
        <w:t>Csardi</w:t>
      </w:r>
      <w:proofErr w:type="spellEnd"/>
      <w:r w:rsidRPr="00F76A6C">
        <w:t xml:space="preserve">, G., &amp; </w:t>
      </w:r>
      <w:proofErr w:type="spellStart"/>
      <w:r w:rsidRPr="00F76A6C">
        <w:t>Nepusz</w:t>
      </w:r>
      <w:proofErr w:type="spellEnd"/>
      <w:r w:rsidRPr="00F76A6C">
        <w:t xml:space="preserve">, T. (2006). The igraph software package for complex network research. </w:t>
      </w:r>
      <w:proofErr w:type="spellStart"/>
      <w:r w:rsidRPr="00F76A6C">
        <w:t>InterJournal</w:t>
      </w:r>
      <w:proofErr w:type="spellEnd"/>
      <w:r w:rsidRPr="00F76A6C">
        <w:t>, Complex Systems, 1695(5), 1–9.</w:t>
      </w:r>
    </w:p>
    <w:p w14:paraId="1C840C0C" w14:textId="0F42841C" w:rsidR="000B1A02" w:rsidRPr="00F76A6C" w:rsidRDefault="000B1A02" w:rsidP="000B1A02">
      <w:pPr>
        <w:pStyle w:val="Bibliography"/>
      </w:pPr>
      <w:proofErr w:type="spellStart"/>
      <w:r w:rsidRPr="00F76A6C">
        <w:t>Datakustik</w:t>
      </w:r>
      <w:proofErr w:type="spellEnd"/>
      <w:r w:rsidRPr="00F76A6C">
        <w:t xml:space="preserve"> </w:t>
      </w:r>
      <w:proofErr w:type="spellStart"/>
      <w:r w:rsidRPr="00F76A6C">
        <w:t>CadnaA</w:t>
      </w:r>
      <w:proofErr w:type="spellEnd"/>
      <w:r w:rsidRPr="00F76A6C">
        <w:t xml:space="preserve"> 2017. (n.d.). https://www.datakustik.com/products/cadnaa/cadnaa/ (accessed 4 April 2020)</w:t>
      </w:r>
    </w:p>
    <w:p w14:paraId="3D378AA2" w14:textId="77777777" w:rsidR="00F11EF6" w:rsidRDefault="000B1A02" w:rsidP="000B1A02">
      <w:pPr>
        <w:pStyle w:val="Bibliography"/>
      </w:pPr>
      <w:r w:rsidRPr="00F76A6C">
        <w:t xml:space="preserve">Davies, G., &amp; </w:t>
      </w:r>
      <w:proofErr w:type="spellStart"/>
      <w:r w:rsidRPr="00F76A6C">
        <w:t>Whyatt</w:t>
      </w:r>
      <w:proofErr w:type="spellEnd"/>
      <w:r w:rsidRPr="00F76A6C">
        <w:t>, D. (2009). A least-cost approach to personal exposure reduction. Transactions in GIS, 13(2), 229–246.</w:t>
      </w:r>
      <w:r w:rsidR="00E65808">
        <w:t xml:space="preserve"> </w:t>
      </w:r>
    </w:p>
    <w:p w14:paraId="7810FF32" w14:textId="77777777" w:rsidR="00A219AE" w:rsidRDefault="00F11EF6" w:rsidP="000B1A02">
      <w:pPr>
        <w:pStyle w:val="Bibliography"/>
      </w:pPr>
      <w:r w:rsidRPr="00F11EF6">
        <w:t xml:space="preserve">Davies, G., &amp; </w:t>
      </w:r>
      <w:proofErr w:type="spellStart"/>
      <w:r w:rsidRPr="00F11EF6">
        <w:t>Whyatt</w:t>
      </w:r>
      <w:proofErr w:type="spellEnd"/>
      <w:r w:rsidRPr="00F11EF6">
        <w:t xml:space="preserve">, J. D. (2014). A network-based approach for estimating pedestrian journey-time exposure to air pollution. Science of The Total Environment, 485–486, 62–70. </w:t>
      </w:r>
      <w:r w:rsidR="0068742A">
        <w:t>https://doi.org/10.1016/j.scitotenv.2014.03.038</w:t>
      </w:r>
      <w:r w:rsidR="00A50901">
        <w:t xml:space="preserve"> </w:t>
      </w:r>
    </w:p>
    <w:p w14:paraId="72F516C5" w14:textId="6922D34C" w:rsidR="00A50901" w:rsidRDefault="00A219AE" w:rsidP="000B1A02">
      <w:pPr>
        <w:pStyle w:val="Bibliography"/>
      </w:pPr>
      <w:proofErr w:type="spellStart"/>
      <w:r w:rsidRPr="00A219AE">
        <w:t>Dewulf</w:t>
      </w:r>
      <w:proofErr w:type="spellEnd"/>
      <w:r w:rsidRPr="00A219AE">
        <w:t xml:space="preserve">, B., </w:t>
      </w:r>
      <w:proofErr w:type="spellStart"/>
      <w:r w:rsidRPr="00A219AE">
        <w:t>Neutens</w:t>
      </w:r>
      <w:proofErr w:type="spellEnd"/>
      <w:r w:rsidRPr="00A219AE">
        <w:t xml:space="preserve">, T., Lefebvre, W., </w:t>
      </w:r>
      <w:proofErr w:type="spellStart"/>
      <w:r w:rsidRPr="00A219AE">
        <w:t>Seynaeve</w:t>
      </w:r>
      <w:proofErr w:type="spellEnd"/>
      <w:r w:rsidRPr="00A219AE">
        <w:t xml:space="preserve">, G., </w:t>
      </w:r>
      <w:proofErr w:type="spellStart"/>
      <w:r w:rsidRPr="00A219AE">
        <w:t>Vanpoucke</w:t>
      </w:r>
      <w:proofErr w:type="spellEnd"/>
      <w:r w:rsidRPr="00A219AE">
        <w:t xml:space="preserve">, C., </w:t>
      </w:r>
      <w:proofErr w:type="spellStart"/>
      <w:r w:rsidRPr="00A219AE">
        <w:t>Beckx</w:t>
      </w:r>
      <w:proofErr w:type="spellEnd"/>
      <w:r w:rsidRPr="00A219AE">
        <w:t xml:space="preserve">, C., &amp; Van de </w:t>
      </w:r>
      <w:proofErr w:type="spellStart"/>
      <w:r w:rsidRPr="00A219AE">
        <w:t>Weghe</w:t>
      </w:r>
      <w:proofErr w:type="spellEnd"/>
      <w:r w:rsidRPr="00A219AE">
        <w:t xml:space="preserve">, N. (2016). Dynamic assessment of exposure to air pollution using mobile phone data. International Journal of Health </w:t>
      </w:r>
      <w:proofErr w:type="spellStart"/>
      <w:r w:rsidRPr="00A219AE">
        <w:t>Geographics</w:t>
      </w:r>
      <w:proofErr w:type="spellEnd"/>
      <w:r w:rsidRPr="00A219AE">
        <w:t>, 15(1), 14.</w:t>
      </w:r>
    </w:p>
    <w:p w14:paraId="1D0676D2" w14:textId="11A4BD98" w:rsidR="0068742A" w:rsidRDefault="00A50901" w:rsidP="000B1A02">
      <w:pPr>
        <w:pStyle w:val="Bibliography"/>
      </w:pPr>
      <w:r>
        <w:t xml:space="preserve">Digitransit Routing API. </w:t>
      </w:r>
      <w:r w:rsidRPr="00A50901">
        <w:t>https://digitransit.fi/en/developers/apis/1-routing-api/</w:t>
      </w:r>
      <w:r w:rsidR="008D1FDD">
        <w:t xml:space="preserve"> (accessed April 2019)</w:t>
      </w:r>
    </w:p>
    <w:p w14:paraId="5AD23E57" w14:textId="4EAE80D2" w:rsidR="00EB37AD" w:rsidRDefault="0068742A" w:rsidP="000B1A02">
      <w:pPr>
        <w:pStyle w:val="Bibliography"/>
      </w:pPr>
      <w:r w:rsidRPr="0068742A">
        <w:t>Dijkstra, E. W. (1959</w:t>
      </w:r>
      <w:r w:rsidR="00EB37AD">
        <w:t>a</w:t>
      </w:r>
      <w:r w:rsidRPr="0068742A">
        <w:t xml:space="preserve">). A note on two problems in </w:t>
      </w:r>
      <w:proofErr w:type="spellStart"/>
      <w:r w:rsidRPr="0068742A">
        <w:t>connexion</w:t>
      </w:r>
      <w:proofErr w:type="spellEnd"/>
      <w:r w:rsidRPr="0068742A">
        <w:t xml:space="preserve"> with graphs. </w:t>
      </w:r>
      <w:proofErr w:type="spellStart"/>
      <w:r w:rsidRPr="0068742A">
        <w:t>Numerische</w:t>
      </w:r>
      <w:proofErr w:type="spellEnd"/>
      <w:r w:rsidRPr="0068742A">
        <w:t xml:space="preserve"> </w:t>
      </w:r>
      <w:proofErr w:type="spellStart"/>
      <w:r w:rsidRPr="0068742A">
        <w:t>Mathematik</w:t>
      </w:r>
      <w:proofErr w:type="spellEnd"/>
      <w:r w:rsidRPr="0068742A">
        <w:t>, 1(1), 269–271.</w:t>
      </w:r>
      <w:r w:rsidR="00EB37AD">
        <w:t xml:space="preserve"> </w:t>
      </w:r>
    </w:p>
    <w:p w14:paraId="10CED971" w14:textId="1790E3BD" w:rsidR="000B1A02" w:rsidRPr="00F76A6C" w:rsidRDefault="00EB37AD" w:rsidP="000B1A02">
      <w:pPr>
        <w:pStyle w:val="Bibliography"/>
      </w:pPr>
      <w:r w:rsidRPr="00EB37AD">
        <w:t>Dijkstra, E. W. (1959</w:t>
      </w:r>
      <w:r>
        <w:t>b</w:t>
      </w:r>
      <w:r w:rsidRPr="00EB37AD">
        <w:t>). Communication with an automatic computer [PhD Thesis]. Excelsior.</w:t>
      </w:r>
    </w:p>
    <w:p w14:paraId="6CD4C1E7" w14:textId="77777777" w:rsidR="008B2C21" w:rsidRDefault="000B1A02" w:rsidP="000B1A02">
      <w:pPr>
        <w:pStyle w:val="Bibliography"/>
      </w:pPr>
      <w:r w:rsidRPr="00F76A6C">
        <w:t xml:space="preserve">Directive 2002/49/EC of the European Parliament and of the Council of 25 June 2002 relating to the assessment and management of environmental noise—Declaration by the Commission in the </w:t>
      </w:r>
      <w:r w:rsidRPr="00F76A6C">
        <w:lastRenderedPageBreak/>
        <w:t>Conciliation Committee on the Directive relating to the assessment and management of environmental noise. (2002, July 18). http://data.europa.eu/eli/dir/2002/49/oj/eng</w:t>
      </w:r>
      <w:r w:rsidR="008B2C21">
        <w:t xml:space="preserve"> </w:t>
      </w:r>
    </w:p>
    <w:p w14:paraId="6A78768D" w14:textId="446143C4" w:rsidR="000B1A02" w:rsidRPr="00F76A6C" w:rsidRDefault="008B2C21" w:rsidP="000B1A02">
      <w:pPr>
        <w:pStyle w:val="Bibliography"/>
      </w:pPr>
      <w:r w:rsidRPr="008B2C21">
        <w:t xml:space="preserve">EEA </w:t>
      </w:r>
      <w:r>
        <w:t>(</w:t>
      </w:r>
      <w:r w:rsidRPr="008B2C21">
        <w:t>2019</w:t>
      </w:r>
      <w:r>
        <w:t>)</w:t>
      </w:r>
      <w:r w:rsidRPr="008B2C21">
        <w:t>. Air quality in Europe — 2019 report. EEA Report 10/2019. European Environmental Agency. https://www.eea.europa.eu//publications/air-quality-in-europe-2019</w:t>
      </w:r>
      <w:r>
        <w:t xml:space="preserve"> </w:t>
      </w:r>
      <w:r w:rsidRPr="00F76A6C">
        <w:t xml:space="preserve">(accessed 2 </w:t>
      </w:r>
      <w:r>
        <w:t xml:space="preserve">May </w:t>
      </w:r>
      <w:r w:rsidRPr="00F76A6C">
        <w:t>2020)</w:t>
      </w:r>
    </w:p>
    <w:p w14:paraId="61E4D17F" w14:textId="77777777" w:rsidR="006A7FC9" w:rsidRDefault="000B1A02" w:rsidP="000B1A02">
      <w:pPr>
        <w:pStyle w:val="Bibliography"/>
      </w:pPr>
      <w:r w:rsidRPr="00F76A6C">
        <w:t xml:space="preserve">Farkas, G. (2019). Hardware-Accelerating 2D Web Maps: A Case Study. </w:t>
      </w:r>
      <w:proofErr w:type="spellStart"/>
      <w:r w:rsidRPr="00F76A6C">
        <w:t>Cartographica</w:t>
      </w:r>
      <w:proofErr w:type="spellEnd"/>
      <w:r w:rsidRPr="00F76A6C">
        <w:t xml:space="preserve">: The International Journal for Geographic Information and </w:t>
      </w:r>
      <w:proofErr w:type="spellStart"/>
      <w:r w:rsidRPr="00F76A6C">
        <w:t>Geovisualization</w:t>
      </w:r>
      <w:proofErr w:type="spellEnd"/>
      <w:r w:rsidRPr="00F76A6C">
        <w:t>, 54(4), 245–260.</w:t>
      </w:r>
      <w:r w:rsidR="006A7FC9">
        <w:t xml:space="preserve"> </w:t>
      </w:r>
    </w:p>
    <w:p w14:paraId="57814DDF" w14:textId="77777777" w:rsidR="006376DE" w:rsidRDefault="006A7FC9" w:rsidP="000B1A02">
      <w:pPr>
        <w:pStyle w:val="Bibliography"/>
      </w:pPr>
      <w:r w:rsidRPr="006A7FC9">
        <w:t>Ferreira, J. (2014). Green route planner. In Nonlinear Maps and Their Applications (pp. 59–68). Springer.</w:t>
      </w:r>
      <w:r w:rsidR="006376DE">
        <w:t xml:space="preserve"> </w:t>
      </w:r>
    </w:p>
    <w:p w14:paraId="135BB2CC" w14:textId="77777777" w:rsidR="009F4938" w:rsidRDefault="006376DE" w:rsidP="000B1A02">
      <w:pPr>
        <w:pStyle w:val="Bibliography"/>
      </w:pPr>
      <w:r w:rsidRPr="006376DE">
        <w:t>Fields, J. M. (1993). Effect of personal and situational variables on noise annoyance in residential areas. The Journal of the Acoustical Society of America, 93(5), 2753–2763.</w:t>
      </w:r>
      <w:r w:rsidR="009F4938">
        <w:t xml:space="preserve"> </w:t>
      </w:r>
    </w:p>
    <w:p w14:paraId="2A68E966" w14:textId="2AD1BBF2" w:rsidR="000B1A02" w:rsidRPr="00F76A6C" w:rsidRDefault="009F4938" w:rsidP="000B1A02">
      <w:pPr>
        <w:pStyle w:val="Bibliography"/>
      </w:pPr>
      <w:r w:rsidRPr="009F4938">
        <w:t>FMI-ENFUSER Modelling System</w:t>
      </w:r>
      <w:r>
        <w:t xml:space="preserve">. </w:t>
      </w:r>
      <w:r w:rsidRPr="009F4938">
        <w:t>https://en.ilmatieteenlaitos.fi/environmental-information-fusion-service</w:t>
      </w:r>
      <w:r>
        <w:t xml:space="preserve"> (accessed </w:t>
      </w:r>
      <w:r w:rsidR="001C68B3">
        <w:t xml:space="preserve">5 </w:t>
      </w:r>
      <w:r>
        <w:t>May 2020)</w:t>
      </w:r>
    </w:p>
    <w:p w14:paraId="15CEB04B" w14:textId="77777777" w:rsidR="000B1A02" w:rsidRPr="00F76A6C" w:rsidRDefault="000B1A02" w:rsidP="000B1A02">
      <w:pPr>
        <w:pStyle w:val="Bibliography"/>
      </w:pPr>
      <w:proofErr w:type="spellStart"/>
      <w:r w:rsidRPr="00F76A6C">
        <w:t>Gaffuri</w:t>
      </w:r>
      <w:proofErr w:type="spellEnd"/>
      <w:r w:rsidRPr="00F76A6C">
        <w:t>, J. (2012). Toward web mapping with vector data. International Conference on Geographic Information Science, 87–101.</w:t>
      </w:r>
    </w:p>
    <w:p w14:paraId="6A583626" w14:textId="77777777" w:rsidR="008D1FDD" w:rsidRDefault="000B1A02" w:rsidP="000B1A02">
      <w:pPr>
        <w:pStyle w:val="Bibliography"/>
      </w:pPr>
      <w:proofErr w:type="spellStart"/>
      <w:r w:rsidRPr="00F76A6C">
        <w:t>Genuit</w:t>
      </w:r>
      <w:proofErr w:type="spellEnd"/>
      <w:r w:rsidRPr="00F76A6C">
        <w:t>, K. (1999). The use of psychoacoustic parameters combined with A-weighted SPL in noise description. INTER-NOISE and NOISE-CON Congress and Conference Proceedings, 1999, 1887–1892.</w:t>
      </w:r>
      <w:r w:rsidR="008D1FDD">
        <w:t xml:space="preserve"> </w:t>
      </w:r>
    </w:p>
    <w:p w14:paraId="354DF69A" w14:textId="518F15D6" w:rsidR="000B1A02" w:rsidRPr="00F76A6C" w:rsidRDefault="008D1FDD" w:rsidP="000B1A02">
      <w:pPr>
        <w:pStyle w:val="Bibliography"/>
      </w:pPr>
      <w:r w:rsidRPr="008D1FDD">
        <w:t>GeoPandas</w:t>
      </w:r>
      <w:r>
        <w:t xml:space="preserve">. </w:t>
      </w:r>
      <w:r w:rsidRPr="008D1FDD">
        <w:t>https://geopandas.org/</w:t>
      </w:r>
      <w:r>
        <w:t xml:space="preserve"> (accessed March 2019)</w:t>
      </w:r>
    </w:p>
    <w:p w14:paraId="0AFA451F" w14:textId="77777777" w:rsidR="000B1A02" w:rsidRPr="00F76A6C" w:rsidRDefault="000B1A02" w:rsidP="000B1A02">
      <w:pPr>
        <w:pStyle w:val="Bibliography"/>
      </w:pPr>
      <w:r w:rsidRPr="00F76A6C">
        <w:t>Goldberg, A. V., &amp; Harrelson, C. (2005). Computing the shortest path: A search meets graph theory. Proceedings of the Sixteenth Annual ACM-SIAM Symposium on Discrete Algorithms, 156–165.</w:t>
      </w:r>
    </w:p>
    <w:p w14:paraId="1F6EFFD3" w14:textId="1B50EA58" w:rsidR="006376DE" w:rsidRDefault="000B1A02" w:rsidP="000B1A02">
      <w:pPr>
        <w:pStyle w:val="Bibliography"/>
      </w:pPr>
      <w:r w:rsidRPr="00F76A6C">
        <w:t xml:space="preserve">Gulliver, J., &amp; Briggs, D. J. (2005). Time–space modeling of journey-time exposure to traffic-related air pollution using GIS. Environmental Research, 97(1), 10–25. </w:t>
      </w:r>
      <w:r w:rsidR="006376DE" w:rsidRPr="009F4938">
        <w:t>https://doi.org/10.1016/j.envres.2004.05.002</w:t>
      </w:r>
      <w:r w:rsidR="006376DE">
        <w:t xml:space="preserve"> </w:t>
      </w:r>
    </w:p>
    <w:p w14:paraId="3E3A5B34" w14:textId="524E430C" w:rsidR="000B1A02" w:rsidRPr="00F76A6C" w:rsidRDefault="006376DE" w:rsidP="000B1A02">
      <w:pPr>
        <w:pStyle w:val="Bibliography"/>
      </w:pPr>
      <w:proofErr w:type="spellStart"/>
      <w:r w:rsidRPr="006376DE">
        <w:t>Guski</w:t>
      </w:r>
      <w:proofErr w:type="spellEnd"/>
      <w:r w:rsidRPr="006376DE">
        <w:t>, R. (1999). Personal and social variables as co-determinants of noise annoyance. Noise and Health, 1(3), 45.</w:t>
      </w:r>
    </w:p>
    <w:p w14:paraId="5FC9A26B" w14:textId="77777777" w:rsidR="000B1A02" w:rsidRPr="00F76A6C" w:rsidRDefault="000B1A02" w:rsidP="000B1A02">
      <w:pPr>
        <w:pStyle w:val="Bibliography"/>
      </w:pPr>
      <w:proofErr w:type="spellStart"/>
      <w:r w:rsidRPr="00F76A6C">
        <w:t>Guski</w:t>
      </w:r>
      <w:proofErr w:type="spellEnd"/>
      <w:r w:rsidRPr="00F76A6C">
        <w:t xml:space="preserve">, R., </w:t>
      </w:r>
      <w:proofErr w:type="spellStart"/>
      <w:r w:rsidRPr="00F76A6C">
        <w:t>Schreckenberg</w:t>
      </w:r>
      <w:proofErr w:type="spellEnd"/>
      <w:r w:rsidRPr="00F76A6C">
        <w:t xml:space="preserve">, D., &amp; </w:t>
      </w:r>
      <w:proofErr w:type="spellStart"/>
      <w:r w:rsidRPr="00F76A6C">
        <w:t>Schuemer</w:t>
      </w:r>
      <w:proofErr w:type="spellEnd"/>
      <w:r w:rsidRPr="00F76A6C">
        <w:t>, R. (2017). WHO environmental noise guidelines for the European region: A systematic review on environmental noise and annoyance. International Journal of Environmental Research and Public Health, 14(12), 1539.</w:t>
      </w:r>
    </w:p>
    <w:p w14:paraId="5568DC7B" w14:textId="77777777" w:rsidR="000B1A02" w:rsidRPr="00F76A6C" w:rsidRDefault="000B1A02" w:rsidP="000B1A02">
      <w:pPr>
        <w:pStyle w:val="Bibliography"/>
      </w:pPr>
      <w:proofErr w:type="spellStart"/>
      <w:r w:rsidRPr="00F76A6C">
        <w:t>Hasenfratz</w:t>
      </w:r>
      <w:proofErr w:type="spellEnd"/>
      <w:r w:rsidRPr="00F76A6C">
        <w:t xml:space="preserve">, D., </w:t>
      </w:r>
      <w:proofErr w:type="spellStart"/>
      <w:r w:rsidRPr="00F76A6C">
        <w:t>Arn</w:t>
      </w:r>
      <w:proofErr w:type="spellEnd"/>
      <w:r w:rsidRPr="00F76A6C">
        <w:t xml:space="preserve">, T., de </w:t>
      </w:r>
      <w:proofErr w:type="spellStart"/>
      <w:r w:rsidRPr="00F76A6C">
        <w:t>Concini</w:t>
      </w:r>
      <w:proofErr w:type="spellEnd"/>
      <w:r w:rsidRPr="00F76A6C">
        <w:t xml:space="preserve">, I., </w:t>
      </w:r>
      <w:proofErr w:type="spellStart"/>
      <w:r w:rsidRPr="00F76A6C">
        <w:t>Saukh</w:t>
      </w:r>
      <w:proofErr w:type="spellEnd"/>
      <w:r w:rsidRPr="00F76A6C">
        <w:t>, O., &amp; Thiele, L. (2015). Health-optimal routing in urban areas. Proceedings of the 14th International Conference on Information Processing in Sensor Networks, 398–399.</w:t>
      </w:r>
    </w:p>
    <w:p w14:paraId="32DF2CF5" w14:textId="77777777" w:rsidR="000B1A02" w:rsidRPr="00F76A6C" w:rsidRDefault="000B1A02" w:rsidP="000B1A02">
      <w:pPr>
        <w:pStyle w:val="Bibliography"/>
      </w:pPr>
      <w:proofErr w:type="spellStart"/>
      <w:r w:rsidRPr="00F76A6C">
        <w:t>Hatzopoulou</w:t>
      </w:r>
      <w:proofErr w:type="spellEnd"/>
      <w:r w:rsidRPr="00F76A6C">
        <w:t xml:space="preserve">, M., </w:t>
      </w:r>
      <w:proofErr w:type="spellStart"/>
      <w:r w:rsidRPr="00F76A6C">
        <w:t>Weichenthal</w:t>
      </w:r>
      <w:proofErr w:type="spellEnd"/>
      <w:r w:rsidRPr="00F76A6C">
        <w:t xml:space="preserve">, S., </w:t>
      </w:r>
      <w:proofErr w:type="spellStart"/>
      <w:r w:rsidRPr="00F76A6C">
        <w:t>Barreau</w:t>
      </w:r>
      <w:proofErr w:type="spellEnd"/>
      <w:r w:rsidRPr="00F76A6C">
        <w:t>, G., Goldberg, M., Farrell, W., Crouse, D., &amp; Ross, N. (2013). A web-based route planning tool to reduce cyclists’ exposures to traffic pollution: A case study in Montreal, Canada. Environmental Research, 123, 58–61.</w:t>
      </w:r>
    </w:p>
    <w:p w14:paraId="36CC776A" w14:textId="5122E2F5" w:rsidR="000B1A02" w:rsidRPr="00F76A6C" w:rsidRDefault="000B1A02" w:rsidP="000B1A02">
      <w:pPr>
        <w:pStyle w:val="Bibliography"/>
      </w:pPr>
      <w:proofErr w:type="spellStart"/>
      <w:r w:rsidRPr="00F76A6C">
        <w:t>Helsingin</w:t>
      </w:r>
      <w:proofErr w:type="spellEnd"/>
      <w:r w:rsidRPr="00F76A6C">
        <w:t xml:space="preserve"> </w:t>
      </w:r>
      <w:proofErr w:type="spellStart"/>
      <w:r w:rsidRPr="00F76A6C">
        <w:t>kaupungin</w:t>
      </w:r>
      <w:proofErr w:type="spellEnd"/>
      <w:r w:rsidRPr="00F76A6C">
        <w:t xml:space="preserve"> </w:t>
      </w:r>
      <w:proofErr w:type="spellStart"/>
      <w:r w:rsidRPr="00F76A6C">
        <w:t>meluselvitys</w:t>
      </w:r>
      <w:proofErr w:type="spellEnd"/>
      <w:r w:rsidRPr="00F76A6C">
        <w:t xml:space="preserve"> 2017. (2017). https://www.hel.fi/helsinki/fi/asuminen-ja-ymparisto/ymparistonsuojelu/ilmanlaatu-ja-melu/selvitys/</w:t>
      </w:r>
      <w:r w:rsidR="0013501E" w:rsidRPr="00F76A6C">
        <w:t xml:space="preserve"> (</w:t>
      </w:r>
      <w:r w:rsidR="007D5EA4" w:rsidRPr="00F76A6C">
        <w:t xml:space="preserve">accessed </w:t>
      </w:r>
      <w:r w:rsidR="0013501E" w:rsidRPr="00F76A6C">
        <w:t>30 April 2019)</w:t>
      </w:r>
    </w:p>
    <w:p w14:paraId="5D0DF120" w14:textId="77777777" w:rsidR="000B1A02" w:rsidRPr="00F76A6C" w:rsidRDefault="000B1A02" w:rsidP="000B1A02">
      <w:pPr>
        <w:pStyle w:val="Bibliography"/>
      </w:pPr>
      <w:r w:rsidRPr="00276B66">
        <w:lastRenderedPageBreak/>
        <w:t xml:space="preserve">Hertel, O., </w:t>
      </w:r>
      <w:proofErr w:type="spellStart"/>
      <w:r w:rsidRPr="00276B66">
        <w:t>Hvidberg</w:t>
      </w:r>
      <w:proofErr w:type="spellEnd"/>
      <w:r w:rsidRPr="00276B66">
        <w:t xml:space="preserve">, M., </w:t>
      </w:r>
      <w:proofErr w:type="spellStart"/>
      <w:r w:rsidRPr="00276B66">
        <w:t>Ketzel</w:t>
      </w:r>
      <w:proofErr w:type="spellEnd"/>
      <w:r w:rsidRPr="00276B66">
        <w:t xml:space="preserve">, M., Storm, L., &amp; </w:t>
      </w:r>
      <w:proofErr w:type="spellStart"/>
      <w:r w:rsidRPr="00276B66">
        <w:t>Stausgaard</w:t>
      </w:r>
      <w:proofErr w:type="spellEnd"/>
      <w:r w:rsidRPr="00276B66">
        <w:t xml:space="preserve">, L. (2008). </w:t>
      </w:r>
      <w:r w:rsidRPr="00F76A6C">
        <w:t>A proper choice of route significantly reduces air pollution exposure—A study on bicycle and bus trips in urban streets. Science of The Total Environment, 389(1), 58–70. https://doi.org/10.1016/j.scitotenv.2007.08.058</w:t>
      </w:r>
    </w:p>
    <w:p w14:paraId="7AE84DBC" w14:textId="77777777" w:rsidR="000B1A02" w:rsidRPr="00F76A6C" w:rsidRDefault="000B1A02" w:rsidP="000B1A02">
      <w:pPr>
        <w:pStyle w:val="Bibliography"/>
      </w:pPr>
      <w:r w:rsidRPr="00F76A6C">
        <w:t>Hess, D. B. (2012). Walking to the bus: Perceived versus actual walking distance to bus stops for older adults. Transportation, 39(2), 247–266.</w:t>
      </w:r>
    </w:p>
    <w:p w14:paraId="3CFB21D4" w14:textId="77777777" w:rsidR="000B1A02" w:rsidRPr="00F76A6C" w:rsidRDefault="000B1A02" w:rsidP="000B1A02">
      <w:pPr>
        <w:pStyle w:val="Bibliography"/>
      </w:pPr>
      <w:proofErr w:type="spellStart"/>
      <w:r w:rsidRPr="00F76A6C">
        <w:t>Hoogendoorn</w:t>
      </w:r>
      <w:proofErr w:type="spellEnd"/>
      <w:r w:rsidRPr="00F76A6C">
        <w:t xml:space="preserve">, S. P., &amp; </w:t>
      </w:r>
      <w:proofErr w:type="spellStart"/>
      <w:r w:rsidRPr="00F76A6C">
        <w:t>Bovy</w:t>
      </w:r>
      <w:proofErr w:type="spellEnd"/>
      <w:r w:rsidRPr="00F76A6C">
        <w:t>, P. H. (2004). Pedestrian route-choice and activity scheduling theory and models. Transportation Research Part B: Methodological, 38(2), 169–190.</w:t>
      </w:r>
    </w:p>
    <w:p w14:paraId="3C33A3E4" w14:textId="2FEE63D0" w:rsidR="0013501E" w:rsidRPr="00F76A6C" w:rsidRDefault="0013501E" w:rsidP="000B1A02">
      <w:pPr>
        <w:pStyle w:val="Bibliography"/>
      </w:pPr>
      <w:r w:rsidRPr="00F76A6C">
        <w:t>HOPE - Urban Innovative Action – Healthy Outdoor Premises for Everyone HOPE (2020). https://ilmanlaatu.eu/hanke-ja-kumppanit/ (</w:t>
      </w:r>
      <w:r w:rsidR="003A3E75" w:rsidRPr="00F76A6C">
        <w:t xml:space="preserve">accessed </w:t>
      </w:r>
      <w:r w:rsidRPr="00F76A6C">
        <w:t>25 April 2020)</w:t>
      </w:r>
    </w:p>
    <w:p w14:paraId="094D97AA" w14:textId="4D471D16" w:rsidR="000B1A02" w:rsidRPr="00F76A6C" w:rsidRDefault="000B1A02" w:rsidP="000B1A02">
      <w:pPr>
        <w:pStyle w:val="Bibliography"/>
      </w:pPr>
      <w:r w:rsidRPr="00F76A6C">
        <w:t>International Standard ISO 226: 1987. (n.d.). International Organization for Standardization, Geneva, Switzerland.</w:t>
      </w:r>
    </w:p>
    <w:p w14:paraId="00BFF97A" w14:textId="77777777" w:rsidR="000B1A02" w:rsidRPr="00F76A6C" w:rsidRDefault="000B1A02" w:rsidP="000B1A02">
      <w:pPr>
        <w:pStyle w:val="Bibliography"/>
      </w:pPr>
      <w:proofErr w:type="spellStart"/>
      <w:r w:rsidRPr="00F76A6C">
        <w:t>Ising</w:t>
      </w:r>
      <w:proofErr w:type="spellEnd"/>
      <w:r w:rsidRPr="00F76A6C">
        <w:t xml:space="preserve">, H., </w:t>
      </w:r>
      <w:proofErr w:type="spellStart"/>
      <w:r w:rsidRPr="00F76A6C">
        <w:t>Dienel</w:t>
      </w:r>
      <w:proofErr w:type="spellEnd"/>
      <w:r w:rsidRPr="00F76A6C">
        <w:t xml:space="preserve">, D., Günther, T., &amp; </w:t>
      </w:r>
      <w:proofErr w:type="spellStart"/>
      <w:r w:rsidRPr="00F76A6C">
        <w:t>Markert</w:t>
      </w:r>
      <w:proofErr w:type="spellEnd"/>
      <w:r w:rsidRPr="00F76A6C">
        <w:t>, B. (1980). Health effects of traffic noise. International Archives of Occupational and Environmental Health, 47(2), 179–190.</w:t>
      </w:r>
    </w:p>
    <w:p w14:paraId="5FD270F2" w14:textId="581A2E7C" w:rsidR="000B1A02" w:rsidRPr="00F76A6C" w:rsidRDefault="009B1C35" w:rsidP="000B1A02">
      <w:pPr>
        <w:pStyle w:val="Bibliography"/>
      </w:pPr>
      <w:r w:rsidRPr="00F76A6C">
        <w:t xml:space="preserve">Jacobsen, P. L., </w:t>
      </w:r>
      <w:proofErr w:type="spellStart"/>
      <w:r w:rsidRPr="00F76A6C">
        <w:t>Racioppi</w:t>
      </w:r>
      <w:proofErr w:type="spellEnd"/>
      <w:r w:rsidRPr="00F76A6C">
        <w:t xml:space="preserve">, F., &amp; Rutter, H. (2009). Who owns the roads? How </w:t>
      </w:r>
      <w:proofErr w:type="spellStart"/>
      <w:r w:rsidRPr="00F76A6C">
        <w:t>motorised</w:t>
      </w:r>
      <w:proofErr w:type="spellEnd"/>
      <w:r w:rsidRPr="00F76A6C">
        <w:t xml:space="preserve"> traffic discourages walking and bicycling. Injury Prevention, 15(6), 369–373.</w:t>
      </w:r>
    </w:p>
    <w:p w14:paraId="2743D387" w14:textId="77777777" w:rsidR="000B1A02" w:rsidRPr="00F76A6C" w:rsidRDefault="000B1A02" w:rsidP="000B1A02">
      <w:pPr>
        <w:pStyle w:val="Bibliography"/>
      </w:pPr>
      <w:proofErr w:type="spellStart"/>
      <w:r w:rsidRPr="00F76A6C">
        <w:t>Jarno</w:t>
      </w:r>
      <w:proofErr w:type="spellEnd"/>
      <w:r w:rsidRPr="00F76A6C">
        <w:t xml:space="preserve"> </w:t>
      </w:r>
      <w:proofErr w:type="spellStart"/>
      <w:r w:rsidRPr="00F76A6C">
        <w:t>Kokkonen</w:t>
      </w:r>
      <w:proofErr w:type="spellEnd"/>
      <w:r w:rsidRPr="00F76A6C">
        <w:t xml:space="preserve">, </w:t>
      </w:r>
      <w:proofErr w:type="spellStart"/>
      <w:r w:rsidRPr="00F76A6C">
        <w:t>Kontkanen</w:t>
      </w:r>
      <w:proofErr w:type="spellEnd"/>
      <w:r w:rsidRPr="00F76A6C">
        <w:t xml:space="preserve">, O., &amp; </w:t>
      </w:r>
      <w:proofErr w:type="spellStart"/>
      <w:r w:rsidRPr="00F76A6C">
        <w:t>Maijala</w:t>
      </w:r>
      <w:proofErr w:type="spellEnd"/>
      <w:r w:rsidRPr="00F76A6C">
        <w:t>, P. (2016). CNOSSOS-EU Noise Model Implementation in Finland. ResearchGate, 38. https://www.researchgate.net/publication/307907554_CNOSSOS-EU_Noise_Model_Implementation_in_Finland</w:t>
      </w:r>
    </w:p>
    <w:p w14:paraId="7016984A" w14:textId="77777777" w:rsidR="000B1A02" w:rsidRPr="00F76A6C" w:rsidRDefault="000B1A02" w:rsidP="000B1A02">
      <w:pPr>
        <w:pStyle w:val="Bibliography"/>
      </w:pPr>
      <w:proofErr w:type="spellStart"/>
      <w:r w:rsidRPr="00276B66">
        <w:t>Jasika</w:t>
      </w:r>
      <w:proofErr w:type="spellEnd"/>
      <w:r w:rsidRPr="00276B66">
        <w:t xml:space="preserve">, N., </w:t>
      </w:r>
      <w:proofErr w:type="spellStart"/>
      <w:r w:rsidRPr="00276B66">
        <w:t>Alispahic</w:t>
      </w:r>
      <w:proofErr w:type="spellEnd"/>
      <w:r w:rsidRPr="00276B66">
        <w:t xml:space="preserve">, N., Elma, A., </w:t>
      </w:r>
      <w:proofErr w:type="spellStart"/>
      <w:r w:rsidRPr="00276B66">
        <w:t>Ilvana</w:t>
      </w:r>
      <w:proofErr w:type="spellEnd"/>
      <w:r w:rsidRPr="00276B66">
        <w:t xml:space="preserve">, K., Elma, L., &amp; </w:t>
      </w:r>
      <w:proofErr w:type="spellStart"/>
      <w:r w:rsidRPr="00276B66">
        <w:t>Nosovic</w:t>
      </w:r>
      <w:proofErr w:type="spellEnd"/>
      <w:r w:rsidRPr="00276B66">
        <w:t xml:space="preserve">, N. (2012). </w:t>
      </w:r>
      <w:r w:rsidRPr="00F76A6C">
        <w:t>Dijkstra’s shortest path algorithm serial and parallel execution performance analysis. 2012 Proceedings of the 35th International Convention MIPRO, 1811–1815.</w:t>
      </w:r>
    </w:p>
    <w:p w14:paraId="3DA95281" w14:textId="77777777" w:rsidR="0074072B" w:rsidRPr="00F76A6C" w:rsidRDefault="000B1A02" w:rsidP="000B1A02">
      <w:pPr>
        <w:pStyle w:val="Bibliography"/>
      </w:pPr>
      <w:proofErr w:type="spellStart"/>
      <w:r w:rsidRPr="00F76A6C">
        <w:t>Jonasson</w:t>
      </w:r>
      <w:proofErr w:type="spellEnd"/>
      <w:r w:rsidRPr="00F76A6C">
        <w:t xml:space="preserve">, H. G., &amp; </w:t>
      </w:r>
      <w:proofErr w:type="spellStart"/>
      <w:r w:rsidRPr="00F76A6C">
        <w:t>Storeheier</w:t>
      </w:r>
      <w:proofErr w:type="spellEnd"/>
      <w:r w:rsidRPr="00F76A6C">
        <w:t>, S. (2001). Nord 2000. New Nordic prediction method for road traffic noise.</w:t>
      </w:r>
      <w:r w:rsidR="0074072B" w:rsidRPr="00F76A6C">
        <w:t xml:space="preserve"> </w:t>
      </w:r>
    </w:p>
    <w:p w14:paraId="2DDD3C34" w14:textId="2139B389" w:rsidR="000B1A02" w:rsidRPr="00F76A6C" w:rsidRDefault="0074072B" w:rsidP="000B1A02">
      <w:pPr>
        <w:pStyle w:val="Bibliography"/>
      </w:pPr>
      <w:proofErr w:type="spellStart"/>
      <w:r w:rsidRPr="00276B66">
        <w:t>Jäppinen</w:t>
      </w:r>
      <w:proofErr w:type="spellEnd"/>
      <w:r w:rsidRPr="00276B66">
        <w:t xml:space="preserve">, S., Toivonen, T., &amp; Salonen, M. (2013). </w:t>
      </w:r>
      <w:r w:rsidRPr="00F76A6C">
        <w:t>Modelling the potential effect of shared bicycles on public transport travel times in Greater Helsinki: An open data approach. Applied Geography, 43, 13–24. https://doi.org/10.1016/j.apgeog.2013.05.010</w:t>
      </w:r>
    </w:p>
    <w:p w14:paraId="1B5B7155" w14:textId="77777777" w:rsidR="000B1A02" w:rsidRPr="00F76A6C" w:rsidRDefault="000B1A02" w:rsidP="000B1A02">
      <w:pPr>
        <w:pStyle w:val="Bibliography"/>
      </w:pPr>
      <w:proofErr w:type="spellStart"/>
      <w:r w:rsidRPr="00F76A6C">
        <w:t>Kephalopoulos</w:t>
      </w:r>
      <w:proofErr w:type="spellEnd"/>
      <w:r w:rsidRPr="00F76A6C">
        <w:t xml:space="preserve">, S., </w:t>
      </w:r>
      <w:proofErr w:type="spellStart"/>
      <w:r w:rsidRPr="00F76A6C">
        <w:t>Paviotti</w:t>
      </w:r>
      <w:proofErr w:type="spellEnd"/>
      <w:r w:rsidRPr="00F76A6C">
        <w:t xml:space="preserve">, M., &amp; </w:t>
      </w:r>
      <w:proofErr w:type="spellStart"/>
      <w:r w:rsidRPr="00F76A6C">
        <w:t>Anfosso-Lédée</w:t>
      </w:r>
      <w:proofErr w:type="spellEnd"/>
      <w:r w:rsidRPr="00F76A6C">
        <w:t>, F. (2012). Common noise assessment methods in Europe (CNOSSOS-EU).</w:t>
      </w:r>
    </w:p>
    <w:p w14:paraId="1E178693" w14:textId="77777777" w:rsidR="000B1A02" w:rsidRPr="00F76A6C" w:rsidRDefault="000B1A02" w:rsidP="000B1A02">
      <w:pPr>
        <w:pStyle w:val="Bibliography"/>
      </w:pPr>
      <w:r w:rsidRPr="00F76A6C">
        <w:t>Leaflet. (n.d.). https://leafletjs.com/ (accessed on 23 February 2020)</w:t>
      </w:r>
    </w:p>
    <w:p w14:paraId="5408335C" w14:textId="77777777" w:rsidR="00DD0D6F" w:rsidRPr="00F76A6C" w:rsidRDefault="000B1A02" w:rsidP="000B1A02">
      <w:pPr>
        <w:pStyle w:val="Bibliography"/>
      </w:pPr>
      <w:proofErr w:type="spellStart"/>
      <w:r w:rsidRPr="00276B66">
        <w:t>Lienert</w:t>
      </w:r>
      <w:proofErr w:type="spellEnd"/>
      <w:r w:rsidRPr="00276B66">
        <w:t xml:space="preserve">, C., Jenny, B., Schnabel, O., &amp; </w:t>
      </w:r>
      <w:proofErr w:type="spellStart"/>
      <w:r w:rsidRPr="00276B66">
        <w:t>Hurni</w:t>
      </w:r>
      <w:proofErr w:type="spellEnd"/>
      <w:r w:rsidRPr="00276B66">
        <w:t xml:space="preserve">, L. (2012). </w:t>
      </w:r>
      <w:r w:rsidRPr="00F76A6C">
        <w:t xml:space="preserve">Current trends in vector-based Internet mapping: A technical review. In Online maps with APIs and </w:t>
      </w:r>
      <w:proofErr w:type="spellStart"/>
      <w:r w:rsidRPr="00F76A6C">
        <w:t>WebServices</w:t>
      </w:r>
      <w:proofErr w:type="spellEnd"/>
      <w:r w:rsidRPr="00F76A6C">
        <w:t xml:space="preserve"> (pp. 23–36). Springer.</w:t>
      </w:r>
      <w:r w:rsidR="00DD0D6F" w:rsidRPr="00F76A6C">
        <w:t xml:space="preserve"> </w:t>
      </w:r>
    </w:p>
    <w:p w14:paraId="07926DD4" w14:textId="4A95130A" w:rsidR="000B1A02" w:rsidRPr="00F76A6C" w:rsidRDefault="00DD0D6F" w:rsidP="000B1A02">
      <w:pPr>
        <w:pStyle w:val="Bibliography"/>
      </w:pPr>
      <w:proofErr w:type="spellStart"/>
      <w:r w:rsidRPr="00F76A6C">
        <w:t>Litman</w:t>
      </w:r>
      <w:proofErr w:type="spellEnd"/>
      <w:r w:rsidRPr="00F76A6C">
        <w:t>, T. (2010). Quantifying the benefits of nonmotorized transportation for achieving mobility management objectives. Victoria Transport Policy Institute, 28.</w:t>
      </w:r>
    </w:p>
    <w:p w14:paraId="178C08E1" w14:textId="77777777" w:rsidR="000B1A02" w:rsidRPr="00F76A6C" w:rsidRDefault="000B1A02" w:rsidP="000B1A02">
      <w:pPr>
        <w:pStyle w:val="Bibliography"/>
      </w:pPr>
      <w:r w:rsidRPr="00F76A6C">
        <w:lastRenderedPageBreak/>
        <w:t xml:space="preserve">Lu, X. (2005). An investigation on service-oriented architecture for constructing distributed web </w:t>
      </w:r>
      <w:proofErr w:type="spellStart"/>
      <w:r w:rsidRPr="00F76A6C">
        <w:t>gis</w:t>
      </w:r>
      <w:proofErr w:type="spellEnd"/>
      <w:r w:rsidRPr="00F76A6C">
        <w:t xml:space="preserve"> application. 2005 IEEE International Conference on Services Computing (SCC’05) Vol-1, 1, 191–197.</w:t>
      </w:r>
    </w:p>
    <w:p w14:paraId="723D4F51" w14:textId="77777777" w:rsidR="000B1A02" w:rsidRPr="00F76A6C" w:rsidRDefault="000B1A02" w:rsidP="000B1A02">
      <w:pPr>
        <w:pStyle w:val="Bibliography"/>
      </w:pPr>
      <w:r w:rsidRPr="00F76A6C">
        <w:t>Lwin, K. K., &amp; Murayama, Y. (2011). Modelling of urban green space walkability: Eco-friendly walk score calculator. Computers, Environment and Urban Systems, 35(5), 408–420. https://doi.org/10.1016/j.compenvurbsys.2011.05.002</w:t>
      </w:r>
    </w:p>
    <w:p w14:paraId="3518BD61" w14:textId="77777777" w:rsidR="000B1A02" w:rsidRPr="00F76A6C" w:rsidRDefault="000B1A02" w:rsidP="000B1A02">
      <w:pPr>
        <w:pStyle w:val="Bibliography"/>
      </w:pPr>
      <w:r w:rsidRPr="00276B66">
        <w:t xml:space="preserve">Lwin, K. K., &amp; Murayama, Y. (2013). </w:t>
      </w:r>
      <w:r w:rsidRPr="00F76A6C">
        <w:t>Smart eco-path finder for mobile GIS users. URISA Journal, 25(2), 5–14.</w:t>
      </w:r>
    </w:p>
    <w:p w14:paraId="589575AF" w14:textId="77777777" w:rsidR="006A7FC9" w:rsidRDefault="000B1A02" w:rsidP="000B1A02">
      <w:pPr>
        <w:pStyle w:val="Bibliography"/>
      </w:pPr>
      <w:proofErr w:type="spellStart"/>
      <w:r w:rsidRPr="00F76A6C">
        <w:t>Maghelal</w:t>
      </w:r>
      <w:proofErr w:type="spellEnd"/>
      <w:r w:rsidRPr="00F76A6C">
        <w:t>, P. K., &amp; Capp, C. J. (2011). Walkability: A Review of Existing Pedestrian Indices. Journal of the Urban &amp; Regional Information Systems Association, 23(2).</w:t>
      </w:r>
      <w:r w:rsidR="006A7FC9">
        <w:t xml:space="preserve"> </w:t>
      </w:r>
    </w:p>
    <w:p w14:paraId="1125FBE5" w14:textId="682E7042" w:rsidR="000B1A02" w:rsidRPr="00F76A6C" w:rsidRDefault="006A7FC9" w:rsidP="000B1A02">
      <w:pPr>
        <w:pStyle w:val="Bibliography"/>
      </w:pPr>
      <w:r w:rsidRPr="006A7FC9">
        <w:t xml:space="preserve">Mahajan, S., Tang, Y.-S., Wu, D.-Y., Tsai, T.-C., &amp; Chen, L.-J. (2019). CAR: The Clean Air Routing Algorithm for Path Navigation </w:t>
      </w:r>
      <w:proofErr w:type="gramStart"/>
      <w:r w:rsidRPr="006A7FC9">
        <w:t>With</w:t>
      </w:r>
      <w:proofErr w:type="gramEnd"/>
      <w:r w:rsidRPr="006A7FC9">
        <w:t xml:space="preserve"> Minimal PM2. 5 Exposure on the Move. IEEE Access, 7, 147373–147382.</w:t>
      </w:r>
    </w:p>
    <w:p w14:paraId="793D48DE" w14:textId="5988C7A6" w:rsidR="000B1A02" w:rsidRPr="00F76A6C" w:rsidRDefault="000B1A02" w:rsidP="000B1A02">
      <w:pPr>
        <w:pStyle w:val="Bibliography"/>
      </w:pPr>
      <w:r w:rsidRPr="00F76A6C">
        <w:t>Mapbox GL JS. (n.d.). https://docs.mapbox.com/mapbox-gl-js/ (accessed 4 April 2020)</w:t>
      </w:r>
    </w:p>
    <w:p w14:paraId="3F217432" w14:textId="77777777" w:rsidR="000B1A02" w:rsidRPr="00F76A6C" w:rsidRDefault="000B1A02" w:rsidP="000B1A02">
      <w:pPr>
        <w:pStyle w:val="Bibliography"/>
      </w:pPr>
      <w:r w:rsidRPr="00F76A6C">
        <w:t>Meeker, M., &amp; Wu, L. (2013). Internet trends. Proc D11 Conference. Rancho Palos Verdes.</w:t>
      </w:r>
    </w:p>
    <w:p w14:paraId="01736C46" w14:textId="77777777" w:rsidR="000B1A02" w:rsidRPr="00F76A6C" w:rsidRDefault="000B1A02" w:rsidP="000B1A02">
      <w:pPr>
        <w:pStyle w:val="Bibliography"/>
      </w:pPr>
      <w:r w:rsidRPr="00F76A6C">
        <w:t>Meeker, M., &amp; Wu, L. (2018). Internet trends 2018. Kleiner Perkins.</w:t>
      </w:r>
    </w:p>
    <w:p w14:paraId="4B6B506E" w14:textId="77777777" w:rsidR="00B41A27" w:rsidRDefault="000B1A02" w:rsidP="000B1A02">
      <w:pPr>
        <w:pStyle w:val="Bibliography"/>
      </w:pPr>
      <w:proofErr w:type="spellStart"/>
      <w:r w:rsidRPr="00F76A6C">
        <w:t>Miedema</w:t>
      </w:r>
      <w:proofErr w:type="spellEnd"/>
      <w:r w:rsidRPr="00F76A6C">
        <w:t xml:space="preserve">, H. M., &amp; </w:t>
      </w:r>
      <w:proofErr w:type="spellStart"/>
      <w:r w:rsidRPr="00F76A6C">
        <w:t>Oudshoorn</w:t>
      </w:r>
      <w:proofErr w:type="spellEnd"/>
      <w:r w:rsidRPr="00F76A6C">
        <w:t>, C. G. (2001). Annoyance from transportation noise: Relationships with exposure metrics DNL and DENL and their confidence intervals. Environmental Health Perspectives, 109(4), 409–416.</w:t>
      </w:r>
      <w:r w:rsidR="00E65808">
        <w:t xml:space="preserve"> </w:t>
      </w:r>
    </w:p>
    <w:p w14:paraId="2986AE8C" w14:textId="3FFC418B" w:rsidR="00E65808" w:rsidRDefault="00B41A27" w:rsidP="000B1A02">
      <w:pPr>
        <w:pStyle w:val="Bibliography"/>
      </w:pPr>
      <w:r w:rsidRPr="00B41A27">
        <w:t xml:space="preserve">Müller, S., &amp; </w:t>
      </w:r>
      <w:proofErr w:type="spellStart"/>
      <w:r w:rsidRPr="00B41A27">
        <w:t>Voisard</w:t>
      </w:r>
      <w:proofErr w:type="spellEnd"/>
      <w:r w:rsidRPr="00B41A27">
        <w:t>, A. (2015). Air quality adjusted routing for cyclists and pedestrians. Proceedings of the 1st ACM SIGSPATIAL International Workshop on the Use of GIS in Emergency Management, 1–6.</w:t>
      </w:r>
    </w:p>
    <w:p w14:paraId="440D5F32" w14:textId="1D037AB2" w:rsidR="000B1A02" w:rsidRPr="00F76A6C" w:rsidRDefault="00E65808" w:rsidP="000B1A02">
      <w:pPr>
        <w:pStyle w:val="Bibliography"/>
      </w:pPr>
      <w:proofErr w:type="spellStart"/>
      <w:r w:rsidRPr="00E65808">
        <w:t>Mölter</w:t>
      </w:r>
      <w:proofErr w:type="spellEnd"/>
      <w:r w:rsidRPr="00E65808">
        <w:t>, A., &amp; Lindley, S. (2015). Influence of walking route choice on primary school children’s exposure to air pollution—A proof of concept study using simulation. Science of The Total Environment, 530–531, 257–262. https://doi.org/10.1016/j.scitotenv.2015.05.118</w:t>
      </w:r>
    </w:p>
    <w:p w14:paraId="5009C99F" w14:textId="77777777" w:rsidR="000B1A02" w:rsidRPr="00F76A6C" w:rsidRDefault="000B1A02" w:rsidP="000B1A02">
      <w:pPr>
        <w:pStyle w:val="Bibliography"/>
      </w:pPr>
      <w:proofErr w:type="spellStart"/>
      <w:r w:rsidRPr="00F76A6C">
        <w:t>Naharudin</w:t>
      </w:r>
      <w:proofErr w:type="spellEnd"/>
      <w:r w:rsidRPr="00F76A6C">
        <w:t xml:space="preserve">, N., </w:t>
      </w:r>
      <w:proofErr w:type="spellStart"/>
      <w:r w:rsidRPr="00F76A6C">
        <w:t>Ahamad</w:t>
      </w:r>
      <w:proofErr w:type="spellEnd"/>
      <w:r w:rsidRPr="00F76A6C">
        <w:t xml:space="preserve">, M., Sanusi, S., &amp; </w:t>
      </w:r>
      <w:proofErr w:type="spellStart"/>
      <w:r w:rsidRPr="00F76A6C">
        <w:t>Sadullah</w:t>
      </w:r>
      <w:proofErr w:type="spellEnd"/>
      <w:r w:rsidRPr="00F76A6C">
        <w:t>, A. F. M. (2017). OPTIMIZING PEDESTRIAN-FRIENDLY WALKING PATH FOR THE FIRST AND LAST MILE TRANSIT JOURNEY BY USING THE ANALYTICAL NETWORK PROCESS (ANP) DECISION MODEL AND GIS NETWORK ANALYSIS. International Archives of the Photogrammetry, Remote Sensing &amp; Spatial Information Sciences, 42.</w:t>
      </w:r>
    </w:p>
    <w:p w14:paraId="2288B081" w14:textId="77777777" w:rsidR="000B1A02" w:rsidRPr="00F76A6C" w:rsidRDefault="000B1A02" w:rsidP="000B1A02">
      <w:pPr>
        <w:pStyle w:val="Bibliography"/>
      </w:pPr>
      <w:proofErr w:type="spellStart"/>
      <w:r w:rsidRPr="00F76A6C">
        <w:t>Neis</w:t>
      </w:r>
      <w:proofErr w:type="spellEnd"/>
      <w:r w:rsidRPr="00F76A6C">
        <w:t xml:space="preserve">, P., &amp; </w:t>
      </w:r>
      <w:proofErr w:type="spellStart"/>
      <w:r w:rsidRPr="00F76A6C">
        <w:t>Zipf</w:t>
      </w:r>
      <w:proofErr w:type="spellEnd"/>
      <w:r w:rsidRPr="00F76A6C">
        <w:t xml:space="preserve">, A. (2017). </w:t>
      </w:r>
      <w:proofErr w:type="spellStart"/>
      <w:r w:rsidRPr="00F76A6C">
        <w:t>OpenRouteService</w:t>
      </w:r>
      <w:proofErr w:type="spellEnd"/>
      <w:r w:rsidRPr="00F76A6C">
        <w:t xml:space="preserve">. </w:t>
      </w:r>
      <w:proofErr w:type="spellStart"/>
      <w:r w:rsidRPr="00F76A6C">
        <w:t>Dostupné</w:t>
      </w:r>
      <w:proofErr w:type="spellEnd"/>
      <w:r w:rsidRPr="00F76A6C">
        <w:t xml:space="preserve"> z: Http://Www. </w:t>
      </w:r>
      <w:proofErr w:type="spellStart"/>
      <w:r w:rsidRPr="00F76A6C">
        <w:t>Openrouteservice</w:t>
      </w:r>
      <w:proofErr w:type="spellEnd"/>
      <w:r w:rsidRPr="00F76A6C">
        <w:t>. Org.</w:t>
      </w:r>
    </w:p>
    <w:p w14:paraId="70E8133C" w14:textId="77777777" w:rsidR="000B1A02" w:rsidRPr="00F76A6C" w:rsidRDefault="000B1A02" w:rsidP="000B1A02">
      <w:pPr>
        <w:pStyle w:val="Bibliography"/>
      </w:pPr>
      <w:r w:rsidRPr="00F76A6C">
        <w:t>Nielsen, H. L. (1997). Road traffic noise: Nordic prediction method. Nordic Council of Ministers.</w:t>
      </w:r>
    </w:p>
    <w:p w14:paraId="1236E4DA" w14:textId="13483DC0" w:rsidR="000B1A02" w:rsidRPr="00F76A6C" w:rsidRDefault="000B1A02" w:rsidP="000B1A02">
      <w:pPr>
        <w:pStyle w:val="Bibliography"/>
      </w:pPr>
      <w:r w:rsidRPr="00F76A6C">
        <w:t xml:space="preserve">Noto, M., &amp; Sato, H. (2000). A method for the shortest path search by extended Dijkstra algorithm. </w:t>
      </w:r>
      <w:proofErr w:type="spellStart"/>
      <w:r w:rsidRPr="00F76A6C">
        <w:t>Smc</w:t>
      </w:r>
      <w:proofErr w:type="spellEnd"/>
      <w:r w:rsidRPr="00F76A6C">
        <w:t xml:space="preserve"> 2000 Conference Proceedings. 2000 </w:t>
      </w:r>
      <w:proofErr w:type="spellStart"/>
      <w:r w:rsidRPr="00F76A6C">
        <w:t>Ieee</w:t>
      </w:r>
      <w:proofErr w:type="spellEnd"/>
      <w:r w:rsidRPr="00F76A6C">
        <w:t xml:space="preserve"> International Conference on Systems, Man and Cybernetics. “cybernetics Evolving to Systems, Humans, Organizations, and Their Complex Interactions” (Cat. No.0, 3, 2316–2320 vol.3. https://doi.org/10.1109/ICSMC.2000.886462)</w:t>
      </w:r>
    </w:p>
    <w:p w14:paraId="5EF64301" w14:textId="77777777" w:rsidR="000B1A02" w:rsidRPr="00F76A6C" w:rsidRDefault="000B1A02" w:rsidP="000B1A02">
      <w:pPr>
        <w:pStyle w:val="Bibliography"/>
      </w:pPr>
      <w:r w:rsidRPr="00F76A6C">
        <w:t xml:space="preserve">Novack, T., Wang, Z., &amp; </w:t>
      </w:r>
      <w:proofErr w:type="spellStart"/>
      <w:r w:rsidRPr="00F76A6C">
        <w:t>Zipf</w:t>
      </w:r>
      <w:proofErr w:type="spellEnd"/>
      <w:r w:rsidRPr="00F76A6C">
        <w:t>, A. (2018). A system for generating customized pleasant pedestrian routes based on OpenStreetMap data. Sensors, 18(11), 3794.</w:t>
      </w:r>
    </w:p>
    <w:p w14:paraId="287565F7" w14:textId="446BA728" w:rsidR="000B1A02" w:rsidRDefault="000B1A02" w:rsidP="000B1A02">
      <w:pPr>
        <w:pStyle w:val="Bibliography"/>
      </w:pPr>
      <w:proofErr w:type="spellStart"/>
      <w:r w:rsidRPr="00F76A6C">
        <w:lastRenderedPageBreak/>
        <w:t>OpenLayers</w:t>
      </w:r>
      <w:proofErr w:type="spellEnd"/>
      <w:r w:rsidRPr="00F76A6C">
        <w:t>. (n.d.). https://openlayers.org/ (accessed 23 February 2020)</w:t>
      </w:r>
    </w:p>
    <w:p w14:paraId="7934BCF1" w14:textId="77777777" w:rsidR="00F05EF0" w:rsidRDefault="00167FF1" w:rsidP="00167FF1">
      <w:pPr>
        <w:spacing w:after="120"/>
      </w:pPr>
      <w:r>
        <w:t xml:space="preserve">OpenStreetMap. </w:t>
      </w:r>
      <w:r w:rsidRPr="00167FF1">
        <w:t>https://www.openstreetmap.org/copyright</w:t>
      </w:r>
      <w:r>
        <w:t xml:space="preserve"> (accessed March 2019)</w:t>
      </w:r>
      <w:r w:rsidR="00F05EF0">
        <w:t xml:space="preserve"> </w:t>
      </w:r>
    </w:p>
    <w:p w14:paraId="0A087786" w14:textId="36D1BD59" w:rsidR="00167FF1" w:rsidRPr="00167FF1" w:rsidRDefault="00F05EF0" w:rsidP="00167FF1">
      <w:pPr>
        <w:spacing w:after="120"/>
      </w:pPr>
      <w:r>
        <w:t xml:space="preserve">OpenTripPlanner. </w:t>
      </w:r>
      <w:r w:rsidRPr="00F05EF0">
        <w:t>https://www.opentripplanner.org/</w:t>
      </w:r>
      <w:r>
        <w:t xml:space="preserve"> (accessed 6 May 2020)</w:t>
      </w:r>
    </w:p>
    <w:p w14:paraId="3AD57E16" w14:textId="77777777" w:rsidR="000B1A02" w:rsidRPr="00F76A6C" w:rsidRDefault="000B1A02" w:rsidP="000B1A02">
      <w:pPr>
        <w:pStyle w:val="Bibliography"/>
      </w:pPr>
      <w:proofErr w:type="spellStart"/>
      <w:r w:rsidRPr="00F76A6C">
        <w:t>Ouis</w:t>
      </w:r>
      <w:proofErr w:type="spellEnd"/>
      <w:r w:rsidRPr="00F76A6C">
        <w:t>, D. (2001). ANNOYANCE FROM ROAD TRAFFIC NOISE: A REVIEW. Journal of Environmental Psychology, 21(1), 101–120. https://doi.org/10.1006/jevp.2000.0187</w:t>
      </w:r>
    </w:p>
    <w:p w14:paraId="2B52E52A" w14:textId="0F50BCBD" w:rsidR="000B1A02" w:rsidRPr="00F76A6C" w:rsidRDefault="000B1A02" w:rsidP="000B1A02">
      <w:pPr>
        <w:pStyle w:val="Bibliography"/>
      </w:pPr>
      <w:r w:rsidRPr="00F76A6C">
        <w:t>Overpass API. (2019). https://wiki.openstreetmap.org/wiki/Overpass_API (accessed 10 April 2019)</w:t>
      </w:r>
    </w:p>
    <w:p w14:paraId="262E4790" w14:textId="77777777" w:rsidR="000B1A02" w:rsidRPr="00F76A6C" w:rsidRDefault="000B1A02" w:rsidP="000B1A02">
      <w:pPr>
        <w:pStyle w:val="Bibliography"/>
      </w:pPr>
      <w:proofErr w:type="spellStart"/>
      <w:r w:rsidRPr="00F76A6C">
        <w:t>Parmanen</w:t>
      </w:r>
      <w:proofErr w:type="spellEnd"/>
      <w:r w:rsidRPr="00F76A6C">
        <w:t>, J. (2007). A-weighted sound pressure level as a loudness/annoyance indicator for environmental sounds – Could it be improved? Applied Acoustics, 68(1), 58–70. https://doi.org/10.1016/j.apacoust.2006.02.004</w:t>
      </w:r>
    </w:p>
    <w:p w14:paraId="1B60AF01" w14:textId="77777777" w:rsidR="007E6E14" w:rsidRDefault="000B1A02" w:rsidP="000B1A02">
      <w:pPr>
        <w:pStyle w:val="Bibliography"/>
      </w:pPr>
      <w:proofErr w:type="spellStart"/>
      <w:r w:rsidRPr="00F76A6C">
        <w:t>Passchier</w:t>
      </w:r>
      <w:proofErr w:type="spellEnd"/>
      <w:r w:rsidRPr="00F76A6C">
        <w:t xml:space="preserve">-Vermeer W, &amp; </w:t>
      </w:r>
      <w:proofErr w:type="spellStart"/>
      <w:r w:rsidRPr="00F76A6C">
        <w:t>Passchier</w:t>
      </w:r>
      <w:proofErr w:type="spellEnd"/>
      <w:r w:rsidRPr="00F76A6C">
        <w:t xml:space="preserve"> W F. (2000). Noise exposure and public health. Environmental Health Perspectives, 108(suppl 1), 123–131. https://doi.org/10.1289/ehp.00108s1123</w:t>
      </w:r>
      <w:r w:rsidR="007E6E14">
        <w:t xml:space="preserve"> </w:t>
      </w:r>
    </w:p>
    <w:p w14:paraId="587C27D8" w14:textId="779E9FAD" w:rsidR="000B1A02" w:rsidRPr="00F76A6C" w:rsidRDefault="007E6E14" w:rsidP="000B1A02">
      <w:pPr>
        <w:pStyle w:val="Bibliography"/>
      </w:pPr>
      <w:proofErr w:type="spellStart"/>
      <w:r w:rsidRPr="007E6E14">
        <w:t>Picornell</w:t>
      </w:r>
      <w:proofErr w:type="spellEnd"/>
      <w:r w:rsidRPr="007E6E14">
        <w:t xml:space="preserve">, M., Ruiz, T., </w:t>
      </w:r>
      <w:proofErr w:type="spellStart"/>
      <w:r w:rsidRPr="007E6E14">
        <w:t>Borge</w:t>
      </w:r>
      <w:proofErr w:type="spellEnd"/>
      <w:r w:rsidRPr="007E6E14">
        <w:t>, R., García-</w:t>
      </w:r>
      <w:proofErr w:type="spellStart"/>
      <w:r w:rsidRPr="007E6E14">
        <w:t>Albertos</w:t>
      </w:r>
      <w:proofErr w:type="spellEnd"/>
      <w:r w:rsidRPr="007E6E14">
        <w:t xml:space="preserve">, P., de la Paz, D., &amp; </w:t>
      </w:r>
      <w:proofErr w:type="spellStart"/>
      <w:r w:rsidRPr="007E6E14">
        <w:t>Lumbreras</w:t>
      </w:r>
      <w:proofErr w:type="spellEnd"/>
      <w:r w:rsidRPr="007E6E14">
        <w:t>, J. (2019). Population dynamics based on mobile phone data to improve air pollution exposure assessments. Journal of Exposure Science &amp; Environmental Epidemiology, 29(2), 278.</w:t>
      </w:r>
    </w:p>
    <w:p w14:paraId="2E115CB7" w14:textId="77777777" w:rsidR="000B1A02" w:rsidRPr="00F76A6C" w:rsidRDefault="000B1A02" w:rsidP="000B1A02">
      <w:pPr>
        <w:pStyle w:val="Bibliography"/>
      </w:pPr>
      <w:proofErr w:type="spellStart"/>
      <w:r w:rsidRPr="00F76A6C">
        <w:t>Plaia</w:t>
      </w:r>
      <w:proofErr w:type="spellEnd"/>
      <w:r w:rsidRPr="00F76A6C">
        <w:t>, A., &amp; Ruggieri, M. (2011). Air quality indices: A review. Reviews in Environmental Science and Bio/Technology, 10(2), 165–179. https://doi.org/10.1007/s11157-010-9227-2</w:t>
      </w:r>
    </w:p>
    <w:p w14:paraId="6B1EAAC0" w14:textId="387BDA62" w:rsidR="000B1A02" w:rsidRPr="00F76A6C" w:rsidRDefault="000B1A02" w:rsidP="000B1A02">
      <w:pPr>
        <w:pStyle w:val="Bibliography"/>
      </w:pPr>
      <w:proofErr w:type="spellStart"/>
      <w:r w:rsidRPr="00F76A6C">
        <w:t>PostGIS</w:t>
      </w:r>
      <w:proofErr w:type="spellEnd"/>
      <w:r w:rsidRPr="00F76A6C">
        <w:t>. (n.d.). https://postgis.net/ (accessed 23 February 2020)</w:t>
      </w:r>
    </w:p>
    <w:p w14:paraId="25DC04AF" w14:textId="77777777" w:rsidR="006377ED" w:rsidRPr="00F76A6C" w:rsidRDefault="000B1A02" w:rsidP="000B1A02">
      <w:pPr>
        <w:pStyle w:val="Bibliography"/>
      </w:pPr>
      <w:proofErr w:type="spellStart"/>
      <w:r w:rsidRPr="00F76A6C">
        <w:t>Pucher</w:t>
      </w:r>
      <w:proofErr w:type="spellEnd"/>
      <w:r w:rsidRPr="00F76A6C">
        <w:t>, J., &amp; Buehler, R. (2010). Walking and cycling for healthy cities. Built Environment, 36(4), 391–414.</w:t>
      </w:r>
      <w:r w:rsidR="006377ED" w:rsidRPr="00F76A6C">
        <w:t xml:space="preserve"> </w:t>
      </w:r>
    </w:p>
    <w:p w14:paraId="7714E47A" w14:textId="77777777" w:rsidR="00C34F1A" w:rsidRDefault="006377ED" w:rsidP="000B1A02">
      <w:pPr>
        <w:pStyle w:val="Bibliography"/>
      </w:pPr>
      <w:proofErr w:type="spellStart"/>
      <w:r w:rsidRPr="00F76A6C">
        <w:t>Pucher</w:t>
      </w:r>
      <w:proofErr w:type="spellEnd"/>
      <w:r w:rsidRPr="00F76A6C">
        <w:t>, J., &amp; Dijkstra, L. (2003). Promoting safe walking and cycling to improve public health: Lessons from the Netherlands and Germany. American Journal of Public Health, 93(9), 1509–1516.</w:t>
      </w:r>
      <w:r w:rsidR="00AB6028">
        <w:t xml:space="preserve"> </w:t>
      </w:r>
    </w:p>
    <w:p w14:paraId="1DA866CA" w14:textId="26336D23" w:rsidR="00AB6028" w:rsidRDefault="00C34F1A" w:rsidP="000B1A02">
      <w:pPr>
        <w:pStyle w:val="Bibliography"/>
      </w:pPr>
      <w:r>
        <w:t xml:space="preserve">QGIS. </w:t>
      </w:r>
      <w:r w:rsidRPr="00C34F1A">
        <w:t>https://qgis.org/en/site/</w:t>
      </w:r>
      <w:r>
        <w:t xml:space="preserve"> (accessed 6 May 2020)</w:t>
      </w:r>
    </w:p>
    <w:p w14:paraId="12897287" w14:textId="0BE2FA49" w:rsidR="000B1A02" w:rsidRPr="00F76A6C" w:rsidRDefault="00AB6028" w:rsidP="000B1A02">
      <w:pPr>
        <w:pStyle w:val="Bibliography"/>
      </w:pPr>
      <w:r w:rsidRPr="00AB6028">
        <w:t xml:space="preserve">Qian, J., &amp; </w:t>
      </w:r>
      <w:proofErr w:type="spellStart"/>
      <w:r w:rsidRPr="00AB6028">
        <w:t>Eglese</w:t>
      </w:r>
      <w:proofErr w:type="spellEnd"/>
      <w:r w:rsidRPr="00AB6028">
        <w:t>, R. (2016). Fuel emissions optimization in vehicle routing problems with time-varying speeds. European Journal of Operational Research, 248(3), 840–848. https://doi.org/10.1016/j.ejor.2015.09.009</w:t>
      </w:r>
    </w:p>
    <w:p w14:paraId="3DFB5260" w14:textId="77777777" w:rsidR="000B1A02" w:rsidRPr="00F76A6C" w:rsidRDefault="000B1A02" w:rsidP="000B1A02">
      <w:pPr>
        <w:pStyle w:val="Bibliography"/>
      </w:pPr>
      <w:proofErr w:type="spellStart"/>
      <w:r w:rsidRPr="00F76A6C">
        <w:t>Qiu</w:t>
      </w:r>
      <w:proofErr w:type="spellEnd"/>
      <w:r w:rsidRPr="00F76A6C">
        <w:t>, G., &amp; Chen, J. (2018). Web-based 3D map visualization using WebGL. 2018 13th IEEE Conference on Industrial Electronics and Applications (ICIEA), 759–763.</w:t>
      </w:r>
    </w:p>
    <w:p w14:paraId="6D940297" w14:textId="77777777" w:rsidR="000B1A02" w:rsidRPr="00F76A6C" w:rsidRDefault="000B1A02" w:rsidP="000B1A02">
      <w:pPr>
        <w:pStyle w:val="Bibliography"/>
      </w:pPr>
      <w:proofErr w:type="spellStart"/>
      <w:r w:rsidRPr="00F76A6C">
        <w:t>Quercia</w:t>
      </w:r>
      <w:proofErr w:type="spellEnd"/>
      <w:r w:rsidRPr="00F76A6C">
        <w:t>, D. (2015). Chatty, Happy, and Smelly Maps. Proceedings of the 24th International Conference on World Wide Web, 741–741.</w:t>
      </w:r>
    </w:p>
    <w:p w14:paraId="62345343" w14:textId="77777777" w:rsidR="000B1A02" w:rsidRPr="00F76A6C" w:rsidRDefault="000B1A02" w:rsidP="000B1A02">
      <w:pPr>
        <w:pStyle w:val="Bibliography"/>
      </w:pPr>
      <w:proofErr w:type="spellStart"/>
      <w:r w:rsidRPr="00F76A6C">
        <w:t>Quercia</w:t>
      </w:r>
      <w:proofErr w:type="spellEnd"/>
      <w:r w:rsidRPr="00F76A6C">
        <w:t xml:space="preserve">, D., </w:t>
      </w:r>
      <w:proofErr w:type="spellStart"/>
      <w:r w:rsidRPr="00F76A6C">
        <w:t>Schifanella</w:t>
      </w:r>
      <w:proofErr w:type="spellEnd"/>
      <w:r w:rsidRPr="00F76A6C">
        <w:t>, R., &amp; Aiello, L. M. (2014). The shortest path to happiness: Recommending beautiful, quiet, and happy routes in the city. Proceedings of the 25th ACM Conference on Hypertext and Social Media, 116–125.</w:t>
      </w:r>
    </w:p>
    <w:p w14:paraId="0C6B2DA6" w14:textId="77777777" w:rsidR="000B1A02" w:rsidRPr="00F76A6C" w:rsidRDefault="000B1A02" w:rsidP="000B1A02">
      <w:pPr>
        <w:pStyle w:val="Bibliography"/>
      </w:pPr>
      <w:proofErr w:type="spellStart"/>
      <w:r w:rsidRPr="00276B66">
        <w:t>Rabl</w:t>
      </w:r>
      <w:proofErr w:type="spellEnd"/>
      <w:r w:rsidRPr="00276B66">
        <w:t xml:space="preserve">, A., &amp; de </w:t>
      </w:r>
      <w:proofErr w:type="spellStart"/>
      <w:r w:rsidRPr="00276B66">
        <w:t>Nazelle</w:t>
      </w:r>
      <w:proofErr w:type="spellEnd"/>
      <w:r w:rsidRPr="00276B66">
        <w:t xml:space="preserve">, A. (2012). </w:t>
      </w:r>
      <w:r w:rsidRPr="00F76A6C">
        <w:t>Benefits of shift from car to active transport. Transport Policy, 19(1), 121–131. https://doi.org/10.1016/j.tranpol.2011.09.008</w:t>
      </w:r>
    </w:p>
    <w:p w14:paraId="06C2F9E6" w14:textId="77777777" w:rsidR="000B1A02" w:rsidRPr="00F76A6C" w:rsidRDefault="000B1A02" w:rsidP="000B1A02">
      <w:pPr>
        <w:pStyle w:val="Bibliography"/>
      </w:pPr>
      <w:proofErr w:type="spellStart"/>
      <w:r w:rsidRPr="00F76A6C">
        <w:lastRenderedPageBreak/>
        <w:t>Recio</w:t>
      </w:r>
      <w:proofErr w:type="spellEnd"/>
      <w:r w:rsidRPr="00F76A6C">
        <w:t>, A., Linares, C., Banegas, J. R., &amp; Díaz, J. (2016). Road traffic noise effects on cardiovascular, respiratory, and metabolic health: An integrative model of biological mechanisms. Environmental Research, 146, 359–370. https://doi.org/10.1016/j.envres.2015.12.036</w:t>
      </w:r>
    </w:p>
    <w:p w14:paraId="00F98FB3" w14:textId="77777777" w:rsidR="000B1A02" w:rsidRPr="00F76A6C" w:rsidRDefault="000B1A02" w:rsidP="000B1A02">
      <w:pPr>
        <w:pStyle w:val="Bibliography"/>
      </w:pPr>
      <w:r w:rsidRPr="00F76A6C">
        <w:t xml:space="preserve">Reynolds, C., Winters, M., </w:t>
      </w:r>
      <w:proofErr w:type="spellStart"/>
      <w:r w:rsidRPr="00F76A6C">
        <w:t>Ries</w:t>
      </w:r>
      <w:proofErr w:type="spellEnd"/>
      <w:r w:rsidRPr="00F76A6C">
        <w:t>, F., &amp; Gouge, B. (2010). Active transportation in urban areas: Exploring health benefits and risks. National Collaboration Centre for Environmental Health, 2.</w:t>
      </w:r>
    </w:p>
    <w:p w14:paraId="010A80C6" w14:textId="77777777" w:rsidR="000B1A02" w:rsidRPr="00F76A6C" w:rsidRDefault="000B1A02" w:rsidP="000B1A02">
      <w:pPr>
        <w:pStyle w:val="Bibliography"/>
      </w:pPr>
      <w:r w:rsidRPr="00F76A6C">
        <w:t>Ribeiro, P., &amp; Mendes, J. F. (2011). Route planning for soft modes of transport: Healthy routes. WIT Transactions on The Built Environment, 116, 677–688.</w:t>
      </w:r>
    </w:p>
    <w:p w14:paraId="0AFAEEFF" w14:textId="77777777" w:rsidR="000B1A02" w:rsidRPr="00F76A6C" w:rsidRDefault="000B1A02" w:rsidP="000B1A02">
      <w:pPr>
        <w:pStyle w:val="Bibliography"/>
      </w:pPr>
      <w:r w:rsidRPr="00F76A6C">
        <w:t>Ribeiro, P., &amp; Mendes, J. F. (2013). Healthy routes for active modes in school journeys. International Journal of Sustainable Development and Planning, 8(4), 591–602.</w:t>
      </w:r>
    </w:p>
    <w:p w14:paraId="57AF5B0D" w14:textId="77777777" w:rsidR="000B1A02" w:rsidRPr="00F76A6C" w:rsidRDefault="000B1A02" w:rsidP="000B1A02">
      <w:pPr>
        <w:pStyle w:val="Bibliography"/>
      </w:pPr>
      <w:proofErr w:type="spellStart"/>
      <w:r w:rsidRPr="00F76A6C">
        <w:t>Sharker</w:t>
      </w:r>
      <w:proofErr w:type="spellEnd"/>
      <w:r w:rsidRPr="00F76A6C">
        <w:t xml:space="preserve">, M. H., Karimi, H. A., &amp; </w:t>
      </w:r>
      <w:proofErr w:type="spellStart"/>
      <w:r w:rsidRPr="00F76A6C">
        <w:t>Zgibor</w:t>
      </w:r>
      <w:proofErr w:type="spellEnd"/>
      <w:r w:rsidRPr="00F76A6C">
        <w:t>, J. C. (2012). Health-optimal routing in pedestrian navigation services. Proceedings of the First ACM SIGSPATIAL International Workshop on Use of GIS in Public Health, 1–10.</w:t>
      </w:r>
    </w:p>
    <w:p w14:paraId="7D44EBF1" w14:textId="77777777" w:rsidR="000B1A02" w:rsidRPr="00F76A6C" w:rsidRDefault="000B1A02" w:rsidP="000B1A02">
      <w:pPr>
        <w:pStyle w:val="Bibliography"/>
      </w:pPr>
      <w:r w:rsidRPr="00F76A6C">
        <w:t>Sheng, N., &amp; Tang, U. W. (2011). Spatial Analysis of Urban Form and Pedestrian Exposure to Traffic Noise. International Journal of Environmental Research and Public Health, 8(6), 1977–1990. https://doi.org/10.3390/ijerph8061977</w:t>
      </w:r>
    </w:p>
    <w:p w14:paraId="581C64B3" w14:textId="612B179A" w:rsidR="000B1A02" w:rsidRPr="00F76A6C" w:rsidRDefault="000B1A02" w:rsidP="000B1A02">
      <w:pPr>
        <w:pStyle w:val="Bibliography"/>
      </w:pPr>
      <w:r w:rsidRPr="00F76A6C">
        <w:t xml:space="preserve">Statistics Finland. (2020). </w:t>
      </w:r>
      <w:proofErr w:type="spellStart"/>
      <w:r w:rsidRPr="00F76A6C">
        <w:t>Kuntien</w:t>
      </w:r>
      <w:proofErr w:type="spellEnd"/>
      <w:r w:rsidRPr="00F76A6C">
        <w:t xml:space="preserve"> </w:t>
      </w:r>
      <w:proofErr w:type="spellStart"/>
      <w:r w:rsidRPr="00F76A6C">
        <w:t>Avainluvut</w:t>
      </w:r>
      <w:proofErr w:type="spellEnd"/>
      <w:r w:rsidRPr="00F76A6C">
        <w:t>. https://www.stat.fi/tup/alue/kuntienavainluvut.html (accessed 4 April 2020)</w:t>
      </w:r>
    </w:p>
    <w:p w14:paraId="54501373" w14:textId="77777777" w:rsidR="000B1A02" w:rsidRPr="00F76A6C" w:rsidRDefault="000B1A02" w:rsidP="000B1A02">
      <w:pPr>
        <w:pStyle w:val="Bibliography"/>
      </w:pPr>
      <w:r w:rsidRPr="00F76A6C">
        <w:t>Stevens, S. S. (1960). The psychophysics of sensory function. American Scientist, 48(2), 226–253.</w:t>
      </w:r>
    </w:p>
    <w:p w14:paraId="1F06F640" w14:textId="77777777" w:rsidR="000B1A02" w:rsidRPr="00F76A6C" w:rsidRDefault="000B1A02" w:rsidP="000B1A02">
      <w:pPr>
        <w:pStyle w:val="Bibliography"/>
      </w:pPr>
      <w:proofErr w:type="spellStart"/>
      <w:r w:rsidRPr="00F76A6C">
        <w:t>Su</w:t>
      </w:r>
      <w:proofErr w:type="spellEnd"/>
      <w:r w:rsidRPr="00F76A6C">
        <w:t xml:space="preserve">, J. G., Winters, M., Nunes, M., &amp; </w:t>
      </w:r>
      <w:proofErr w:type="spellStart"/>
      <w:r w:rsidRPr="00F76A6C">
        <w:t>Brauer</w:t>
      </w:r>
      <w:proofErr w:type="spellEnd"/>
      <w:r w:rsidRPr="00F76A6C">
        <w:t>, M. (2010). Designing a route planner to facilitate and promote cycling in Metro Vancouver, Canada. Transportation Research Part A: Policy and Practice, 44(7), 495–505. https://doi.org/10.1016/j.tra.2010.03.015</w:t>
      </w:r>
    </w:p>
    <w:p w14:paraId="6921B610" w14:textId="77777777" w:rsidR="000B1A02" w:rsidRPr="00F76A6C" w:rsidRDefault="000B1A02" w:rsidP="000B1A02">
      <w:pPr>
        <w:pStyle w:val="Bibliography"/>
      </w:pPr>
      <w:proofErr w:type="spellStart"/>
      <w:r w:rsidRPr="00F76A6C">
        <w:t>Tainio</w:t>
      </w:r>
      <w:proofErr w:type="spellEnd"/>
      <w:r w:rsidRPr="00F76A6C">
        <w:t xml:space="preserve">, M., de </w:t>
      </w:r>
      <w:proofErr w:type="spellStart"/>
      <w:r w:rsidRPr="00F76A6C">
        <w:t>Nazelle</w:t>
      </w:r>
      <w:proofErr w:type="spellEnd"/>
      <w:r w:rsidRPr="00F76A6C">
        <w:t xml:space="preserve">, A. J., </w:t>
      </w:r>
      <w:proofErr w:type="spellStart"/>
      <w:r w:rsidRPr="00F76A6C">
        <w:t>Götschi</w:t>
      </w:r>
      <w:proofErr w:type="spellEnd"/>
      <w:r w:rsidRPr="00F76A6C">
        <w:t xml:space="preserve">, T., </w:t>
      </w:r>
      <w:proofErr w:type="spellStart"/>
      <w:r w:rsidRPr="00F76A6C">
        <w:t>Kahlmeier</w:t>
      </w:r>
      <w:proofErr w:type="spellEnd"/>
      <w:r w:rsidRPr="00F76A6C">
        <w:t xml:space="preserve">, S., Rojas-Rueda, D., </w:t>
      </w:r>
      <w:proofErr w:type="spellStart"/>
      <w:r w:rsidRPr="00F76A6C">
        <w:t>Nieuwenhuijsen</w:t>
      </w:r>
      <w:proofErr w:type="spellEnd"/>
      <w:r w:rsidRPr="00F76A6C">
        <w:t>, M. J., de Sá, T. H., Kelly, P., &amp; Woodcock, J. (2016). Can air pollution negate the health benefits of cycling and walking? Preventive Medicine, 87, 233–236. https://doi.org/10.1016/j.ypmed.2016.02.002</w:t>
      </w:r>
    </w:p>
    <w:p w14:paraId="4D526239" w14:textId="77777777" w:rsidR="000B1A02" w:rsidRPr="00276B66" w:rsidRDefault="000B1A02" w:rsidP="000B1A02">
      <w:pPr>
        <w:pStyle w:val="Bibliography"/>
      </w:pPr>
      <w:proofErr w:type="spellStart"/>
      <w:r w:rsidRPr="00F76A6C">
        <w:t>Taleai</w:t>
      </w:r>
      <w:proofErr w:type="spellEnd"/>
      <w:r w:rsidRPr="00F76A6C">
        <w:t xml:space="preserve">, M., &amp; </w:t>
      </w:r>
      <w:proofErr w:type="spellStart"/>
      <w:r w:rsidRPr="00F76A6C">
        <w:t>Yameqani</w:t>
      </w:r>
      <w:proofErr w:type="spellEnd"/>
      <w:r w:rsidRPr="00F76A6C">
        <w:t xml:space="preserve">, A. S. (2018). Integration of GIS, remote sensing and Multi-Criteria Evaluation tools in the search for healthy walking paths. </w:t>
      </w:r>
      <w:r w:rsidRPr="00276B66">
        <w:t>KSCE Journal of Civil Engineering, 22(1), 279–291.</w:t>
      </w:r>
    </w:p>
    <w:p w14:paraId="6C8EF973" w14:textId="77777777" w:rsidR="000B1A02" w:rsidRPr="00276B66" w:rsidRDefault="000B1A02" w:rsidP="000B1A02">
      <w:pPr>
        <w:pStyle w:val="Bibliography"/>
      </w:pPr>
      <w:r w:rsidRPr="00276B66">
        <w:t xml:space="preserve">Toivonen, T., Salonen, M., Tenkanen, H., </w:t>
      </w:r>
      <w:proofErr w:type="spellStart"/>
      <w:r w:rsidRPr="00276B66">
        <w:t>Saarsalmi</w:t>
      </w:r>
      <w:proofErr w:type="spellEnd"/>
      <w:r w:rsidRPr="00276B66">
        <w:t xml:space="preserve">, P., </w:t>
      </w:r>
      <w:proofErr w:type="spellStart"/>
      <w:r w:rsidRPr="00276B66">
        <w:t>Jaakkola</w:t>
      </w:r>
      <w:proofErr w:type="spellEnd"/>
      <w:r w:rsidRPr="00276B66">
        <w:t xml:space="preserve">, T., &amp; </w:t>
      </w:r>
      <w:proofErr w:type="spellStart"/>
      <w:r w:rsidRPr="00276B66">
        <w:t>Järvi</w:t>
      </w:r>
      <w:proofErr w:type="spellEnd"/>
      <w:r w:rsidRPr="00276B66">
        <w:t xml:space="preserve">, J. (2014). </w:t>
      </w:r>
      <w:proofErr w:type="spellStart"/>
      <w:r w:rsidRPr="00276B66">
        <w:t>Joukkoliikenteellä</w:t>
      </w:r>
      <w:proofErr w:type="spellEnd"/>
      <w:r w:rsidRPr="00276B66">
        <w:t xml:space="preserve">, </w:t>
      </w:r>
      <w:proofErr w:type="spellStart"/>
      <w:r w:rsidRPr="00276B66">
        <w:t>autolla</w:t>
      </w:r>
      <w:proofErr w:type="spellEnd"/>
      <w:r w:rsidRPr="00276B66">
        <w:t xml:space="preserve"> ja </w:t>
      </w:r>
      <w:proofErr w:type="spellStart"/>
      <w:r w:rsidRPr="00276B66">
        <w:t>kävellen</w:t>
      </w:r>
      <w:proofErr w:type="spellEnd"/>
      <w:r w:rsidRPr="00276B66">
        <w:t xml:space="preserve">: </w:t>
      </w:r>
      <w:proofErr w:type="spellStart"/>
      <w:r w:rsidRPr="00276B66">
        <w:t>Avoin</w:t>
      </w:r>
      <w:proofErr w:type="spellEnd"/>
      <w:r w:rsidRPr="00276B66">
        <w:t xml:space="preserve"> </w:t>
      </w:r>
      <w:proofErr w:type="spellStart"/>
      <w:r w:rsidRPr="00276B66">
        <w:t>saavutettavuusaineisto</w:t>
      </w:r>
      <w:proofErr w:type="spellEnd"/>
      <w:r w:rsidRPr="00276B66">
        <w:t xml:space="preserve"> </w:t>
      </w:r>
      <w:proofErr w:type="spellStart"/>
      <w:r w:rsidRPr="00276B66">
        <w:t>pääkaupunkiseudulta</w:t>
      </w:r>
      <w:proofErr w:type="spellEnd"/>
      <w:r w:rsidRPr="00276B66">
        <w:t>. Terra 126 (2014): 3.</w:t>
      </w:r>
    </w:p>
    <w:p w14:paraId="44049B53" w14:textId="77777777" w:rsidR="000B1A02" w:rsidRPr="00F76A6C" w:rsidRDefault="000B1A02" w:rsidP="000B1A02">
      <w:pPr>
        <w:pStyle w:val="Bibliography"/>
      </w:pPr>
      <w:proofErr w:type="spellStart"/>
      <w:r w:rsidRPr="009E62AF">
        <w:t>Torija</w:t>
      </w:r>
      <w:proofErr w:type="spellEnd"/>
      <w:r w:rsidRPr="009E62AF">
        <w:t xml:space="preserve">, A. J., &amp; </w:t>
      </w:r>
      <w:proofErr w:type="spellStart"/>
      <w:r w:rsidRPr="009E62AF">
        <w:t>Flindell</w:t>
      </w:r>
      <w:proofErr w:type="spellEnd"/>
      <w:r w:rsidRPr="009E62AF">
        <w:t xml:space="preserve">, I. H. (2015). </w:t>
      </w:r>
      <w:r w:rsidRPr="00F76A6C">
        <w:t>The subjective effect of low frequency content in road traffic noise. The Journal of the Acoustical Society of America, 137(1), 189–198. https://doi.org/10.1121/1.4904542</w:t>
      </w:r>
    </w:p>
    <w:p w14:paraId="7FC7A460" w14:textId="77777777" w:rsidR="000B1A02" w:rsidRPr="00F76A6C" w:rsidRDefault="000B1A02" w:rsidP="000B1A02">
      <w:pPr>
        <w:pStyle w:val="Bibliography"/>
      </w:pPr>
      <w:proofErr w:type="spellStart"/>
      <w:r w:rsidRPr="00F76A6C">
        <w:t>Ueberham</w:t>
      </w:r>
      <w:proofErr w:type="spellEnd"/>
      <w:r w:rsidRPr="00F76A6C">
        <w:t xml:space="preserve">, M., </w:t>
      </w:r>
      <w:proofErr w:type="spellStart"/>
      <w:r w:rsidRPr="00F76A6C">
        <w:t>Schlink</w:t>
      </w:r>
      <w:proofErr w:type="spellEnd"/>
      <w:r w:rsidRPr="00F76A6C">
        <w:t xml:space="preserve">, U., </w:t>
      </w:r>
      <w:proofErr w:type="spellStart"/>
      <w:r w:rsidRPr="00F76A6C">
        <w:t>Dijst</w:t>
      </w:r>
      <w:proofErr w:type="spellEnd"/>
      <w:r w:rsidRPr="00F76A6C">
        <w:t>, M., &amp; Weiland, U. (2019). Cyclists’ Multiple Environmental Urban Exposures—Comparing Subjective and Objective Measurements. Sustainability, 11(5), 1412. https://doi.org/10.3390/su11051412</w:t>
      </w:r>
    </w:p>
    <w:p w14:paraId="44F7E768" w14:textId="77777777" w:rsidR="007561D3" w:rsidRPr="007561D3" w:rsidRDefault="007561D3" w:rsidP="007561D3">
      <w:pPr>
        <w:pStyle w:val="Bibliography"/>
      </w:pPr>
      <w:r w:rsidRPr="00B41A27">
        <w:lastRenderedPageBreak/>
        <w:t xml:space="preserve">Van den Hove, A., </w:t>
      </w:r>
      <w:proofErr w:type="spellStart"/>
      <w:r w:rsidRPr="00B41A27">
        <w:t>Verwaeren</w:t>
      </w:r>
      <w:proofErr w:type="spellEnd"/>
      <w:r w:rsidRPr="00B41A27">
        <w:t xml:space="preserve">, J., Van den </w:t>
      </w:r>
      <w:proofErr w:type="spellStart"/>
      <w:r w:rsidRPr="00B41A27">
        <w:t>Bossche</w:t>
      </w:r>
      <w:proofErr w:type="spellEnd"/>
      <w:r w:rsidRPr="00B41A27">
        <w:t xml:space="preserve">, J., </w:t>
      </w:r>
      <w:proofErr w:type="spellStart"/>
      <w:r w:rsidRPr="00B41A27">
        <w:t>Theunis</w:t>
      </w:r>
      <w:proofErr w:type="spellEnd"/>
      <w:r w:rsidRPr="00B41A27">
        <w:t xml:space="preserve">, J., &amp; De </w:t>
      </w:r>
      <w:proofErr w:type="spellStart"/>
      <w:r w:rsidRPr="00B41A27">
        <w:t>Baets</w:t>
      </w:r>
      <w:proofErr w:type="spellEnd"/>
      <w:r w:rsidRPr="00B41A27">
        <w:t>, B. (2019). Development of a land use regression model for black carbon using mobile monitoring data and its application to pollution-avoiding routing. Environmental Research, 108619.</w:t>
      </w:r>
    </w:p>
    <w:p w14:paraId="2134C394" w14:textId="77777777" w:rsidR="007561D3" w:rsidRDefault="000B1A02" w:rsidP="000B1A02">
      <w:pPr>
        <w:pStyle w:val="Bibliography"/>
      </w:pPr>
      <w:r w:rsidRPr="00F76A6C">
        <w:t xml:space="preserve">Van </w:t>
      </w:r>
      <w:proofErr w:type="spellStart"/>
      <w:r w:rsidRPr="00F76A6C">
        <w:t>Kempen</w:t>
      </w:r>
      <w:proofErr w:type="spellEnd"/>
      <w:r w:rsidRPr="00F76A6C">
        <w:t xml:space="preserve">, E., Casas, M., </w:t>
      </w:r>
      <w:proofErr w:type="spellStart"/>
      <w:r w:rsidRPr="00F76A6C">
        <w:t>Pershagen</w:t>
      </w:r>
      <w:proofErr w:type="spellEnd"/>
      <w:r w:rsidRPr="00F76A6C">
        <w:t xml:space="preserve">, G., &amp; </w:t>
      </w:r>
      <w:proofErr w:type="spellStart"/>
      <w:r w:rsidRPr="00F76A6C">
        <w:t>Foraster</w:t>
      </w:r>
      <w:proofErr w:type="spellEnd"/>
      <w:r w:rsidRPr="00F76A6C">
        <w:t>, M. (2018). WHO environmental noise guidelines for the European region: A systematic review on environmental noise and cardiovascular and metabolic effects: a summary. International Journal of Environmental Research and Public Health, 15(2), 379.</w:t>
      </w:r>
      <w:r w:rsidR="007561D3">
        <w:t xml:space="preserve"> </w:t>
      </w:r>
    </w:p>
    <w:p w14:paraId="1AD011D6" w14:textId="77777777" w:rsidR="000B1A02" w:rsidRPr="00F76A6C" w:rsidRDefault="000B1A02" w:rsidP="000B1A02">
      <w:pPr>
        <w:pStyle w:val="Bibliography"/>
      </w:pPr>
      <w:proofErr w:type="spellStart"/>
      <w:r w:rsidRPr="00F76A6C">
        <w:t>Veenendaal</w:t>
      </w:r>
      <w:proofErr w:type="spellEnd"/>
      <w:r w:rsidRPr="00F76A6C">
        <w:t xml:space="preserve">, B., </w:t>
      </w:r>
      <w:proofErr w:type="spellStart"/>
      <w:r w:rsidRPr="00F76A6C">
        <w:t>Brovelli</w:t>
      </w:r>
      <w:proofErr w:type="spellEnd"/>
      <w:r w:rsidRPr="00F76A6C">
        <w:t>, M. A., &amp; Li, S. (2017). Review of web mapping: Eras, trends and directions. ISPRS International Journal of Geo-Information, 6(10), 317.</w:t>
      </w:r>
    </w:p>
    <w:p w14:paraId="144BFD62" w14:textId="77777777" w:rsidR="00A278F5" w:rsidRPr="00F76A6C" w:rsidRDefault="000B1A02" w:rsidP="00A278F5">
      <w:pPr>
        <w:pStyle w:val="Bibliography"/>
      </w:pPr>
      <w:r w:rsidRPr="00F76A6C">
        <w:t xml:space="preserve">Verlander, N. Q., &amp; </w:t>
      </w:r>
      <w:proofErr w:type="spellStart"/>
      <w:r w:rsidRPr="00F76A6C">
        <w:t>Heydecker</w:t>
      </w:r>
      <w:proofErr w:type="spellEnd"/>
      <w:r w:rsidRPr="00F76A6C">
        <w:t>, B. G. (1997). Pedestrian route choice: An empirical study.</w:t>
      </w:r>
      <w:r w:rsidR="00A278F5" w:rsidRPr="00F76A6C">
        <w:t xml:space="preserve"> </w:t>
      </w:r>
    </w:p>
    <w:p w14:paraId="5B095C4F" w14:textId="77777777" w:rsidR="008B2C21" w:rsidRDefault="00A278F5" w:rsidP="00A278F5">
      <w:pPr>
        <w:pStyle w:val="Bibliography"/>
      </w:pPr>
      <w:r w:rsidRPr="00F76A6C">
        <w:t>WHO Regional Office for Europe (2011). Burden of disease from environmental noise: Quantification of healthy life years lost in Europe. https://www.who.int/quantifying_ehimpacts/publications/e94888/en/ (</w:t>
      </w:r>
      <w:r w:rsidR="007D5EA4" w:rsidRPr="00F76A6C">
        <w:t xml:space="preserve">accessed </w:t>
      </w:r>
      <w:r w:rsidRPr="00F76A6C">
        <w:t>22 April 2020)</w:t>
      </w:r>
      <w:r w:rsidR="008B2C21">
        <w:t xml:space="preserve"> </w:t>
      </w:r>
    </w:p>
    <w:p w14:paraId="0C4D0F78" w14:textId="7479554A" w:rsidR="00A278F5" w:rsidRPr="00F76A6C" w:rsidRDefault="008B2C21" w:rsidP="00A278F5">
      <w:pPr>
        <w:pStyle w:val="Bibliography"/>
      </w:pPr>
      <w:r w:rsidRPr="008B2C21">
        <w:t>WHO</w:t>
      </w:r>
      <w:r>
        <w:t xml:space="preserve"> (</w:t>
      </w:r>
      <w:proofErr w:type="gramStart"/>
      <w:r w:rsidRPr="008B2C21">
        <w:t>2013</w:t>
      </w:r>
      <w:r>
        <w:t>)</w:t>
      </w:r>
      <w:r w:rsidRPr="008B2C21">
        <w:t>.</w:t>
      </w:r>
      <w:proofErr w:type="gramEnd"/>
      <w:r w:rsidRPr="008B2C21">
        <w:t xml:space="preserve"> Review of evidence on health aspects of air pollution – REVIHAAP Project. Technical Report. http://www.euro.who.int/en/health-topics/environment-and-health/air-quality/publications/2013/review-of-evidence-on-health-aspects-of-air-pollution-revihaap-project-final-technical-report</w:t>
      </w:r>
      <w:r>
        <w:t xml:space="preserve"> </w:t>
      </w:r>
      <w:r w:rsidRPr="00F76A6C">
        <w:t xml:space="preserve">(accessed </w:t>
      </w:r>
      <w:r>
        <w:t>2</w:t>
      </w:r>
      <w:r w:rsidRPr="00F76A6C">
        <w:t xml:space="preserve"> </w:t>
      </w:r>
      <w:r>
        <w:t>May</w:t>
      </w:r>
      <w:r w:rsidRPr="00F76A6C">
        <w:t xml:space="preserve"> 2020)</w:t>
      </w:r>
    </w:p>
    <w:p w14:paraId="6CEFFBEA" w14:textId="3B614355" w:rsidR="00AA1067" w:rsidRPr="00F76A6C" w:rsidRDefault="00AA1067" w:rsidP="00AA1067">
      <w:pPr>
        <w:pStyle w:val="Bibliography"/>
      </w:pPr>
      <w:r w:rsidRPr="00F76A6C">
        <w:t xml:space="preserve">WHO Regional Office for Europe </w:t>
      </w:r>
      <w:proofErr w:type="gramStart"/>
      <w:r w:rsidRPr="00F76A6C">
        <w:t>(2018a).</w:t>
      </w:r>
      <w:proofErr w:type="gramEnd"/>
      <w:r w:rsidRPr="00F76A6C">
        <w:t xml:space="preserve"> Fact sheet on the SDGs: Air quality and health (2018). http://www.euro.who.int/en/health-topics/health-policy/sustainable-development-goals/publications/2017/fact-sheets-on-sustainable-development-goals-health-targets/fact-sheet-on-the-sdgs-air-quality-and-health-2018 (</w:t>
      </w:r>
      <w:r w:rsidR="007D5EA4" w:rsidRPr="00F76A6C">
        <w:t xml:space="preserve">accessed </w:t>
      </w:r>
      <w:r w:rsidRPr="00F76A6C">
        <w:t>23 April 2020)</w:t>
      </w:r>
    </w:p>
    <w:p w14:paraId="3F4C3B97" w14:textId="6BC32704" w:rsidR="00AA1067" w:rsidRPr="00F76A6C" w:rsidRDefault="000B1A02" w:rsidP="000B1A02">
      <w:pPr>
        <w:pStyle w:val="Bibliography"/>
      </w:pPr>
      <w:r w:rsidRPr="00F76A6C">
        <w:t xml:space="preserve">WHO </w:t>
      </w:r>
      <w:r w:rsidR="00434BB0" w:rsidRPr="00F76A6C">
        <w:t>Regional Office for Europe</w:t>
      </w:r>
      <w:r w:rsidRPr="00F76A6C">
        <w:t xml:space="preserve"> </w:t>
      </w:r>
      <w:proofErr w:type="gramStart"/>
      <w:r w:rsidRPr="00F76A6C">
        <w:t>(2018</w:t>
      </w:r>
      <w:r w:rsidR="00AA1067" w:rsidRPr="00F76A6C">
        <w:t>b</w:t>
      </w:r>
      <w:r w:rsidRPr="00F76A6C">
        <w:t>).</w:t>
      </w:r>
      <w:proofErr w:type="gramEnd"/>
      <w:r w:rsidRPr="00F76A6C">
        <w:t xml:space="preserve"> Environmental noise guidelines for the European Region. </w:t>
      </w:r>
      <w:r w:rsidR="00AA1067" w:rsidRPr="00F76A6C">
        <w:t xml:space="preserve">http://www.euro.who.int/__data/assets/pdf_file/0008/383921/noise-guidelines-eng.pdf?ua=1 </w:t>
      </w:r>
      <w:r w:rsidR="003F3B68" w:rsidRPr="00F76A6C">
        <w:t>(</w:t>
      </w:r>
      <w:r w:rsidR="007D5EA4" w:rsidRPr="00F76A6C">
        <w:t xml:space="preserve">accessed </w:t>
      </w:r>
      <w:r w:rsidR="009E2FD9" w:rsidRPr="00F76A6C">
        <w:t>5</w:t>
      </w:r>
      <w:r w:rsidR="003F3B68" w:rsidRPr="00F76A6C">
        <w:t xml:space="preserve"> </w:t>
      </w:r>
      <w:r w:rsidR="009E2FD9" w:rsidRPr="00F76A6C">
        <w:t xml:space="preserve">March </w:t>
      </w:r>
      <w:r w:rsidR="003F3B68" w:rsidRPr="00F76A6C">
        <w:t>2020)</w:t>
      </w:r>
    </w:p>
    <w:p w14:paraId="3B737A57" w14:textId="77777777" w:rsidR="000B1A02" w:rsidRPr="00F76A6C" w:rsidRDefault="000B1A02" w:rsidP="000B1A02">
      <w:pPr>
        <w:pStyle w:val="Bibliography"/>
      </w:pPr>
      <w:proofErr w:type="spellStart"/>
      <w:r w:rsidRPr="00F76A6C">
        <w:t>Whyatt</w:t>
      </w:r>
      <w:proofErr w:type="spellEnd"/>
      <w:r w:rsidRPr="00F76A6C">
        <w:t xml:space="preserve">, J. D., Pooley, C., </w:t>
      </w:r>
      <w:proofErr w:type="spellStart"/>
      <w:r w:rsidRPr="00F76A6C">
        <w:t>Coulton</w:t>
      </w:r>
      <w:proofErr w:type="spellEnd"/>
      <w:r w:rsidRPr="00F76A6C">
        <w:t xml:space="preserve">, P., Moser, M., Bamford, W., &amp; Davies, G. (2007). Estimating personal exposure to air pollution on the journey to and from school using GPS, GIS and mobile phone technology. 11th International Conference on </w:t>
      </w:r>
      <w:proofErr w:type="spellStart"/>
      <w:r w:rsidRPr="00F76A6C">
        <w:t>Harmonisation</w:t>
      </w:r>
      <w:proofErr w:type="spellEnd"/>
      <w:r w:rsidRPr="00F76A6C">
        <w:t xml:space="preserve"> within Atmospheric Dispersion Modelling for Regulatory Purposes, 1, 2–5.</w:t>
      </w:r>
    </w:p>
    <w:p w14:paraId="58291F44" w14:textId="77777777" w:rsidR="000B1A02" w:rsidRPr="00F76A6C" w:rsidRDefault="000B1A02" w:rsidP="000B1A02">
      <w:pPr>
        <w:pStyle w:val="Bibliography"/>
      </w:pPr>
      <w:proofErr w:type="spellStart"/>
      <w:r w:rsidRPr="00276B66">
        <w:t>Zielstra</w:t>
      </w:r>
      <w:proofErr w:type="spellEnd"/>
      <w:r w:rsidRPr="00276B66">
        <w:t xml:space="preserve">, D., &amp; </w:t>
      </w:r>
      <w:proofErr w:type="spellStart"/>
      <w:r w:rsidRPr="00276B66">
        <w:t>Hochmair</w:t>
      </w:r>
      <w:proofErr w:type="spellEnd"/>
      <w:r w:rsidRPr="00276B66">
        <w:t xml:space="preserve">, H. H. (2011). </w:t>
      </w:r>
      <w:r w:rsidRPr="00F76A6C">
        <w:t>Comparative study of pedestrian accessibility to transit stations using free and proprietary network data. Transportation Research Record, 2217(1), 145–152.</w:t>
      </w:r>
    </w:p>
    <w:p w14:paraId="683AEB31" w14:textId="77777777" w:rsidR="00B41A27" w:rsidRDefault="000B1A02" w:rsidP="000B1A02">
      <w:pPr>
        <w:pStyle w:val="Bibliography"/>
      </w:pPr>
      <w:proofErr w:type="spellStart"/>
      <w:r w:rsidRPr="00F76A6C">
        <w:t>Zielstra</w:t>
      </w:r>
      <w:proofErr w:type="spellEnd"/>
      <w:r w:rsidRPr="00F76A6C">
        <w:t xml:space="preserve">, D., &amp; </w:t>
      </w:r>
      <w:proofErr w:type="spellStart"/>
      <w:r w:rsidRPr="00F76A6C">
        <w:t>Hochmair</w:t>
      </w:r>
      <w:proofErr w:type="spellEnd"/>
      <w:r w:rsidRPr="00F76A6C">
        <w:t>, H. H. (2012). Using free and proprietary data to compare shortest-path lengths for effective pedestrian routing in street networks. Transportation Research Record, 2299(1), 41–47.</w:t>
      </w:r>
      <w:r w:rsidR="00B41A27">
        <w:t xml:space="preserve"> </w:t>
      </w:r>
    </w:p>
    <w:p w14:paraId="4B948B2B" w14:textId="77777777" w:rsidR="00B41A27" w:rsidRDefault="00B41A27" w:rsidP="000B1A02">
      <w:pPr>
        <w:pStyle w:val="Bibliography"/>
      </w:pPr>
      <w:r w:rsidRPr="00B41A27">
        <w:t xml:space="preserve">Zou, B., Li, S., Zheng, Z., Zhan, B. F., Yang, Z., &amp; Wan, N. (2020). Healthier routes planning: A new method and online implementation for minimizing air pollution exposure risk. Computers, Environment and Urban Systems, 80, 101456. </w:t>
      </w:r>
    </w:p>
    <w:p w14:paraId="0219B267" w14:textId="0CC92F71" w:rsidR="00EB05F0" w:rsidRPr="00F76A6C" w:rsidRDefault="00EB05F0" w:rsidP="000B1A02">
      <w:pPr>
        <w:pStyle w:val="Bibliography"/>
        <w:rPr>
          <w:color w:val="FFFFFF" w:themeColor="background1"/>
        </w:rPr>
      </w:pPr>
      <w:r w:rsidRPr="00F76A6C">
        <w:br w:type="page"/>
      </w:r>
    </w:p>
    <w:p w14:paraId="75EF5A63" w14:textId="4951E797" w:rsidR="00923788" w:rsidRPr="00F76A6C" w:rsidRDefault="00923788" w:rsidP="00BD3F3C">
      <w:pPr>
        <w:pStyle w:val="Heading1"/>
        <w:numPr>
          <w:ilvl w:val="0"/>
          <w:numId w:val="0"/>
        </w:numPr>
        <w:ind w:left="432" w:hanging="432"/>
      </w:pPr>
      <w:bookmarkStart w:id="306" w:name="_Toc39590024"/>
      <w:r w:rsidRPr="00F76A6C">
        <w:lastRenderedPageBreak/>
        <w:t>ACKNOWLEDGEMENTS</w:t>
      </w:r>
      <w:bookmarkEnd w:id="306"/>
    </w:p>
    <w:p w14:paraId="19857559" w14:textId="60BB7FFC" w:rsidR="002C657F" w:rsidRPr="00F76A6C" w:rsidRDefault="00923788" w:rsidP="002C657F">
      <w:r w:rsidRPr="00F76A6C">
        <w:t xml:space="preserve">I </w:t>
      </w:r>
      <w:r w:rsidR="00D545F0" w:rsidRPr="00F76A6C">
        <w:t xml:space="preserve">want </w:t>
      </w:r>
      <w:r w:rsidRPr="00F76A6C">
        <w:t xml:space="preserve">to </w:t>
      </w:r>
      <w:r w:rsidR="00A96D6F" w:rsidRPr="00F76A6C">
        <w:t>thank my supervisor Tuuli Toivonen for the fruitful conversations we had when planning the thesis and for seeing the value of the quiet path routing method in developing also</w:t>
      </w:r>
      <w:r w:rsidR="00B130EA" w:rsidRPr="00F76A6C">
        <w:t xml:space="preserve"> other exposure-based</w:t>
      </w:r>
      <w:r w:rsidR="00A96D6F" w:rsidRPr="00F76A6C">
        <w:t xml:space="preserve"> </w:t>
      </w:r>
      <w:r w:rsidR="00264E2E" w:rsidRPr="00F76A6C">
        <w:t xml:space="preserve">routing </w:t>
      </w:r>
      <w:r w:rsidR="00A96D6F" w:rsidRPr="00F76A6C">
        <w:t>applications.</w:t>
      </w:r>
      <w:r w:rsidR="00644532" w:rsidRPr="00F76A6C">
        <w:t xml:space="preserve"> I want to thank Age Poom for all the help and </w:t>
      </w:r>
      <w:r w:rsidR="00313668" w:rsidRPr="00F76A6C">
        <w:t>contribution</w:t>
      </w:r>
      <w:r w:rsidR="00644532" w:rsidRPr="00F76A6C">
        <w:t xml:space="preserve"> in planning </w:t>
      </w:r>
      <w:r w:rsidR="00313668" w:rsidRPr="00F76A6C">
        <w:t xml:space="preserve">a green path </w:t>
      </w:r>
      <w:r w:rsidR="00644532" w:rsidRPr="00F76A6C">
        <w:t>routing application</w:t>
      </w:r>
      <w:r w:rsidR="00313668" w:rsidRPr="00F76A6C">
        <w:t xml:space="preserve"> based on the quiet path routing tool</w:t>
      </w:r>
      <w:r w:rsidR="00644532" w:rsidRPr="00F76A6C">
        <w:t xml:space="preserve">. </w:t>
      </w:r>
      <w:r w:rsidR="00382DC3" w:rsidRPr="00F76A6C">
        <w:t xml:space="preserve">I am </w:t>
      </w:r>
      <w:r w:rsidR="00AD1D72" w:rsidRPr="00F76A6C">
        <w:t>deeply</w:t>
      </w:r>
      <w:r w:rsidR="00382DC3" w:rsidRPr="00F76A6C">
        <w:t xml:space="preserve"> grateful </w:t>
      </w:r>
      <w:r w:rsidR="00FE74AF" w:rsidRPr="00F76A6C">
        <w:t>to</w:t>
      </w:r>
      <w:r w:rsidR="00382DC3" w:rsidRPr="00F76A6C">
        <w:t xml:space="preserve"> Tuuli Toivonen and Age Poom for arranging excellent facilities for me to work on the thesis and </w:t>
      </w:r>
      <w:r w:rsidR="0061772E" w:rsidRPr="00F76A6C">
        <w:t xml:space="preserve">the </w:t>
      </w:r>
      <w:r w:rsidR="00382DC3" w:rsidRPr="00F76A6C">
        <w:t>HOPE project</w:t>
      </w:r>
      <w:r w:rsidR="009A1B59" w:rsidRPr="00F76A6C">
        <w:t xml:space="preserve">, </w:t>
      </w:r>
      <w:r w:rsidR="00227B32" w:rsidRPr="00F76A6C">
        <w:t>also</w:t>
      </w:r>
      <w:r w:rsidR="00B92F73" w:rsidRPr="00F76A6C">
        <w:t xml:space="preserve"> </w:t>
      </w:r>
      <w:r w:rsidR="009A1B59" w:rsidRPr="00F76A6C">
        <w:t>during the time of the corona</w:t>
      </w:r>
      <w:r w:rsidR="008C4802" w:rsidRPr="00F76A6C">
        <w:t>virus</w:t>
      </w:r>
      <w:r w:rsidR="009A1B59" w:rsidRPr="00F76A6C">
        <w:t xml:space="preserve"> crisis</w:t>
      </w:r>
      <w:r w:rsidR="00382DC3" w:rsidRPr="00F76A6C">
        <w:t xml:space="preserve">. </w:t>
      </w:r>
      <w:r w:rsidR="00FE74AF" w:rsidRPr="00F76A6C">
        <w:t xml:space="preserve">I am very grateful to Henrikki Tenkanen for </w:t>
      </w:r>
      <w:r w:rsidR="00190FB3" w:rsidRPr="00F76A6C">
        <w:t>tips and support</w:t>
      </w:r>
      <w:r w:rsidR="00FE74AF" w:rsidRPr="00F76A6C">
        <w:t xml:space="preserve"> in setting up the server-based instance of the quiet path routing application</w:t>
      </w:r>
      <w:r w:rsidR="000526F0" w:rsidRPr="00F76A6C">
        <w:t xml:space="preserve"> (</w:t>
      </w:r>
      <w:r w:rsidR="00F61F59" w:rsidRPr="00F76A6C">
        <w:t>apparently</w:t>
      </w:r>
      <w:r w:rsidR="000526F0" w:rsidRPr="00F76A6C">
        <w:t xml:space="preserve"> some of the fundamentals of how internet works were</w:t>
      </w:r>
      <w:r w:rsidR="004947CD" w:rsidRPr="00F76A6C">
        <w:t xml:space="preserve"> still</w:t>
      </w:r>
      <w:r w:rsidR="000526F0" w:rsidRPr="00F76A6C">
        <w:t xml:space="preserve"> slightly unclear to me prior to this project)</w:t>
      </w:r>
      <w:r w:rsidR="00FE74AF" w:rsidRPr="00F76A6C">
        <w:t xml:space="preserve">. </w:t>
      </w:r>
      <w:r w:rsidR="003F00B6" w:rsidRPr="00F76A6C">
        <w:t>Also, I would like to</w:t>
      </w:r>
      <w:r w:rsidR="00235F11" w:rsidRPr="00F76A6C">
        <w:t xml:space="preserve"> thank</w:t>
      </w:r>
      <w:r w:rsidR="003F00B6" w:rsidRPr="00F76A6C">
        <w:t xml:space="preserve"> Henrikki Tenkanen and all others who</w:t>
      </w:r>
      <w:r w:rsidR="008D19B9" w:rsidRPr="00F76A6C">
        <w:t xml:space="preserve"> contributed in creating</w:t>
      </w:r>
      <w:r w:rsidR="003F00B6" w:rsidRPr="00F76A6C">
        <w:t xml:space="preserve"> the course Automating GIS-processes – it was during that </w:t>
      </w:r>
      <w:r w:rsidR="008C07E7" w:rsidRPr="00F76A6C">
        <w:t xml:space="preserve">very </w:t>
      </w:r>
      <w:r w:rsidR="003F00B6" w:rsidRPr="00F76A6C">
        <w:t xml:space="preserve">course when I </w:t>
      </w:r>
      <w:r w:rsidR="00571D93" w:rsidRPr="00F76A6C">
        <w:t xml:space="preserve">understood how great possibilities Python </w:t>
      </w:r>
      <w:r w:rsidR="003F00B6" w:rsidRPr="00F76A6C">
        <w:t>GIS</w:t>
      </w:r>
      <w:r w:rsidR="00571D93" w:rsidRPr="00F76A6C">
        <w:t xml:space="preserve"> </w:t>
      </w:r>
      <w:r w:rsidR="00095CE2" w:rsidRPr="00F76A6C">
        <w:t>enables</w:t>
      </w:r>
      <w:r w:rsidR="003F00B6" w:rsidRPr="00F76A6C">
        <w:t xml:space="preserve">. </w:t>
      </w:r>
      <w:r w:rsidR="002C657F" w:rsidRPr="00F76A6C">
        <w:br w:type="page"/>
      </w:r>
    </w:p>
    <w:p w14:paraId="3B2B3C46" w14:textId="6FF819F6" w:rsidR="00BA3492" w:rsidRPr="00F76A6C" w:rsidRDefault="00BA3492" w:rsidP="00BD3F3C">
      <w:pPr>
        <w:pStyle w:val="Heading1"/>
        <w:numPr>
          <w:ilvl w:val="0"/>
          <w:numId w:val="0"/>
        </w:numPr>
        <w:ind w:left="432" w:hanging="432"/>
      </w:pPr>
      <w:bookmarkStart w:id="307" w:name="_Toc39590025"/>
      <w:r w:rsidRPr="00F76A6C">
        <w:lastRenderedPageBreak/>
        <w:t>APPENDICES</w:t>
      </w:r>
      <w:bookmarkEnd w:id="307"/>
    </w:p>
    <w:p w14:paraId="7034E3B5" w14:textId="49C86F2A" w:rsidR="00944FA8" w:rsidRPr="00F76A6C" w:rsidRDefault="00FE49CF" w:rsidP="00FF2B44">
      <w:pPr>
        <w:pStyle w:val="Caption"/>
      </w:pPr>
      <w:bookmarkStart w:id="308" w:name="_Ref33706590"/>
      <w:r w:rsidRPr="00F76A6C">
        <w:rPr>
          <w:b/>
          <w:bCs/>
        </w:rPr>
        <w:t xml:space="preserve">Appendix </w:t>
      </w:r>
      <w:r w:rsidRPr="00F76A6C">
        <w:rPr>
          <w:b/>
          <w:bCs/>
        </w:rPr>
        <w:fldChar w:fldCharType="begin"/>
      </w:r>
      <w:r w:rsidRPr="00F76A6C">
        <w:rPr>
          <w:b/>
          <w:bCs/>
        </w:rPr>
        <w:instrText xml:space="preserve"> SEQ Appendix \* ARABIC </w:instrText>
      </w:r>
      <w:r w:rsidRPr="00F76A6C">
        <w:rPr>
          <w:b/>
          <w:bCs/>
        </w:rPr>
        <w:fldChar w:fldCharType="separate"/>
      </w:r>
      <w:r w:rsidR="00C329B5">
        <w:rPr>
          <w:b/>
          <w:bCs/>
          <w:noProof/>
        </w:rPr>
        <w:t>1</w:t>
      </w:r>
      <w:r w:rsidRPr="00F76A6C">
        <w:rPr>
          <w:b/>
          <w:bCs/>
        </w:rPr>
        <w:fldChar w:fldCharType="end"/>
      </w:r>
      <w:bookmarkEnd w:id="308"/>
      <w:r w:rsidR="00FF2B44" w:rsidRPr="00F76A6C">
        <w:rPr>
          <w:b/>
          <w:bCs/>
        </w:rPr>
        <w:t xml:space="preserve">. </w:t>
      </w:r>
      <w:r w:rsidR="00944FA8" w:rsidRPr="00F76A6C">
        <w:t xml:space="preserve">The </w:t>
      </w:r>
      <w:r w:rsidR="00BD2A78" w:rsidRPr="00F76A6C">
        <w:t xml:space="preserve">packages and libraries included in </w:t>
      </w:r>
      <w:r w:rsidR="00944FA8" w:rsidRPr="00F76A6C">
        <w:t xml:space="preserve">the Python </w:t>
      </w:r>
      <w:r w:rsidR="00BD2A78" w:rsidRPr="00F76A6C">
        <w:t xml:space="preserve">development </w:t>
      </w:r>
      <w:r w:rsidR="00944FA8" w:rsidRPr="00F76A6C">
        <w:t xml:space="preserve">environment </w:t>
      </w:r>
      <w:r w:rsidR="00BD2A78" w:rsidRPr="00F76A6C">
        <w:t>of the thesis</w:t>
      </w:r>
      <w:r w:rsidR="006C43E2" w:rsidRPr="00F76A6C">
        <w:t xml:space="preserve"> (i.e. environment file)</w:t>
      </w:r>
      <w:r w:rsidR="00BD2A78" w:rsidRPr="00F76A6C">
        <w:t xml:space="preserve">. Conda package manager can create the environment simply by running: </w:t>
      </w:r>
      <w:proofErr w:type="spellStart"/>
      <w:r w:rsidR="00BD2A78" w:rsidRPr="00F76A6C">
        <w:rPr>
          <w:color w:val="2F5496" w:themeColor="accent1" w:themeShade="BF"/>
        </w:rPr>
        <w:t>conda</w:t>
      </w:r>
      <w:proofErr w:type="spellEnd"/>
      <w:r w:rsidR="00BD2A78" w:rsidRPr="00F76A6C">
        <w:rPr>
          <w:color w:val="2F5496" w:themeColor="accent1" w:themeShade="BF"/>
        </w:rPr>
        <w:t xml:space="preserve"> env create -f env-</w:t>
      </w:r>
      <w:proofErr w:type="spellStart"/>
      <w:r w:rsidR="00BD2A78" w:rsidRPr="00F76A6C">
        <w:rPr>
          <w:color w:val="2F5496" w:themeColor="accent1" w:themeShade="BF"/>
        </w:rPr>
        <w:t>gis</w:t>
      </w:r>
      <w:proofErr w:type="spellEnd"/>
      <w:r w:rsidR="00BD2A78" w:rsidRPr="00F76A6C">
        <w:rPr>
          <w:color w:val="2F5496" w:themeColor="accent1" w:themeShade="BF"/>
        </w:rPr>
        <w:t>-</w:t>
      </w:r>
      <w:proofErr w:type="spellStart"/>
      <w:r w:rsidR="00BD2A78" w:rsidRPr="00F76A6C">
        <w:rPr>
          <w:color w:val="2F5496" w:themeColor="accent1" w:themeShade="BF"/>
        </w:rPr>
        <w:t>flask.yml</w:t>
      </w:r>
      <w:proofErr w:type="spellEnd"/>
      <w:r w:rsidR="00A951E6" w:rsidRPr="00F76A6C">
        <w:br/>
        <w:t>where env-</w:t>
      </w:r>
      <w:proofErr w:type="spellStart"/>
      <w:r w:rsidR="00A951E6" w:rsidRPr="00F76A6C">
        <w:t>gis</w:t>
      </w:r>
      <w:proofErr w:type="spellEnd"/>
      <w:r w:rsidR="00A951E6" w:rsidRPr="00F76A6C">
        <w:t>-</w:t>
      </w:r>
      <w:proofErr w:type="spellStart"/>
      <w:r w:rsidR="00A951E6" w:rsidRPr="00F76A6C">
        <w:t>flask.yml</w:t>
      </w:r>
      <w:proofErr w:type="spellEnd"/>
      <w:r w:rsidR="00A951E6" w:rsidRPr="00F76A6C">
        <w:t xml:space="preserve"> is the name of the environment file.</w:t>
      </w:r>
      <w:r w:rsidR="00217044" w:rsidRPr="00F76A6C">
        <w:t xml:space="preserve"> </w:t>
      </w:r>
    </w:p>
    <w:p w14:paraId="2B3CBAD0" w14:textId="3E0400CF" w:rsidR="00C329B5" w:rsidRDefault="00C63F16">
      <w:pPr>
        <w:spacing w:after="0" w:line="240" w:lineRule="auto"/>
        <w:jc w:val="left"/>
      </w:pPr>
      <w:r w:rsidRPr="00F76A6C">
        <w:rPr>
          <w:noProof/>
          <w:lang w:eastAsia="en-GB"/>
        </w:rPr>
        <mc:AlternateContent>
          <mc:Choice Requires="wps">
            <w:drawing>
              <wp:anchor distT="0" distB="0" distL="114300" distR="114300" simplePos="0" relativeHeight="251669504" behindDoc="0" locked="0" layoutInCell="1" allowOverlap="1" wp14:anchorId="75D12B67" wp14:editId="6DA2AF70">
                <wp:simplePos x="0" y="0"/>
                <wp:positionH relativeFrom="column">
                  <wp:posOffset>3810</wp:posOffset>
                </wp:positionH>
                <wp:positionV relativeFrom="paragraph">
                  <wp:posOffset>-2540</wp:posOffset>
                </wp:positionV>
                <wp:extent cx="2733675" cy="5410200"/>
                <wp:effectExtent l="0" t="0" r="9525" b="12700"/>
                <wp:wrapSquare wrapText="bothSides"/>
                <wp:docPr id="53" name="Text Box 53"/>
                <wp:cNvGraphicFramePr/>
                <a:graphic xmlns:a="http://schemas.openxmlformats.org/drawingml/2006/main">
                  <a:graphicData uri="http://schemas.microsoft.com/office/word/2010/wordprocessingShape">
                    <wps:wsp>
                      <wps:cNvSpPr txBox="1"/>
                      <wps:spPr>
                        <a:xfrm>
                          <a:off x="0" y="0"/>
                          <a:ext cx="2733675" cy="5410200"/>
                        </a:xfrm>
                        <a:prstGeom prst="rect">
                          <a:avLst/>
                        </a:prstGeom>
                        <a:noFill/>
                        <a:ln w="6350">
                          <a:solidFill>
                            <a:prstClr val="black"/>
                          </a:solidFill>
                        </a:ln>
                      </wps:spPr>
                      <wps:txbx>
                        <w:txbxContent>
                          <w:p w14:paraId="090FED58" w14:textId="77777777" w:rsidR="008458E8" w:rsidRDefault="008458E8" w:rsidP="00944FA8">
                            <w:pPr>
                              <w:pStyle w:val="Code"/>
                            </w:pPr>
                            <w:r>
                              <w:t>name: gis-flask</w:t>
                            </w:r>
                          </w:p>
                          <w:p w14:paraId="4310EDC2" w14:textId="77777777" w:rsidR="008458E8" w:rsidRDefault="008458E8" w:rsidP="00944FA8">
                            <w:pPr>
                              <w:pStyle w:val="Code"/>
                            </w:pPr>
                            <w:r>
                              <w:t>channels:</w:t>
                            </w:r>
                          </w:p>
                          <w:p w14:paraId="7B7E0C6E" w14:textId="77777777" w:rsidR="008458E8" w:rsidRDefault="008458E8" w:rsidP="00944FA8">
                            <w:pPr>
                              <w:pStyle w:val="Code"/>
                            </w:pPr>
                            <w:r>
                              <w:t xml:space="preserve">  - conda-forge</w:t>
                            </w:r>
                          </w:p>
                          <w:p w14:paraId="2DAFD9D0" w14:textId="77777777" w:rsidR="008458E8" w:rsidRDefault="008458E8" w:rsidP="00944FA8">
                            <w:pPr>
                              <w:pStyle w:val="Code"/>
                            </w:pPr>
                            <w:r>
                              <w:t xml:space="preserve">  - defaults</w:t>
                            </w:r>
                          </w:p>
                          <w:p w14:paraId="4E43D229" w14:textId="77777777" w:rsidR="008458E8" w:rsidRDefault="008458E8" w:rsidP="00944FA8">
                            <w:pPr>
                              <w:pStyle w:val="Code"/>
                            </w:pPr>
                            <w:r>
                              <w:t>dependencies:</w:t>
                            </w:r>
                          </w:p>
                          <w:p w14:paraId="1AE24151" w14:textId="77777777" w:rsidR="008458E8" w:rsidRDefault="008458E8" w:rsidP="00944FA8">
                            <w:pPr>
                              <w:pStyle w:val="Code"/>
                            </w:pPr>
                            <w:r>
                              <w:t xml:space="preserve">  - python=3.6</w:t>
                            </w:r>
                          </w:p>
                          <w:p w14:paraId="74F092C5" w14:textId="77777777" w:rsidR="008458E8" w:rsidRDefault="008458E8" w:rsidP="00944FA8">
                            <w:pPr>
                              <w:pStyle w:val="Code"/>
                            </w:pPr>
                            <w:r>
                              <w:t xml:space="preserve">  - jupyterlab</w:t>
                            </w:r>
                          </w:p>
                          <w:p w14:paraId="4C3B814F" w14:textId="77777777" w:rsidR="008458E8" w:rsidRDefault="008458E8" w:rsidP="00944FA8">
                            <w:pPr>
                              <w:pStyle w:val="Code"/>
                            </w:pPr>
                            <w:r>
                              <w:t xml:space="preserve">  - pylint</w:t>
                            </w:r>
                          </w:p>
                          <w:p w14:paraId="21DC835A" w14:textId="77777777" w:rsidR="008458E8" w:rsidRDefault="008458E8" w:rsidP="00944FA8">
                            <w:pPr>
                              <w:pStyle w:val="Code"/>
                            </w:pPr>
                            <w:r>
                              <w:t xml:space="preserve">  - pytest</w:t>
                            </w:r>
                          </w:p>
                          <w:p w14:paraId="23A7CA65" w14:textId="77777777" w:rsidR="008458E8" w:rsidRDefault="008458E8" w:rsidP="00944FA8">
                            <w:pPr>
                              <w:pStyle w:val="Code"/>
                            </w:pPr>
                            <w:r>
                              <w:t xml:space="preserve">  - geopandas</w:t>
                            </w:r>
                          </w:p>
                          <w:p w14:paraId="770C4F18" w14:textId="77777777" w:rsidR="008458E8" w:rsidRDefault="008458E8" w:rsidP="00944FA8">
                            <w:pPr>
                              <w:pStyle w:val="Code"/>
                            </w:pPr>
                            <w:r>
                              <w:t xml:space="preserve">  - osmnx</w:t>
                            </w:r>
                          </w:p>
                          <w:p w14:paraId="2E4333B8" w14:textId="77777777" w:rsidR="008458E8" w:rsidRDefault="008458E8" w:rsidP="00944FA8">
                            <w:pPr>
                              <w:pStyle w:val="Code"/>
                            </w:pPr>
                            <w:r>
                              <w:t xml:space="preserve">  - gdal</w:t>
                            </w:r>
                          </w:p>
                          <w:p w14:paraId="6323F82D" w14:textId="77777777" w:rsidR="008458E8" w:rsidRDefault="008458E8" w:rsidP="00944FA8">
                            <w:pPr>
                              <w:pStyle w:val="Code"/>
                            </w:pPr>
                            <w:r>
                              <w:t xml:space="preserve">  - geoplot</w:t>
                            </w:r>
                          </w:p>
                          <w:p w14:paraId="75F4CA7C" w14:textId="77777777" w:rsidR="008458E8" w:rsidRDefault="008458E8" w:rsidP="00944FA8">
                            <w:pPr>
                              <w:pStyle w:val="Code"/>
                            </w:pPr>
                            <w:r>
                              <w:t xml:space="preserve">  - pysal</w:t>
                            </w:r>
                          </w:p>
                          <w:p w14:paraId="4B08E5B7" w14:textId="77777777" w:rsidR="008458E8" w:rsidRDefault="008458E8" w:rsidP="00944FA8">
                            <w:pPr>
                              <w:pStyle w:val="Code"/>
                            </w:pPr>
                            <w:r>
                              <w:t xml:space="preserve">  - flask</w:t>
                            </w:r>
                          </w:p>
                          <w:p w14:paraId="2F618243" w14:textId="77777777" w:rsidR="008458E8" w:rsidRDefault="008458E8" w:rsidP="00944FA8">
                            <w:pPr>
                              <w:pStyle w:val="Code"/>
                            </w:pPr>
                            <w:r>
                              <w:t xml:space="preserve">  - flask-cors</w:t>
                            </w:r>
                          </w:p>
                          <w:p w14:paraId="4ACF0394" w14:textId="77777777" w:rsidR="008458E8" w:rsidRDefault="008458E8" w:rsidP="00944FA8">
                            <w:pPr>
                              <w:pStyle w:val="Code"/>
                            </w:pPr>
                            <w:r>
                              <w:t xml:space="preserve">  - flask-testing</w:t>
                            </w:r>
                          </w:p>
                          <w:p w14:paraId="02C92A4C" w14:textId="77777777" w:rsidR="008458E8" w:rsidRDefault="008458E8" w:rsidP="00944FA8">
                            <w:pPr>
                              <w:pStyle w:val="Code"/>
                            </w:pPr>
                            <w:r>
                              <w:t xml:space="preserve">  - gunicorn</w:t>
                            </w:r>
                          </w:p>
                          <w:p w14:paraId="7A685DCD" w14:textId="77777777" w:rsidR="008458E8" w:rsidRDefault="008458E8" w:rsidP="00944FA8">
                            <w:pPr>
                              <w:pStyle w:val="Code"/>
                            </w:pPr>
                            <w:r>
                              <w:t xml:space="preserve">  - requests</w:t>
                            </w:r>
                          </w:p>
                          <w:p w14:paraId="10E38A86" w14:textId="77777777" w:rsidR="008458E8" w:rsidRDefault="008458E8" w:rsidP="00944FA8">
                            <w:pPr>
                              <w:pStyle w:val="Code"/>
                            </w:pPr>
                            <w:r>
                              <w:t xml:space="preserve">  - pip</w:t>
                            </w:r>
                          </w:p>
                          <w:p w14:paraId="0445E344" w14:textId="77777777" w:rsidR="008458E8" w:rsidRDefault="008458E8" w:rsidP="00944FA8">
                            <w:pPr>
                              <w:pStyle w:val="Code"/>
                            </w:pPr>
                            <w:r>
                              <w:t xml:space="preserve">  - pip:</w:t>
                            </w:r>
                          </w:p>
                          <w:p w14:paraId="082C5E1B" w14:textId="77777777" w:rsidR="008458E8" w:rsidRDefault="008458E8" w:rsidP="00944FA8">
                            <w:pPr>
                              <w:pStyle w:val="Code"/>
                            </w:pPr>
                            <w:r>
                              <w:t xml:space="preserve">    - pycrs</w:t>
                            </w:r>
                          </w:p>
                          <w:p w14:paraId="2922E057" w14:textId="77777777" w:rsidR="008458E8" w:rsidRPr="00E06F0C" w:rsidRDefault="008458E8" w:rsidP="007047F4">
                            <w:pPr>
                              <w:pStyle w:val="Code"/>
                            </w:pPr>
                            <w:r>
                              <w:t xml:space="preserve">    - polyline</w:t>
                            </w:r>
                          </w:p>
                        </w:txbxContent>
                      </wps:txbx>
                      <wps:bodyPr rot="0" spcFirstLastPara="0" vertOverflow="overflow" horzOverflow="overflow" vert="horz" wrap="square" lIns="216000" tIns="21600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D12B67" id="_x0000_t202" coordsize="21600,21600" o:spt="202" path="m,l,21600r21600,l21600,xe">
                <v:stroke joinstyle="miter"/>
                <v:path gradientshapeok="t" o:connecttype="rect"/>
              </v:shapetype>
              <v:shape id="Text Box 53" o:spid="_x0000_s1027" type="#_x0000_t202" style="position:absolute;margin-left:.3pt;margin-top:-.2pt;width:215.25pt;height:42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" filled="f" strokeweight=".5pt">
                <v:textbox inset="6mm,6mm">
                  <w:txbxContent>
                    <w:p w14:paraId="090FED58" w14:textId="77777777" w:rsidR="008458E8" w:rsidRDefault="008458E8" w:rsidP="00944FA8">
                      <w:pPr>
                        <w:pStyle w:val="Code"/>
                      </w:pPr>
                      <w:r>
                        <w:t>name: gis-flask</w:t>
                      </w:r>
                    </w:p>
                    <w:p w14:paraId="4310EDC2" w14:textId="77777777" w:rsidR="008458E8" w:rsidRDefault="008458E8" w:rsidP="00944FA8">
                      <w:pPr>
                        <w:pStyle w:val="Code"/>
                      </w:pPr>
                      <w:r>
                        <w:t>channels:</w:t>
                      </w:r>
                    </w:p>
                    <w:p w14:paraId="7B7E0C6E" w14:textId="77777777" w:rsidR="008458E8" w:rsidRDefault="008458E8" w:rsidP="00944FA8">
                      <w:pPr>
                        <w:pStyle w:val="Code"/>
                      </w:pPr>
                      <w:r>
                        <w:t xml:space="preserve">  - conda-forge</w:t>
                      </w:r>
                    </w:p>
                    <w:p w14:paraId="2DAFD9D0" w14:textId="77777777" w:rsidR="008458E8" w:rsidRDefault="008458E8" w:rsidP="00944FA8">
                      <w:pPr>
                        <w:pStyle w:val="Code"/>
                      </w:pPr>
                      <w:r>
                        <w:t xml:space="preserve">  - defaults</w:t>
                      </w:r>
                    </w:p>
                    <w:p w14:paraId="4E43D229" w14:textId="77777777" w:rsidR="008458E8" w:rsidRDefault="008458E8" w:rsidP="00944FA8">
                      <w:pPr>
                        <w:pStyle w:val="Code"/>
                      </w:pPr>
                      <w:r>
                        <w:t>dependencies:</w:t>
                      </w:r>
                    </w:p>
                    <w:p w14:paraId="1AE24151" w14:textId="77777777" w:rsidR="008458E8" w:rsidRDefault="008458E8" w:rsidP="00944FA8">
                      <w:pPr>
                        <w:pStyle w:val="Code"/>
                      </w:pPr>
                      <w:r>
                        <w:t xml:space="preserve">  - python=3.6</w:t>
                      </w:r>
                    </w:p>
                    <w:p w14:paraId="74F092C5" w14:textId="77777777" w:rsidR="008458E8" w:rsidRDefault="008458E8" w:rsidP="00944FA8">
                      <w:pPr>
                        <w:pStyle w:val="Code"/>
                      </w:pPr>
                      <w:r>
                        <w:t xml:space="preserve">  - jupyterlab</w:t>
                      </w:r>
                    </w:p>
                    <w:p w14:paraId="4C3B814F" w14:textId="77777777" w:rsidR="008458E8" w:rsidRDefault="008458E8" w:rsidP="00944FA8">
                      <w:pPr>
                        <w:pStyle w:val="Code"/>
                      </w:pPr>
                      <w:r>
                        <w:t xml:space="preserve">  - pylint</w:t>
                      </w:r>
                    </w:p>
                    <w:p w14:paraId="21DC835A" w14:textId="77777777" w:rsidR="008458E8" w:rsidRDefault="008458E8" w:rsidP="00944FA8">
                      <w:pPr>
                        <w:pStyle w:val="Code"/>
                      </w:pPr>
                      <w:r>
                        <w:t xml:space="preserve">  - pytest</w:t>
                      </w:r>
                    </w:p>
                    <w:p w14:paraId="23A7CA65" w14:textId="77777777" w:rsidR="008458E8" w:rsidRDefault="008458E8" w:rsidP="00944FA8">
                      <w:pPr>
                        <w:pStyle w:val="Code"/>
                      </w:pPr>
                      <w:r>
                        <w:t xml:space="preserve">  - geopandas</w:t>
                      </w:r>
                    </w:p>
                    <w:p w14:paraId="770C4F18" w14:textId="77777777" w:rsidR="008458E8" w:rsidRDefault="008458E8" w:rsidP="00944FA8">
                      <w:pPr>
                        <w:pStyle w:val="Code"/>
                      </w:pPr>
                      <w:r>
                        <w:t xml:space="preserve">  - osmnx</w:t>
                      </w:r>
                    </w:p>
                    <w:p w14:paraId="2E4333B8" w14:textId="77777777" w:rsidR="008458E8" w:rsidRDefault="008458E8" w:rsidP="00944FA8">
                      <w:pPr>
                        <w:pStyle w:val="Code"/>
                      </w:pPr>
                      <w:r>
                        <w:t xml:space="preserve">  - gdal</w:t>
                      </w:r>
                    </w:p>
                    <w:p w14:paraId="6323F82D" w14:textId="77777777" w:rsidR="008458E8" w:rsidRDefault="008458E8" w:rsidP="00944FA8">
                      <w:pPr>
                        <w:pStyle w:val="Code"/>
                      </w:pPr>
                      <w:r>
                        <w:t xml:space="preserve">  - geoplot</w:t>
                      </w:r>
                    </w:p>
                    <w:p w14:paraId="75F4CA7C" w14:textId="77777777" w:rsidR="008458E8" w:rsidRDefault="008458E8" w:rsidP="00944FA8">
                      <w:pPr>
                        <w:pStyle w:val="Code"/>
                      </w:pPr>
                      <w:r>
                        <w:t xml:space="preserve">  - pysal</w:t>
                      </w:r>
                    </w:p>
                    <w:p w14:paraId="4B08E5B7" w14:textId="77777777" w:rsidR="008458E8" w:rsidRDefault="008458E8" w:rsidP="00944FA8">
                      <w:pPr>
                        <w:pStyle w:val="Code"/>
                      </w:pPr>
                      <w:r>
                        <w:t xml:space="preserve">  - flask</w:t>
                      </w:r>
                    </w:p>
                    <w:p w14:paraId="2F618243" w14:textId="77777777" w:rsidR="008458E8" w:rsidRDefault="008458E8" w:rsidP="00944FA8">
                      <w:pPr>
                        <w:pStyle w:val="Code"/>
                      </w:pPr>
                      <w:r>
                        <w:t xml:space="preserve">  - flask-cors</w:t>
                      </w:r>
                    </w:p>
                    <w:p w14:paraId="4ACF0394" w14:textId="77777777" w:rsidR="008458E8" w:rsidRDefault="008458E8" w:rsidP="00944FA8">
                      <w:pPr>
                        <w:pStyle w:val="Code"/>
                      </w:pPr>
                      <w:r>
                        <w:t xml:space="preserve">  - flask-testing</w:t>
                      </w:r>
                    </w:p>
                    <w:p w14:paraId="02C92A4C" w14:textId="77777777" w:rsidR="008458E8" w:rsidRDefault="008458E8" w:rsidP="00944FA8">
                      <w:pPr>
                        <w:pStyle w:val="Code"/>
                      </w:pPr>
                      <w:r>
                        <w:t xml:space="preserve">  - gunicorn</w:t>
                      </w:r>
                    </w:p>
                    <w:p w14:paraId="7A685DCD" w14:textId="77777777" w:rsidR="008458E8" w:rsidRDefault="008458E8" w:rsidP="00944FA8">
                      <w:pPr>
                        <w:pStyle w:val="Code"/>
                      </w:pPr>
                      <w:r>
                        <w:t xml:space="preserve">  - requests</w:t>
                      </w:r>
                    </w:p>
                    <w:p w14:paraId="10E38A86" w14:textId="77777777" w:rsidR="008458E8" w:rsidRDefault="008458E8" w:rsidP="00944FA8">
                      <w:pPr>
                        <w:pStyle w:val="Code"/>
                      </w:pPr>
                      <w:r>
                        <w:t xml:space="preserve">  - pip</w:t>
                      </w:r>
                    </w:p>
                    <w:p w14:paraId="0445E344" w14:textId="77777777" w:rsidR="008458E8" w:rsidRDefault="008458E8" w:rsidP="00944FA8">
                      <w:pPr>
                        <w:pStyle w:val="Code"/>
                      </w:pPr>
                      <w:r>
                        <w:t xml:space="preserve">  - pip:</w:t>
                      </w:r>
                    </w:p>
                    <w:p w14:paraId="082C5E1B" w14:textId="77777777" w:rsidR="008458E8" w:rsidRDefault="008458E8" w:rsidP="00944FA8">
                      <w:pPr>
                        <w:pStyle w:val="Code"/>
                      </w:pPr>
                      <w:r>
                        <w:t xml:space="preserve">    - pycrs</w:t>
                      </w:r>
                    </w:p>
                    <w:p w14:paraId="2922E057" w14:textId="77777777" w:rsidR="008458E8" w:rsidRPr="00E06F0C" w:rsidRDefault="008458E8" w:rsidP="007047F4">
                      <w:pPr>
                        <w:pStyle w:val="Code"/>
                      </w:pPr>
                      <w:r>
                        <w:t xml:space="preserve">    - polyline</w:t>
                      </w:r>
                    </w:p>
                  </w:txbxContent>
                </v:textbox>
                <w10:wrap type="square"/>
              </v:shape>
            </w:pict>
          </mc:Fallback>
        </mc:AlternateContent>
      </w:r>
    </w:p>
    <w:p w14:paraId="3A9FD24D" w14:textId="77777777" w:rsidR="00C329B5" w:rsidRDefault="00C329B5">
      <w:pPr>
        <w:spacing w:after="0" w:line="240" w:lineRule="auto"/>
        <w:jc w:val="left"/>
      </w:pPr>
      <w:r>
        <w:br w:type="page"/>
      </w:r>
    </w:p>
    <w:p w14:paraId="6E434EF6" w14:textId="6EF86557" w:rsidR="00C329B5" w:rsidRDefault="00C329B5" w:rsidP="00C329B5">
      <w:pPr>
        <w:pStyle w:val="Caption"/>
        <w:rPr>
          <w:sz w:val="20"/>
        </w:rPr>
      </w:pPr>
      <w:bookmarkStart w:id="309" w:name="_Ref39426544"/>
      <w:r w:rsidRPr="00C329B5">
        <w:rPr>
          <w:b/>
          <w:bCs/>
        </w:rPr>
        <w:lastRenderedPageBreak/>
        <w:t xml:space="preserve">Appendix </w:t>
      </w:r>
      <w:r w:rsidRPr="00C329B5">
        <w:rPr>
          <w:b/>
          <w:bCs/>
        </w:rPr>
        <w:fldChar w:fldCharType="begin"/>
      </w:r>
      <w:r w:rsidRPr="00C329B5">
        <w:rPr>
          <w:b/>
          <w:bCs/>
        </w:rPr>
        <w:instrText xml:space="preserve"> SEQ Appendix \* ARABIC </w:instrText>
      </w:r>
      <w:r w:rsidRPr="00C329B5">
        <w:rPr>
          <w:b/>
          <w:bCs/>
        </w:rPr>
        <w:fldChar w:fldCharType="separate"/>
      </w:r>
      <w:r w:rsidRPr="00C329B5">
        <w:rPr>
          <w:b/>
          <w:bCs/>
          <w:noProof/>
        </w:rPr>
        <w:t>2</w:t>
      </w:r>
      <w:r w:rsidRPr="00C329B5">
        <w:rPr>
          <w:b/>
          <w:bCs/>
        </w:rPr>
        <w:fldChar w:fldCharType="end"/>
      </w:r>
      <w:bookmarkEnd w:id="309"/>
      <w:r w:rsidRPr="00C329B5">
        <w:rPr>
          <w:b/>
          <w:bCs/>
        </w:rPr>
        <w:t>.</w:t>
      </w:r>
      <w:r>
        <w:t xml:space="preserve"> </w:t>
      </w:r>
      <w:r w:rsidRPr="00E5583F">
        <w:t>Noise cost coefficients for dB range 45–75 dB calculated with two different equations: linear (3) and power (4).</w:t>
      </w:r>
    </w:p>
    <w:p w14:paraId="1707A9D2" w14:textId="77777777" w:rsidR="00C329B5" w:rsidRPr="00F76A6C" w:rsidRDefault="00C329B5">
      <w:pPr>
        <w:spacing w:after="0" w:line="240" w:lineRule="auto"/>
        <w:jc w:val="left"/>
        <w:rPr>
          <w:rFonts w:ascii="Andale Mono" w:hAnsi="Andale Mono"/>
          <w:sz w:val="20"/>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2410"/>
        <w:gridCol w:w="2552"/>
      </w:tblGrid>
      <w:tr w:rsidR="00C329B5" w:rsidRPr="00F76A6C" w14:paraId="6F1D4B9A" w14:textId="77777777" w:rsidTr="001713AA">
        <w:trPr>
          <w:trHeight w:val="471"/>
        </w:trPr>
        <w:tc>
          <w:tcPr>
            <w:tcW w:w="2830" w:type="dxa"/>
            <w:tcBorders>
              <w:left w:val="single" w:sz="4" w:space="0" w:color="FFFFFF"/>
              <w:bottom w:val="nil"/>
              <w:right w:val="single" w:sz="4" w:space="0" w:color="FFFFFF"/>
            </w:tcBorders>
          </w:tcPr>
          <w:p w14:paraId="5CFBE9BE" w14:textId="77777777" w:rsidR="00C329B5" w:rsidRPr="00F76A6C" w:rsidRDefault="00C329B5" w:rsidP="001713AA">
            <w:pPr>
              <w:pStyle w:val="TableText"/>
              <w:spacing w:before="240" w:after="160"/>
            </w:pPr>
            <w:bookmarkStart w:id="310" w:name="_Ref37584741"/>
          </w:p>
        </w:tc>
        <w:tc>
          <w:tcPr>
            <w:tcW w:w="4962" w:type="dxa"/>
            <w:gridSpan w:val="2"/>
            <w:tcBorders>
              <w:left w:val="single" w:sz="4" w:space="0" w:color="FFFFFF"/>
              <w:bottom w:val="nil"/>
              <w:right w:val="single" w:sz="4" w:space="0" w:color="FFFFFF"/>
            </w:tcBorders>
          </w:tcPr>
          <w:p w14:paraId="4742F77D" w14:textId="77777777" w:rsidR="00C329B5" w:rsidRPr="00F76A6C" w:rsidRDefault="00C329B5" w:rsidP="001713AA">
            <w:pPr>
              <w:pStyle w:val="TableText"/>
              <w:spacing w:before="240" w:after="160"/>
            </w:pPr>
            <w:r w:rsidRPr="00F76A6C">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r>
      <w:tr w:rsidR="00C329B5" w:rsidRPr="00F76A6C" w14:paraId="2F986A12" w14:textId="77777777" w:rsidTr="001713AA">
        <w:trPr>
          <w:trHeight w:val="561"/>
        </w:trPr>
        <w:tc>
          <w:tcPr>
            <w:tcW w:w="2830" w:type="dxa"/>
            <w:tcBorders>
              <w:top w:val="nil"/>
              <w:left w:val="single" w:sz="4" w:space="0" w:color="FFFFFF"/>
              <w:right w:val="single" w:sz="4" w:space="0" w:color="FFFFFF"/>
            </w:tcBorders>
          </w:tcPr>
          <w:p w14:paraId="51EA40F0" w14:textId="77777777" w:rsidR="00C329B5" w:rsidRPr="00F76A6C" w:rsidRDefault="00C329B5" w:rsidP="001713AA">
            <w:pPr>
              <w:pStyle w:val="TableText"/>
              <w:spacing w:before="360" w:after="200"/>
            </w:pPr>
            <w:r w:rsidRPr="00F76A6C">
              <w:t>Traffic noise level (dB)</w:t>
            </w:r>
          </w:p>
        </w:tc>
        <w:tc>
          <w:tcPr>
            <w:tcW w:w="2410" w:type="dxa"/>
            <w:tcBorders>
              <w:top w:val="nil"/>
              <w:left w:val="single" w:sz="4" w:space="0" w:color="FFFFFF"/>
              <w:right w:val="single" w:sz="4" w:space="0" w:color="FFFFFF"/>
            </w:tcBorders>
          </w:tcPr>
          <w:p w14:paraId="22CA29E8" w14:textId="77777777" w:rsidR="00C329B5" w:rsidRPr="00F76A6C" w:rsidRDefault="00A9137A" w:rsidP="001713AA">
            <w:pPr>
              <w:pStyle w:val="TableText"/>
              <w:spacing w:before="240" w:after="160"/>
              <w:rPr>
                <w:iCs/>
                <w:sz w:val="20"/>
                <w:szCs w:val="20"/>
              </w:rPr>
            </w:pPr>
            <m:oMath>
              <m:f>
                <m:fPr>
                  <m:ctrlPr>
                    <w:rPr>
                      <w:rFonts w:ascii="Cambria Math" w:hAnsi="Cambria Math"/>
                      <w:i/>
                      <w:sz w:val="20"/>
                      <w:szCs w:val="20"/>
                    </w:rPr>
                  </m:ctrlPr>
                </m:fPr>
                <m:num>
                  <m:sSub>
                    <m:sSubPr>
                      <m:ctrlPr>
                        <w:rPr>
                          <w:rFonts w:ascii="Cambria Math" w:hAnsi="Cambria Math"/>
                          <w:sz w:val="20"/>
                          <w:szCs w:val="20"/>
                        </w:rPr>
                      </m:ctrlPr>
                    </m:sSubPr>
                    <m:e>
                      <m:r>
                        <w:rPr>
                          <w:rFonts w:ascii="Cambria Math" w:hAnsi="Cambria Math"/>
                          <w:sz w:val="20"/>
                          <w:szCs w:val="20"/>
                        </w:rPr>
                        <m:t>dB</m:t>
                      </m:r>
                    </m:e>
                    <m:sub>
                      <m:r>
                        <w:rPr>
                          <w:rFonts w:ascii="Cambria Math" w:hAnsi="Cambria Math"/>
                          <w:sz w:val="20"/>
                          <w:szCs w:val="20"/>
                        </w:rPr>
                        <m:t>i</m:t>
                      </m:r>
                    </m:sub>
                  </m:sSub>
                  <m:r>
                    <w:rPr>
                      <w:rFonts w:ascii="Cambria Math" w:hAnsi="Cambria Math"/>
                      <w:sz w:val="20"/>
                      <w:szCs w:val="20"/>
                    </w:rPr>
                    <m:t xml:space="preserve"> - 40 dB</m:t>
                  </m:r>
                </m:num>
                <m:den>
                  <m:r>
                    <w:rPr>
                      <w:rFonts w:ascii="Cambria Math" w:hAnsi="Cambria Math"/>
                      <w:sz w:val="20"/>
                      <w:szCs w:val="20"/>
                    </w:rPr>
                    <m:t>75 dB - 40 dB</m:t>
                  </m:r>
                </m:den>
              </m:f>
            </m:oMath>
            <w:r w:rsidR="00C329B5" w:rsidRPr="00F76A6C">
              <w:rPr>
                <w:rFonts w:eastAsiaTheme="minorEastAsia"/>
                <w:i/>
                <w:sz w:val="20"/>
                <w:szCs w:val="20"/>
              </w:rPr>
              <w:t xml:space="preserve"> </w:t>
            </w:r>
            <w:r w:rsidR="00C329B5" w:rsidRPr="00F76A6C">
              <w:rPr>
                <w:rFonts w:eastAsiaTheme="minorEastAsia"/>
                <w:iCs/>
                <w:sz w:val="20"/>
                <w:szCs w:val="20"/>
              </w:rPr>
              <w:t xml:space="preserve">   </w:t>
            </w:r>
            <w:r w:rsidR="00C329B5" w:rsidRPr="00F76A6C">
              <w:rPr>
                <w:rFonts w:eastAsiaTheme="minorEastAsia"/>
                <w:iCs/>
                <w:szCs w:val="21"/>
              </w:rPr>
              <w:t>(Eq. 3)</w:t>
            </w:r>
          </w:p>
        </w:tc>
        <w:tc>
          <w:tcPr>
            <w:tcW w:w="2552" w:type="dxa"/>
            <w:tcBorders>
              <w:top w:val="nil"/>
              <w:left w:val="single" w:sz="4" w:space="0" w:color="FFFFFF"/>
              <w:right w:val="single" w:sz="4" w:space="0" w:color="FFFFFF"/>
            </w:tcBorders>
          </w:tcPr>
          <w:p w14:paraId="40B66047" w14:textId="77777777" w:rsidR="00C329B5" w:rsidRPr="00F76A6C" w:rsidRDefault="00A9137A" w:rsidP="001713AA">
            <w:pPr>
              <w:pStyle w:val="TableText"/>
              <w:spacing w:before="240" w:after="160"/>
              <w:rPr>
                <w:rFonts w:eastAsia="Calibri"/>
                <w:sz w:val="20"/>
                <w:szCs w:val="20"/>
              </w:rPr>
            </w:pPr>
            <m:oMath>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r>
                <w:rPr>
                  <w:rFonts w:ascii="Cambria Math" w:eastAsia="Calibri" w:hAnsi="Cambria Math"/>
                </w:rPr>
                <m:t>/ 100</m:t>
              </m:r>
            </m:oMath>
            <w:r w:rsidR="00C329B5" w:rsidRPr="00F76A6C">
              <w:rPr>
                <w:rFonts w:eastAsia="Calibri"/>
                <w:sz w:val="20"/>
                <w:szCs w:val="20"/>
              </w:rPr>
              <w:t xml:space="preserve">    </w:t>
            </w:r>
            <w:r w:rsidR="00C329B5" w:rsidRPr="00F76A6C">
              <w:rPr>
                <w:rFonts w:eastAsia="Calibri"/>
                <w:szCs w:val="21"/>
              </w:rPr>
              <w:t>(Eq. 4</w:t>
            </w:r>
            <w:r w:rsidR="00C329B5" w:rsidRPr="00F76A6C">
              <w:t>)</w:t>
            </w:r>
          </w:p>
        </w:tc>
      </w:tr>
      <w:tr w:rsidR="00C329B5" w:rsidRPr="00F76A6C" w14:paraId="4AF09535" w14:textId="77777777" w:rsidTr="001713AA">
        <w:trPr>
          <w:trHeight w:val="55"/>
        </w:trPr>
        <w:tc>
          <w:tcPr>
            <w:tcW w:w="2830" w:type="dxa"/>
            <w:tcBorders>
              <w:top w:val="single" w:sz="4" w:space="0" w:color="FFFFFF"/>
              <w:left w:val="single" w:sz="4" w:space="0" w:color="FFFFFF"/>
              <w:bottom w:val="single" w:sz="4" w:space="0" w:color="FFFFFF" w:themeColor="background1"/>
              <w:right w:val="single" w:sz="4" w:space="0" w:color="FFFFFF"/>
            </w:tcBorders>
          </w:tcPr>
          <w:p w14:paraId="052A0C0F" w14:textId="77777777" w:rsidR="00C329B5" w:rsidRPr="00F76A6C" w:rsidRDefault="00C329B5" w:rsidP="001713AA">
            <w:pPr>
              <w:pStyle w:val="TableText"/>
              <w:spacing w:before="120" w:line="240" w:lineRule="auto"/>
            </w:pPr>
            <w:r w:rsidRPr="00F76A6C">
              <w:t>45–5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391D54EC" w14:textId="77777777" w:rsidR="00C329B5" w:rsidRPr="00F76A6C" w:rsidRDefault="00C329B5" w:rsidP="001713AA">
            <w:pPr>
              <w:pStyle w:val="TableText"/>
              <w:spacing w:before="120" w:line="240" w:lineRule="auto"/>
            </w:pPr>
            <w:r w:rsidRPr="00F76A6C">
              <w:t>0.14</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354FA16D" w14:textId="77777777" w:rsidR="00C329B5" w:rsidRPr="00F76A6C" w:rsidRDefault="00C329B5" w:rsidP="001713AA">
            <w:pPr>
              <w:pStyle w:val="TableText"/>
              <w:spacing w:before="120" w:line="240" w:lineRule="auto"/>
            </w:pPr>
            <w:r w:rsidRPr="00F76A6C">
              <w:t>0.22</w:t>
            </w:r>
          </w:p>
        </w:tc>
      </w:tr>
      <w:tr w:rsidR="00C329B5" w:rsidRPr="00F76A6C" w14:paraId="636D59BF" w14:textId="77777777" w:rsidTr="001713AA">
        <w:trPr>
          <w:trHeight w:val="268"/>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A98FE74" w14:textId="77777777" w:rsidR="00C329B5" w:rsidRPr="00F76A6C" w:rsidRDefault="00C329B5" w:rsidP="001713AA">
            <w:pPr>
              <w:pStyle w:val="TableText"/>
              <w:spacing w:before="120" w:line="240" w:lineRule="auto"/>
            </w:pPr>
            <w:r w:rsidRPr="00F76A6C">
              <w:t>50–5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2A6666B5" w14:textId="77777777" w:rsidR="00C329B5" w:rsidRPr="00F76A6C" w:rsidRDefault="00C329B5" w:rsidP="001713AA">
            <w:pPr>
              <w:pStyle w:val="TableText"/>
              <w:spacing w:before="120" w:line="240" w:lineRule="auto"/>
            </w:pPr>
            <w:r w:rsidRPr="00F76A6C">
              <w:t>0.29</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357EFAEE" w14:textId="77777777" w:rsidR="00C329B5" w:rsidRPr="00F76A6C" w:rsidRDefault="00C329B5" w:rsidP="001713AA">
            <w:pPr>
              <w:pStyle w:val="TableText"/>
              <w:spacing w:before="120" w:line="240" w:lineRule="auto"/>
            </w:pPr>
            <w:r w:rsidRPr="00F76A6C">
              <w:t>0.32</w:t>
            </w:r>
          </w:p>
        </w:tc>
      </w:tr>
      <w:tr w:rsidR="00C329B5" w:rsidRPr="00F76A6C" w14:paraId="235A5168" w14:textId="77777777" w:rsidTr="001713AA">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7518D3B1" w14:textId="77777777" w:rsidR="00C329B5" w:rsidRPr="00F76A6C" w:rsidRDefault="00C329B5" w:rsidP="001713AA">
            <w:pPr>
              <w:pStyle w:val="TableText"/>
              <w:spacing w:before="120" w:line="240" w:lineRule="auto"/>
            </w:pPr>
            <w:r w:rsidRPr="00F76A6C">
              <w:t>55–6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547E2F4D" w14:textId="77777777" w:rsidR="00C329B5" w:rsidRPr="00F76A6C" w:rsidRDefault="00C329B5" w:rsidP="001713AA">
            <w:pPr>
              <w:pStyle w:val="TableText"/>
              <w:spacing w:before="120" w:line="240" w:lineRule="auto"/>
            </w:pPr>
            <w:r w:rsidRPr="00F76A6C">
              <w:t>0.43</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07E97C83" w14:textId="77777777" w:rsidR="00C329B5" w:rsidRPr="00F76A6C" w:rsidRDefault="00C329B5" w:rsidP="001713AA">
            <w:pPr>
              <w:pStyle w:val="TableText"/>
              <w:spacing w:before="120" w:line="240" w:lineRule="auto"/>
            </w:pPr>
            <w:r w:rsidRPr="00F76A6C">
              <w:t>0.45</w:t>
            </w:r>
          </w:p>
        </w:tc>
      </w:tr>
      <w:tr w:rsidR="00C329B5" w:rsidRPr="00F76A6C" w14:paraId="337B9075" w14:textId="77777777" w:rsidTr="001713AA">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AF1D5E0" w14:textId="77777777" w:rsidR="00C329B5" w:rsidRPr="00F76A6C" w:rsidRDefault="00C329B5" w:rsidP="001713AA">
            <w:pPr>
              <w:pStyle w:val="TableText"/>
              <w:spacing w:before="120" w:line="240" w:lineRule="auto"/>
            </w:pPr>
            <w:r w:rsidRPr="00F76A6C">
              <w:t>60–6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0AA6DD14" w14:textId="77777777" w:rsidR="00C329B5" w:rsidRPr="00F76A6C" w:rsidRDefault="00C329B5" w:rsidP="001713AA">
            <w:pPr>
              <w:pStyle w:val="TableText"/>
              <w:spacing w:before="120" w:line="240" w:lineRule="auto"/>
            </w:pPr>
            <w:r w:rsidRPr="00F76A6C">
              <w:t>0.57</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3E7BEE8E" w14:textId="77777777" w:rsidR="00C329B5" w:rsidRPr="00F76A6C" w:rsidRDefault="00C329B5" w:rsidP="001713AA">
            <w:pPr>
              <w:pStyle w:val="TableText"/>
              <w:spacing w:before="120" w:line="240" w:lineRule="auto"/>
            </w:pPr>
            <w:r w:rsidRPr="00F76A6C">
              <w:t>0.63</w:t>
            </w:r>
          </w:p>
        </w:tc>
      </w:tr>
      <w:tr w:rsidR="00C329B5" w:rsidRPr="00F76A6C" w14:paraId="55D98C5E" w14:textId="77777777" w:rsidTr="001713AA">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2661AE4C" w14:textId="77777777" w:rsidR="00C329B5" w:rsidRPr="00F76A6C" w:rsidRDefault="00C329B5" w:rsidP="001713AA">
            <w:pPr>
              <w:pStyle w:val="TableText"/>
              <w:spacing w:before="120" w:line="240" w:lineRule="auto"/>
            </w:pPr>
            <w:r w:rsidRPr="00F76A6C">
              <w:t>65–7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0C6872A1" w14:textId="77777777" w:rsidR="00C329B5" w:rsidRPr="00F76A6C" w:rsidRDefault="00C329B5" w:rsidP="001713AA">
            <w:pPr>
              <w:pStyle w:val="TableText"/>
              <w:spacing w:before="120" w:line="240" w:lineRule="auto"/>
            </w:pPr>
            <w:r w:rsidRPr="00F76A6C">
              <w:t>0.71</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1E0235E0" w14:textId="77777777" w:rsidR="00C329B5" w:rsidRPr="00F76A6C" w:rsidRDefault="00C329B5" w:rsidP="001713AA">
            <w:pPr>
              <w:pStyle w:val="TableText"/>
              <w:spacing w:before="120" w:line="240" w:lineRule="auto"/>
            </w:pPr>
            <w:r w:rsidRPr="00F76A6C">
              <w:t>0.89</w:t>
            </w:r>
          </w:p>
        </w:tc>
      </w:tr>
      <w:tr w:rsidR="00C329B5" w:rsidRPr="00F76A6C" w14:paraId="14AE7CDB" w14:textId="77777777" w:rsidTr="001713AA">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15EAE29E" w14:textId="77777777" w:rsidR="00C329B5" w:rsidRPr="00F76A6C" w:rsidRDefault="00C329B5" w:rsidP="001713AA">
            <w:pPr>
              <w:pStyle w:val="TableText"/>
              <w:spacing w:before="120" w:line="240" w:lineRule="auto"/>
            </w:pPr>
            <w:r w:rsidRPr="00F76A6C">
              <w:t>70–7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6F049386" w14:textId="77777777" w:rsidR="00C329B5" w:rsidRPr="00F76A6C" w:rsidRDefault="00C329B5" w:rsidP="001713AA">
            <w:pPr>
              <w:pStyle w:val="TableText"/>
              <w:spacing w:before="120" w:line="240" w:lineRule="auto"/>
            </w:pPr>
            <w:r w:rsidRPr="00F76A6C">
              <w:t>0.86</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1D9C6A80" w14:textId="77777777" w:rsidR="00C329B5" w:rsidRPr="00F76A6C" w:rsidRDefault="00C329B5" w:rsidP="001713AA">
            <w:pPr>
              <w:pStyle w:val="TableText"/>
              <w:spacing w:before="120" w:line="240" w:lineRule="auto"/>
            </w:pPr>
            <w:r w:rsidRPr="00F76A6C">
              <w:t>1.26</w:t>
            </w:r>
          </w:p>
        </w:tc>
      </w:tr>
      <w:tr w:rsidR="00C329B5" w:rsidRPr="00F76A6C" w14:paraId="31C4D24F" w14:textId="77777777" w:rsidTr="001713AA">
        <w:trPr>
          <w:trHeight w:val="587"/>
        </w:trPr>
        <w:tc>
          <w:tcPr>
            <w:tcW w:w="2830" w:type="dxa"/>
            <w:tcBorders>
              <w:top w:val="single" w:sz="4" w:space="0" w:color="FFFFFF" w:themeColor="background1"/>
              <w:left w:val="single" w:sz="4" w:space="0" w:color="FFFFFF"/>
              <w:right w:val="single" w:sz="4" w:space="0" w:color="FFFFFF"/>
            </w:tcBorders>
          </w:tcPr>
          <w:p w14:paraId="04F8948F" w14:textId="77777777" w:rsidR="00C329B5" w:rsidRPr="00F76A6C" w:rsidRDefault="00C329B5" w:rsidP="001713AA">
            <w:pPr>
              <w:pStyle w:val="TableText"/>
              <w:spacing w:before="120" w:after="240" w:line="240" w:lineRule="auto"/>
            </w:pPr>
            <w:r w:rsidRPr="00F76A6C">
              <w:t>75–80</w:t>
            </w:r>
          </w:p>
        </w:tc>
        <w:tc>
          <w:tcPr>
            <w:tcW w:w="2410" w:type="dxa"/>
            <w:tcBorders>
              <w:top w:val="single" w:sz="4" w:space="0" w:color="FFFFFF" w:themeColor="background1"/>
              <w:left w:val="single" w:sz="4" w:space="0" w:color="FFFFFF"/>
              <w:right w:val="single" w:sz="4" w:space="0" w:color="FFFFFF"/>
            </w:tcBorders>
          </w:tcPr>
          <w:p w14:paraId="4F67F1DD" w14:textId="77777777" w:rsidR="00C329B5" w:rsidRPr="00F76A6C" w:rsidRDefault="00C329B5" w:rsidP="001713AA">
            <w:pPr>
              <w:pStyle w:val="TableText"/>
              <w:spacing w:before="120" w:line="240" w:lineRule="auto"/>
            </w:pPr>
            <w:r w:rsidRPr="00F76A6C">
              <w:t>1.00</w:t>
            </w:r>
          </w:p>
        </w:tc>
        <w:tc>
          <w:tcPr>
            <w:tcW w:w="2552" w:type="dxa"/>
            <w:tcBorders>
              <w:top w:val="single" w:sz="4" w:space="0" w:color="FFFFFF" w:themeColor="background1"/>
              <w:left w:val="single" w:sz="4" w:space="0" w:color="FFFFFF"/>
              <w:right w:val="single" w:sz="4" w:space="0" w:color="FFFFFF"/>
            </w:tcBorders>
          </w:tcPr>
          <w:p w14:paraId="61B682CD" w14:textId="77777777" w:rsidR="00C329B5" w:rsidRPr="00F76A6C" w:rsidRDefault="00C329B5" w:rsidP="001713AA">
            <w:pPr>
              <w:pStyle w:val="TableText"/>
              <w:spacing w:before="120" w:line="240" w:lineRule="auto"/>
            </w:pPr>
            <w:r w:rsidRPr="00F76A6C">
              <w:t>1.78</w:t>
            </w:r>
          </w:p>
        </w:tc>
      </w:tr>
    </w:tbl>
    <w:p w14:paraId="22958429" w14:textId="77777777" w:rsidR="00C329B5" w:rsidRDefault="00C329B5">
      <w:pPr>
        <w:spacing w:after="0" w:line="240" w:lineRule="auto"/>
        <w:jc w:val="left"/>
        <w:rPr>
          <w:b/>
          <w:bCs/>
          <w:iCs/>
          <w:color w:val="000000" w:themeColor="text1"/>
          <w:sz w:val="21"/>
          <w:szCs w:val="18"/>
        </w:rPr>
      </w:pPr>
      <w:r>
        <w:rPr>
          <w:b/>
          <w:bCs/>
        </w:rPr>
        <w:br w:type="page"/>
      </w:r>
    </w:p>
    <w:p w14:paraId="42DCD08D" w14:textId="75720168" w:rsidR="00FF2B44" w:rsidRPr="00F76A6C" w:rsidRDefault="00FF2B44" w:rsidP="00FF2B44">
      <w:pPr>
        <w:pStyle w:val="Caption"/>
        <w:rPr>
          <w:b/>
          <w:bCs/>
        </w:rPr>
      </w:pPr>
      <w:bookmarkStart w:id="311" w:name="_Ref39493620"/>
      <w:r w:rsidRPr="00F76A6C">
        <w:rPr>
          <w:b/>
          <w:bCs/>
        </w:rPr>
        <w:lastRenderedPageBreak/>
        <w:t xml:space="preserve">Appendix </w:t>
      </w:r>
      <w:r w:rsidRPr="00F76A6C">
        <w:rPr>
          <w:b/>
          <w:bCs/>
        </w:rPr>
        <w:fldChar w:fldCharType="begin"/>
      </w:r>
      <w:r w:rsidRPr="00F76A6C">
        <w:rPr>
          <w:b/>
          <w:bCs/>
        </w:rPr>
        <w:instrText xml:space="preserve"> SEQ Appendix \* ARABIC </w:instrText>
      </w:r>
      <w:r w:rsidRPr="00F76A6C">
        <w:rPr>
          <w:b/>
          <w:bCs/>
        </w:rPr>
        <w:fldChar w:fldCharType="separate"/>
      </w:r>
      <w:r w:rsidR="00C329B5">
        <w:rPr>
          <w:b/>
          <w:bCs/>
          <w:noProof/>
        </w:rPr>
        <w:t>3</w:t>
      </w:r>
      <w:r w:rsidRPr="00F76A6C">
        <w:rPr>
          <w:b/>
          <w:bCs/>
        </w:rPr>
        <w:fldChar w:fldCharType="end"/>
      </w:r>
      <w:bookmarkEnd w:id="310"/>
      <w:bookmarkEnd w:id="311"/>
      <w:r w:rsidRPr="00F76A6C">
        <w:rPr>
          <w:b/>
          <w:bCs/>
        </w:rPr>
        <w:t xml:space="preserve">. </w:t>
      </w:r>
      <w:r w:rsidR="000E1C5C" w:rsidRPr="00F76A6C">
        <w:t>Mean traffic noise exposure index (EI) on walks from homes to PT stops. The averages are weighted with the estimated utilization rates of the walks based on the total flow of commutes using each origin – PT stop pair.</w:t>
      </w:r>
      <w:r w:rsidR="006156A9" w:rsidRPr="00F76A6C">
        <w:t xml:space="preserve"> </w:t>
      </w:r>
    </w:p>
    <w:p w14:paraId="64E27BBD" w14:textId="7E92723F" w:rsidR="00FF2B44" w:rsidRPr="00F76A6C" w:rsidRDefault="00FF2B44" w:rsidP="00944FA8">
      <w:pPr>
        <w:pStyle w:val="Code"/>
      </w:pPr>
      <w:r w:rsidRPr="00F76A6C">
        <w:rPr>
          <w:noProof/>
          <w:lang w:eastAsia="en-GB"/>
        </w:rPr>
        <w:drawing>
          <wp:inline distT="0" distB="0" distL="0" distR="0" wp14:anchorId="76156788" wp14:editId="72AD35DB">
            <wp:extent cx="6116320" cy="5401945"/>
            <wp:effectExtent l="12700" t="12700" r="17780" b="8255"/>
            <wp:docPr id="48" name="Picture 4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nei_mean.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5335CAC1" w14:textId="77777777" w:rsidR="00FF2B44" w:rsidRPr="00F76A6C" w:rsidRDefault="00FF2B44">
      <w:pPr>
        <w:spacing w:after="0" w:line="240" w:lineRule="auto"/>
        <w:jc w:val="left"/>
        <w:rPr>
          <w:rFonts w:ascii="Andale Mono" w:hAnsi="Andale Mono"/>
          <w:sz w:val="20"/>
        </w:rPr>
      </w:pPr>
      <w:r w:rsidRPr="00F76A6C">
        <w:br w:type="page"/>
      </w:r>
    </w:p>
    <w:p w14:paraId="2F275750" w14:textId="4CB60A17" w:rsidR="00FF2B44" w:rsidRPr="00F76A6C" w:rsidRDefault="00FF2B44" w:rsidP="00FF2B44">
      <w:pPr>
        <w:pStyle w:val="Caption"/>
        <w:rPr>
          <w:b/>
          <w:bCs/>
        </w:rPr>
      </w:pPr>
      <w:bookmarkStart w:id="312" w:name="_Ref37584746"/>
      <w:r w:rsidRPr="00F76A6C">
        <w:rPr>
          <w:b/>
          <w:bCs/>
        </w:rPr>
        <w:lastRenderedPageBreak/>
        <w:t xml:space="preserve">Appendix </w:t>
      </w:r>
      <w:r w:rsidRPr="00F76A6C">
        <w:rPr>
          <w:b/>
          <w:bCs/>
        </w:rPr>
        <w:fldChar w:fldCharType="begin"/>
      </w:r>
      <w:r w:rsidRPr="00F76A6C">
        <w:rPr>
          <w:b/>
          <w:bCs/>
        </w:rPr>
        <w:instrText xml:space="preserve"> SEQ Appendix \* ARABIC </w:instrText>
      </w:r>
      <w:r w:rsidRPr="00F76A6C">
        <w:rPr>
          <w:b/>
          <w:bCs/>
        </w:rPr>
        <w:fldChar w:fldCharType="separate"/>
      </w:r>
      <w:r w:rsidR="00C329B5">
        <w:rPr>
          <w:b/>
          <w:bCs/>
          <w:noProof/>
        </w:rPr>
        <w:t>4</w:t>
      </w:r>
      <w:r w:rsidRPr="00F76A6C">
        <w:rPr>
          <w:b/>
          <w:bCs/>
        </w:rPr>
        <w:fldChar w:fldCharType="end"/>
      </w:r>
      <w:bookmarkEnd w:id="312"/>
      <w:r w:rsidRPr="00F76A6C">
        <w:rPr>
          <w:b/>
          <w:bCs/>
        </w:rPr>
        <w:t xml:space="preserve">. </w:t>
      </w:r>
      <w:r w:rsidR="00B61919" w:rsidRPr="00F76A6C">
        <w:t>Mean normalized traffic noise exposure index (EI</w:t>
      </w:r>
      <w:r w:rsidR="00B61919" w:rsidRPr="00F76A6C">
        <w:rPr>
          <w:vertAlign w:val="subscript"/>
        </w:rPr>
        <w:t>n</w:t>
      </w:r>
      <w:r w:rsidR="00B61919" w:rsidRPr="00F76A6C">
        <w:t>) on walks from homes to PT stops. The averages are weighted with the estimated utilization rates of the walks based on the total flow of commutes using each origin – PT stop pair.</w:t>
      </w:r>
      <w:r w:rsidR="00273EA9" w:rsidRPr="00F76A6C">
        <w:t xml:space="preserve"> </w:t>
      </w:r>
    </w:p>
    <w:p w14:paraId="19DAEBBD" w14:textId="3CB2C530" w:rsidR="00682DAF" w:rsidRPr="00F76A6C" w:rsidRDefault="00FF2B44" w:rsidP="00944FA8">
      <w:pPr>
        <w:pStyle w:val="Code"/>
      </w:pPr>
      <w:r w:rsidRPr="00F76A6C">
        <w:rPr>
          <w:noProof/>
          <w:lang w:eastAsia="en-GB"/>
        </w:rPr>
        <w:drawing>
          <wp:inline distT="0" distB="0" distL="0" distR="0" wp14:anchorId="10B03D66" wp14:editId="4470978A">
            <wp:extent cx="6116320" cy="5401945"/>
            <wp:effectExtent l="12700" t="12700" r="17780" b="8255"/>
            <wp:docPr id="49" name="Picture 4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nei_norm_mean.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3143898C" w14:textId="77777777" w:rsidR="00682DAF" w:rsidRPr="00F76A6C" w:rsidRDefault="00682DAF">
      <w:pPr>
        <w:spacing w:after="0" w:line="240" w:lineRule="auto"/>
        <w:jc w:val="left"/>
        <w:rPr>
          <w:rFonts w:ascii="Andale Mono" w:hAnsi="Andale Mono"/>
          <w:sz w:val="20"/>
        </w:rPr>
      </w:pPr>
      <w:r w:rsidRPr="00F76A6C">
        <w:br w:type="page"/>
      </w:r>
    </w:p>
    <w:p w14:paraId="46155D8D" w14:textId="56EA6A06" w:rsidR="00FF2B44" w:rsidRPr="00F76A6C" w:rsidRDefault="00682DAF" w:rsidP="00682DAF">
      <w:pPr>
        <w:pStyle w:val="Caption"/>
        <w:rPr>
          <w:b/>
          <w:bCs/>
        </w:rPr>
      </w:pPr>
      <w:bookmarkStart w:id="313" w:name="_Ref37584622"/>
      <w:r w:rsidRPr="00F76A6C">
        <w:rPr>
          <w:b/>
          <w:bCs/>
        </w:rPr>
        <w:lastRenderedPageBreak/>
        <w:t xml:space="preserve">Appendix </w:t>
      </w:r>
      <w:r w:rsidRPr="00F76A6C">
        <w:rPr>
          <w:b/>
          <w:bCs/>
        </w:rPr>
        <w:fldChar w:fldCharType="begin"/>
      </w:r>
      <w:r w:rsidRPr="00F76A6C">
        <w:rPr>
          <w:b/>
          <w:bCs/>
        </w:rPr>
        <w:instrText xml:space="preserve"> SEQ Appendix \* ARABIC </w:instrText>
      </w:r>
      <w:r w:rsidRPr="00F76A6C">
        <w:rPr>
          <w:b/>
          <w:bCs/>
        </w:rPr>
        <w:fldChar w:fldCharType="separate"/>
      </w:r>
      <w:r w:rsidR="00C329B5">
        <w:rPr>
          <w:b/>
          <w:bCs/>
          <w:noProof/>
        </w:rPr>
        <w:t>5</w:t>
      </w:r>
      <w:r w:rsidRPr="00F76A6C">
        <w:rPr>
          <w:b/>
          <w:bCs/>
        </w:rPr>
        <w:fldChar w:fldCharType="end"/>
      </w:r>
      <w:bookmarkEnd w:id="313"/>
      <w:r w:rsidRPr="00F76A6C">
        <w:rPr>
          <w:b/>
          <w:bCs/>
        </w:rPr>
        <w:t xml:space="preserve">. </w:t>
      </w:r>
      <w:r w:rsidRPr="00F76A6C">
        <w:t>Standard deviations of the mean traffic noise levels (dB(A)) on walks from homes to PT stops.</w:t>
      </w:r>
      <w:r w:rsidR="00277921" w:rsidRPr="00F76A6C">
        <w:t xml:space="preserve"> </w:t>
      </w:r>
    </w:p>
    <w:p w14:paraId="26B5F336" w14:textId="0F56C3C2" w:rsidR="00682DAF" w:rsidRPr="00F76A6C" w:rsidRDefault="00682DAF" w:rsidP="00682DAF">
      <w:r w:rsidRPr="00F76A6C">
        <w:rPr>
          <w:noProof/>
          <w:lang w:eastAsia="en-GB"/>
        </w:rPr>
        <w:drawing>
          <wp:inline distT="0" distB="0" distL="0" distR="0" wp14:anchorId="79706806" wp14:editId="5332DC07">
            <wp:extent cx="6116320" cy="5401945"/>
            <wp:effectExtent l="12700" t="12700" r="17780" b="8255"/>
            <wp:docPr id="51" name="Picture 5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mean-dB_std.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0EA091A4" w14:textId="77777777" w:rsidR="00682DAF" w:rsidRPr="00F76A6C" w:rsidRDefault="00682DAF">
      <w:pPr>
        <w:spacing w:after="0" w:line="240" w:lineRule="auto"/>
        <w:jc w:val="left"/>
      </w:pPr>
      <w:r w:rsidRPr="00F76A6C">
        <w:br w:type="page"/>
      </w:r>
    </w:p>
    <w:p w14:paraId="16C30405" w14:textId="2E041DCF" w:rsidR="00501944" w:rsidRPr="00F76A6C" w:rsidRDefault="00501944" w:rsidP="00501944">
      <w:pPr>
        <w:pStyle w:val="Caption"/>
        <w:rPr>
          <w:b/>
          <w:bCs/>
        </w:rPr>
      </w:pPr>
      <w:bookmarkStart w:id="314" w:name="_Ref38707780"/>
      <w:r w:rsidRPr="00F76A6C">
        <w:rPr>
          <w:b/>
          <w:bCs/>
        </w:rPr>
        <w:lastRenderedPageBreak/>
        <w:t xml:space="preserve">Appendix </w:t>
      </w:r>
      <w:r w:rsidRPr="00F76A6C">
        <w:rPr>
          <w:b/>
          <w:bCs/>
        </w:rPr>
        <w:fldChar w:fldCharType="begin"/>
      </w:r>
      <w:r w:rsidRPr="00F76A6C">
        <w:rPr>
          <w:b/>
          <w:bCs/>
        </w:rPr>
        <w:instrText xml:space="preserve"> SEQ Appendix \* ARABIC </w:instrText>
      </w:r>
      <w:r w:rsidRPr="00F76A6C">
        <w:rPr>
          <w:b/>
          <w:bCs/>
        </w:rPr>
        <w:fldChar w:fldCharType="separate"/>
      </w:r>
      <w:r w:rsidR="00C329B5">
        <w:rPr>
          <w:b/>
          <w:bCs/>
          <w:noProof/>
        </w:rPr>
        <w:t>6</w:t>
      </w:r>
      <w:r w:rsidRPr="00F76A6C">
        <w:rPr>
          <w:b/>
          <w:bCs/>
        </w:rPr>
        <w:fldChar w:fldCharType="end"/>
      </w:r>
      <w:bookmarkEnd w:id="314"/>
      <w:r w:rsidRPr="00F76A6C">
        <w:rPr>
          <w:b/>
          <w:bCs/>
        </w:rPr>
        <w:t xml:space="preserve">. </w:t>
      </w:r>
      <w:r w:rsidR="00D7285A" w:rsidRPr="00F76A6C">
        <w:t xml:space="preserve">Highest total modeled </w:t>
      </w:r>
      <w:r w:rsidR="00F51D8A" w:rsidRPr="00F76A6C">
        <w:t>utilization rates and mean traffic noise levels of street segments</w:t>
      </w:r>
      <w:r w:rsidR="00D7285A" w:rsidRPr="00F76A6C">
        <w:t xml:space="preserve"> by 80</w:t>
      </w:r>
      <w:r w:rsidR="00D7285A" w:rsidRPr="00F76A6C">
        <w:rPr>
          <w:vertAlign w:val="superscript"/>
        </w:rPr>
        <w:t>th</w:t>
      </w:r>
      <w:r w:rsidR="00D7285A" w:rsidRPr="00F76A6C">
        <w:t xml:space="preserve"> percentile</w:t>
      </w:r>
      <w:r w:rsidR="00525F06" w:rsidRPr="00F76A6C">
        <w:t xml:space="preserve">. </w:t>
      </w:r>
      <w:r w:rsidR="00A86E0F" w:rsidRPr="00F76A6C">
        <w:t>Only street segments with modeled utilization rate</w:t>
      </w:r>
      <w:r w:rsidR="002C7FCC" w:rsidRPr="00F76A6C">
        <w:t>s</w:t>
      </w:r>
      <w:r w:rsidR="00A86E0F" w:rsidRPr="00F76A6C">
        <w:t xml:space="preserve"> higher than 0 are included in the percentiles</w:t>
      </w:r>
      <w:r w:rsidR="008C3573" w:rsidRPr="00F76A6C">
        <w:t xml:space="preserve"> of both variables</w:t>
      </w:r>
      <w:r w:rsidR="00A86E0F" w:rsidRPr="00F76A6C">
        <w:t xml:space="preserve">. </w:t>
      </w:r>
    </w:p>
    <w:p w14:paraId="497457BD" w14:textId="2F91F540" w:rsidR="00682DAF" w:rsidRPr="00F76A6C" w:rsidRDefault="00F51D8A" w:rsidP="00682DAF">
      <w:r w:rsidRPr="00F76A6C">
        <w:rPr>
          <w:noProof/>
          <w:lang w:eastAsia="en-GB"/>
        </w:rPr>
        <w:drawing>
          <wp:inline distT="0" distB="0" distL="0" distR="0" wp14:anchorId="0D7A601C" wp14:editId="4CD36C6F">
            <wp:extent cx="6116320" cy="5401945"/>
            <wp:effectExtent l="12700" t="12700" r="17780" b="8255"/>
            <wp:docPr id="54" name="Picture 5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treet_utils_noises.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sectPr w:rsidR="00682DAF" w:rsidRPr="00F76A6C" w:rsidSect="00A268E1">
      <w:footerReference w:type="default" r:id="rId60"/>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Poom, Age" w:date="2020-04-28T20:09:00Z" w:initials="PA">
    <w:p w14:paraId="07B126EB" w14:textId="0E1E41CD" w:rsidR="008458E8" w:rsidRDefault="008458E8">
      <w:pPr>
        <w:pStyle w:val="CommentText"/>
      </w:pPr>
      <w:r>
        <w:rPr>
          <w:rStyle w:val="CommentReference"/>
        </w:rPr>
        <w:annotationRef/>
      </w:r>
      <w:r>
        <w:t>I guess you should write down the main abbreviations from your case study as well. EI, ED, ER. Maybe even more? Or then have these case study abbreviations collected somewhere to the methodology section.</w:t>
      </w:r>
    </w:p>
  </w:comment>
  <w:comment w:id="1" w:author="Helle, Joose I" w:date="2020-05-03T09:21:00Z" w:initials="HJI">
    <w:p w14:paraId="746E4F7C" w14:textId="5C50BB1D" w:rsidR="008458E8" w:rsidRDefault="008458E8">
      <w:pPr>
        <w:pStyle w:val="CommentText"/>
      </w:pPr>
      <w:r>
        <w:rPr>
          <w:rStyle w:val="CommentReference"/>
        </w:rPr>
        <w:annotationRef/>
      </w:r>
      <w:r>
        <w:t>These are listed in Table 4, but maybe it’s not so clear as it also has the equations etc.</w:t>
      </w:r>
    </w:p>
  </w:comment>
  <w:comment w:id="3" w:author="Poom, Age" w:date="2020-04-27T15:17:00Z" w:initials="PA">
    <w:p w14:paraId="17411710" w14:textId="6719BC2D" w:rsidR="008458E8" w:rsidRDefault="008458E8">
      <w:pPr>
        <w:pStyle w:val="CommentText"/>
      </w:pPr>
      <w:r>
        <w:rPr>
          <w:rStyle w:val="CommentReference"/>
        </w:rPr>
        <w:annotationRef/>
      </w:r>
      <w:r>
        <w:t>Technically, is it so that this is the first and not the tenth page of your thesis? I’m just used to have manuscripts numbered from the title page, but there might easily be different requirements.</w:t>
      </w:r>
    </w:p>
  </w:comment>
  <w:comment w:id="4" w:author="Helle, Joose I" w:date="2020-05-03T09:23:00Z" w:initials="HJI">
    <w:p w14:paraId="20272D4A" w14:textId="77B14EB6" w:rsidR="008458E8" w:rsidRDefault="008458E8">
      <w:pPr>
        <w:pStyle w:val="CommentText"/>
      </w:pPr>
      <w:r>
        <w:rPr>
          <w:rStyle w:val="CommentReference"/>
        </w:rPr>
        <w:annotationRef/>
      </w:r>
      <w:r>
        <w:t>I used thesis by Elias and Claudia as a style guide, and they both start numbering only on this page</w:t>
      </w:r>
    </w:p>
  </w:comment>
  <w:comment w:id="5" w:author="Poom, Age" w:date="2020-04-27T15:26:00Z" w:initials="PA">
    <w:p w14:paraId="2DAFE69D" w14:textId="21C11F5F" w:rsidR="008458E8" w:rsidRDefault="008458E8">
      <w:pPr>
        <w:pStyle w:val="CommentText"/>
      </w:pPr>
      <w:r>
        <w:rPr>
          <w:rStyle w:val="CommentReference"/>
        </w:rPr>
        <w:annotationRef/>
      </w:r>
      <w:proofErr w:type="gramStart"/>
      <w:r>
        <w:t>Additionally</w:t>
      </w:r>
      <w:proofErr w:type="gramEnd"/>
      <w:r>
        <w:t xml:space="preserve"> stress that it results in pre-mature death?</w:t>
      </w:r>
    </w:p>
    <w:p w14:paraId="2ACBD9EF" w14:textId="7BB43D5A" w:rsidR="008458E8" w:rsidRDefault="008458E8" w:rsidP="00C53215">
      <w:pPr>
        <w:widowControl w:val="0"/>
        <w:autoSpaceDE w:val="0"/>
        <w:autoSpaceDN w:val="0"/>
        <w:adjustRightInd w:val="0"/>
        <w:spacing w:line="240" w:lineRule="auto"/>
        <w:rPr>
          <w:rFonts w:ascii="Calibri" w:hAnsi="Calibri" w:cs="Calibri"/>
          <w:noProof/>
        </w:rPr>
      </w:pPr>
      <w:r>
        <w:rPr>
          <w:rFonts w:ascii="Calibri" w:hAnsi="Calibri" w:cs="Calibri"/>
          <w:noProof/>
        </w:rPr>
        <w:t xml:space="preserve">EEA 2019. </w:t>
      </w:r>
      <w:r>
        <w:rPr>
          <w:rFonts w:ascii="Calibri" w:hAnsi="Calibri" w:cs="Calibri"/>
          <w:i/>
          <w:iCs/>
          <w:noProof/>
        </w:rPr>
        <w:t>Air quality in Europe — 2019 report</w:t>
      </w:r>
      <w:r>
        <w:rPr>
          <w:rFonts w:ascii="Calibri" w:hAnsi="Calibri" w:cs="Calibri"/>
          <w:noProof/>
        </w:rPr>
        <w:t xml:space="preserve">. EEA Report 10/2019. European Environmental Agency. </w:t>
      </w:r>
      <w:hyperlink r:id="rId1" w:history="1">
        <w:r>
          <w:rPr>
            <w:rStyle w:val="Hyperlink"/>
          </w:rPr>
          <w:t>https://www.eea.europa.eu//publications/air-quality-in-europe-2019</w:t>
        </w:r>
      </w:hyperlink>
    </w:p>
    <w:p w14:paraId="26C76A3A" w14:textId="67D03E23" w:rsidR="008458E8" w:rsidRDefault="008458E8">
      <w:pPr>
        <w:pStyle w:val="CommentText"/>
      </w:pPr>
      <w:r>
        <w:rPr>
          <w:rFonts w:ascii="Calibri" w:hAnsi="Calibri" w:cs="Calibri"/>
          <w:noProof/>
          <w:szCs w:val="24"/>
        </w:rPr>
        <w:t xml:space="preserve">WHO. 2013. </w:t>
      </w:r>
      <w:r>
        <w:rPr>
          <w:rFonts w:ascii="Calibri" w:hAnsi="Calibri" w:cs="Calibri"/>
          <w:i/>
          <w:iCs/>
          <w:noProof/>
          <w:szCs w:val="24"/>
        </w:rPr>
        <w:t>Review of evidence on health aspects of air pollution – REVIHAAP Project. Technical Report</w:t>
      </w:r>
      <w:r>
        <w:rPr>
          <w:rFonts w:ascii="Calibri" w:hAnsi="Calibri" w:cs="Calibri"/>
          <w:noProof/>
          <w:szCs w:val="24"/>
        </w:rPr>
        <w:t xml:space="preserve">. </w:t>
      </w:r>
      <w:hyperlink r:id="rId2" w:history="1">
        <w:r w:rsidRPr="00567151">
          <w:rPr>
            <w:rStyle w:val="Hyperlink"/>
            <w:rFonts w:ascii="Calibri" w:hAnsi="Calibri" w:cs="Calibri"/>
            <w:noProof/>
            <w:szCs w:val="24"/>
          </w:rPr>
          <w:t>http://www.euro.who.int/en/health-topics/environment-and-health/air-quality/publications/2013/review-of-evidence-on-health-aspects-of-air-pollution-revihaap-project-final-technical-report</w:t>
        </w:r>
      </w:hyperlink>
      <w:r>
        <w:rPr>
          <w:rFonts w:ascii="Calibri" w:hAnsi="Calibri" w:cs="Calibri"/>
          <w:noProof/>
          <w:szCs w:val="24"/>
        </w:rPr>
        <w:t xml:space="preserve"> </w:t>
      </w:r>
    </w:p>
  </w:comment>
  <w:comment w:id="6" w:author="Helle, Joose I" w:date="2020-05-03T09:36:00Z" w:initials="HJI">
    <w:p w14:paraId="51F7F659" w14:textId="6E10BA9A" w:rsidR="008458E8" w:rsidRDefault="008458E8">
      <w:pPr>
        <w:pStyle w:val="CommentText"/>
      </w:pPr>
      <w:r>
        <w:rPr>
          <w:rStyle w:val="CommentReference"/>
        </w:rPr>
        <w:annotationRef/>
      </w:r>
      <w:r>
        <w:t>Done</w:t>
      </w:r>
    </w:p>
  </w:comment>
  <w:comment w:id="7" w:author="Poom, Age" w:date="2020-04-27T15:33:00Z" w:initials="PA">
    <w:p w14:paraId="62A8A65C" w14:textId="753E9799" w:rsidR="008458E8" w:rsidRDefault="008458E8">
      <w:pPr>
        <w:pStyle w:val="CommentText"/>
      </w:pPr>
      <w:r>
        <w:rPr>
          <w:rStyle w:val="CommentReference"/>
        </w:rPr>
        <w:annotationRef/>
      </w:r>
      <w:r>
        <w:t>It’s alright to have the initials if the surname of both authors is the same, however, typically it is not present in the in-text citation. It is evident from the reference list instead. Is it easy for you to alter the automatic settings of in-text citations?</w:t>
      </w:r>
    </w:p>
  </w:comment>
  <w:comment w:id="8" w:author="Poom, Age" w:date="2020-04-27T15:35:00Z" w:initials="PA">
    <w:p w14:paraId="1AA1B831" w14:textId="3CCAD485" w:rsidR="008458E8" w:rsidRDefault="008458E8">
      <w:pPr>
        <w:pStyle w:val="CommentText"/>
      </w:pPr>
      <w:r>
        <w:t xml:space="preserve">Is it necessary to bring this mixed evidence thought out? </w:t>
      </w:r>
      <w:proofErr w:type="gramStart"/>
      <w:r>
        <w:t>May be</w:t>
      </w:r>
      <w:proofErr w:type="gramEnd"/>
      <w:r>
        <w:t xml:space="preserve"> it is possible to join </w:t>
      </w:r>
      <w:r>
        <w:rPr>
          <w:rStyle w:val="CommentReference"/>
        </w:rPr>
        <w:annotationRef/>
      </w:r>
      <w:r>
        <w:t>this idea to the previous sentence thinking that there are ambiguous empiric support to adverse health effects stemming from traffic noise, but that this and this effect is evident…? It would flow better if you leave it out.</w:t>
      </w:r>
    </w:p>
  </w:comment>
  <w:comment w:id="9" w:author="Helle, Joose I" w:date="2020-05-03T09:54:00Z" w:initials="HJI">
    <w:p w14:paraId="690B76E3" w14:textId="76B04DD8" w:rsidR="008458E8" w:rsidRDefault="008458E8">
      <w:pPr>
        <w:pStyle w:val="CommentText"/>
      </w:pPr>
      <w:r>
        <w:rPr>
          <w:rStyle w:val="CommentReference"/>
        </w:rPr>
        <w:annotationRef/>
      </w:r>
      <w:r>
        <w:t>Age: This increase-idea comes a bit like out of a sudden. Probably a re-wording such as “In the conditions of continuous urbanization, the increase of daily commuters and increased traffic flows are likely to amplify the adverse effects of traffic noise on public health (P&amp;P, 2000).” would smoothen the hop.</w:t>
      </w:r>
    </w:p>
  </w:comment>
  <w:comment w:id="11" w:author="Poom, Age" w:date="2020-04-27T15:45:00Z" w:initials="PA">
    <w:p w14:paraId="1A083DE1" w14:textId="77777777" w:rsidR="008458E8" w:rsidRDefault="008458E8" w:rsidP="007B667B">
      <w:pPr>
        <w:pStyle w:val="CommentText"/>
      </w:pPr>
      <w:r>
        <w:rPr>
          <w:rStyle w:val="CommentReference"/>
        </w:rPr>
        <w:annotationRef/>
      </w:r>
      <w:r>
        <w:rPr>
          <w:rStyle w:val="CommentReference"/>
        </w:rPr>
        <w:annotationRef/>
      </w:r>
      <w:r>
        <w:t xml:space="preserve">This is the core (basis) of your work and you brilliantly sum it up. However, regarding the long talk on other issues before, it receives a bit unbalanced attention. </w:t>
      </w:r>
    </w:p>
    <w:p w14:paraId="493AA8E5" w14:textId="77777777" w:rsidR="008458E8" w:rsidRDefault="008458E8" w:rsidP="007B667B">
      <w:pPr>
        <w:pStyle w:val="CommentText"/>
      </w:pPr>
      <w:r>
        <w:t>In this paragraph, you introduce several new and interlinked thoughts (but it also involves assumptions only known to you):</w:t>
      </w:r>
    </w:p>
    <w:p w14:paraId="6A6E2FF5" w14:textId="77777777" w:rsidR="008458E8" w:rsidRDefault="008458E8" w:rsidP="007B667B">
      <w:pPr>
        <w:pStyle w:val="CommentText"/>
        <w:numPr>
          <w:ilvl w:val="0"/>
          <w:numId w:val="38"/>
        </w:numPr>
      </w:pPr>
      <w:r>
        <w:t>Online GIS and routing services are emerging,</w:t>
      </w:r>
    </w:p>
    <w:p w14:paraId="2032B0E2" w14:textId="77777777" w:rsidR="008458E8" w:rsidRDefault="008458E8" w:rsidP="007B667B">
      <w:pPr>
        <w:pStyle w:val="CommentText"/>
        <w:numPr>
          <w:ilvl w:val="0"/>
          <w:numId w:val="38"/>
        </w:numPr>
      </w:pPr>
      <w:r>
        <w:t>They enable or incorporate exposure assessment,</w:t>
      </w:r>
    </w:p>
    <w:p w14:paraId="53B890A3" w14:textId="77777777" w:rsidR="008458E8" w:rsidRDefault="008458E8" w:rsidP="007B667B">
      <w:pPr>
        <w:pStyle w:val="CommentText"/>
        <w:numPr>
          <w:ilvl w:val="0"/>
          <w:numId w:val="38"/>
        </w:numPr>
      </w:pPr>
      <w:r>
        <w:t>These services increase the env. awareness of people,</w:t>
      </w:r>
    </w:p>
    <w:p w14:paraId="6A91A271" w14:textId="77777777" w:rsidR="008458E8" w:rsidRDefault="008458E8" w:rsidP="007B667B">
      <w:pPr>
        <w:pStyle w:val="CommentText"/>
        <w:numPr>
          <w:ilvl w:val="0"/>
          <w:numId w:val="38"/>
        </w:numPr>
      </w:pPr>
      <w:r>
        <w:t>Data on noise pollution is openly available,</w:t>
      </w:r>
    </w:p>
    <w:p w14:paraId="7011B219" w14:textId="77777777" w:rsidR="008458E8" w:rsidRDefault="008458E8" w:rsidP="007B667B">
      <w:pPr>
        <w:pStyle w:val="CommentText"/>
        <w:numPr>
          <w:ilvl w:val="0"/>
          <w:numId w:val="38"/>
        </w:numPr>
      </w:pPr>
      <w:r>
        <w:t>Data on noise pollution is officially required to measure or map,</w:t>
      </w:r>
    </w:p>
    <w:p w14:paraId="71EA5C3E" w14:textId="77777777" w:rsidR="008458E8" w:rsidRDefault="008458E8" w:rsidP="007B667B">
      <w:pPr>
        <w:pStyle w:val="CommentText"/>
        <w:numPr>
          <w:ilvl w:val="0"/>
          <w:numId w:val="38"/>
        </w:numPr>
      </w:pPr>
      <w:r>
        <w:t>Noise data is dynamic,</w:t>
      </w:r>
    </w:p>
    <w:p w14:paraId="46E1BDC5" w14:textId="77777777" w:rsidR="008458E8" w:rsidRDefault="008458E8" w:rsidP="007B667B">
      <w:pPr>
        <w:pStyle w:val="CommentText"/>
        <w:numPr>
          <w:ilvl w:val="0"/>
          <w:numId w:val="38"/>
        </w:numPr>
      </w:pPr>
      <w:r>
        <w:t>Routing apps cope with dynamic data,</w:t>
      </w:r>
    </w:p>
    <w:p w14:paraId="5D3A0329" w14:textId="77777777" w:rsidR="008458E8" w:rsidRDefault="008458E8" w:rsidP="007B667B">
      <w:pPr>
        <w:pStyle w:val="CommentText"/>
        <w:numPr>
          <w:ilvl w:val="0"/>
          <w:numId w:val="38"/>
        </w:numPr>
      </w:pPr>
      <w:r>
        <w:t>Routing aims to return healthier paths.</w:t>
      </w:r>
    </w:p>
    <w:p w14:paraId="15981882" w14:textId="77777777" w:rsidR="008458E8" w:rsidRDefault="008458E8" w:rsidP="007B667B">
      <w:pPr>
        <w:pStyle w:val="CommentText"/>
      </w:pPr>
      <w:r>
        <w:t>I’d cluster the thoughts more on introducing noise assessment and data, then saying that actually it is possible to capture people’s exposure to noise not only on residential basis but also when being on move, that tools equipped with spatiotemporal analytics are necessary for that, and then to introduce routing applications that not only assess the exposure, but also are able to compare routes and provide healthier alternatives.</w:t>
      </w:r>
    </w:p>
    <w:p w14:paraId="122241B0" w14:textId="473EA5EC" w:rsidR="008458E8" w:rsidRDefault="008458E8">
      <w:pPr>
        <w:pStyle w:val="CommentText"/>
      </w:pPr>
    </w:p>
  </w:comment>
  <w:comment w:id="12" w:author="Poom, Age" w:date="2020-04-27T15:57:00Z" w:initials="PA">
    <w:p w14:paraId="326C26EC" w14:textId="702B937C" w:rsidR="008458E8" w:rsidRDefault="008458E8">
      <w:pPr>
        <w:pStyle w:val="CommentText"/>
      </w:pPr>
      <w:r>
        <w:rPr>
          <w:rStyle w:val="CommentReference"/>
        </w:rPr>
        <w:annotationRef/>
      </w:r>
      <w:r>
        <w:t xml:space="preserve">Please specify in the very same sentence which narrow but important component of walkability this study is capturing, “assessing dynamic exposure to environmental pollutants” and/or suggesting alternative routes with less noise pollution? Or simply developing a travel time environmental exposure assessment tool or route planner? I think it has not been explicitly said here </w:t>
      </w:r>
      <w:proofErr w:type="gramStart"/>
      <w:r>
        <w:t>earlier?</w:t>
      </w:r>
      <w:proofErr w:type="gramEnd"/>
    </w:p>
    <w:p w14:paraId="3E587A69" w14:textId="25A47D6B" w:rsidR="008458E8" w:rsidRDefault="008458E8">
      <w:pPr>
        <w:pStyle w:val="CommentText"/>
      </w:pPr>
      <w:r>
        <w:t xml:space="preserve">This will have an effect on the next sentence as well. </w:t>
      </w:r>
    </w:p>
  </w:comment>
  <w:comment w:id="13" w:author="Poom, Age" w:date="2020-04-27T16:16:00Z" w:initials="PA">
    <w:p w14:paraId="0784D63D" w14:textId="0BD15C3A" w:rsidR="008458E8" w:rsidRDefault="008458E8">
      <w:pPr>
        <w:pStyle w:val="CommentText"/>
      </w:pPr>
      <w:r>
        <w:rPr>
          <w:rStyle w:val="CommentReference"/>
        </w:rPr>
        <w:annotationRef/>
      </w:r>
      <w:r>
        <w:t>This may stem from different type of approaches, but I’m more familiar with the solution that *the aim* is in principle one more broad sentence that is then specified by the *research questions* or tasks that you have listed here below in order to reach the aim.</w:t>
      </w:r>
    </w:p>
  </w:comment>
  <w:comment w:id="14" w:author="Helle, Joose I" w:date="2020-05-03T11:21:00Z" w:initials="HJI">
    <w:p w14:paraId="4B496BF0" w14:textId="545388F8" w:rsidR="008458E8" w:rsidRDefault="008458E8">
      <w:pPr>
        <w:pStyle w:val="CommentText"/>
      </w:pPr>
      <w:r>
        <w:rPr>
          <w:rStyle w:val="CommentReference"/>
        </w:rPr>
        <w:annotationRef/>
      </w:r>
      <w:r>
        <w:t xml:space="preserve">Changed </w:t>
      </w:r>
      <w:r w:rsidRPr="00385529">
        <w:rPr>
          <w:i/>
          <w:iCs/>
        </w:rPr>
        <w:t>aims</w:t>
      </w:r>
      <w:r>
        <w:t xml:space="preserve"> to </w:t>
      </w:r>
      <w:r w:rsidRPr="00385529">
        <w:rPr>
          <w:i/>
          <w:iCs/>
        </w:rPr>
        <w:t>objectives</w:t>
      </w:r>
    </w:p>
  </w:comment>
  <w:comment w:id="15" w:author="Helle, Joose I" w:date="2020-05-03T11:33:00Z" w:initials="HJI">
    <w:p w14:paraId="067A619A" w14:textId="073ABA1E" w:rsidR="008458E8" w:rsidRDefault="008458E8" w:rsidP="00C51849">
      <w:pPr>
        <w:pStyle w:val="CommentText"/>
      </w:pPr>
      <w:r>
        <w:rPr>
          <w:rStyle w:val="CommentReference"/>
        </w:rPr>
        <w:annotationRef/>
      </w:r>
      <w:r>
        <w:t xml:space="preserve">Age: For me, it is a bit strange to see that after defining the “aims”, you again bring in “aims” (intends </w:t>
      </w:r>
      <w:proofErr w:type="gramStart"/>
      <w:r>
        <w:t>to:…</w:t>
      </w:r>
      <w:proofErr w:type="gramEnd"/>
      <w:r>
        <w:t xml:space="preserve">) and even use same verb and content (“develop a novel routing analysis framework”). </w:t>
      </w:r>
    </w:p>
    <w:p w14:paraId="1FFF046C" w14:textId="77777777" w:rsidR="008458E8" w:rsidRDefault="008458E8" w:rsidP="00C51849">
      <w:pPr>
        <w:pStyle w:val="CommentText"/>
      </w:pPr>
      <w:r>
        <w:t>This paragraph shows the added value of your research to the society and exemplifies next application of your work in further research and development (e.g. new products).</w:t>
      </w:r>
    </w:p>
    <w:p w14:paraId="155974E9" w14:textId="77777777" w:rsidR="008458E8" w:rsidRDefault="008458E8" w:rsidP="00C51849">
      <w:pPr>
        <w:pStyle w:val="CommentText"/>
      </w:pPr>
      <w:r>
        <w:t xml:space="preserve">One of the solutions would be </w:t>
      </w:r>
      <w:proofErr w:type="spellStart"/>
      <w:r>
        <w:t>smth</w:t>
      </w:r>
      <w:proofErr w:type="spellEnd"/>
      <w:r>
        <w:t xml:space="preserve"> like that:</w:t>
      </w:r>
    </w:p>
    <w:p w14:paraId="23E6C1AC" w14:textId="77777777" w:rsidR="008458E8" w:rsidRDefault="008458E8" w:rsidP="00C51849">
      <w:pPr>
        <w:pStyle w:val="CommentText"/>
      </w:pPr>
      <w:r>
        <w:t xml:space="preserve">“By developing this novel journey-time exposure assessment framework and respective routing tool, the thesis offers opportunities for citizens to choose healthier (quieter) walking routes, for planners to discover </w:t>
      </w:r>
      <w:r w:rsidRPr="00CC2F87">
        <w:t>areas of problematic walking conditions with respect to traffic noise</w:t>
      </w:r>
      <w:r>
        <w:t xml:space="preserve"> and make informed planning decisions, and for research community to benefit from the open code in developing the approach of accurate spatial exposure assessment further, and scaling </w:t>
      </w:r>
      <w:r w:rsidRPr="000F3F0F">
        <w:rPr>
          <w:i/>
        </w:rPr>
        <w:t>(or replicating)</w:t>
      </w:r>
      <w:r>
        <w:t xml:space="preserve"> it to other spatial and environmental contexts.”</w:t>
      </w:r>
    </w:p>
    <w:p w14:paraId="0567BB4B" w14:textId="66A0B1B5" w:rsidR="008458E8" w:rsidRDefault="008458E8" w:rsidP="00C51849">
      <w:pPr>
        <w:pStyle w:val="CommentText"/>
      </w:pPr>
      <w:r>
        <w:t>According to that, the last sentence needs to be modified.</w:t>
      </w:r>
    </w:p>
  </w:comment>
  <w:comment w:id="16" w:author="Poom, Age" w:date="2020-04-27T16:37:00Z" w:initials="PA">
    <w:p w14:paraId="3EDF7BB2" w14:textId="3179BC69" w:rsidR="008458E8" w:rsidRDefault="008458E8">
      <w:pPr>
        <w:pStyle w:val="CommentText"/>
      </w:pPr>
      <w:r>
        <w:rPr>
          <w:rStyle w:val="CommentReference"/>
        </w:rPr>
        <w:annotationRef/>
      </w:r>
      <w:r>
        <w:t>Please add a substantive: the first and the second WHAT. The idea is very good.</w:t>
      </w:r>
    </w:p>
  </w:comment>
  <w:comment w:id="19" w:author="Poom, Age" w:date="2020-04-27T16:39:00Z" w:initials="PA">
    <w:p w14:paraId="43D89566" w14:textId="413D7A71" w:rsidR="008458E8" w:rsidRDefault="008458E8">
      <w:pPr>
        <w:pStyle w:val="CommentText"/>
      </w:pPr>
      <w:r>
        <w:rPr>
          <w:rStyle w:val="CommentReference"/>
        </w:rPr>
        <w:annotationRef/>
      </w:r>
      <w:r>
        <w:t>This does also reflect the subjective nature, doesn’t it?</w:t>
      </w:r>
    </w:p>
  </w:comment>
  <w:comment w:id="20" w:author="Poom, Age" w:date="2020-04-27T16:38:00Z" w:initials="PA">
    <w:p w14:paraId="3CB8E6BB" w14:textId="0C96C5DB" w:rsidR="008458E8" w:rsidRDefault="008458E8">
      <w:pPr>
        <w:pStyle w:val="CommentText"/>
      </w:pPr>
      <w:r>
        <w:rPr>
          <w:rStyle w:val="CommentReference"/>
        </w:rPr>
        <w:annotationRef/>
      </w:r>
      <w:r>
        <w:t>Assigned adjectives?</w:t>
      </w:r>
    </w:p>
  </w:comment>
  <w:comment w:id="24" w:author="Poom, Age" w:date="2020-04-27T16:47:00Z" w:initials="PA">
    <w:p w14:paraId="2BC889EA" w14:textId="0873E1B6" w:rsidR="008458E8" w:rsidRDefault="008458E8">
      <w:pPr>
        <w:pStyle w:val="CommentText"/>
      </w:pPr>
      <w:r>
        <w:rPr>
          <w:rStyle w:val="CommentReference"/>
        </w:rPr>
        <w:annotationRef/>
      </w:r>
      <w:r>
        <w:t xml:space="preserve">In the end, please double check that there won’t be orphan headers of (sub)chapters nor orphan figure or table captions. </w:t>
      </w:r>
    </w:p>
  </w:comment>
  <w:comment w:id="25" w:author="Poom, Age" w:date="2020-04-27T16:54:00Z" w:initials="PA">
    <w:p w14:paraId="40C565A0" w14:textId="1349830A" w:rsidR="008458E8" w:rsidRDefault="008458E8">
      <w:pPr>
        <w:pStyle w:val="CommentText"/>
      </w:pPr>
      <w:r>
        <w:rPr>
          <w:rStyle w:val="CommentReference"/>
        </w:rPr>
        <w:annotationRef/>
      </w:r>
      <w:r>
        <w:t xml:space="preserve">I’d recommend that you at least in one of these sentences brought out particular references (e.g. in NN, 2005; YY &amp; TT, 2010; …). Now you only refer to the review by </w:t>
      </w:r>
      <w:proofErr w:type="spellStart"/>
      <w:r>
        <w:t>Guski</w:t>
      </w:r>
      <w:proofErr w:type="spellEnd"/>
      <w:r>
        <w:t>, but not the original sources that follow this approach.</w:t>
      </w:r>
    </w:p>
  </w:comment>
  <w:comment w:id="26" w:author="Poom, Age" w:date="2020-04-27T16:57:00Z" w:initials="PA">
    <w:p w14:paraId="4FDD759D" w14:textId="7C93A08F" w:rsidR="008458E8" w:rsidRDefault="008458E8">
      <w:pPr>
        <w:pStyle w:val="CommentText"/>
      </w:pPr>
      <w:r>
        <w:rPr>
          <w:rStyle w:val="CommentReference"/>
        </w:rPr>
        <w:annotationRef/>
      </w:r>
      <w:r>
        <w:t xml:space="preserve">Here you cannot have e.g. in front of the reference because you specify “according to </w:t>
      </w:r>
      <w:r w:rsidRPr="00466647">
        <w:rPr>
          <w:u w:val="single"/>
        </w:rPr>
        <w:t>two</w:t>
      </w:r>
      <w:r>
        <w:t xml:space="preserve"> literature reviews”.</w:t>
      </w:r>
    </w:p>
  </w:comment>
  <w:comment w:id="27" w:author="Poom, Age" w:date="2020-04-27T17:00:00Z" w:initials="PA">
    <w:p w14:paraId="14B310A2" w14:textId="1D78E5A9" w:rsidR="008458E8" w:rsidRDefault="008458E8">
      <w:pPr>
        <w:pStyle w:val="CommentText"/>
      </w:pPr>
      <w:r>
        <w:rPr>
          <w:rStyle w:val="CommentReference"/>
        </w:rPr>
        <w:annotationRef/>
      </w:r>
      <w:r>
        <w:t>Add reference</w:t>
      </w:r>
    </w:p>
  </w:comment>
  <w:comment w:id="31" w:author="Poom, Age" w:date="2020-04-27T17:25:00Z" w:initials="PA">
    <w:p w14:paraId="2FC2949B" w14:textId="79774C51" w:rsidR="008458E8" w:rsidRDefault="008458E8">
      <w:pPr>
        <w:pStyle w:val="CommentText"/>
      </w:pPr>
      <w:r>
        <w:rPr>
          <w:rStyle w:val="CommentReference"/>
        </w:rPr>
        <w:annotationRef/>
      </w:r>
      <w:r>
        <w:t>British or American spelling? Here it is with one “l”, and in the below text you write the same word with double “l”.</w:t>
      </w:r>
    </w:p>
    <w:p w14:paraId="7FE44531" w14:textId="14FF3262" w:rsidR="008458E8" w:rsidRDefault="008458E8">
      <w:pPr>
        <w:pStyle w:val="CommentText"/>
      </w:pPr>
      <w:r>
        <w:t xml:space="preserve">You have American spelling active now, so probably you should remove the other “l” from below </w:t>
      </w:r>
      <w:r>
        <w:sym w:font="Wingdings" w:char="F04A"/>
      </w:r>
      <w:r>
        <w:t>.</w:t>
      </w:r>
    </w:p>
  </w:comment>
  <w:comment w:id="32" w:author="Poom, Age" w:date="2020-04-27T17:01:00Z" w:initials="PA">
    <w:p w14:paraId="289D818F" w14:textId="77777777" w:rsidR="008458E8" w:rsidRDefault="008458E8">
      <w:pPr>
        <w:pStyle w:val="CommentText"/>
      </w:pPr>
      <w:r>
        <w:rPr>
          <w:rStyle w:val="CommentReference"/>
        </w:rPr>
        <w:annotationRef/>
      </w:r>
      <w:r>
        <w:t>What about this rewording:</w:t>
      </w:r>
    </w:p>
    <w:p w14:paraId="6A181180" w14:textId="0E24E93A" w:rsidR="008458E8" w:rsidRDefault="008458E8">
      <w:pPr>
        <w:pStyle w:val="CommentText"/>
      </w:pPr>
      <w:r>
        <w:t>“While it is often challenging to quantify, measure and model air quality due to its heavy fluctuations, then …”</w:t>
      </w:r>
    </w:p>
  </w:comment>
  <w:comment w:id="33" w:author="Poom, Age" w:date="2020-04-27T17:03:00Z" w:initials="PA">
    <w:p w14:paraId="0010B8F9" w14:textId="3D8B295D" w:rsidR="008458E8" w:rsidRDefault="008458E8">
      <w:pPr>
        <w:pStyle w:val="CommentText"/>
      </w:pPr>
      <w:r>
        <w:rPr>
          <w:rStyle w:val="CommentReference"/>
        </w:rPr>
        <w:annotationRef/>
      </w:r>
      <w:r>
        <w:t>Why? Why doesn’t noise vary so much? Add some dependency or reason for fluctuation either to air quality or noise so that the sentence becomes justified.</w:t>
      </w:r>
    </w:p>
  </w:comment>
  <w:comment w:id="34" w:author="Poom, Age" w:date="2020-04-27T17:05:00Z" w:initials="PA">
    <w:p w14:paraId="2810B488" w14:textId="75A66910" w:rsidR="008458E8" w:rsidRDefault="008458E8">
      <w:pPr>
        <w:pStyle w:val="CommentText"/>
      </w:pPr>
      <w:r>
        <w:t xml:space="preserve">“… resolution. </w:t>
      </w:r>
      <w:r>
        <w:rPr>
          <w:rStyle w:val="CommentReference"/>
        </w:rPr>
        <w:annotationRef/>
      </w:r>
      <w:r>
        <w:t>From the one hand side, this is required by international environmental policies (e.g. …) and national legislation, and on the other hand side, it is enabled by the advanced and spatially explicit technical methods.”</w:t>
      </w:r>
    </w:p>
  </w:comment>
  <w:comment w:id="35" w:author="Poom, Age" w:date="2020-04-27T17:08:00Z" w:initials="PA">
    <w:p w14:paraId="42DCAC6C" w14:textId="3913189E" w:rsidR="008458E8" w:rsidRDefault="008458E8">
      <w:pPr>
        <w:pStyle w:val="CommentText"/>
      </w:pPr>
      <w:r>
        <w:rPr>
          <w:rStyle w:val="CommentReference"/>
        </w:rPr>
        <w:annotationRef/>
      </w:r>
      <w:r>
        <w:t xml:space="preserve">Do you mean policies? This aspect was given in the previous sentence. </w:t>
      </w:r>
      <w:proofErr w:type="gramStart"/>
      <w:r>
        <w:t>May be</w:t>
      </w:r>
      <w:proofErr w:type="gramEnd"/>
      <w:r>
        <w:t xml:space="preserve"> you mean that the models are usually developed based on national or international methodological frameworks?</w:t>
      </w:r>
    </w:p>
  </w:comment>
  <w:comment w:id="36" w:author="Helle, Joose I" w:date="2020-05-03T12:29:00Z" w:initials="HJI">
    <w:p w14:paraId="0D46A7C5" w14:textId="204A77E7" w:rsidR="008458E8" w:rsidRDefault="008458E8">
      <w:pPr>
        <w:pStyle w:val="CommentText"/>
      </w:pPr>
      <w:r>
        <w:rPr>
          <w:rStyle w:val="CommentReference"/>
        </w:rPr>
        <w:annotationRef/>
      </w:r>
      <w:r>
        <w:t>Yes</w:t>
      </w:r>
    </w:p>
  </w:comment>
  <w:comment w:id="37" w:author="Poom, Age" w:date="2020-04-27T17:10:00Z" w:initials="PA">
    <w:p w14:paraId="7337B184" w14:textId="77777777" w:rsidR="008458E8" w:rsidRDefault="008458E8" w:rsidP="00814936">
      <w:pPr>
        <w:pStyle w:val="CommentText"/>
      </w:pPr>
      <w:r>
        <w:rPr>
          <w:rStyle w:val="CommentReference"/>
        </w:rPr>
        <w:annotationRef/>
      </w:r>
      <w:r>
        <w:t xml:space="preserve">Check the publication year of your reference, double-check the current state, and rephrase the argument accordingly. </w:t>
      </w:r>
    </w:p>
    <w:p w14:paraId="3AA207AB" w14:textId="77777777" w:rsidR="008458E8" w:rsidRDefault="008458E8" w:rsidP="00814936">
      <w:pPr>
        <w:pStyle w:val="CommentText"/>
      </w:pPr>
      <w:r>
        <w:t>I suspect that before the CNOSSOS directive came in force (mandatory for the member states, with some transition time), the Nordic countries were applying the Nord2000 model, but since 2012, they have shifted to the common EU framework.</w:t>
      </w:r>
    </w:p>
  </w:comment>
  <w:comment w:id="39" w:author="Poom, Age" w:date="2020-04-27T17:31:00Z" w:initials="PA">
    <w:p w14:paraId="10E49F4D" w14:textId="5B64CA1C" w:rsidR="008458E8" w:rsidRDefault="008458E8">
      <w:pPr>
        <w:pStyle w:val="CommentText"/>
      </w:pPr>
      <w:r>
        <w:rPr>
          <w:rStyle w:val="CommentReference"/>
        </w:rPr>
        <w:annotationRef/>
      </w:r>
      <w:r>
        <w:t>“In recent years” and the publishing year of this reference do not match. Probably a better solution:</w:t>
      </w:r>
    </w:p>
    <w:p w14:paraId="44AA8071" w14:textId="471DF532" w:rsidR="008458E8" w:rsidRDefault="008458E8">
      <w:pPr>
        <w:pStyle w:val="CommentText"/>
      </w:pPr>
      <w:r>
        <w:t>“In the last decades, city planners…”</w:t>
      </w:r>
    </w:p>
    <w:p w14:paraId="63546C68" w14:textId="7FFBB23F" w:rsidR="008458E8" w:rsidRDefault="008458E8">
      <w:pPr>
        <w:pStyle w:val="CommentText"/>
      </w:pPr>
      <w:r>
        <w:t>And add another reference. You may check for example:</w:t>
      </w:r>
    </w:p>
    <w:p w14:paraId="591F0F4B" w14:textId="251C0B57" w:rsidR="008458E8" w:rsidRDefault="008458E8">
      <w:pPr>
        <w:pStyle w:val="CommentText"/>
      </w:pPr>
      <w:proofErr w:type="spellStart"/>
      <w:r w:rsidRPr="005E1A50">
        <w:t>Anciaes</w:t>
      </w:r>
      <w:proofErr w:type="spellEnd"/>
      <w:r w:rsidRPr="005E1A50">
        <w:t xml:space="preserve"> &amp; Jones, 2020</w:t>
      </w:r>
      <w:r>
        <w:t xml:space="preserve">. </w:t>
      </w:r>
      <w:r>
        <w:rPr>
          <w:rFonts w:ascii="Calibri" w:hAnsi="Calibri" w:cs="Calibri"/>
          <w:noProof/>
          <w:szCs w:val="24"/>
        </w:rPr>
        <w:t xml:space="preserve">Transport policy for liveability – Valuing the impacts on movement, place, and society. </w:t>
      </w:r>
      <w:r>
        <w:rPr>
          <w:rFonts w:ascii="Calibri" w:hAnsi="Calibri" w:cs="Calibri"/>
          <w:i/>
          <w:iCs/>
          <w:noProof/>
          <w:szCs w:val="24"/>
        </w:rPr>
        <w:t>Transportation Research Part A: Policy and Practice</w:t>
      </w:r>
      <w:r>
        <w:rPr>
          <w:rFonts w:ascii="Calibri" w:hAnsi="Calibri" w:cs="Calibri"/>
          <w:noProof/>
          <w:szCs w:val="24"/>
        </w:rPr>
        <w:t xml:space="preserve">, </w:t>
      </w:r>
      <w:r>
        <w:rPr>
          <w:rFonts w:ascii="Calibri" w:hAnsi="Calibri" w:cs="Calibri"/>
          <w:i/>
          <w:iCs/>
          <w:noProof/>
          <w:szCs w:val="24"/>
        </w:rPr>
        <w:t>132</w:t>
      </w:r>
      <w:r>
        <w:rPr>
          <w:rFonts w:ascii="Calibri" w:hAnsi="Calibri" w:cs="Calibri"/>
          <w:noProof/>
          <w:szCs w:val="24"/>
        </w:rPr>
        <w:t>, 157–173. https://doi.org/10.1016/j.tra.2019.11.009</w:t>
      </w:r>
    </w:p>
    <w:p w14:paraId="44999786" w14:textId="080653FE" w:rsidR="008458E8" w:rsidRDefault="008458E8">
      <w:pPr>
        <w:pStyle w:val="CommentText"/>
        <w:rPr>
          <w:rFonts w:ascii="Calibri" w:hAnsi="Calibri" w:cs="Calibri"/>
          <w:noProof/>
          <w:szCs w:val="24"/>
        </w:rPr>
      </w:pPr>
      <w:proofErr w:type="spellStart"/>
      <w:r w:rsidRPr="005E1A50">
        <w:t>Mozos</w:t>
      </w:r>
      <w:proofErr w:type="spellEnd"/>
      <w:r w:rsidRPr="005E1A50">
        <w:t>-Blanco et al., 2018</w:t>
      </w:r>
      <w:r>
        <w:t xml:space="preserve">. </w:t>
      </w:r>
      <w:r>
        <w:rPr>
          <w:rFonts w:ascii="Calibri" w:hAnsi="Calibri" w:cs="Calibri"/>
          <w:noProof/>
          <w:szCs w:val="24"/>
        </w:rPr>
        <w:t xml:space="preserve">Transport policy for liveability – Valuing the impacts on movement, place, and society. </w:t>
      </w:r>
      <w:r>
        <w:rPr>
          <w:rFonts w:ascii="Calibri" w:hAnsi="Calibri" w:cs="Calibri"/>
          <w:i/>
          <w:iCs/>
          <w:noProof/>
          <w:szCs w:val="24"/>
        </w:rPr>
        <w:t>Transportation Research Part A: Policy and Practice</w:t>
      </w:r>
      <w:r>
        <w:rPr>
          <w:rFonts w:ascii="Calibri" w:hAnsi="Calibri" w:cs="Calibri"/>
          <w:noProof/>
          <w:szCs w:val="24"/>
        </w:rPr>
        <w:t xml:space="preserve">, </w:t>
      </w:r>
      <w:r>
        <w:rPr>
          <w:rFonts w:ascii="Calibri" w:hAnsi="Calibri" w:cs="Calibri"/>
          <w:i/>
          <w:iCs/>
          <w:noProof/>
          <w:szCs w:val="24"/>
        </w:rPr>
        <w:t>132</w:t>
      </w:r>
      <w:r>
        <w:rPr>
          <w:rFonts w:ascii="Calibri" w:hAnsi="Calibri" w:cs="Calibri"/>
          <w:noProof/>
          <w:szCs w:val="24"/>
        </w:rPr>
        <w:t xml:space="preserve">, 157–173. </w:t>
      </w:r>
      <w:hyperlink r:id="rId3" w:history="1">
        <w:r w:rsidRPr="00567151">
          <w:rPr>
            <w:rStyle w:val="Hyperlink"/>
            <w:rFonts w:ascii="Calibri" w:hAnsi="Calibri" w:cs="Calibri"/>
            <w:noProof/>
            <w:szCs w:val="24"/>
          </w:rPr>
          <w:t>https://doi.org/10.1016/j.tra.2019.11.009</w:t>
        </w:r>
      </w:hyperlink>
    </w:p>
    <w:p w14:paraId="5D7CB7F4" w14:textId="4D5E05E5" w:rsidR="008458E8" w:rsidRDefault="008458E8">
      <w:pPr>
        <w:pStyle w:val="CommentText"/>
      </w:pPr>
      <w:r w:rsidRPr="005E1A50">
        <w:t>Newman et al., 2015</w:t>
      </w:r>
      <w:r>
        <w:t xml:space="preserve">. </w:t>
      </w:r>
      <w:r>
        <w:rPr>
          <w:rFonts w:ascii="Calibri" w:hAnsi="Calibri" w:cs="Calibri"/>
          <w:noProof/>
          <w:szCs w:val="24"/>
        </w:rPr>
        <w:t xml:space="preserve">Newman, P., Kenworthy, J., Newman, P., Kenworthy, J. 2015. The End of Automobile Dependence: In </w:t>
      </w:r>
      <w:r>
        <w:rPr>
          <w:rFonts w:ascii="Calibri" w:hAnsi="Calibri" w:cs="Calibri"/>
          <w:i/>
          <w:iCs/>
          <w:noProof/>
          <w:szCs w:val="24"/>
        </w:rPr>
        <w:t>The End of Automobile Dependence</w:t>
      </w:r>
      <w:r>
        <w:rPr>
          <w:rFonts w:ascii="Calibri" w:hAnsi="Calibri" w:cs="Calibri"/>
          <w:noProof/>
          <w:szCs w:val="24"/>
        </w:rPr>
        <w:t xml:space="preserve"> (pp. 201–226). Island Press/Center for Resource Economics. https://doi.org/10.5822/978-1-61091-613-4_7</w:t>
      </w:r>
    </w:p>
  </w:comment>
  <w:comment w:id="40" w:author="Poom, Age" w:date="2020-04-27T17:35:00Z" w:initials="PA">
    <w:p w14:paraId="28C98F07" w14:textId="2992064C" w:rsidR="008458E8" w:rsidRDefault="008458E8">
      <w:pPr>
        <w:pStyle w:val="CommentText"/>
      </w:pPr>
      <w:r>
        <w:rPr>
          <w:rStyle w:val="CommentReference"/>
        </w:rPr>
        <w:annotationRef/>
      </w:r>
      <w:r>
        <w:t>Full stop before the second half of the sentence.</w:t>
      </w:r>
    </w:p>
    <w:p w14:paraId="62086048" w14:textId="5E3762DB" w:rsidR="008458E8" w:rsidRDefault="008458E8">
      <w:pPr>
        <w:pStyle w:val="CommentText"/>
      </w:pPr>
      <w:r>
        <w:t>“Due to the improved opportunities and public support have, walking and cycling have become increasingly popular (REF).”</w:t>
      </w:r>
    </w:p>
  </w:comment>
  <w:comment w:id="41" w:author="Poom, Age" w:date="2020-04-27T17:49:00Z" w:initials="PA">
    <w:p w14:paraId="43E146E2" w14:textId="1E944CC3" w:rsidR="008458E8" w:rsidRDefault="008458E8">
      <w:pPr>
        <w:pStyle w:val="CommentText"/>
      </w:pPr>
      <w:r>
        <w:rPr>
          <w:rStyle w:val="CommentReference"/>
        </w:rPr>
        <w:annotationRef/>
      </w:r>
      <w:r>
        <w:t>This is pretty difficult sentence. I would delete the first part in full (PT and car related text). Decreased positive effect due to air and noise pollution is now being repeated – first it emerged with the reference of Jacobsen et al and now in related to Hartog et al. Can you merge these and the idea?</w:t>
      </w:r>
    </w:p>
  </w:comment>
  <w:comment w:id="42" w:author="Poom, Age" w:date="2020-04-27T17:53:00Z" w:initials="PA">
    <w:p w14:paraId="0DACDF51" w14:textId="77EFB561" w:rsidR="008458E8" w:rsidRDefault="008458E8">
      <w:pPr>
        <w:pStyle w:val="CommentText"/>
      </w:pPr>
      <w:r>
        <w:rPr>
          <w:rStyle w:val="CommentReference"/>
        </w:rPr>
        <w:annotationRef/>
      </w:r>
      <w:r>
        <w:t>Good generalization!</w:t>
      </w:r>
    </w:p>
  </w:comment>
  <w:comment w:id="44" w:author="Poom, Age" w:date="2020-04-28T11:55:00Z" w:initials="PA">
    <w:p w14:paraId="74F47EB2" w14:textId="495E7897" w:rsidR="008458E8" w:rsidRDefault="008458E8">
      <w:pPr>
        <w:pStyle w:val="CommentText"/>
      </w:pPr>
      <w:r>
        <w:rPr>
          <w:rStyle w:val="CommentReference"/>
        </w:rPr>
        <w:annotationRef/>
      </w:r>
      <w:r>
        <w:t>It’s a nice chapter!</w:t>
      </w:r>
    </w:p>
  </w:comment>
  <w:comment w:id="45" w:author="Poom, Age" w:date="2020-04-28T10:43:00Z" w:initials="PA">
    <w:p w14:paraId="6AE4686C" w14:textId="678E3894" w:rsidR="008458E8" w:rsidRDefault="008458E8">
      <w:pPr>
        <w:pStyle w:val="CommentText"/>
      </w:pPr>
      <w:r>
        <w:rPr>
          <w:rStyle w:val="CommentReference"/>
        </w:rPr>
        <w:annotationRef/>
      </w:r>
      <w:r>
        <w:t xml:space="preserve">It would be wise to add one more recent reference as well, e.g. Davies and </w:t>
      </w:r>
      <w:proofErr w:type="spellStart"/>
      <w:r>
        <w:t>Whyatt</w:t>
      </w:r>
      <w:proofErr w:type="spellEnd"/>
      <w:r>
        <w:t xml:space="preserve"> 2014, </w:t>
      </w:r>
      <w:proofErr w:type="spellStart"/>
      <w:r>
        <w:t>doi</w:t>
      </w:r>
      <w:proofErr w:type="spellEnd"/>
      <w:r>
        <w:t xml:space="preserve">: </w:t>
      </w:r>
      <w:r w:rsidRPr="00276B66">
        <w:t>10.1016/j.scitotenv.2014.03.038</w:t>
      </w:r>
      <w:r>
        <w:t>, instead of their former paper.</w:t>
      </w:r>
    </w:p>
    <w:p w14:paraId="561D79FA" w14:textId="4BA314C1" w:rsidR="008458E8" w:rsidRDefault="008458E8">
      <w:pPr>
        <w:pStyle w:val="CommentText"/>
      </w:pPr>
      <w:proofErr w:type="spellStart"/>
      <w:r>
        <w:t>Mölter</w:t>
      </w:r>
      <w:proofErr w:type="spellEnd"/>
      <w:r>
        <w:t xml:space="preserve"> and Lindley 2015, </w:t>
      </w:r>
      <w:hyperlink r:id="rId4" w:history="1">
        <w:r w:rsidRPr="00567151">
          <w:rPr>
            <w:rStyle w:val="Hyperlink"/>
          </w:rPr>
          <w:t>http://dx.doi.org/10.1016/j.scitotenv.2015.05.118</w:t>
        </w:r>
      </w:hyperlink>
      <w:r>
        <w:t xml:space="preserve">   </w:t>
      </w:r>
    </w:p>
  </w:comment>
  <w:comment w:id="46" w:author="Poom, Age" w:date="2020-04-28T11:14:00Z" w:initials="PA">
    <w:p w14:paraId="4A49CB93" w14:textId="31CACC76" w:rsidR="008458E8" w:rsidRDefault="008458E8">
      <w:pPr>
        <w:pStyle w:val="CommentText"/>
      </w:pPr>
      <w:r>
        <w:rPr>
          <w:rStyle w:val="CommentReference"/>
        </w:rPr>
        <w:annotationRef/>
      </w:r>
      <w:r>
        <w:t xml:space="preserve">This is a generalization you are conveying based on a previous review(?). I wouldn’t use imperfect here, it’s showing that people used to do it in the </w:t>
      </w:r>
      <w:proofErr w:type="gramStart"/>
      <w:r>
        <w:t>past, but</w:t>
      </w:r>
      <w:proofErr w:type="gramEnd"/>
      <w:r>
        <w:t xml:space="preserve"> are not doing it anymore. </w:t>
      </w:r>
    </w:p>
    <w:p w14:paraId="6B2B7EC2" w14:textId="24AE6F5F" w:rsidR="008458E8" w:rsidRDefault="008458E8">
      <w:pPr>
        <w:pStyle w:val="CommentText"/>
      </w:pPr>
      <w:r>
        <w:t>Rather, you could use either present or present perfect as suitable tenses for the literature review.</w:t>
      </w:r>
    </w:p>
    <w:p w14:paraId="4C12AA40" w14:textId="5B244FD7" w:rsidR="008458E8" w:rsidRDefault="008458E8">
      <w:pPr>
        <w:pStyle w:val="CommentText"/>
      </w:pPr>
      <w:r>
        <w:t xml:space="preserve">“… exposure to pollutants </w:t>
      </w:r>
      <w:r w:rsidRPr="0065354A">
        <w:rPr>
          <w:b/>
        </w:rPr>
        <w:t>is</w:t>
      </w:r>
      <w:r>
        <w:t xml:space="preserve"> assessed on </w:t>
      </w:r>
      <w:r w:rsidRPr="0065354A">
        <w:t>modeled</w:t>
      </w:r>
      <w:r>
        <w:t xml:space="preserve"> trajectories, distance and duration of exposure </w:t>
      </w:r>
      <w:r w:rsidRPr="0065354A">
        <w:rPr>
          <w:b/>
        </w:rPr>
        <w:t>are</w:t>
      </w:r>
      <w:r>
        <w:t xml:space="preserve"> often considered…”</w:t>
      </w:r>
    </w:p>
  </w:comment>
  <w:comment w:id="47" w:author="Poom, Age" w:date="2020-04-28T11:17:00Z" w:initials="PA">
    <w:p w14:paraId="13F53E3C" w14:textId="42162868" w:rsidR="008458E8" w:rsidRDefault="008458E8">
      <w:pPr>
        <w:pStyle w:val="CommentText"/>
      </w:pPr>
      <w:r>
        <w:rPr>
          <w:rStyle w:val="CommentReference"/>
        </w:rPr>
        <w:annotationRef/>
      </w:r>
      <w:r>
        <w:t>analyze</w:t>
      </w:r>
    </w:p>
  </w:comment>
  <w:comment w:id="50" w:author="Poom, Age" w:date="2020-04-28T11:12:00Z" w:initials="PA">
    <w:p w14:paraId="2DF20C02" w14:textId="254165D5" w:rsidR="008458E8" w:rsidRDefault="008458E8">
      <w:pPr>
        <w:pStyle w:val="CommentText"/>
      </w:pPr>
      <w:r>
        <w:rPr>
          <w:rStyle w:val="CommentReference"/>
        </w:rPr>
        <w:annotationRef/>
      </w:r>
      <w:r>
        <w:t>Based on which data source? Or is it compiled by you? In the theory section, it would be better to show previous evidence, and if you present your own data, then this should come in the results part.</w:t>
      </w:r>
    </w:p>
  </w:comment>
  <w:comment w:id="51" w:author="Poom, Age" w:date="2020-04-28T11:20:00Z" w:initials="PA">
    <w:p w14:paraId="5CDE11D0" w14:textId="44780694" w:rsidR="008458E8" w:rsidRDefault="008458E8">
      <w:pPr>
        <w:pStyle w:val="CommentText"/>
      </w:pPr>
      <w:r>
        <w:t>“</w:t>
      </w:r>
      <w:r>
        <w:rPr>
          <w:rStyle w:val="CommentReference"/>
        </w:rPr>
        <w:annotationRef/>
      </w:r>
      <w:r>
        <w:t>Based on the previous literature, …”</w:t>
      </w:r>
    </w:p>
    <w:p w14:paraId="4BA14258" w14:textId="417124CC" w:rsidR="008458E8" w:rsidRDefault="008458E8">
      <w:pPr>
        <w:pStyle w:val="CommentText"/>
      </w:pPr>
      <w:r>
        <w:t xml:space="preserve">I wouldn’t say a literature review of this study as you are in the midst of providing the review right now </w:t>
      </w:r>
      <w:r>
        <w:sym w:font="Wingdings" w:char="F04A"/>
      </w:r>
      <w:r>
        <w:t>.</w:t>
      </w:r>
    </w:p>
  </w:comment>
  <w:comment w:id="52" w:author="Poom, Age" w:date="2020-04-28T11:35:00Z" w:initials="PA">
    <w:p w14:paraId="3E1FCBD1" w14:textId="3C1C2DD7" w:rsidR="008458E8" w:rsidRDefault="008458E8">
      <w:pPr>
        <w:pStyle w:val="CommentText"/>
      </w:pPr>
      <w:r>
        <w:rPr>
          <w:rStyle w:val="CommentReference"/>
        </w:rPr>
        <w:annotationRef/>
      </w:r>
      <w:r>
        <w:t>Semi-direct approach?</w:t>
      </w:r>
    </w:p>
  </w:comment>
  <w:comment w:id="53" w:author="Poom, Age" w:date="2020-04-28T11:45:00Z" w:initials="PA">
    <w:p w14:paraId="22DFFCC6" w14:textId="6FEF2C1C" w:rsidR="008458E8" w:rsidRDefault="008458E8">
      <w:pPr>
        <w:pStyle w:val="CommentText"/>
      </w:pPr>
      <w:r>
        <w:rPr>
          <w:rStyle w:val="CommentReference"/>
        </w:rPr>
        <w:annotationRef/>
      </w:r>
      <w:r>
        <w:t>Here you may need to stress “realized mobility”, captured then either with GPS sensors, mobile phone traffic or maybe even other types of observed data sets.</w:t>
      </w:r>
    </w:p>
  </w:comment>
  <w:comment w:id="54" w:author="Poom, Age" w:date="2020-04-28T11:39:00Z" w:initials="PA">
    <w:p w14:paraId="59FA8F5C" w14:textId="77777777" w:rsidR="008458E8" w:rsidRDefault="008458E8">
      <w:pPr>
        <w:pStyle w:val="CommentText"/>
      </w:pPr>
      <w:r>
        <w:rPr>
          <w:rStyle w:val="CommentReference"/>
        </w:rPr>
        <w:annotationRef/>
      </w:r>
      <w:r>
        <w:t xml:space="preserve">Indirect approach? </w:t>
      </w:r>
    </w:p>
    <w:p w14:paraId="7914A9C2" w14:textId="1D9AE2C6" w:rsidR="008458E8" w:rsidRDefault="008458E8">
      <w:pPr>
        <w:pStyle w:val="CommentText"/>
      </w:pPr>
      <w:r>
        <w:t>(</w:t>
      </w:r>
      <w:proofErr w:type="gramStart"/>
      <w:r>
        <w:t>plus</w:t>
      </w:r>
      <w:proofErr w:type="gramEnd"/>
      <w:r>
        <w:t xml:space="preserve"> you may use the term “simulated mobility” here and there when referring to modelled routes based on address data. If ODs come from travel surveys, then, on the other hand, it is not called simulated mobility)</w:t>
      </w:r>
    </w:p>
  </w:comment>
  <w:comment w:id="55" w:author="Poom, Age" w:date="2020-04-28T11:42:00Z" w:initials="PA">
    <w:p w14:paraId="77FD0227" w14:textId="718823D4" w:rsidR="008458E8" w:rsidRDefault="008458E8">
      <w:pPr>
        <w:pStyle w:val="CommentText"/>
      </w:pPr>
      <w:r>
        <w:rPr>
          <w:rStyle w:val="CommentReference"/>
        </w:rPr>
        <w:annotationRef/>
      </w:r>
      <w:r>
        <w:t>Routes were modelled only in (3), in (2) you had GPS tracks (or other observation of realized mobility).</w:t>
      </w:r>
    </w:p>
  </w:comment>
  <w:comment w:id="56" w:author="Poom, Age" w:date="2020-04-28T11:49:00Z" w:initials="PA">
    <w:p w14:paraId="570896E0" w14:textId="544875ED" w:rsidR="008458E8" w:rsidRDefault="008458E8">
      <w:pPr>
        <w:pStyle w:val="CommentText"/>
      </w:pPr>
      <w:r>
        <w:rPr>
          <w:rStyle w:val="CommentReference"/>
        </w:rPr>
        <w:annotationRef/>
      </w:r>
      <w:r>
        <w:t xml:space="preserve">Note that GPS tracks are typically collected again from small samples and are as such socially biased. </w:t>
      </w:r>
    </w:p>
    <w:p w14:paraId="1A8CD7B6" w14:textId="3A4A7F76" w:rsidR="008458E8" w:rsidRDefault="008458E8">
      <w:pPr>
        <w:pStyle w:val="CommentText"/>
      </w:pPr>
      <w:r>
        <w:t>Mobile phone data, on the other hand, may reveal mobility of larger population groups, if data points are frequently collected (not based on the location of phone calls but automatic location updates).</w:t>
      </w:r>
    </w:p>
  </w:comment>
  <w:comment w:id="57" w:author="Poom, Age" w:date="2020-04-28T11:52:00Z" w:initials="PA">
    <w:p w14:paraId="23553637" w14:textId="5DC5C2D2" w:rsidR="008458E8" w:rsidRDefault="008458E8">
      <w:pPr>
        <w:pStyle w:val="CommentText"/>
      </w:pPr>
      <w:r>
        <w:rPr>
          <w:rStyle w:val="CommentReference"/>
        </w:rPr>
        <w:annotationRef/>
      </w:r>
      <w:r>
        <w:t>What do you mean by “schema”?</w:t>
      </w:r>
    </w:p>
  </w:comment>
  <w:comment w:id="60" w:author="Poom, Age" w:date="2020-04-28T12:07:00Z" w:initials="PA">
    <w:p w14:paraId="2D42F675" w14:textId="77777777" w:rsidR="008458E8" w:rsidRDefault="008458E8">
      <w:pPr>
        <w:pStyle w:val="CommentText"/>
      </w:pPr>
      <w:r>
        <w:rPr>
          <w:rStyle w:val="CommentReference"/>
        </w:rPr>
        <w:annotationRef/>
      </w:r>
      <w:r>
        <w:t xml:space="preserve">Traveling / travelling </w:t>
      </w:r>
    </w:p>
    <w:p w14:paraId="59D1444A" w14:textId="6984F8A0" w:rsidR="008458E8" w:rsidRDefault="008458E8">
      <w:pPr>
        <w:pStyle w:val="CommentText"/>
      </w:pPr>
      <w:r>
        <w:t>Stick to the same language – British or American – as with modeling / modelling and other respective words throughout the thesis (search for critical words separately and replace where necessary).</w:t>
      </w:r>
    </w:p>
  </w:comment>
  <w:comment w:id="61" w:author="Poom, Age" w:date="2020-04-28T15:18:00Z" w:initials="PA">
    <w:p w14:paraId="437617C3" w14:textId="1A672397" w:rsidR="008458E8" w:rsidRDefault="008458E8">
      <w:pPr>
        <w:pStyle w:val="CommentText"/>
      </w:pPr>
      <w:r>
        <w:rPr>
          <w:rStyle w:val="CommentReference"/>
        </w:rPr>
        <w:annotationRef/>
      </w:r>
      <w:r>
        <w:t xml:space="preserve">It would be lovely if you for the first time mentioning this crucial algorithm would also add a reference to the original, and spelled out the author’s full name, </w:t>
      </w:r>
      <w:proofErr w:type="spellStart"/>
      <w:r>
        <w:t>Edsger</w:t>
      </w:r>
      <w:proofErr w:type="spellEnd"/>
      <w:r>
        <w:t xml:space="preserve"> W. Dijkstra </w:t>
      </w:r>
      <w:r>
        <w:sym w:font="Wingdings" w:char="F04A"/>
      </w:r>
    </w:p>
    <w:p w14:paraId="1B73960F" w14:textId="30BA14D1" w:rsidR="008458E8" w:rsidRDefault="008458E8">
      <w:pPr>
        <w:pStyle w:val="CommentText"/>
      </w:pPr>
    </w:p>
    <w:p w14:paraId="54E41B3A" w14:textId="77777777" w:rsidR="008458E8" w:rsidRDefault="008458E8">
      <w:pPr>
        <w:pStyle w:val="CommentText"/>
      </w:pPr>
      <w:r w:rsidRPr="00EA7EC9">
        <w:t xml:space="preserve">DIJKSTRA, E.W. (1959) A Note on Two Problems in </w:t>
      </w:r>
      <w:proofErr w:type="spellStart"/>
      <w:r w:rsidRPr="00EA7EC9">
        <w:t>Connexion</w:t>
      </w:r>
      <w:proofErr w:type="spellEnd"/>
      <w:r w:rsidRPr="00EA7EC9">
        <w:t xml:space="preserve"> with Graphs. </w:t>
      </w:r>
      <w:proofErr w:type="spellStart"/>
      <w:r w:rsidRPr="00EA7EC9">
        <w:t>Numerische</w:t>
      </w:r>
      <w:proofErr w:type="spellEnd"/>
      <w:r w:rsidRPr="00EA7EC9">
        <w:t xml:space="preserve"> </w:t>
      </w:r>
      <w:proofErr w:type="spellStart"/>
      <w:r w:rsidRPr="00EA7EC9">
        <w:t>Mathematik</w:t>
      </w:r>
      <w:proofErr w:type="spellEnd"/>
      <w:r w:rsidRPr="00EA7EC9">
        <w:t xml:space="preserve"> 1, 269-271. </w:t>
      </w:r>
    </w:p>
    <w:p w14:paraId="19E2C488" w14:textId="7BC1CD0B" w:rsidR="008458E8" w:rsidRDefault="00A9137A">
      <w:pPr>
        <w:pStyle w:val="CommentText"/>
      </w:pPr>
      <w:hyperlink r:id="rId5" w:history="1">
        <w:r w:rsidR="008458E8">
          <w:rPr>
            <w:rStyle w:val="Hyperlink"/>
          </w:rPr>
          <w:t>http://www-m3.ma.tum.de/foswiki/pub/MN0506/WebHome/dijkstra.pdf</w:t>
        </w:r>
      </w:hyperlink>
    </w:p>
    <w:p w14:paraId="263872BB" w14:textId="0EE20F6D" w:rsidR="008458E8" w:rsidRDefault="00A9137A">
      <w:pPr>
        <w:pStyle w:val="CommentText"/>
        <w:rPr>
          <w:rStyle w:val="cs1-lock-free"/>
          <w:rFonts w:ascii="Arial" w:hAnsi="Arial" w:cs="Arial"/>
          <w:color w:val="222222"/>
          <w:sz w:val="19"/>
          <w:szCs w:val="19"/>
          <w:shd w:val="clear" w:color="auto" w:fill="FFFFFF"/>
        </w:rPr>
      </w:pPr>
      <w:hyperlink r:id="rId6" w:tooltip="Doi (identifier)" w:history="1">
        <w:r w:rsidR="008458E8">
          <w:rPr>
            <w:rStyle w:val="Hyperlink"/>
            <w:rFonts w:ascii="Arial" w:hAnsi="Arial" w:cs="Arial"/>
            <w:color w:val="0B0080"/>
            <w:sz w:val="19"/>
            <w:szCs w:val="19"/>
            <w:shd w:val="clear" w:color="auto" w:fill="FFFFFF"/>
          </w:rPr>
          <w:t>doi</w:t>
        </w:r>
      </w:hyperlink>
      <w:r w:rsidR="008458E8">
        <w:rPr>
          <w:rFonts w:ascii="Arial" w:hAnsi="Arial" w:cs="Arial"/>
          <w:color w:val="222222"/>
          <w:sz w:val="19"/>
          <w:szCs w:val="19"/>
          <w:shd w:val="clear" w:color="auto" w:fill="FFFFFF"/>
        </w:rPr>
        <w:t>:</w:t>
      </w:r>
      <w:hyperlink r:id="rId7" w:history="1">
        <w:r w:rsidR="008458E8">
          <w:rPr>
            <w:rStyle w:val="Hyperlink"/>
            <w:rFonts w:ascii="Arial" w:hAnsi="Arial" w:cs="Arial"/>
            <w:color w:val="663366"/>
            <w:sz w:val="19"/>
            <w:szCs w:val="19"/>
            <w:shd w:val="clear" w:color="auto" w:fill="FFFFFF"/>
          </w:rPr>
          <w:t>10.1145/1787234.1787249</w:t>
        </w:r>
      </w:hyperlink>
    </w:p>
    <w:p w14:paraId="117688E4" w14:textId="2089A71F" w:rsidR="008458E8" w:rsidRDefault="008458E8">
      <w:pPr>
        <w:pStyle w:val="CommentText"/>
        <w:rPr>
          <w:rStyle w:val="cs1-lock-free"/>
          <w:rFonts w:ascii="Arial" w:hAnsi="Arial" w:cs="Arial"/>
          <w:color w:val="222222"/>
          <w:sz w:val="19"/>
          <w:szCs w:val="19"/>
          <w:shd w:val="clear" w:color="auto" w:fill="FFFFFF"/>
        </w:rPr>
      </w:pPr>
    </w:p>
    <w:p w14:paraId="5BDD1592" w14:textId="4B293B5C" w:rsidR="008458E8" w:rsidRDefault="008458E8">
      <w:pPr>
        <w:pStyle w:val="CommentText"/>
        <w:rPr>
          <w:rStyle w:val="cs1-lock-free"/>
          <w:rFonts w:ascii="Arial" w:hAnsi="Arial" w:cs="Arial"/>
          <w:color w:val="222222"/>
          <w:sz w:val="19"/>
          <w:szCs w:val="19"/>
          <w:shd w:val="clear" w:color="auto" w:fill="FFFFFF"/>
        </w:rPr>
      </w:pPr>
      <w:r>
        <w:rPr>
          <w:rStyle w:val="cs1-lock-free"/>
          <w:rFonts w:ascii="Arial" w:hAnsi="Arial" w:cs="Arial"/>
          <w:color w:val="222222"/>
          <w:sz w:val="19"/>
          <w:szCs w:val="19"/>
          <w:shd w:val="clear" w:color="auto" w:fill="FFFFFF"/>
        </w:rPr>
        <w:t xml:space="preserve">+ his PhD thesis is: </w:t>
      </w:r>
    </w:p>
    <w:p w14:paraId="0F89D334" w14:textId="7DDD1E8A" w:rsidR="008458E8" w:rsidRDefault="008458E8">
      <w:pPr>
        <w:pStyle w:val="CommentText"/>
      </w:pPr>
      <w:r>
        <w:rPr>
          <w:rFonts w:ascii="Helvetica" w:hAnsi="Helvetica"/>
          <w:color w:val="1A1A1F"/>
          <w:sz w:val="19"/>
          <w:szCs w:val="19"/>
          <w:shd w:val="clear" w:color="auto" w:fill="FFFFFF"/>
        </w:rPr>
        <w:t xml:space="preserve">Dijkstra, </w:t>
      </w:r>
      <w:proofErr w:type="spellStart"/>
      <w:r>
        <w:rPr>
          <w:rFonts w:ascii="Helvetica" w:hAnsi="Helvetica"/>
          <w:color w:val="1A1A1F"/>
          <w:sz w:val="19"/>
          <w:szCs w:val="19"/>
          <w:shd w:val="clear" w:color="auto" w:fill="FFFFFF"/>
        </w:rPr>
        <w:t>Edsger</w:t>
      </w:r>
      <w:proofErr w:type="spellEnd"/>
      <w:r>
        <w:rPr>
          <w:rFonts w:ascii="Helvetica" w:hAnsi="Helvetica"/>
          <w:color w:val="1A1A1F"/>
          <w:sz w:val="19"/>
          <w:szCs w:val="19"/>
          <w:shd w:val="clear" w:color="auto" w:fill="FFFFFF"/>
        </w:rPr>
        <w:t xml:space="preserve"> W., </w:t>
      </w:r>
      <w:r>
        <w:rPr>
          <w:rStyle w:val="Emphasis"/>
          <w:rFonts w:ascii="Helvetica" w:hAnsi="Helvetica"/>
          <w:color w:val="1A1A1F"/>
          <w:sz w:val="19"/>
          <w:szCs w:val="19"/>
          <w:shd w:val="clear" w:color="auto" w:fill="FFFFFF"/>
        </w:rPr>
        <w:t>Communication with an Automatic Computer</w:t>
      </w:r>
      <w:r>
        <w:rPr>
          <w:rFonts w:ascii="Helvetica" w:hAnsi="Helvetica"/>
          <w:color w:val="1A1A1F"/>
          <w:sz w:val="19"/>
          <w:szCs w:val="19"/>
          <w:shd w:val="clear" w:color="auto" w:fill="FFFFFF"/>
        </w:rPr>
        <w:t>, PhD thesis, University of Amsterdam, 1959</w:t>
      </w:r>
    </w:p>
  </w:comment>
  <w:comment w:id="62" w:author="Poom, Age" w:date="2020-04-28T15:30:00Z" w:initials="PA">
    <w:p w14:paraId="2D65698F" w14:textId="2F6994BF" w:rsidR="008458E8" w:rsidRDefault="008458E8">
      <w:pPr>
        <w:pStyle w:val="CommentText"/>
      </w:pPr>
      <w:r>
        <w:rPr>
          <w:rStyle w:val="CommentReference"/>
        </w:rPr>
        <w:annotationRef/>
      </w:r>
      <w:proofErr w:type="spellStart"/>
      <w:r>
        <w:t>Hei</w:t>
      </w:r>
      <w:proofErr w:type="spellEnd"/>
      <w:r>
        <w:t>, what if you remove this sentence from here fully and add the idea to the next section as you start describing A* algorithm there again.</w:t>
      </w:r>
    </w:p>
  </w:comment>
  <w:comment w:id="65" w:author="Poom, Age" w:date="2020-04-28T15:32:00Z" w:initials="PA">
    <w:p w14:paraId="368C0A5C" w14:textId="38D33C25" w:rsidR="008458E8" w:rsidRDefault="008458E8">
      <w:pPr>
        <w:pStyle w:val="CommentText"/>
      </w:pPr>
      <w:r>
        <w:rPr>
          <w:rStyle w:val="CommentReference"/>
        </w:rPr>
        <w:annotationRef/>
      </w:r>
      <w:r>
        <w:t>Here it would be then good to have a sentence on generic algorithms.</w:t>
      </w:r>
    </w:p>
  </w:comment>
  <w:comment w:id="67" w:author="Poom, Age" w:date="2020-04-28T15:59:00Z" w:initials="PA">
    <w:p w14:paraId="3A363C57" w14:textId="3E013B24" w:rsidR="008458E8" w:rsidRDefault="008458E8">
      <w:pPr>
        <w:pStyle w:val="CommentText"/>
      </w:pPr>
      <w:r>
        <w:rPr>
          <w:rStyle w:val="CommentReference"/>
        </w:rPr>
        <w:annotationRef/>
      </w:r>
      <w:r>
        <w:t xml:space="preserve">A few additional references should be incorporated to this chapter (they show also more recent developments in the field), e.g. </w:t>
      </w:r>
    </w:p>
    <w:p w14:paraId="5046B569" w14:textId="77777777" w:rsidR="008458E8" w:rsidRDefault="008458E8">
      <w:pPr>
        <w:pStyle w:val="CommentText"/>
      </w:pPr>
    </w:p>
    <w:p w14:paraId="243FAE09" w14:textId="0F5D1BE6" w:rsidR="008458E8" w:rsidRDefault="008458E8">
      <w:pPr>
        <w:pStyle w:val="CommentText"/>
        <w:rPr>
          <w:rFonts w:eastAsia="Times New Roman"/>
          <w:sz w:val="22"/>
          <w:szCs w:val="22"/>
        </w:rPr>
      </w:pPr>
      <w:proofErr w:type="spellStart"/>
      <w:r>
        <w:rPr>
          <w:rFonts w:eastAsia="Times New Roman"/>
          <w:sz w:val="22"/>
          <w:szCs w:val="22"/>
        </w:rPr>
        <w:t>Caggiani</w:t>
      </w:r>
      <w:proofErr w:type="spellEnd"/>
      <w:r>
        <w:rPr>
          <w:rFonts w:eastAsia="Times New Roman"/>
          <w:sz w:val="22"/>
          <w:szCs w:val="22"/>
        </w:rPr>
        <w:t xml:space="preserve"> L, </w:t>
      </w:r>
      <w:proofErr w:type="spellStart"/>
      <w:r>
        <w:rPr>
          <w:rFonts w:eastAsia="Times New Roman"/>
          <w:sz w:val="22"/>
          <w:szCs w:val="22"/>
        </w:rPr>
        <w:t>Camporeale</w:t>
      </w:r>
      <w:proofErr w:type="spellEnd"/>
      <w:r>
        <w:rPr>
          <w:rFonts w:eastAsia="Times New Roman"/>
          <w:sz w:val="22"/>
          <w:szCs w:val="22"/>
        </w:rPr>
        <w:t xml:space="preserve"> R and </w:t>
      </w:r>
      <w:proofErr w:type="spellStart"/>
      <w:r>
        <w:rPr>
          <w:rFonts w:eastAsia="Times New Roman"/>
          <w:sz w:val="22"/>
          <w:szCs w:val="22"/>
        </w:rPr>
        <w:t>Ottomanelli</w:t>
      </w:r>
      <w:proofErr w:type="spellEnd"/>
      <w:r>
        <w:rPr>
          <w:rFonts w:eastAsia="Times New Roman"/>
          <w:sz w:val="22"/>
          <w:szCs w:val="22"/>
        </w:rPr>
        <w:t xml:space="preserve"> M (2017) A real time multi-objective cyclists route choice model for a bike-sharing mobile application. In: 5th IEEE International Conference on Models and Technologies for Intelligent Transportation Systems, MT-ITS 2017 - Proceedings, 8 August 2017, pp. 645–650. Institute of Electrical and Electronics Engineers Inc. DOI: 10.1109/MTITS.2017.8005593.</w:t>
      </w:r>
    </w:p>
    <w:p w14:paraId="02040EB7" w14:textId="014DDB25" w:rsidR="008458E8" w:rsidRDefault="008458E8">
      <w:pPr>
        <w:pStyle w:val="CommentText"/>
        <w:rPr>
          <w:rFonts w:eastAsia="Times New Roman"/>
          <w:sz w:val="22"/>
          <w:szCs w:val="22"/>
        </w:rPr>
      </w:pPr>
    </w:p>
    <w:p w14:paraId="22DCD291" w14:textId="5E953929" w:rsidR="008458E8" w:rsidRDefault="008458E8">
      <w:pPr>
        <w:pStyle w:val="CommentText"/>
        <w:rPr>
          <w:rFonts w:eastAsia="Times New Roman"/>
          <w:sz w:val="22"/>
          <w:szCs w:val="22"/>
        </w:rPr>
      </w:pPr>
      <w:proofErr w:type="spellStart"/>
      <w:r w:rsidRPr="005D5AF2">
        <w:rPr>
          <w:rFonts w:eastAsia="Times New Roman"/>
          <w:sz w:val="22"/>
          <w:szCs w:val="22"/>
          <w:lang w:val="fi-FI"/>
        </w:rPr>
        <w:t>Mahajan</w:t>
      </w:r>
      <w:proofErr w:type="spellEnd"/>
      <w:r w:rsidRPr="005D5AF2">
        <w:rPr>
          <w:rFonts w:eastAsia="Times New Roman"/>
          <w:sz w:val="22"/>
          <w:szCs w:val="22"/>
          <w:lang w:val="fi-FI"/>
        </w:rPr>
        <w:t xml:space="preserve"> S., </w:t>
      </w:r>
      <w:proofErr w:type="spellStart"/>
      <w:r w:rsidRPr="005D5AF2">
        <w:rPr>
          <w:rFonts w:eastAsia="Times New Roman"/>
          <w:sz w:val="22"/>
          <w:szCs w:val="22"/>
          <w:lang w:val="fi-FI"/>
        </w:rPr>
        <w:t>Tang</w:t>
      </w:r>
      <w:proofErr w:type="spellEnd"/>
      <w:r w:rsidRPr="005D5AF2">
        <w:rPr>
          <w:rFonts w:eastAsia="Times New Roman"/>
          <w:sz w:val="22"/>
          <w:szCs w:val="22"/>
          <w:lang w:val="fi-FI"/>
        </w:rPr>
        <w:t xml:space="preserve"> Y.-S., </w:t>
      </w:r>
      <w:proofErr w:type="spellStart"/>
      <w:r w:rsidRPr="005D5AF2">
        <w:rPr>
          <w:rFonts w:eastAsia="Times New Roman"/>
          <w:sz w:val="22"/>
          <w:szCs w:val="22"/>
          <w:lang w:val="fi-FI"/>
        </w:rPr>
        <w:t>Wu</w:t>
      </w:r>
      <w:proofErr w:type="spellEnd"/>
      <w:r w:rsidRPr="005D5AF2">
        <w:rPr>
          <w:rFonts w:eastAsia="Times New Roman"/>
          <w:sz w:val="22"/>
          <w:szCs w:val="22"/>
          <w:lang w:val="fi-FI"/>
        </w:rPr>
        <w:t xml:space="preserve"> D.-Y., </w:t>
      </w:r>
      <w:proofErr w:type="spellStart"/>
      <w:r w:rsidRPr="005D5AF2">
        <w:rPr>
          <w:rFonts w:eastAsia="Times New Roman"/>
          <w:sz w:val="22"/>
          <w:szCs w:val="22"/>
          <w:lang w:val="fi-FI"/>
        </w:rPr>
        <w:t>Tsai</w:t>
      </w:r>
      <w:proofErr w:type="spellEnd"/>
      <w:r w:rsidRPr="005D5AF2">
        <w:rPr>
          <w:rFonts w:eastAsia="Times New Roman"/>
          <w:sz w:val="22"/>
          <w:szCs w:val="22"/>
          <w:lang w:val="fi-FI"/>
        </w:rPr>
        <w:t xml:space="preserve"> T.-C., Chen L.-J. 2019. </w:t>
      </w:r>
      <w:r>
        <w:rPr>
          <w:rFonts w:eastAsia="Times New Roman"/>
          <w:sz w:val="22"/>
          <w:szCs w:val="22"/>
        </w:rPr>
        <w:t xml:space="preserve">CAR: The Clean Air Routing Algorithm for Path Navigation with Minimal PM2.5 Exposure on the Move. IEEE SPECIAL SECTION ON URBAN COMPUTING AND INTELLIGENCE, 7: 147373- 147382, </w:t>
      </w:r>
      <w:proofErr w:type="spellStart"/>
      <w:r>
        <w:rPr>
          <w:rFonts w:eastAsia="Times New Roman"/>
          <w:sz w:val="22"/>
          <w:szCs w:val="22"/>
        </w:rPr>
        <w:t>doi</w:t>
      </w:r>
      <w:proofErr w:type="spellEnd"/>
      <w:r>
        <w:rPr>
          <w:rFonts w:eastAsia="Times New Roman"/>
          <w:sz w:val="22"/>
          <w:szCs w:val="22"/>
        </w:rPr>
        <w:t>: 10.1109/ACCESS.2019.2946419</w:t>
      </w:r>
    </w:p>
    <w:p w14:paraId="1DBEC0EC" w14:textId="7C5824A0" w:rsidR="008458E8" w:rsidRDefault="008458E8">
      <w:pPr>
        <w:pStyle w:val="CommentText"/>
        <w:rPr>
          <w:rFonts w:eastAsia="Times New Roman"/>
          <w:sz w:val="22"/>
          <w:szCs w:val="22"/>
        </w:rPr>
      </w:pPr>
    </w:p>
    <w:p w14:paraId="5C81F693" w14:textId="406EA647" w:rsidR="008458E8" w:rsidRDefault="008458E8">
      <w:pPr>
        <w:pStyle w:val="CommentText"/>
        <w:rPr>
          <w:rFonts w:eastAsia="Times New Roman"/>
          <w:sz w:val="22"/>
          <w:szCs w:val="22"/>
        </w:rPr>
      </w:pPr>
      <w:proofErr w:type="spellStart"/>
      <w:r>
        <w:rPr>
          <w:rFonts w:eastAsia="Times New Roman"/>
          <w:sz w:val="22"/>
          <w:szCs w:val="22"/>
        </w:rPr>
        <w:t>Mölter</w:t>
      </w:r>
      <w:proofErr w:type="spellEnd"/>
      <w:r>
        <w:rPr>
          <w:rFonts w:eastAsia="Times New Roman"/>
          <w:sz w:val="22"/>
          <w:szCs w:val="22"/>
        </w:rPr>
        <w:t xml:space="preserve"> A., Lindley S. 2015. Influence of walking route choice on primary school children's exposure to air pollution - A proof of concept study using simulation. Science of the Total Environment 530-531: 257-262, </w:t>
      </w:r>
      <w:proofErr w:type="spellStart"/>
      <w:r>
        <w:rPr>
          <w:rFonts w:eastAsia="Times New Roman"/>
          <w:sz w:val="22"/>
          <w:szCs w:val="22"/>
        </w:rPr>
        <w:t>doi</w:t>
      </w:r>
      <w:proofErr w:type="spellEnd"/>
      <w:r>
        <w:rPr>
          <w:rFonts w:eastAsia="Times New Roman"/>
          <w:sz w:val="22"/>
          <w:szCs w:val="22"/>
        </w:rPr>
        <w:t>: 10.1016/j.scitotenv.2015.05.118</w:t>
      </w:r>
    </w:p>
    <w:p w14:paraId="6FEDD239" w14:textId="7E1FCDC5" w:rsidR="008458E8" w:rsidRDefault="008458E8">
      <w:pPr>
        <w:pStyle w:val="CommentText"/>
        <w:rPr>
          <w:rFonts w:eastAsia="Times New Roman"/>
          <w:sz w:val="22"/>
          <w:szCs w:val="22"/>
        </w:rPr>
      </w:pPr>
    </w:p>
    <w:p w14:paraId="3D10E04C" w14:textId="77777777" w:rsidR="008458E8" w:rsidRDefault="008458E8">
      <w:pPr>
        <w:pStyle w:val="CommentText"/>
        <w:rPr>
          <w:rFonts w:eastAsia="Times New Roman"/>
          <w:sz w:val="22"/>
          <w:szCs w:val="22"/>
        </w:rPr>
      </w:pPr>
      <w:r w:rsidRPr="00177002">
        <w:rPr>
          <w:rFonts w:eastAsia="Times New Roman"/>
          <w:sz w:val="22"/>
          <w:szCs w:val="22"/>
          <w:lang w:val="sv-SE"/>
        </w:rPr>
        <w:t xml:space="preserve">Van den Hove A., </w:t>
      </w:r>
      <w:proofErr w:type="spellStart"/>
      <w:r w:rsidRPr="00177002">
        <w:rPr>
          <w:rFonts w:eastAsia="Times New Roman"/>
          <w:sz w:val="22"/>
          <w:szCs w:val="22"/>
          <w:lang w:val="sv-SE"/>
        </w:rPr>
        <w:t>Verwaeren</w:t>
      </w:r>
      <w:proofErr w:type="spellEnd"/>
      <w:r w:rsidRPr="00177002">
        <w:rPr>
          <w:rFonts w:eastAsia="Times New Roman"/>
          <w:sz w:val="22"/>
          <w:szCs w:val="22"/>
          <w:lang w:val="sv-SE"/>
        </w:rPr>
        <w:t xml:space="preserve"> J., Van den </w:t>
      </w:r>
      <w:proofErr w:type="spellStart"/>
      <w:r w:rsidRPr="00177002">
        <w:rPr>
          <w:rFonts w:eastAsia="Times New Roman"/>
          <w:sz w:val="22"/>
          <w:szCs w:val="22"/>
          <w:lang w:val="sv-SE"/>
        </w:rPr>
        <w:t>Bossche</w:t>
      </w:r>
      <w:proofErr w:type="spellEnd"/>
      <w:r w:rsidRPr="00177002">
        <w:rPr>
          <w:rFonts w:eastAsia="Times New Roman"/>
          <w:sz w:val="22"/>
          <w:szCs w:val="22"/>
          <w:lang w:val="sv-SE"/>
        </w:rPr>
        <w:t xml:space="preserve"> J., </w:t>
      </w:r>
      <w:proofErr w:type="spellStart"/>
      <w:r w:rsidRPr="00177002">
        <w:rPr>
          <w:rFonts w:eastAsia="Times New Roman"/>
          <w:sz w:val="22"/>
          <w:szCs w:val="22"/>
          <w:lang w:val="sv-SE"/>
        </w:rPr>
        <w:t>Theunis</w:t>
      </w:r>
      <w:proofErr w:type="spellEnd"/>
      <w:r w:rsidRPr="00177002">
        <w:rPr>
          <w:rFonts w:eastAsia="Times New Roman"/>
          <w:sz w:val="22"/>
          <w:szCs w:val="22"/>
          <w:lang w:val="sv-SE"/>
        </w:rPr>
        <w:t xml:space="preserve"> J., De </w:t>
      </w:r>
      <w:proofErr w:type="spellStart"/>
      <w:r w:rsidRPr="00177002">
        <w:rPr>
          <w:rFonts w:eastAsia="Times New Roman"/>
          <w:sz w:val="22"/>
          <w:szCs w:val="22"/>
          <w:lang w:val="sv-SE"/>
        </w:rPr>
        <w:t>Baets</w:t>
      </w:r>
      <w:proofErr w:type="spellEnd"/>
      <w:r w:rsidRPr="00177002">
        <w:rPr>
          <w:rFonts w:eastAsia="Times New Roman"/>
          <w:sz w:val="22"/>
          <w:szCs w:val="22"/>
          <w:lang w:val="sv-SE"/>
        </w:rPr>
        <w:t xml:space="preserve"> B. 2019. </w:t>
      </w:r>
      <w:r>
        <w:rPr>
          <w:rFonts w:eastAsia="Times New Roman"/>
          <w:sz w:val="22"/>
          <w:szCs w:val="22"/>
        </w:rPr>
        <w:t xml:space="preserve">Development of a land use regression model for black carbon using mobile monitoring data and its application to pollution-avoiding routing. Environmental Research 183: 108619, </w:t>
      </w:r>
      <w:proofErr w:type="spellStart"/>
      <w:r>
        <w:rPr>
          <w:rFonts w:eastAsia="Times New Roman"/>
          <w:sz w:val="22"/>
          <w:szCs w:val="22"/>
        </w:rPr>
        <w:t>doi</w:t>
      </w:r>
      <w:proofErr w:type="spellEnd"/>
      <w:r>
        <w:rPr>
          <w:rFonts w:eastAsia="Times New Roman"/>
          <w:sz w:val="22"/>
          <w:szCs w:val="22"/>
        </w:rPr>
        <w:t>: 10.1016/j.envres.2019.108619</w:t>
      </w:r>
      <w:r>
        <w:rPr>
          <w:rFonts w:eastAsia="Times New Roman"/>
          <w:sz w:val="22"/>
          <w:szCs w:val="22"/>
        </w:rPr>
        <w:br/>
      </w:r>
    </w:p>
    <w:p w14:paraId="358B1CA2" w14:textId="6C7ED3FB" w:rsidR="008458E8" w:rsidRPr="00177002" w:rsidRDefault="008458E8">
      <w:pPr>
        <w:pStyle w:val="CommentText"/>
        <w:rPr>
          <w:rFonts w:eastAsia="Times New Roman"/>
          <w:sz w:val="22"/>
          <w:szCs w:val="22"/>
        </w:rPr>
      </w:pPr>
      <w:r>
        <w:rPr>
          <w:rFonts w:eastAsia="Times New Roman"/>
          <w:sz w:val="22"/>
          <w:szCs w:val="22"/>
        </w:rPr>
        <w:t xml:space="preserve">Zou B., Li S., Zheng Z., Zhan B.F., Yang Z., Wan N. 2020. Healthier routes planning: A new method and online implementation for minimizing air pollution exposure risk. Computers, Environment and Urban Systems 80: 101456, </w:t>
      </w:r>
      <w:proofErr w:type="spellStart"/>
      <w:r>
        <w:rPr>
          <w:rFonts w:eastAsia="Times New Roman"/>
          <w:sz w:val="22"/>
          <w:szCs w:val="22"/>
        </w:rPr>
        <w:t>doi</w:t>
      </w:r>
      <w:proofErr w:type="spellEnd"/>
      <w:r>
        <w:rPr>
          <w:rFonts w:eastAsia="Times New Roman"/>
          <w:sz w:val="22"/>
          <w:szCs w:val="22"/>
        </w:rPr>
        <w:t>: 10.1016/j.compenvurbsys.2019.101456</w:t>
      </w:r>
    </w:p>
  </w:comment>
  <w:comment w:id="68" w:author="Poom, Age" w:date="2020-04-28T15:51:00Z" w:initials="PA">
    <w:p w14:paraId="53902E19" w14:textId="11016A04" w:rsidR="008458E8" w:rsidRDefault="008458E8">
      <w:pPr>
        <w:pStyle w:val="CommentText"/>
      </w:pPr>
      <w:r>
        <w:t xml:space="preserve">What about </w:t>
      </w:r>
      <w:r>
        <w:rPr>
          <w:rStyle w:val="CommentReference"/>
        </w:rPr>
        <w:annotationRef/>
      </w:r>
      <w:proofErr w:type="spellStart"/>
      <w:r>
        <w:t>MetaTavu</w:t>
      </w:r>
      <w:proofErr w:type="spellEnd"/>
      <w:r>
        <w:t xml:space="preserve"> tool and visualization, did it show different paths or only one? (The link seems to be broken). </w:t>
      </w:r>
      <w:hyperlink r:id="rId8" w:history="1">
        <w:r>
          <w:rPr>
            <w:rStyle w:val="Hyperlink"/>
          </w:rPr>
          <w:t>https://www.metatavu.fi/puhtaan-ilman-reittiopas-synchronicity/</w:t>
        </w:r>
      </w:hyperlink>
    </w:p>
    <w:p w14:paraId="317AB8A7" w14:textId="2B0A4512" w:rsidR="008458E8" w:rsidRDefault="008458E8">
      <w:pPr>
        <w:pStyle w:val="CommentText"/>
      </w:pPr>
      <w:r>
        <w:t>These Canadian sites should also show the cleanest air paths, but are not functional:</w:t>
      </w:r>
    </w:p>
    <w:p w14:paraId="6994F62F" w14:textId="77777777" w:rsidR="008458E8" w:rsidRPr="00442531" w:rsidRDefault="00A9137A" w:rsidP="00002095">
      <w:pPr>
        <w:rPr>
          <w:sz w:val="18"/>
          <w:lang w:val="et-EE"/>
        </w:rPr>
      </w:pPr>
      <w:hyperlink r:id="rId9" w:history="1">
        <w:r w:rsidR="008458E8" w:rsidRPr="00442531">
          <w:rPr>
            <w:rStyle w:val="Hyperlink"/>
            <w:sz w:val="18"/>
            <w:lang w:val="et-EE"/>
          </w:rPr>
          <w:t>http://traq-research.mcgill.ca/cycleapp/montreal/</w:t>
        </w:r>
      </w:hyperlink>
      <w:r w:rsidR="008458E8" w:rsidRPr="00442531">
        <w:rPr>
          <w:sz w:val="18"/>
          <w:lang w:val="et-EE"/>
        </w:rPr>
        <w:t xml:space="preserve"> </w:t>
      </w:r>
    </w:p>
    <w:p w14:paraId="440881E2" w14:textId="12B5665B" w:rsidR="008458E8" w:rsidRPr="00002095" w:rsidRDefault="00A9137A" w:rsidP="00002095">
      <w:pPr>
        <w:pStyle w:val="CommentText"/>
        <w:rPr>
          <w:lang w:val="et-EE"/>
        </w:rPr>
      </w:pPr>
      <w:hyperlink r:id="rId10" w:history="1">
        <w:r w:rsidR="008458E8" w:rsidRPr="00442531">
          <w:rPr>
            <w:rStyle w:val="Hyperlink"/>
            <w:sz w:val="18"/>
            <w:lang w:val="et-EE"/>
          </w:rPr>
          <w:t>http://traq-research.mcgill.ca/cycleapp/toronto/</w:t>
        </w:r>
      </w:hyperlink>
    </w:p>
  </w:comment>
  <w:comment w:id="69" w:author="Poom, Age" w:date="2020-04-28T15:59:00Z" w:initials="PA">
    <w:p w14:paraId="74ED8417" w14:textId="298338BC" w:rsidR="008458E8" w:rsidRDefault="008458E8">
      <w:pPr>
        <w:pStyle w:val="CommentText"/>
      </w:pPr>
      <w:r>
        <w:rPr>
          <w:rStyle w:val="CommentReference"/>
        </w:rPr>
        <w:annotationRef/>
      </w:r>
      <w:proofErr w:type="spellStart"/>
      <w:r>
        <w:t>may be</w:t>
      </w:r>
      <w:proofErr w:type="spellEnd"/>
      <w:r>
        <w:t xml:space="preserve"> this is arbitrary as it is seen basically from the next sentence / title.</w:t>
      </w:r>
    </w:p>
  </w:comment>
  <w:comment w:id="73" w:author="Poom, Age" w:date="2020-04-28T16:19:00Z" w:initials="PA">
    <w:p w14:paraId="2C629F2F" w14:textId="57067929" w:rsidR="008458E8" w:rsidRDefault="008458E8">
      <w:pPr>
        <w:pStyle w:val="CommentText"/>
      </w:pPr>
      <w:r>
        <w:rPr>
          <w:rStyle w:val="CommentReference"/>
        </w:rPr>
        <w:annotationRef/>
      </w:r>
      <w:r>
        <w:t>Small style-related detail: if you show a figure from another source, the caption style should be coherent. E.g. here:</w:t>
      </w:r>
    </w:p>
    <w:p w14:paraId="086BB38B" w14:textId="208446B0" w:rsidR="008458E8" w:rsidRDefault="008458E8">
      <w:pPr>
        <w:pStyle w:val="CommentText"/>
      </w:pPr>
      <w:r>
        <w:t xml:space="preserve">An illustration by </w:t>
      </w:r>
      <w:proofErr w:type="spellStart"/>
      <w:r>
        <w:t>Veenendaal</w:t>
      </w:r>
      <w:proofErr w:type="spellEnd"/>
      <w:r>
        <w:t xml:space="preserve"> et al. (2017) on interact</w:t>
      </w:r>
      <w:r w:rsidRPr="005D672B">
        <w:rPr>
          <w:b/>
        </w:rPr>
        <w:t>ive</w:t>
      </w:r>
      <w:r w:rsidRPr="00F76A6C">
        <w:t xml:space="preserve"> web services</w:t>
      </w:r>
      <w:r>
        <w:t xml:space="preserve"> that feed</w:t>
      </w:r>
      <w:r w:rsidRPr="00F76A6C">
        <w:t xml:space="preserve"> into apps within application workflows</w:t>
      </w:r>
      <w:r>
        <w:t>.</w:t>
      </w:r>
    </w:p>
    <w:p w14:paraId="0D989247" w14:textId="4A11B7DD" w:rsidR="008458E8" w:rsidRDefault="008458E8">
      <w:pPr>
        <w:pStyle w:val="CommentText"/>
      </w:pPr>
      <w:r>
        <w:t xml:space="preserve">Check also other figure captions. </w:t>
      </w:r>
    </w:p>
  </w:comment>
  <w:comment w:id="81" w:author="Poom, Age" w:date="2020-04-28T16:26:00Z" w:initials="PA">
    <w:p w14:paraId="60936F55" w14:textId="5EF47641" w:rsidR="008458E8" w:rsidRDefault="008458E8">
      <w:pPr>
        <w:pStyle w:val="CommentText"/>
      </w:pPr>
      <w:r>
        <w:rPr>
          <w:rStyle w:val="CommentReference"/>
        </w:rPr>
        <w:annotationRef/>
      </w:r>
      <w:proofErr w:type="gramStart"/>
      <w:r>
        <w:t>Sure</w:t>
      </w:r>
      <w:proofErr w:type="gramEnd"/>
      <w:r>
        <w:t xml:space="preserve"> it comes later, but here it would be good to see the reference to the modelled data set.</w:t>
      </w:r>
    </w:p>
  </w:comment>
  <w:comment w:id="82" w:author="Poom, Age" w:date="2020-04-28T16:27:00Z" w:initials="PA">
    <w:p w14:paraId="567DD69D" w14:textId="1B4D1159" w:rsidR="008458E8" w:rsidRDefault="008458E8">
      <w:pPr>
        <w:pStyle w:val="CommentText"/>
      </w:pPr>
      <w:r>
        <w:rPr>
          <w:rStyle w:val="CommentReference"/>
        </w:rPr>
        <w:annotationRef/>
      </w:r>
      <w:r>
        <w:t>Either restricted (not accessible to others) or isolated (in principle accessible if you buy a boat ticket)?</w:t>
      </w:r>
    </w:p>
  </w:comment>
  <w:comment w:id="83" w:author="Poom, Age" w:date="2020-04-28T16:29:00Z" w:initials="PA">
    <w:p w14:paraId="53DF5BDC" w14:textId="5A7D55C8" w:rsidR="008458E8" w:rsidRDefault="008458E8">
      <w:pPr>
        <w:pStyle w:val="CommentText"/>
      </w:pPr>
      <w:r>
        <w:rPr>
          <w:rStyle w:val="CommentReference"/>
        </w:rPr>
        <w:annotationRef/>
      </w:r>
      <w:r>
        <w:t xml:space="preserve">I would add the original reference to HSL </w:t>
      </w:r>
    </w:p>
    <w:p w14:paraId="1550D0F2" w14:textId="08C44DFF" w:rsidR="008458E8" w:rsidRDefault="008458E8">
      <w:pPr>
        <w:pStyle w:val="CommentText"/>
      </w:pPr>
      <w:r w:rsidRPr="00F76A6C">
        <w:fldChar w:fldCharType="begin"/>
      </w:r>
      <w:r w:rsidRPr="00F76A6C">
        <w:instrText xml:space="preserve"> ADDIN ZOTERO_ITEM CSL_CITATION {"citationID":"VtAvDJvF","properties":{"formattedCitation":"(Brandt et al., 2018)","plainCitation":"(Brandt et al., 2018)","noteIndex":0},"citationItems":[{"id":915,"uris":["http://zotero.org/users/5467145/items/RND388BW"],"uri":["http://zotero.org/users/5467145/items/RND388BW"],"itemData":{"id":915,"type":"report","title":"Liikkumistottumukset Helsingin seudulla","URL":"https://www.hsl.fi/sites/default/files/hsl_julkaisu_9_2019_netti.pdf (accessed on 10 April 2020)","author":[{"family":"Brandt","given":"Elina"},{"family":"Kantele","given":"Sampo"},{"family":"Räty","given":"Pekka"}],"issued":{"date-parts":[["2018"]]}}}],"schema":"https://github.com/citation-style-language/schema/raw/master/csl-citation.json"} </w:instrText>
      </w:r>
      <w:r w:rsidRPr="00F76A6C">
        <w:fldChar w:fldCharType="separate"/>
      </w:r>
      <w:r w:rsidRPr="00F76A6C">
        <w:t>(Brandt et al., 2018)</w:t>
      </w:r>
      <w:r w:rsidRPr="00F76A6C">
        <w:fldChar w:fldCharType="end"/>
      </w:r>
    </w:p>
    <w:p w14:paraId="6DF0D2C7" w14:textId="6E3B8D28" w:rsidR="008458E8" w:rsidRDefault="008458E8">
      <w:pPr>
        <w:pStyle w:val="CommentText"/>
      </w:pPr>
      <w:r>
        <w:t>Rather than internal link as you don’t present any figure or further information in that subsection.</w:t>
      </w:r>
    </w:p>
  </w:comment>
  <w:comment w:id="89" w:author="Poom, Age" w:date="2020-04-28T16:32:00Z" w:initials="PA">
    <w:p w14:paraId="78205843" w14:textId="6167D471" w:rsidR="008458E8" w:rsidRDefault="008458E8">
      <w:pPr>
        <w:pStyle w:val="CommentText"/>
      </w:pPr>
      <w:r>
        <w:rPr>
          <w:rStyle w:val="CommentReference"/>
        </w:rPr>
        <w:annotationRef/>
      </w:r>
      <w:r>
        <w:t>Is it worth adding internet links to the source column where possible?</w:t>
      </w:r>
    </w:p>
  </w:comment>
  <w:comment w:id="91" w:author="Poom, Age" w:date="2020-04-28T16:33:00Z" w:initials="PA">
    <w:p w14:paraId="41F8759D" w14:textId="718E1A2F" w:rsidR="008458E8" w:rsidRDefault="008458E8">
      <w:pPr>
        <w:pStyle w:val="CommentText"/>
      </w:pPr>
      <w:r>
        <w:rPr>
          <w:rStyle w:val="CommentReference"/>
        </w:rPr>
        <w:annotationRef/>
      </w:r>
      <w:r>
        <w:t>Any particular reason for the heading to occur in italics? Here and below.</w:t>
      </w:r>
    </w:p>
  </w:comment>
  <w:comment w:id="92" w:author="Helle, Joose I" w:date="2020-05-03T17:35:00Z" w:initials="HJI">
    <w:p w14:paraId="30515DEB" w14:textId="057B3627" w:rsidR="008458E8" w:rsidRDefault="008458E8">
      <w:pPr>
        <w:pStyle w:val="CommentText"/>
      </w:pPr>
      <w:r>
        <w:rPr>
          <w:rStyle w:val="CommentReference"/>
        </w:rPr>
        <w:annotationRef/>
      </w:r>
      <w:r>
        <w:t xml:space="preserve">Oops. I blame Zotero </w:t>
      </w:r>
    </w:p>
  </w:comment>
  <w:comment w:id="93" w:author="Poom, Age" w:date="2020-04-28T16:34:00Z" w:initials="PA">
    <w:p w14:paraId="7F59E661" w14:textId="315FCFD4" w:rsidR="008458E8" w:rsidRDefault="008458E8">
      <w:pPr>
        <w:pStyle w:val="CommentText"/>
      </w:pPr>
      <w:r>
        <w:rPr>
          <w:rStyle w:val="CommentReference"/>
        </w:rPr>
        <w:annotationRef/>
      </w:r>
      <w:r>
        <w:t xml:space="preserve">Before going into detail with modelling software and the factors taken into account, I’d add some more general intro, e.g. the modelling was done in compliance with CNOSSOS directive (?) or Nordic standard(?), and in cooperation with XXX (e.g. Road Authorities and all the municipalities in the capital region?). It then would be meaningful to say here the reasons why you chose this data set in front of another.  </w:t>
      </w:r>
    </w:p>
  </w:comment>
  <w:comment w:id="94" w:author="Helle, Joose I" w:date="2020-05-03T17:42:00Z" w:initials="HJI">
    <w:p w14:paraId="23D76C40" w14:textId="3C5547DC" w:rsidR="008458E8" w:rsidRDefault="008458E8">
      <w:pPr>
        <w:pStyle w:val="CommentText"/>
      </w:pPr>
      <w:r>
        <w:rPr>
          <w:rStyle w:val="CommentReference"/>
        </w:rPr>
        <w:annotationRef/>
      </w:r>
      <w:r>
        <w:t>Good idea</w:t>
      </w:r>
    </w:p>
  </w:comment>
  <w:comment w:id="95" w:author="Poom, Age" w:date="2020-04-28T16:46:00Z" w:initials="PA">
    <w:p w14:paraId="509EB737" w14:textId="77777777" w:rsidR="008458E8" w:rsidRDefault="008458E8" w:rsidP="0047480A">
      <w:pPr>
        <w:pStyle w:val="CommentText"/>
      </w:pPr>
      <w:r>
        <w:rPr>
          <w:rStyle w:val="CommentReference"/>
        </w:rPr>
        <w:annotationRef/>
      </w:r>
      <w:r>
        <w:t xml:space="preserve">This is not really the best argumentation why to leave this data set and choose another. Maybe start with the strengths of Cnossos-compliant data, then move to the weaknesses and bring in Nordic data that solves that weakness and is having the strengths as well. </w:t>
      </w:r>
      <w:r>
        <w:sym w:font="Wingdings" w:char="F04A"/>
      </w:r>
    </w:p>
  </w:comment>
  <w:comment w:id="96" w:author="Poom, Age" w:date="2020-04-28T16:47:00Z" w:initials="PA">
    <w:p w14:paraId="0F256AEC" w14:textId="77777777" w:rsidR="008458E8" w:rsidRDefault="008458E8" w:rsidP="00DD2BE5">
      <w:pPr>
        <w:pStyle w:val="CommentText"/>
      </w:pPr>
      <w:r>
        <w:rPr>
          <w:rStyle w:val="CommentReference"/>
        </w:rPr>
        <w:annotationRef/>
      </w:r>
      <w:r>
        <w:t xml:space="preserve">Cross-reference to an upper subchapter – 2.1 probably it was. </w:t>
      </w:r>
    </w:p>
  </w:comment>
  <w:comment w:id="97" w:author="Poom, Age" w:date="2020-04-28T16:52:00Z" w:initials="PA">
    <w:p w14:paraId="75B85D2B" w14:textId="77777777" w:rsidR="008458E8" w:rsidRDefault="008458E8" w:rsidP="00E961F1">
      <w:pPr>
        <w:pStyle w:val="CommentText"/>
      </w:pPr>
      <w:r>
        <w:rPr>
          <w:rStyle w:val="CommentReference"/>
        </w:rPr>
        <w:annotationRef/>
      </w:r>
      <w:r>
        <w:t xml:space="preserve">Now the </w:t>
      </w:r>
      <w:proofErr w:type="spellStart"/>
      <w:r>
        <w:t>visualisations</w:t>
      </w:r>
      <w:proofErr w:type="spellEnd"/>
      <w:r>
        <w:t xml:space="preserve"> are really big and due to it, there is a lot of empty space on even three pages. Would it be meaningful to decrease the size or isn’t it really needed in case of a thesis?</w:t>
      </w:r>
    </w:p>
    <w:p w14:paraId="3CDB3309" w14:textId="77777777" w:rsidR="008458E8" w:rsidRDefault="008458E8" w:rsidP="00E961F1">
      <w:pPr>
        <w:pStyle w:val="CommentText"/>
      </w:pPr>
      <w:r>
        <w:t>At least, please take this figure on paragraph up closer to the paragraph where you mention it.</w:t>
      </w:r>
    </w:p>
  </w:comment>
  <w:comment w:id="100" w:author="Poom, Age" w:date="2020-04-28T16:49:00Z" w:initials="PA">
    <w:p w14:paraId="4041A6C7" w14:textId="77777777" w:rsidR="008458E8" w:rsidRDefault="008458E8" w:rsidP="00E961F1">
      <w:pPr>
        <w:pStyle w:val="CommentText"/>
      </w:pPr>
      <w:r>
        <w:rPr>
          <w:rStyle w:val="CommentReference"/>
        </w:rPr>
        <w:annotationRef/>
      </w:r>
      <w:r>
        <w:t xml:space="preserve">Please add data source also to the caption and that the visualization is done by the author. The internal caption in the figure cannot be expected to be read out from there. </w:t>
      </w:r>
    </w:p>
  </w:comment>
  <w:comment w:id="101" w:author="Poom, Age" w:date="2020-04-28T16:36:00Z" w:initials="PA">
    <w:p w14:paraId="6EC41128" w14:textId="77777777" w:rsidR="008458E8" w:rsidRDefault="008458E8" w:rsidP="0047480A">
      <w:pPr>
        <w:pStyle w:val="CommentText"/>
      </w:pPr>
      <w:r>
        <w:rPr>
          <w:rStyle w:val="CommentReference"/>
        </w:rPr>
        <w:annotationRef/>
      </w:r>
      <w:r>
        <w:t>What does that mean? Lden? Or that you use vehicular traffic noise only? Maybe the sentence needs revision and I’ll probably rearranged some of the sentences or even paragraphs (starting from more general information towards going into detail). E.g. you could have the critical points and challenges first and then what decisions you made in detail?</w:t>
      </w:r>
    </w:p>
  </w:comment>
  <w:comment w:id="104" w:author="Poom, Age" w:date="2020-04-28T16:50:00Z" w:initials="PA">
    <w:p w14:paraId="38B0E4CB" w14:textId="7BF8C78D" w:rsidR="008458E8" w:rsidRDefault="008458E8">
      <w:pPr>
        <w:pStyle w:val="CommentText"/>
      </w:pPr>
      <w:r>
        <w:rPr>
          <w:rStyle w:val="CommentReference"/>
        </w:rPr>
        <w:annotationRef/>
      </w:r>
      <w:r>
        <w:t>Ref + visualization by the author here also.</w:t>
      </w:r>
    </w:p>
  </w:comment>
  <w:comment w:id="111" w:author="Poom, Age" w:date="2020-04-28T19:25:00Z" w:initials="PA">
    <w:p w14:paraId="3F73E004" w14:textId="2A524BB7" w:rsidR="008458E8" w:rsidRDefault="008458E8">
      <w:pPr>
        <w:pStyle w:val="CommentText"/>
      </w:pPr>
      <w:r>
        <w:rPr>
          <w:rStyle w:val="CommentReference"/>
        </w:rPr>
        <w:annotationRef/>
      </w:r>
      <w:r>
        <w:t>Any knowledge on that how many people were represented in this flow data set and what is the share of full population / work age population in the study area? Unemployed, students, people on parental leave are excluded, right. What about people having multiple work locations?</w:t>
      </w:r>
    </w:p>
  </w:comment>
  <w:comment w:id="112" w:author="Poom, Age" w:date="2020-04-28T17:07:00Z" w:initials="PA">
    <w:p w14:paraId="7A360247" w14:textId="50A2AD94" w:rsidR="008458E8" w:rsidRDefault="008458E8">
      <w:pPr>
        <w:pStyle w:val="CommentText"/>
      </w:pPr>
      <w:r>
        <w:rPr>
          <w:rStyle w:val="CommentReference"/>
        </w:rPr>
        <w:annotationRef/>
      </w:r>
      <w:r>
        <w:t>Did you do that or did Statistics Finland / SYKE do it?</w:t>
      </w:r>
    </w:p>
  </w:comment>
  <w:comment w:id="113" w:author="Poom, Age" w:date="2020-04-28T17:12:00Z" w:initials="PA">
    <w:p w14:paraId="02F11352" w14:textId="27187B84" w:rsidR="008458E8" w:rsidRDefault="008458E8">
      <w:pPr>
        <w:pStyle w:val="CommentText"/>
      </w:pPr>
      <w:r>
        <w:rPr>
          <w:rStyle w:val="CommentReference"/>
        </w:rPr>
        <w:annotationRef/>
      </w:r>
      <w:r>
        <w:t>What is the temporal scale of this data set? One day? A year? Is there any time attribute in the OD data?</w:t>
      </w:r>
    </w:p>
  </w:comment>
  <w:comment w:id="114" w:author="Poom, Age" w:date="2020-04-28T17:14:00Z" w:initials="PA">
    <w:p w14:paraId="5DBBD0F4" w14:textId="3B37CA6E" w:rsidR="008458E8" w:rsidRDefault="008458E8">
      <w:pPr>
        <w:pStyle w:val="CommentText"/>
      </w:pPr>
      <w:r>
        <w:rPr>
          <w:rStyle w:val="CommentReference"/>
        </w:rPr>
        <w:annotationRef/>
      </w:r>
      <w:r>
        <w:t xml:space="preserve">I suppose you didn’t have any distance related criterion so that the walking routs finally wouldn’t be too </w:t>
      </w:r>
      <w:proofErr w:type="gramStart"/>
      <w:r>
        <w:t>long?</w:t>
      </w:r>
      <w:proofErr w:type="gramEnd"/>
      <w:r>
        <w:t xml:space="preserve"> Or did this filtering come in a later phase?</w:t>
      </w:r>
    </w:p>
  </w:comment>
  <w:comment w:id="115" w:author="Poom, Age" w:date="2020-04-28T17:13:00Z" w:initials="PA">
    <w:p w14:paraId="7A9214BA" w14:textId="156B776A" w:rsidR="008458E8" w:rsidRDefault="008458E8">
      <w:pPr>
        <w:pStyle w:val="CommentText"/>
      </w:pPr>
      <w:r>
        <w:rPr>
          <w:rStyle w:val="CommentReference"/>
        </w:rPr>
        <w:annotationRef/>
      </w:r>
      <w:r>
        <w:t>What about destination in the study area?</w:t>
      </w:r>
    </w:p>
  </w:comment>
  <w:comment w:id="117" w:author="Poom, Age" w:date="2020-04-28T17:15:00Z" w:initials="PA">
    <w:p w14:paraId="540A7FB0" w14:textId="2FB94472" w:rsidR="008458E8" w:rsidRDefault="008458E8">
      <w:pPr>
        <w:pStyle w:val="CommentText"/>
      </w:pPr>
      <w:r>
        <w:rPr>
          <w:rStyle w:val="CommentReference"/>
        </w:rPr>
        <w:annotationRef/>
      </w:r>
      <w:r>
        <w:t xml:space="preserve">It’s worth adding reference to the origin of the service here. </w:t>
      </w:r>
    </w:p>
  </w:comment>
  <w:comment w:id="123" w:author="Poom, Age" w:date="2020-04-28T17:20:00Z" w:initials="PA">
    <w:p w14:paraId="05036747" w14:textId="50930DF5" w:rsidR="008458E8" w:rsidRDefault="008458E8">
      <w:pPr>
        <w:pStyle w:val="CommentText"/>
      </w:pPr>
      <w:r>
        <w:rPr>
          <w:rStyle w:val="CommentReference"/>
        </w:rPr>
        <w:annotationRef/>
      </w:r>
      <w:r>
        <w:t>Active mode again preferred?</w:t>
      </w:r>
    </w:p>
  </w:comment>
  <w:comment w:id="124" w:author="Poom, Age" w:date="2020-04-28T17:24:00Z" w:initials="PA">
    <w:p w14:paraId="5361EDAF" w14:textId="7EFF1E8B" w:rsidR="008458E8" w:rsidRDefault="008458E8">
      <w:pPr>
        <w:pStyle w:val="CommentText"/>
      </w:pPr>
      <w:r>
        <w:t xml:space="preserve">noise </w:t>
      </w:r>
      <w:proofErr w:type="gramStart"/>
      <w:r>
        <w:t>exposure based</w:t>
      </w:r>
      <w:proofErr w:type="gramEnd"/>
      <w:r>
        <w:t xml:space="preserve"> o</w:t>
      </w:r>
      <w:r>
        <w:rPr>
          <w:rStyle w:val="CommentReference"/>
        </w:rPr>
        <w:annotationRef/>
      </w:r>
      <w:r>
        <w:t>r noise-exposure-based if there are three words in the phrase</w:t>
      </w:r>
    </w:p>
    <w:p w14:paraId="1C43B8D4" w14:textId="5ED86A49" w:rsidR="008458E8" w:rsidRDefault="008458E8">
      <w:pPr>
        <w:pStyle w:val="CommentText"/>
      </w:pPr>
      <w:r>
        <w:t xml:space="preserve">You could check the following text as well, just please avoid space in front of </w:t>
      </w:r>
      <w:proofErr w:type="gramStart"/>
      <w:r>
        <w:t>an</w:t>
      </w:r>
      <w:proofErr w:type="gramEnd"/>
      <w:r>
        <w:t xml:space="preserve"> hyphen in this case.</w:t>
      </w:r>
    </w:p>
  </w:comment>
  <w:comment w:id="131" w:author="Poom, Age" w:date="2020-04-28T17:26:00Z" w:initials="PA">
    <w:p w14:paraId="4F46555E" w14:textId="7AA102B0" w:rsidR="008458E8" w:rsidRDefault="008458E8">
      <w:pPr>
        <w:pStyle w:val="CommentText"/>
      </w:pPr>
      <w:r>
        <w:rPr>
          <w:rStyle w:val="CommentReference"/>
        </w:rPr>
        <w:annotationRef/>
      </w:r>
      <w:r>
        <w:t xml:space="preserve">All equations should be cited in text similarly to figures and tables. </w:t>
      </w:r>
    </w:p>
  </w:comment>
  <w:comment w:id="141" w:author="Poom, Age" w:date="2020-04-28T17:31:00Z" w:initials="PA">
    <w:p w14:paraId="463547FE" w14:textId="77777777" w:rsidR="008458E8" w:rsidRDefault="008458E8" w:rsidP="003C3904">
      <w:pPr>
        <w:pStyle w:val="CommentText"/>
      </w:pPr>
      <w:r>
        <w:t xml:space="preserve">What is the norm at UH? Could you have both table and figure of the same data in text? It’s not a very good solution according to my understanding. I’d recommend </w:t>
      </w:r>
      <w:proofErr w:type="gramStart"/>
      <w:r>
        <w:t>to choose</w:t>
      </w:r>
      <w:proofErr w:type="gramEnd"/>
      <w:r>
        <w:t xml:space="preserve"> one you find more important or better understood to show here and add the other one to the appendix. </w:t>
      </w:r>
      <w:r>
        <w:rPr>
          <w:rStyle w:val="CommentReference"/>
        </w:rPr>
        <w:annotationRef/>
      </w:r>
      <w:r>
        <w:t xml:space="preserve"> </w:t>
      </w:r>
    </w:p>
  </w:comment>
  <w:comment w:id="143" w:author="Poom, Age" w:date="2020-04-28T17:41:00Z" w:initials="PA">
    <w:p w14:paraId="6DABB337" w14:textId="740D710C" w:rsidR="008458E8" w:rsidRDefault="008458E8">
      <w:pPr>
        <w:pStyle w:val="CommentText"/>
      </w:pPr>
      <w:r>
        <w:rPr>
          <w:rStyle w:val="CommentReference"/>
        </w:rPr>
        <w:annotationRef/>
      </w:r>
      <w:r>
        <w:t xml:space="preserve">You may also drop this numbering. </w:t>
      </w:r>
    </w:p>
  </w:comment>
  <w:comment w:id="144" w:author="Poom, Age" w:date="2020-04-28T17:36:00Z" w:initials="PA">
    <w:p w14:paraId="095923B2" w14:textId="2F57CC5F" w:rsidR="008458E8" w:rsidRDefault="008458E8">
      <w:pPr>
        <w:pStyle w:val="CommentText"/>
      </w:pPr>
      <w:r>
        <w:rPr>
          <w:rStyle w:val="CommentReference"/>
        </w:rPr>
        <w:annotationRef/>
      </w:r>
      <w:r>
        <w:t>One general suggestion: the lists should be formatted similarly if possible. Before you have used 1), i.e. closing parenthesis, not full stop.</w:t>
      </w:r>
    </w:p>
    <w:p w14:paraId="564823AA" w14:textId="5FE3CD12" w:rsidR="008458E8" w:rsidRDefault="008458E8">
      <w:pPr>
        <w:pStyle w:val="CommentText"/>
      </w:pPr>
      <w:r>
        <w:t xml:space="preserve">Another thing is the punctuation: as you use colon before the list, you should also use comma or semicolon at the end of each list item. Finally, the list ends with a full stop. </w:t>
      </w:r>
      <w:r>
        <w:sym w:font="Wingdings" w:char="F04A"/>
      </w:r>
    </w:p>
  </w:comment>
  <w:comment w:id="145" w:author="Poom, Age" w:date="2020-04-28T17:39:00Z" w:initials="PA">
    <w:p w14:paraId="405933EF" w14:textId="26B425B0" w:rsidR="008458E8" w:rsidRDefault="008458E8">
      <w:pPr>
        <w:pStyle w:val="CommentText"/>
      </w:pPr>
      <w:r>
        <w:rPr>
          <w:rStyle w:val="CommentReference"/>
        </w:rPr>
        <w:annotationRef/>
      </w:r>
      <w:r>
        <w:t xml:space="preserve">What exactly are these numbers standing for? The number of sequenced actions within this step? This is already third list you have here: first in the text of the first paragraph, then this general list here, and now finally another layer in the parenthesis – the reader feels a bit overwhelmed. </w:t>
      </w:r>
    </w:p>
  </w:comment>
  <w:comment w:id="146" w:author="Poom, Age" w:date="2020-04-28T18:25:00Z" w:initials="PA">
    <w:p w14:paraId="3F0DBEE1" w14:textId="46C67F3C" w:rsidR="008458E8" w:rsidRDefault="008458E8">
      <w:pPr>
        <w:pStyle w:val="CommentText"/>
      </w:pPr>
      <w:r>
        <w:rPr>
          <w:rStyle w:val="CommentReference"/>
        </w:rPr>
        <w:annotationRef/>
      </w:r>
      <w:r>
        <w:t>Are you now referring to the steps in the previous list? How to communicate the linkage better? One option is to add to the parentheses always the word “step”, e.g. (steps 1</w:t>
      </w:r>
      <w:r w:rsidRPr="00F76A6C">
        <w:t>–</w:t>
      </w:r>
      <w:r>
        <w:t>2) and then here (step 1).</w:t>
      </w:r>
    </w:p>
  </w:comment>
  <w:comment w:id="152" w:author="Poom, Age" w:date="2020-04-28T18:31:00Z" w:initials="PA">
    <w:p w14:paraId="471CB1CB" w14:textId="6444228A" w:rsidR="008458E8" w:rsidRDefault="008458E8">
      <w:pPr>
        <w:pStyle w:val="CommentText"/>
      </w:pPr>
      <w:r>
        <w:rPr>
          <w:rStyle w:val="CommentReference"/>
        </w:rPr>
        <w:annotationRef/>
      </w:r>
      <w:r>
        <w:t>Just in case – check afterwards that the headers stick together with the following text.</w:t>
      </w:r>
    </w:p>
  </w:comment>
  <w:comment w:id="161" w:author="Poom, Age" w:date="2020-04-28T18:34:00Z" w:initials="PA">
    <w:p w14:paraId="2087B352" w14:textId="5F3F4234" w:rsidR="008458E8" w:rsidRDefault="008458E8">
      <w:pPr>
        <w:pStyle w:val="CommentText"/>
      </w:pPr>
      <w:r>
        <w:rPr>
          <w:rStyle w:val="CommentReference"/>
        </w:rPr>
        <w:annotationRef/>
      </w:r>
      <w:r>
        <w:t>I didn’t cross-check, but have you defined all (principally) different abbreviations?</w:t>
      </w:r>
    </w:p>
  </w:comment>
  <w:comment w:id="163" w:author="Poom, Age" w:date="2020-04-28T18:37:00Z" w:initials="PA">
    <w:p w14:paraId="5C8B0045" w14:textId="59A70A36" w:rsidR="008458E8" w:rsidRDefault="008458E8">
      <w:pPr>
        <w:pStyle w:val="CommentText"/>
      </w:pPr>
      <w:r>
        <w:rPr>
          <w:rStyle w:val="CommentReference"/>
        </w:rPr>
        <w:annotationRef/>
      </w:r>
      <w:r>
        <w:t>The figure itself should come only after you have mentioned it in the text.</w:t>
      </w:r>
    </w:p>
  </w:comment>
  <w:comment w:id="166" w:author="Poom, Age" w:date="2020-04-28T18:39:00Z" w:initials="PA">
    <w:p w14:paraId="72E718CC" w14:textId="3E9D7AA1" w:rsidR="008458E8" w:rsidRDefault="008458E8">
      <w:pPr>
        <w:pStyle w:val="CommentText"/>
      </w:pPr>
      <w:r>
        <w:rPr>
          <w:rStyle w:val="CommentReference"/>
        </w:rPr>
        <w:annotationRef/>
      </w:r>
      <w:r>
        <w:t>Active / passive talk?</w:t>
      </w:r>
    </w:p>
  </w:comment>
  <w:comment w:id="169" w:author="Poom, Age" w:date="2020-04-28T18:47:00Z" w:initials="PA">
    <w:p w14:paraId="7BF6F85E" w14:textId="28A2ABDA" w:rsidR="008458E8" w:rsidRDefault="008458E8">
      <w:pPr>
        <w:pStyle w:val="CommentText"/>
      </w:pPr>
      <w:r>
        <w:rPr>
          <w:rStyle w:val="CommentReference"/>
        </w:rPr>
        <w:annotationRef/>
      </w:r>
      <w:r>
        <w:t xml:space="preserve">I made three </w:t>
      </w:r>
      <w:proofErr w:type="gramStart"/>
      <w:r>
        <w:t>major</w:t>
      </w:r>
      <w:proofErr w:type="gramEnd"/>
      <w:r>
        <w:t>…</w:t>
      </w:r>
    </w:p>
  </w:comment>
  <w:comment w:id="170" w:author="Poom, Age" w:date="2020-04-28T18:42:00Z" w:initials="PA">
    <w:p w14:paraId="7852479F" w14:textId="7BF3C741" w:rsidR="008458E8" w:rsidRDefault="008458E8">
      <w:pPr>
        <w:pStyle w:val="CommentText"/>
      </w:pPr>
      <w:r>
        <w:rPr>
          <w:rStyle w:val="CommentReference"/>
        </w:rPr>
        <w:annotationRef/>
      </w:r>
      <w:r>
        <w:t>I would remove the evaluation “</w:t>
      </w:r>
      <w:proofErr w:type="gramStart"/>
      <w:r>
        <w:t>interesting”…</w:t>
      </w:r>
      <w:proofErr w:type="gramEnd"/>
      <w:r>
        <w:t xml:space="preserve"> </w:t>
      </w:r>
    </w:p>
  </w:comment>
  <w:comment w:id="171" w:author="Poom, Age" w:date="2020-04-28T18:44:00Z" w:initials="PA">
    <w:p w14:paraId="0486B7B8" w14:textId="7C7139BE" w:rsidR="008458E8" w:rsidRDefault="008458E8">
      <w:pPr>
        <w:pStyle w:val="CommentText"/>
      </w:pPr>
      <w:r>
        <w:rPr>
          <w:rStyle w:val="CommentReference"/>
        </w:rPr>
        <w:annotationRef/>
      </w:r>
      <w:r>
        <w:t>Why from content wise and why did you need to do this assumption (i.e. omit walking segments from PT stop to workplace)?</w:t>
      </w:r>
    </w:p>
  </w:comment>
  <w:comment w:id="172" w:author="Poom, Age" w:date="2020-04-28T18:57:00Z" w:initials="PA">
    <w:p w14:paraId="5F17B2D3" w14:textId="77777777" w:rsidR="008458E8" w:rsidRDefault="008458E8">
      <w:pPr>
        <w:pStyle w:val="CommentText"/>
      </w:pPr>
      <w:r>
        <w:rPr>
          <w:rStyle w:val="CommentReference"/>
        </w:rPr>
        <w:annotationRef/>
      </w:r>
      <w:r>
        <w:t>The exposure assessment consisted of two parts: estimating shortest</w:t>
      </w:r>
      <w:r w:rsidRPr="00D93E63">
        <w:rPr>
          <w:b/>
        </w:rPr>
        <w:t>(?)</w:t>
      </w:r>
      <w:r>
        <w:t xml:space="preserve"> origin-destination walking routes (i.e. from home to PT stop or commuting destination) and their utilization </w:t>
      </w:r>
      <w:proofErr w:type="gramStart"/>
      <w:r>
        <w:t>rate, and</w:t>
      </w:r>
      <w:proofErr w:type="gramEnd"/>
      <w:r>
        <w:t xml:space="preserve"> assessing pedestrians’ exposure to traffic noise on these shortest paths. These two steps are summarized in figures 19 and </w:t>
      </w:r>
      <w:proofErr w:type="gramStart"/>
      <w:r>
        <w:t>20, and</w:t>
      </w:r>
      <w:proofErr w:type="gramEnd"/>
      <w:r>
        <w:t xml:space="preserve"> described in detail in chapters 3.72 and 3.7.3-3.7.4 respectively.</w:t>
      </w:r>
    </w:p>
    <w:p w14:paraId="3C740B23" w14:textId="77777777" w:rsidR="008458E8" w:rsidRDefault="008458E8">
      <w:pPr>
        <w:pStyle w:val="CommentText"/>
      </w:pPr>
    </w:p>
    <w:p w14:paraId="1274745C" w14:textId="5984161A" w:rsidR="008458E8" w:rsidRDefault="008458E8">
      <w:pPr>
        <w:pStyle w:val="CommentText"/>
      </w:pPr>
      <w:r>
        <w:t xml:space="preserve">This would save you some space and the following figure could fit to this page. </w:t>
      </w:r>
    </w:p>
  </w:comment>
  <w:comment w:id="173" w:author="Poom, Age" w:date="2020-04-28T18:51:00Z" w:initials="PA">
    <w:p w14:paraId="1781356E" w14:textId="50A215E1" w:rsidR="008458E8" w:rsidRDefault="008458E8" w:rsidP="00D93E63">
      <w:pPr>
        <w:pStyle w:val="CommentText"/>
      </w:pPr>
      <w:r>
        <w:rPr>
          <w:rStyle w:val="CommentReference"/>
        </w:rPr>
        <w:annotationRef/>
      </w:r>
      <w:r>
        <w:t xml:space="preserve">It would be optimal not to have empty pages in such an extent. </w:t>
      </w:r>
    </w:p>
  </w:comment>
  <w:comment w:id="176" w:author="Poom, Age" w:date="2020-04-28T18:50:00Z" w:initials="PA">
    <w:p w14:paraId="4AE0DFD6" w14:textId="311F2D38" w:rsidR="008458E8" w:rsidRDefault="008458E8">
      <w:pPr>
        <w:pStyle w:val="CommentText"/>
      </w:pPr>
      <w:r>
        <w:rPr>
          <w:rStyle w:val="CommentReference"/>
        </w:rPr>
        <w:annotationRef/>
      </w:r>
      <w:r>
        <w:t xml:space="preserve">Could you specify somewhere in the beginning of the caption that this is about case study? </w:t>
      </w:r>
    </w:p>
  </w:comment>
  <w:comment w:id="193" w:author="Poom, Age" w:date="2020-04-28T19:22:00Z" w:initials="PA">
    <w:p w14:paraId="30E304D6" w14:textId="320FEE53" w:rsidR="008458E8" w:rsidRDefault="008458E8">
      <w:pPr>
        <w:pStyle w:val="CommentText"/>
      </w:pPr>
      <w:r>
        <w:rPr>
          <w:rStyle w:val="CommentReference"/>
        </w:rPr>
        <w:annotationRef/>
      </w:r>
      <w:r>
        <w:t>May be this “to workplaces” may be used also elsewhere instead of commuting destination, as an alternative to the PT stop option.</w:t>
      </w:r>
    </w:p>
  </w:comment>
  <w:comment w:id="196" w:author="Poom, Age" w:date="2020-04-28T19:23:00Z" w:initials="PA">
    <w:p w14:paraId="61241DB9" w14:textId="7BC18649" w:rsidR="008458E8" w:rsidRDefault="008458E8">
      <w:pPr>
        <w:pStyle w:val="CommentText"/>
      </w:pPr>
      <w:r>
        <w:rPr>
          <w:rStyle w:val="CommentReference"/>
        </w:rPr>
        <w:annotationRef/>
      </w:r>
      <w:r>
        <w:t>Now only local walking routes to PT stops or also walking routes to workplaces? Or then only in the beginning and in the following text, you stick to this “commuting destination”.</w:t>
      </w:r>
    </w:p>
  </w:comment>
  <w:comment w:id="198" w:author="Poom, Age" w:date="2020-04-28T19:28:00Z" w:initials="PA">
    <w:p w14:paraId="21EB32F8" w14:textId="0D54337F" w:rsidR="008458E8" w:rsidRDefault="008458E8">
      <w:pPr>
        <w:pStyle w:val="CommentText"/>
      </w:pPr>
      <w:r>
        <w:rPr>
          <w:rStyle w:val="CommentReference"/>
        </w:rPr>
        <w:annotationRef/>
      </w:r>
      <w:r>
        <w:t xml:space="preserve">It would be worth mentioning – if you know – what share of the original data originating from Helsinki study region was finally included in your study as you’ve made a row of exclusions. </w:t>
      </w:r>
    </w:p>
  </w:comment>
  <w:comment w:id="210" w:author="Poom, Age" w:date="2020-04-28T19:49:00Z" w:initials="PA">
    <w:p w14:paraId="34D9948B" w14:textId="1E3C8C0B" w:rsidR="008458E8" w:rsidRDefault="008458E8">
      <w:pPr>
        <w:pStyle w:val="CommentText"/>
      </w:pPr>
      <w:r>
        <w:rPr>
          <w:rStyle w:val="CommentReference"/>
        </w:rPr>
        <w:annotationRef/>
      </w:r>
      <w:r>
        <w:t>As the table is smaller than one page, it shouldn’t cross page border.</w:t>
      </w:r>
    </w:p>
  </w:comment>
  <w:comment w:id="216" w:author="Poom, Age" w:date="2020-04-28T19:53:00Z" w:initials="PA">
    <w:p w14:paraId="14D9976B" w14:textId="2E2B8DC4" w:rsidR="008458E8" w:rsidRDefault="008458E8">
      <w:pPr>
        <w:pStyle w:val="CommentText"/>
      </w:pPr>
      <w:r>
        <w:rPr>
          <w:rStyle w:val="CommentReference"/>
        </w:rPr>
        <w:annotationRef/>
      </w:r>
      <w:r>
        <w:t xml:space="preserve">In </w:t>
      </w:r>
      <w:proofErr w:type="gramStart"/>
      <w:r>
        <w:t>these kind of panels</w:t>
      </w:r>
      <w:proofErr w:type="gramEnd"/>
      <w:r>
        <w:t xml:space="preserve">, you should actually depict with a letter (a), (b) and (c) each particular figure, amend the caption accordingly, and cite all of these in text as well. </w:t>
      </w:r>
    </w:p>
    <w:p w14:paraId="57EA76A6" w14:textId="14588893" w:rsidR="008458E8" w:rsidRDefault="008458E8">
      <w:pPr>
        <w:pStyle w:val="CommentText"/>
      </w:pPr>
      <w:r>
        <w:t xml:space="preserve">But </w:t>
      </w:r>
      <w:proofErr w:type="spellStart"/>
      <w:proofErr w:type="gramStart"/>
      <w:r>
        <w:t>may be</w:t>
      </w:r>
      <w:proofErr w:type="spellEnd"/>
      <w:proofErr w:type="gramEnd"/>
      <w:r>
        <w:t xml:space="preserve"> it’s not so strict here than in journal papers </w:t>
      </w:r>
      <w:r>
        <w:sym w:font="Wingdings" w:char="F04A"/>
      </w:r>
    </w:p>
  </w:comment>
  <w:comment w:id="223" w:author="Poom, Age" w:date="2020-04-28T19:58:00Z" w:initials="PA">
    <w:p w14:paraId="158BA884" w14:textId="1E781A93" w:rsidR="008458E8" w:rsidRDefault="008458E8">
      <w:pPr>
        <w:pStyle w:val="CommentText"/>
      </w:pPr>
      <w:r>
        <w:rPr>
          <w:rStyle w:val="CommentReference"/>
        </w:rPr>
        <w:annotationRef/>
      </w:r>
      <w:r>
        <w:t>Table 10 represents average exposures and… Table 11 shows the same information only on local walking routes, i.e. direct walks to workplaces are excluded.</w:t>
      </w:r>
    </w:p>
    <w:p w14:paraId="5EE6534E" w14:textId="501A6263" w:rsidR="008458E8" w:rsidRDefault="008458E8">
      <w:pPr>
        <w:pStyle w:val="CommentText"/>
      </w:pPr>
    </w:p>
    <w:p w14:paraId="1F3D5DBD" w14:textId="41227C1B" w:rsidR="008458E8" w:rsidRDefault="008458E8">
      <w:pPr>
        <w:pStyle w:val="CommentText"/>
      </w:pPr>
      <w:r>
        <w:t>Would that simplify understanding?</w:t>
      </w:r>
    </w:p>
  </w:comment>
  <w:comment w:id="224" w:author="Poom, Age" w:date="2020-04-28T20:00:00Z" w:initials="PA">
    <w:p w14:paraId="58C06AF0" w14:textId="05764111" w:rsidR="008458E8" w:rsidRDefault="008458E8">
      <w:pPr>
        <w:pStyle w:val="CommentText"/>
      </w:pPr>
      <w:r>
        <w:rPr>
          <w:rStyle w:val="CommentReference"/>
        </w:rPr>
        <w:annotationRef/>
      </w:r>
      <w:r>
        <w:t>Very often, the results section starts with phrasing one of the main results or generalization of the results you are going to describe in detail. E.g. Pedestrians’ exposure to noise on the shortest paths is … (highly variable, higher in case of direct walks to workplaces than on walks to PT stops, or that half of the routes involve high exposures above 60 dB, ... or other content).</w:t>
      </w:r>
    </w:p>
    <w:p w14:paraId="6036FC22" w14:textId="3201F18D" w:rsidR="008458E8" w:rsidRDefault="008458E8">
      <w:pPr>
        <w:pStyle w:val="CommentText"/>
      </w:pPr>
      <w:r>
        <w:t>Currently, the full first paragraph is about meta information, not the content of the result itself.</w:t>
      </w:r>
    </w:p>
  </w:comment>
  <w:comment w:id="225" w:author="Poom, Age" w:date="2020-04-28T20:06:00Z" w:initials="PA">
    <w:p w14:paraId="57FE52F9" w14:textId="77777777" w:rsidR="008458E8" w:rsidRDefault="008458E8" w:rsidP="009725AD">
      <w:pPr>
        <w:pStyle w:val="CommentText"/>
      </w:pPr>
      <w:r>
        <w:rPr>
          <w:rStyle w:val="CommentReference"/>
        </w:rPr>
        <w:annotationRef/>
      </w:r>
      <w:r>
        <w:t>Do you mean that 46% of walks had at least one edge of path where the noise value was 60dB or higher? (i.e. you don’t talk about average exposure here?)</w:t>
      </w:r>
    </w:p>
  </w:comment>
  <w:comment w:id="226" w:author="Poom, Age" w:date="2020-04-28T20:05:00Z" w:initials="PA">
    <w:p w14:paraId="3017774C" w14:textId="3D1F23BC" w:rsidR="008458E8" w:rsidRDefault="008458E8">
      <w:pPr>
        <w:pStyle w:val="CommentText"/>
      </w:pPr>
      <w:r>
        <w:rPr>
          <w:rStyle w:val="CommentReference"/>
        </w:rPr>
        <w:annotationRef/>
      </w:r>
      <w:r>
        <w:t>… the highest noise levels (70 dB) are …</w:t>
      </w:r>
    </w:p>
  </w:comment>
  <w:comment w:id="227" w:author="Poom, Age" w:date="2020-04-28T20:05:00Z" w:initials="PA">
    <w:p w14:paraId="5DB65653" w14:textId="7D293ECD" w:rsidR="008458E8" w:rsidRDefault="008458E8">
      <w:pPr>
        <w:pStyle w:val="CommentText"/>
      </w:pPr>
      <w:r>
        <w:rPr>
          <w:rStyle w:val="CommentReference"/>
        </w:rPr>
        <w:annotationRef/>
      </w:r>
      <w:r>
        <w:t>Remove e.g., because these (60 and 65 dB) are the levels you compare 70db with, aren’t they? Or do you also actually include all quieter segments to this comparison as well?</w:t>
      </w:r>
    </w:p>
  </w:comment>
  <w:comment w:id="232" w:author="Poom, Age" w:date="2020-04-28T20:15:00Z" w:initials="PA">
    <w:p w14:paraId="30EEF031" w14:textId="5ADF3E67" w:rsidR="008458E8" w:rsidRDefault="008458E8">
      <w:pPr>
        <w:pStyle w:val="CommentText"/>
      </w:pPr>
      <w:r>
        <w:rPr>
          <w:rStyle w:val="CommentReference"/>
        </w:rPr>
        <w:annotationRef/>
      </w:r>
      <w:r>
        <w:t xml:space="preserve">Try to play with the layout of the text and tables so that the table won’t cross page border. </w:t>
      </w:r>
    </w:p>
  </w:comment>
  <w:comment w:id="234" w:author="Poom, Age" w:date="2020-04-28T20:17:00Z" w:initials="PA">
    <w:p w14:paraId="1E129E17" w14:textId="0B99E8FA" w:rsidR="008458E8" w:rsidRDefault="008458E8" w:rsidP="00A21340">
      <w:pPr>
        <w:pStyle w:val="CommentText"/>
      </w:pPr>
      <w:r>
        <w:rPr>
          <w:rStyle w:val="CommentReference"/>
        </w:rPr>
        <w:annotationRef/>
      </w:r>
      <w:r>
        <w:t xml:space="preserve">What does that figure say to you? Could you maybe start with the content again? It is a better style to state what have you found and then show either in parenthesis or in text that it is visualized / presented / shown on the map / in the figure. </w:t>
      </w:r>
    </w:p>
    <w:p w14:paraId="2A8B676F" w14:textId="43663C08" w:rsidR="008458E8" w:rsidRDefault="008458E8" w:rsidP="00A21340">
      <w:pPr>
        <w:pStyle w:val="CommentText"/>
      </w:pPr>
      <w:r>
        <w:t>Now, the first sentence indicates that finding out the walking distances was an important result of your work (despite of all filters you’ve applied that have biased the walking distance, but that’s another story).</w:t>
      </w:r>
    </w:p>
    <w:p w14:paraId="4419C62A" w14:textId="58CB2A25" w:rsidR="008458E8" w:rsidRDefault="008458E8" w:rsidP="00A21340">
      <w:pPr>
        <w:pStyle w:val="CommentText"/>
      </w:pPr>
      <w:r>
        <w:t>Do you rather want to say that the distance and the mean noise exposure do not correlate well?</w:t>
      </w:r>
    </w:p>
  </w:comment>
  <w:comment w:id="235" w:author="Poom, Age" w:date="2020-04-28T20:22:00Z" w:initials="PA">
    <w:p w14:paraId="67FD1CB3" w14:textId="77777777" w:rsidR="008458E8" w:rsidRDefault="008458E8" w:rsidP="00D73870">
      <w:pPr>
        <w:pStyle w:val="CommentText"/>
      </w:pPr>
      <w:r>
        <w:t xml:space="preserve">Are these different? </w:t>
      </w:r>
      <w:r>
        <w:rPr>
          <w:rStyle w:val="CommentReference"/>
        </w:rPr>
        <w:annotationRef/>
      </w:r>
      <w:r>
        <w:t>Have you earlier defined these three concepts? Are you going to do it now? It comes a bit of a sudden if you don’t elaborate on it or haven’t set it as a research question.</w:t>
      </w:r>
    </w:p>
  </w:comment>
  <w:comment w:id="238" w:author="Poom, Age" w:date="2020-04-28T20:24:00Z" w:initials="PA">
    <w:p w14:paraId="30026FFB" w14:textId="36CE3C36" w:rsidR="008458E8" w:rsidRDefault="008458E8">
      <w:pPr>
        <w:pStyle w:val="CommentText"/>
      </w:pPr>
      <w:r>
        <w:t xml:space="preserve">to the </w:t>
      </w:r>
      <w:r>
        <w:rPr>
          <w:rStyle w:val="CommentReference"/>
        </w:rPr>
        <w:annotationRef/>
      </w:r>
      <w:r>
        <w:t>closest PT stop?</w:t>
      </w:r>
    </w:p>
  </w:comment>
  <w:comment w:id="241" w:author="Poom, Age" w:date="2020-04-28T20:25:00Z" w:initials="PA">
    <w:p w14:paraId="5454B581" w14:textId="424059BF" w:rsidR="008458E8" w:rsidRDefault="008458E8">
      <w:pPr>
        <w:pStyle w:val="CommentText"/>
      </w:pPr>
      <w:r>
        <w:rPr>
          <w:rStyle w:val="CommentReference"/>
        </w:rPr>
        <w:annotationRef/>
      </w:r>
      <w:r>
        <w:t>Figure not shown</w:t>
      </w:r>
    </w:p>
  </w:comment>
  <w:comment w:id="246" w:author="Poom, Age" w:date="2020-04-28T20:28:00Z" w:initials="PA">
    <w:p w14:paraId="1FEAD48F" w14:textId="7D24589C" w:rsidR="008458E8" w:rsidRDefault="008458E8">
      <w:pPr>
        <w:pStyle w:val="CommentText"/>
      </w:pPr>
      <w:r>
        <w:rPr>
          <w:rStyle w:val="CommentReference"/>
        </w:rPr>
        <w:annotationRef/>
      </w:r>
      <w:r>
        <w:t>Figure not shown</w:t>
      </w:r>
    </w:p>
  </w:comment>
  <w:comment w:id="249" w:author="Poom, Age" w:date="2020-04-28T20:26:00Z" w:initials="PA">
    <w:p w14:paraId="1C8E055F" w14:textId="66A8B8FA" w:rsidR="008458E8" w:rsidRDefault="008458E8">
      <w:pPr>
        <w:pStyle w:val="CommentText"/>
      </w:pPr>
      <w:r>
        <w:rPr>
          <w:rStyle w:val="CommentReference"/>
        </w:rPr>
        <w:annotationRef/>
      </w:r>
      <w:r>
        <w:t>If it is a share (%), then probably the start of the sentence and legend need to be modified (“Mean”)?</w:t>
      </w:r>
    </w:p>
    <w:p w14:paraId="4412EDEC" w14:textId="5A8A8268" w:rsidR="008458E8" w:rsidRDefault="008458E8">
      <w:pPr>
        <w:pStyle w:val="CommentText"/>
      </w:pPr>
      <w:r>
        <w:t xml:space="preserve">Do you mean here the share of the walking route where noise level exceeds 65 dB? (may be also 70+?) or 65-70 dB? In the text you explain it better with having the “relative” included as well. </w:t>
      </w:r>
    </w:p>
  </w:comment>
  <w:comment w:id="252" w:author="Poom, Age" w:date="2020-04-28T20:26:00Z" w:initials="PA">
    <w:p w14:paraId="685511E7" w14:textId="77777777" w:rsidR="008458E8" w:rsidRDefault="008458E8" w:rsidP="007B1FAA">
      <w:pPr>
        <w:pStyle w:val="CommentText"/>
      </w:pPr>
      <w:r>
        <w:rPr>
          <w:rStyle w:val="CommentReference"/>
        </w:rPr>
        <w:annotationRef/>
      </w:r>
      <w:r>
        <w:t>If it is a share (%), then probably the start of the sentence and legend need to be modified (“Mean”)?</w:t>
      </w:r>
    </w:p>
    <w:p w14:paraId="229CAC54" w14:textId="77777777" w:rsidR="008458E8" w:rsidRDefault="008458E8" w:rsidP="007B1FAA">
      <w:pPr>
        <w:pStyle w:val="CommentText"/>
      </w:pPr>
      <w:r>
        <w:t xml:space="preserve">Do you mean here the share of the walking route where noise level exceeds 65 dB? (may be also 70+?) or 65-70 dB? In the text you explain it better with having the “relative” included as well. </w:t>
      </w:r>
    </w:p>
  </w:comment>
  <w:comment w:id="254" w:author="Poom, Age" w:date="2020-04-28T20:37:00Z" w:initials="PA">
    <w:p w14:paraId="12B2DB7A" w14:textId="737D474D" w:rsidR="008458E8" w:rsidRDefault="008458E8">
      <w:pPr>
        <w:pStyle w:val="CommentText"/>
      </w:pPr>
      <w:r>
        <w:rPr>
          <w:rStyle w:val="CommentReference"/>
        </w:rPr>
        <w:annotationRef/>
      </w:r>
      <w:r>
        <w:t xml:space="preserve">Tuuli raised the question that this information had to be given in the methodology section: what kind of statistical analysis </w:t>
      </w:r>
      <w:proofErr w:type="gramStart"/>
      <w:r>
        <w:t>did you run</w:t>
      </w:r>
      <w:proofErr w:type="gramEnd"/>
      <w:r>
        <w:t>, what was the question, the chosen statistical method, attributes, parameters, potentially assumptions, software. Now re-checking it: do you mean “scatterplots and boxplots” under statistical analysis that you describe shortly in 3.8?</w:t>
      </w:r>
    </w:p>
  </w:comment>
  <w:comment w:id="255" w:author="Poom, Age" w:date="2020-04-28T20:33:00Z" w:initials="PA">
    <w:p w14:paraId="04C0ED60" w14:textId="1BC0DE4C" w:rsidR="008458E8" w:rsidRDefault="008458E8">
      <w:pPr>
        <w:pStyle w:val="CommentText"/>
      </w:pPr>
      <w:r>
        <w:rPr>
          <w:rStyle w:val="CommentReference"/>
        </w:rPr>
        <w:annotationRef/>
      </w:r>
      <w:r>
        <w:t>Also 65 and 70?</w:t>
      </w:r>
    </w:p>
  </w:comment>
  <w:comment w:id="259" w:author="Poom, Age" w:date="2020-04-28T20:35:00Z" w:initials="PA">
    <w:p w14:paraId="11924129" w14:textId="07073FBC" w:rsidR="008458E8" w:rsidRDefault="008458E8">
      <w:pPr>
        <w:pStyle w:val="CommentText"/>
      </w:pPr>
      <w:r>
        <w:rPr>
          <w:rStyle w:val="CommentReference"/>
        </w:rPr>
        <w:annotationRef/>
      </w:r>
      <w:r>
        <w:t>Figure not shown</w:t>
      </w:r>
    </w:p>
  </w:comment>
  <w:comment w:id="261" w:author="Poom, Age" w:date="2020-04-28T20:36:00Z" w:initials="PA">
    <w:p w14:paraId="08EBA498" w14:textId="7CFC83C3" w:rsidR="008458E8" w:rsidRDefault="008458E8">
      <w:pPr>
        <w:pStyle w:val="CommentText"/>
      </w:pPr>
      <w:r>
        <w:rPr>
          <w:rStyle w:val="CommentReference"/>
        </w:rPr>
        <w:annotationRef/>
      </w:r>
      <w:r>
        <w:t>Figure not shown</w:t>
      </w:r>
    </w:p>
  </w:comment>
  <w:comment w:id="263" w:author="Poom, Age" w:date="2020-04-28T20:42:00Z" w:initials="PA">
    <w:p w14:paraId="382979EB" w14:textId="51DF3E7A" w:rsidR="008458E8" w:rsidRDefault="008458E8">
      <w:pPr>
        <w:pStyle w:val="CommentText"/>
      </w:pPr>
      <w:r>
        <w:t>It’s funny having this shortest and longer next to each other. May try this one…:</w:t>
      </w:r>
    </w:p>
    <w:p w14:paraId="340836F6" w14:textId="21579630" w:rsidR="008458E8" w:rsidRDefault="008458E8">
      <w:pPr>
        <w:pStyle w:val="CommentText"/>
      </w:pPr>
      <w:r>
        <w:rPr>
          <w:rStyle w:val="CommentReference"/>
        </w:rPr>
        <w:annotationRef/>
      </w:r>
      <w:r>
        <w:t xml:space="preserve">Achievable reductions in traffic noise exposure seem to be higher for the shortest paths that are longer? </w:t>
      </w:r>
    </w:p>
  </w:comment>
  <w:comment w:id="266" w:author="Poom, Age" w:date="2020-04-28T20:47:00Z" w:initials="PA">
    <w:p w14:paraId="37931792" w14:textId="3AE7AB89" w:rsidR="008458E8" w:rsidRDefault="008458E8">
      <w:pPr>
        <w:pStyle w:val="CommentText"/>
      </w:pPr>
      <w:r>
        <w:rPr>
          <w:rStyle w:val="CommentReference"/>
        </w:rPr>
        <w:annotationRef/>
      </w:r>
      <w:r>
        <w:t>As earlier, finally check the layout of tables on pages</w:t>
      </w:r>
    </w:p>
  </w:comment>
  <w:comment w:id="269" w:author="Helle, Joose I" w:date="2020-03-14T10:22:00Z" w:initials="HJI">
    <w:p w14:paraId="09F46F7D" w14:textId="1E58EC9C" w:rsidR="008458E8" w:rsidRDefault="008458E8">
      <w:pPr>
        <w:pStyle w:val="CommentText"/>
      </w:pPr>
      <w:r>
        <w:rPr>
          <w:rStyle w:val="CommentReference"/>
        </w:rPr>
        <w:annotationRef/>
      </w:r>
      <w:r>
        <w:t>Run 6</w:t>
      </w:r>
      <w:r>
        <w:br/>
        <w:t>14.3.2020</w:t>
      </w:r>
    </w:p>
  </w:comment>
  <w:comment w:id="273" w:author="Poom, Age" w:date="2020-04-28T21:18:00Z" w:initials="PA">
    <w:p w14:paraId="78695AAA" w14:textId="77777777" w:rsidR="00B70B29" w:rsidRDefault="00B70B29" w:rsidP="00B70B29">
      <w:pPr>
        <w:pStyle w:val="CommentText"/>
      </w:pPr>
      <w:r>
        <w:rPr>
          <w:rStyle w:val="CommentReference"/>
        </w:rPr>
        <w:annotationRef/>
      </w:r>
      <w:r>
        <w:t xml:space="preserve">Hmm, I’m a bit confused. Table type of detailed level information is typically in the results section, however, there are exceptions. </w:t>
      </w:r>
    </w:p>
    <w:p w14:paraId="7CC82AE8" w14:textId="77777777" w:rsidR="00B70B29" w:rsidRDefault="00B70B29" w:rsidP="00B70B29">
      <w:pPr>
        <w:pStyle w:val="CommentText"/>
      </w:pPr>
      <w:r>
        <w:t xml:space="preserve">You may consider if it is somehow reasonable to divide the content between this section (more discussion-type of text) and some of the results’ sections (text above on table 14 and the table itself). </w:t>
      </w:r>
    </w:p>
  </w:comment>
  <w:comment w:id="276" w:author="Poom, Age" w:date="2020-04-28T21:21:00Z" w:initials="PA">
    <w:p w14:paraId="63E4C5D1" w14:textId="77777777" w:rsidR="00CB5609" w:rsidRDefault="00CB5609" w:rsidP="00CB5609">
      <w:pPr>
        <w:pStyle w:val="CommentText"/>
      </w:pPr>
      <w:r>
        <w:rPr>
          <w:rStyle w:val="CommentReference"/>
        </w:rPr>
        <w:annotationRef/>
      </w:r>
      <w:r>
        <w:t>The same comment as for table 14.</w:t>
      </w:r>
    </w:p>
  </w:comment>
  <w:comment w:id="280" w:author="Poom, Age" w:date="2020-04-28T20:52:00Z" w:initials="PA">
    <w:p w14:paraId="7C41A7F2" w14:textId="5350B043" w:rsidR="008458E8" w:rsidRDefault="008458E8">
      <w:pPr>
        <w:pStyle w:val="CommentText"/>
      </w:pPr>
      <w:r>
        <w:rPr>
          <w:rStyle w:val="CommentReference"/>
        </w:rPr>
        <w:annotationRef/>
      </w:r>
      <w:r>
        <w:t>I like this statement type of header</w:t>
      </w:r>
    </w:p>
  </w:comment>
  <w:comment w:id="281" w:author="Poom, Age" w:date="2020-04-28T20:53:00Z" w:initials="PA">
    <w:p w14:paraId="6980B809" w14:textId="3153A6DC" w:rsidR="008458E8" w:rsidRDefault="008458E8">
      <w:pPr>
        <w:pStyle w:val="CommentText"/>
      </w:pPr>
      <w:r>
        <w:rPr>
          <w:rStyle w:val="CommentReference"/>
        </w:rPr>
        <w:annotationRef/>
      </w:r>
      <w:r>
        <w:t>You have four objectives in your introduction, but I like the current list a lot more (here you actually also have a fourth aim: to develop the routing tool). Now it is time to make both sections coherent.</w:t>
      </w:r>
    </w:p>
    <w:p w14:paraId="1048418D" w14:textId="245B3F1F" w:rsidR="008458E8" w:rsidRDefault="008458E8">
      <w:pPr>
        <w:pStyle w:val="CommentText"/>
      </w:pPr>
    </w:p>
    <w:p w14:paraId="5B914A0C" w14:textId="384FD13B" w:rsidR="008458E8" w:rsidRDefault="008458E8">
      <w:pPr>
        <w:pStyle w:val="CommentText"/>
      </w:pPr>
      <w:r>
        <w:t>From intro for a reminder:</w:t>
      </w:r>
    </w:p>
    <w:p w14:paraId="19FC3B68" w14:textId="77777777" w:rsidR="008458E8" w:rsidRPr="00F76A6C" w:rsidRDefault="008458E8" w:rsidP="00F1095C">
      <w:pPr>
        <w:pStyle w:val="ListParagraph"/>
        <w:numPr>
          <w:ilvl w:val="0"/>
          <w:numId w:val="2"/>
        </w:numPr>
      </w:pPr>
      <w:r w:rsidRPr="00F76A6C">
        <w:t>Develop a routing method that can both assess dynamic (i.e. journey-time) exposure to traffic noise and find alternative, quieter paths;</w:t>
      </w:r>
    </w:p>
    <w:p w14:paraId="7C7FC8E3" w14:textId="77777777" w:rsidR="008458E8" w:rsidRPr="00F76A6C" w:rsidRDefault="008458E8" w:rsidP="00F1095C">
      <w:pPr>
        <w:pStyle w:val="ListParagraph"/>
        <w:numPr>
          <w:ilvl w:val="0"/>
          <w:numId w:val="2"/>
        </w:numPr>
      </w:pPr>
      <w:r w:rsidRPr="00F76A6C">
        <w:t>Develop a mobile-friendly web-based route planner application that employs the “quiet path routing method”;</w:t>
      </w:r>
    </w:p>
    <w:p w14:paraId="4D4AB0F0" w14:textId="77777777" w:rsidR="008458E8" w:rsidRPr="00F76A6C" w:rsidRDefault="008458E8" w:rsidP="00F1095C">
      <w:pPr>
        <w:pStyle w:val="ListParagraph"/>
        <w:numPr>
          <w:ilvl w:val="0"/>
          <w:numId w:val="2"/>
        </w:numPr>
      </w:pPr>
      <w:r w:rsidRPr="00F76A6C">
        <w:t>Discover spatial patterns and possible (in)equalities in pedestrians’ dynamic exposure to traffic noise in Helsinki;</w:t>
      </w:r>
    </w:p>
    <w:p w14:paraId="4572C66C" w14:textId="77777777" w:rsidR="008458E8" w:rsidRPr="00F76A6C" w:rsidRDefault="008458E8" w:rsidP="00F1095C">
      <w:pPr>
        <w:pStyle w:val="ListParagraph"/>
        <w:numPr>
          <w:ilvl w:val="0"/>
          <w:numId w:val="2"/>
        </w:numPr>
      </w:pPr>
      <w:r w:rsidRPr="00F76A6C">
        <w:t>Assess achievable reductions in dynamic exposure to traffic noise by using the quiet path routing method in Helsinki.</w:t>
      </w:r>
    </w:p>
    <w:p w14:paraId="6BB68055" w14:textId="5DAC2B10" w:rsidR="008458E8" w:rsidRDefault="008458E8">
      <w:pPr>
        <w:pStyle w:val="CommentText"/>
      </w:pPr>
    </w:p>
    <w:p w14:paraId="30FCEED6" w14:textId="40B2B9C7" w:rsidR="008458E8" w:rsidRDefault="008458E8">
      <w:pPr>
        <w:pStyle w:val="CommentText"/>
      </w:pPr>
      <w:r>
        <w:t>In addition, in intro you depicted the broader issues (both lists and wording needed modifications):</w:t>
      </w:r>
    </w:p>
    <w:p w14:paraId="6AB5765A" w14:textId="7AD58D65" w:rsidR="008458E8" w:rsidRDefault="008458E8">
      <w:pPr>
        <w:pStyle w:val="CommentText"/>
      </w:pPr>
      <w:r w:rsidRPr="00F76A6C">
        <w:t>1) develop a novel routing analysis framework to support exposure-based routing, 2) facilitate citizens to choose healthier (quieter) walking routes and 3) help city planners to discover areas of problematic walking conditions with respect to traffic noise.</w:t>
      </w:r>
    </w:p>
  </w:comment>
  <w:comment w:id="282" w:author="Poom, Age" w:date="2020-04-28T20:58:00Z" w:initials="PA">
    <w:p w14:paraId="5A71F01A" w14:textId="4A5D1037" w:rsidR="008458E8" w:rsidRDefault="008458E8">
      <w:pPr>
        <w:pStyle w:val="CommentText"/>
      </w:pPr>
      <w:r>
        <w:rPr>
          <w:rStyle w:val="CommentReference"/>
        </w:rPr>
        <w:annotationRef/>
      </w:r>
      <w:r>
        <w:t>Semicolon required?</w:t>
      </w:r>
    </w:p>
  </w:comment>
  <w:comment w:id="283" w:author="Poom, Age" w:date="2020-04-28T20:59:00Z" w:initials="PA">
    <w:p w14:paraId="0E27C2FE" w14:textId="51C5AD88" w:rsidR="008458E8" w:rsidRDefault="008458E8">
      <w:pPr>
        <w:pStyle w:val="CommentText"/>
      </w:pPr>
      <w:r>
        <w:rPr>
          <w:rStyle w:val="CommentReference"/>
        </w:rPr>
        <w:annotationRef/>
      </w:r>
      <w:r>
        <w:t xml:space="preserve">What about previous literature: has the same kind of analysis done before by someone and if yes, did they come to similar conclusions? Even if having air quality as the environmental variable? Even if the results cannot directly </w:t>
      </w:r>
      <w:proofErr w:type="gramStart"/>
      <w:r>
        <w:t>compared</w:t>
      </w:r>
      <w:proofErr w:type="gramEnd"/>
      <w:r>
        <w:t xml:space="preserve">, is there anything kind of similar done before? If not, then this information is also important for the reader and you should say it out somehow. </w:t>
      </w:r>
    </w:p>
    <w:p w14:paraId="04518C0B" w14:textId="1EB3377B" w:rsidR="008458E8" w:rsidRDefault="008458E8">
      <w:pPr>
        <w:pStyle w:val="CommentText"/>
      </w:pPr>
      <w:r>
        <w:t>If possible, it is necessary for the discussion section to link your work to the previous knowledge in this field.</w:t>
      </w:r>
    </w:p>
    <w:p w14:paraId="5C642507" w14:textId="60C6D156" w:rsidR="008458E8" w:rsidRPr="00EE1CDE" w:rsidRDefault="008458E8">
      <w:pPr>
        <w:pStyle w:val="CommentText"/>
        <w:rPr>
          <w:lang w:val="en-GB"/>
        </w:rPr>
      </w:pPr>
      <w:r w:rsidRPr="00D83F3B">
        <w:rPr>
          <w:lang w:val="en-GB"/>
        </w:rPr>
        <w:t xml:space="preserve">Check </w:t>
      </w:r>
      <w:proofErr w:type="spellStart"/>
      <w:r w:rsidRPr="00D83F3B">
        <w:rPr>
          <w:lang w:val="en-GB"/>
        </w:rPr>
        <w:t>eg</w:t>
      </w:r>
      <w:proofErr w:type="spellEnd"/>
      <w:r w:rsidRPr="00D83F3B">
        <w:rPr>
          <w:lang w:val="en-GB"/>
        </w:rPr>
        <w:t xml:space="preserve"> </w:t>
      </w:r>
      <w:proofErr w:type="spellStart"/>
      <w:r w:rsidRPr="00D83F3B">
        <w:rPr>
          <w:lang w:val="en-GB"/>
        </w:rPr>
        <w:t>Alam</w:t>
      </w:r>
      <w:proofErr w:type="spellEnd"/>
      <w:r w:rsidRPr="00D83F3B">
        <w:rPr>
          <w:lang w:val="en-GB"/>
        </w:rPr>
        <w:t xml:space="preserve"> et al. 2018, van den Hove et al. 2019 </w:t>
      </w:r>
      <w:r>
        <w:rPr>
          <w:lang w:val="en-GB"/>
        </w:rPr>
        <w:t>or Mahajan et al. 2020, they compare the</w:t>
      </w:r>
      <w:r w:rsidRPr="00EE1CDE">
        <w:rPr>
          <w:lang w:val="en-GB"/>
        </w:rPr>
        <w:t xml:space="preserve"> shortest and </w:t>
      </w:r>
      <w:r>
        <w:rPr>
          <w:lang w:val="en-GB"/>
        </w:rPr>
        <w:t>the “</w:t>
      </w:r>
      <w:r w:rsidRPr="00EE1CDE">
        <w:rPr>
          <w:lang w:val="en-GB"/>
        </w:rPr>
        <w:t>lowest dose</w:t>
      </w:r>
      <w:r>
        <w:rPr>
          <w:lang w:val="en-GB"/>
        </w:rPr>
        <w:t>”</w:t>
      </w:r>
      <w:r w:rsidRPr="00EE1CDE">
        <w:rPr>
          <w:lang w:val="en-GB"/>
        </w:rPr>
        <w:t xml:space="preserve"> route.</w:t>
      </w:r>
    </w:p>
  </w:comment>
  <w:comment w:id="285" w:author="Poom, Age" w:date="2020-04-28T21:07:00Z" w:initials="PA">
    <w:p w14:paraId="6A88F886" w14:textId="778364AB" w:rsidR="008458E8" w:rsidRDefault="008458E8">
      <w:pPr>
        <w:pStyle w:val="CommentText"/>
      </w:pPr>
      <w:r>
        <w:rPr>
          <w:rStyle w:val="CommentReference"/>
        </w:rPr>
        <w:annotationRef/>
      </w:r>
      <w:r>
        <w:t>This is so and so to include the information as it is not part of your methodology. Maybe you want to specify it in the methodology section: how many test users, which circumstances / phases, what kind of qualities they assessed (even if it wasn’t a structures survey)? I’m not sure.</w:t>
      </w:r>
    </w:p>
  </w:comment>
  <w:comment w:id="288" w:author="Poom, Age" w:date="2020-04-28T21:11:00Z" w:initials="PA">
    <w:p w14:paraId="31A8200E" w14:textId="57DBB84A" w:rsidR="008458E8" w:rsidRDefault="008458E8">
      <w:pPr>
        <w:pStyle w:val="CommentText"/>
      </w:pPr>
      <w:r>
        <w:rPr>
          <w:rStyle w:val="CommentReference"/>
        </w:rPr>
        <w:annotationRef/>
      </w:r>
      <w:r>
        <w:t>A place for a reference</w:t>
      </w:r>
    </w:p>
  </w:comment>
  <w:comment w:id="290" w:author="Poom, Age" w:date="2020-04-28T21:14:00Z" w:initials="PA">
    <w:p w14:paraId="5692C7B1" w14:textId="0EE5296C" w:rsidR="008458E8" w:rsidRDefault="008458E8">
      <w:pPr>
        <w:pStyle w:val="CommentText"/>
      </w:pPr>
      <w:r>
        <w:rPr>
          <w:rStyle w:val="CommentReference"/>
        </w:rPr>
        <w:annotationRef/>
      </w:r>
      <w:r>
        <w:t>You may give the reference to FMI.</w:t>
      </w:r>
    </w:p>
  </w:comment>
  <w:comment w:id="291" w:author="Poom, Age" w:date="2020-04-28T21:15:00Z" w:initials="PA">
    <w:p w14:paraId="1C8C3C77" w14:textId="5F27D365" w:rsidR="008458E8" w:rsidRDefault="008458E8">
      <w:pPr>
        <w:pStyle w:val="CommentText"/>
      </w:pPr>
      <w:r>
        <w:rPr>
          <w:rStyle w:val="CommentReference"/>
        </w:rPr>
        <w:annotationRef/>
      </w:r>
      <w:r>
        <w:t xml:space="preserve">This is now a challenge of doing a methodological thesis with massive input from IT field. Which references could you use in the theory section and here? A lot of the knowledge is based on forum-type of communication and tutorials. </w:t>
      </w:r>
    </w:p>
  </w:comment>
  <w:comment w:id="298" w:author="Poom, Age" w:date="2020-04-28T21:23:00Z" w:initials="PA">
    <w:p w14:paraId="69ADF397" w14:textId="4E0258C9" w:rsidR="008458E8" w:rsidRDefault="008458E8">
      <w:pPr>
        <w:pStyle w:val="CommentText"/>
      </w:pPr>
      <w:r>
        <w:rPr>
          <w:rStyle w:val="CommentReference"/>
        </w:rPr>
        <w:annotationRef/>
      </w:r>
      <w:r>
        <w:t>Which ones?</w:t>
      </w:r>
    </w:p>
  </w:comment>
  <w:comment w:id="302" w:author="Poom, Age" w:date="2020-04-28T21:35:00Z" w:initials="PA">
    <w:p w14:paraId="4C20998F" w14:textId="26974A23" w:rsidR="008458E8" w:rsidRDefault="008458E8">
      <w:pPr>
        <w:pStyle w:val="CommentText"/>
      </w:pPr>
      <w:r>
        <w:rPr>
          <w:rStyle w:val="CommentReference"/>
        </w:rPr>
        <w:annotationRef/>
      </w:r>
      <w:r>
        <w:t>for multiple exposures, may be Park and Kwan 2017 or Kwan 2018 are good references:</w:t>
      </w:r>
    </w:p>
    <w:p w14:paraId="1503E4D4" w14:textId="5EEED7DA" w:rsidR="008458E8" w:rsidRDefault="008458E8">
      <w:pPr>
        <w:pStyle w:val="CommentText"/>
      </w:pPr>
      <w:proofErr w:type="spellStart"/>
      <w:r>
        <w:t>doi</w:t>
      </w:r>
      <w:proofErr w:type="spellEnd"/>
      <w:r>
        <w:t xml:space="preserve">: </w:t>
      </w:r>
      <w:r w:rsidRPr="002845B3">
        <w:t>10.3390/ijerph14101205</w:t>
      </w:r>
    </w:p>
    <w:p w14:paraId="0BDBA894" w14:textId="09986D61" w:rsidR="008458E8" w:rsidRDefault="008458E8">
      <w:pPr>
        <w:pStyle w:val="CommentText"/>
      </w:pPr>
      <w:proofErr w:type="spellStart"/>
      <w:r>
        <w:t>doi</w:t>
      </w:r>
      <w:proofErr w:type="spellEnd"/>
      <w:r>
        <w:t xml:space="preserve">: </w:t>
      </w:r>
      <w:r w:rsidRPr="002845B3">
        <w:t>10.1080/24694452.2018.1453777</w:t>
      </w:r>
    </w:p>
  </w:comment>
  <w:comment w:id="303" w:author="Poom, Age" w:date="2020-04-28T21:32:00Z" w:initials="PA">
    <w:p w14:paraId="67F70B23" w14:textId="287DFC91" w:rsidR="008458E8" w:rsidRDefault="008458E8">
      <w:pPr>
        <w:pStyle w:val="CommentText"/>
      </w:pPr>
      <w:r>
        <w:rPr>
          <w:rStyle w:val="CommentReference"/>
        </w:rPr>
        <w:annotationRef/>
      </w:r>
      <w:r>
        <w:t>It stops very abruptly, at a detailed content. Do you usually have conclusion? Or is it replaced by the abstract in the beginning?</w:t>
      </w:r>
    </w:p>
    <w:p w14:paraId="0EF193BE" w14:textId="38898B93" w:rsidR="008458E8" w:rsidRDefault="008458E8">
      <w:pPr>
        <w:pStyle w:val="CommentText"/>
      </w:pPr>
      <w:r>
        <w:t xml:space="preserve">I would prefer to see a conclusion with further potentials for research and development actions marked as wel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7B126EB" w15:done="1"/>
  <w15:commentEx w15:paraId="746E4F7C" w15:paraIdParent="07B126EB" w15:done="1"/>
  <w15:commentEx w15:paraId="17411710" w15:done="1"/>
  <w15:commentEx w15:paraId="20272D4A" w15:paraIdParent="17411710" w15:done="1"/>
  <w15:commentEx w15:paraId="26C76A3A" w15:done="1"/>
  <w15:commentEx w15:paraId="51F7F659" w15:paraIdParent="26C76A3A" w15:done="1"/>
  <w15:commentEx w15:paraId="62A8A65C" w15:done="1"/>
  <w15:commentEx w15:paraId="1AA1B831" w15:done="1"/>
  <w15:commentEx w15:paraId="690B76E3" w15:done="1"/>
  <w15:commentEx w15:paraId="122241B0" w15:done="1"/>
  <w15:commentEx w15:paraId="3E587A69" w15:done="1"/>
  <w15:commentEx w15:paraId="0784D63D" w15:done="1"/>
  <w15:commentEx w15:paraId="4B496BF0" w15:paraIdParent="0784D63D" w15:done="0"/>
  <w15:commentEx w15:paraId="0567BB4B" w15:done="1"/>
  <w15:commentEx w15:paraId="3EDF7BB2" w15:done="1"/>
  <w15:commentEx w15:paraId="43D89566" w15:done="1"/>
  <w15:commentEx w15:paraId="3CB8E6BB" w15:done="1"/>
  <w15:commentEx w15:paraId="2BC889EA" w15:done="0"/>
  <w15:commentEx w15:paraId="40C565A0" w15:done="1"/>
  <w15:commentEx w15:paraId="4FDD759D" w15:done="1"/>
  <w15:commentEx w15:paraId="14B310A2" w15:done="1"/>
  <w15:commentEx w15:paraId="7FE44531" w15:done="1"/>
  <w15:commentEx w15:paraId="6A181180" w15:done="1"/>
  <w15:commentEx w15:paraId="0010B8F9" w15:done="1"/>
  <w15:commentEx w15:paraId="2810B488" w15:done="1"/>
  <w15:commentEx w15:paraId="42DCAC6C" w15:done="1"/>
  <w15:commentEx w15:paraId="0D46A7C5" w15:paraIdParent="42DCAC6C" w15:done="1"/>
  <w15:commentEx w15:paraId="3AA207AB" w15:done="1"/>
  <w15:commentEx w15:paraId="5D7CB7F4" w15:done="1"/>
  <w15:commentEx w15:paraId="62086048" w15:done="1"/>
  <w15:commentEx w15:paraId="43E146E2" w15:done="1"/>
  <w15:commentEx w15:paraId="0DACDF51" w15:done="1"/>
  <w15:commentEx w15:paraId="74F47EB2" w15:done="1"/>
  <w15:commentEx w15:paraId="561D79FA" w15:done="1"/>
  <w15:commentEx w15:paraId="4C12AA40" w15:done="1"/>
  <w15:commentEx w15:paraId="13F53E3C" w15:done="1"/>
  <w15:commentEx w15:paraId="2DF20C02" w15:done="1"/>
  <w15:commentEx w15:paraId="4BA14258" w15:done="1"/>
  <w15:commentEx w15:paraId="3E1FCBD1" w15:done="1"/>
  <w15:commentEx w15:paraId="22DFFCC6" w15:done="1"/>
  <w15:commentEx w15:paraId="7914A9C2" w15:done="1"/>
  <w15:commentEx w15:paraId="77FD0227" w15:done="1"/>
  <w15:commentEx w15:paraId="1A8CD7B6" w15:done="1"/>
  <w15:commentEx w15:paraId="23553637" w15:done="1"/>
  <w15:commentEx w15:paraId="59D1444A" w15:done="1"/>
  <w15:commentEx w15:paraId="0F89D334" w15:done="1"/>
  <w15:commentEx w15:paraId="2D65698F" w15:done="1"/>
  <w15:commentEx w15:paraId="368C0A5C" w15:done="1"/>
  <w15:commentEx w15:paraId="358B1CA2" w15:done="1"/>
  <w15:commentEx w15:paraId="440881E2" w15:done="1"/>
  <w15:commentEx w15:paraId="74ED8417" w15:done="1"/>
  <w15:commentEx w15:paraId="0D989247" w15:done="1"/>
  <w15:commentEx w15:paraId="60936F55" w15:done="1"/>
  <w15:commentEx w15:paraId="567DD69D" w15:done="1"/>
  <w15:commentEx w15:paraId="6DF0D2C7" w15:done="1"/>
  <w15:commentEx w15:paraId="78205843" w15:done="1"/>
  <w15:commentEx w15:paraId="41F8759D" w15:done="1"/>
  <w15:commentEx w15:paraId="30515DEB" w15:paraIdParent="41F8759D" w15:done="1"/>
  <w15:commentEx w15:paraId="7F59E661" w15:done="1"/>
  <w15:commentEx w15:paraId="23D76C40" w15:paraIdParent="7F59E661" w15:done="1"/>
  <w15:commentEx w15:paraId="509EB737" w15:done="1"/>
  <w15:commentEx w15:paraId="0F256AEC" w15:done="1"/>
  <w15:commentEx w15:paraId="3CDB3309" w15:done="1"/>
  <w15:commentEx w15:paraId="4041A6C7" w15:done="1"/>
  <w15:commentEx w15:paraId="6EC41128" w15:done="1"/>
  <w15:commentEx w15:paraId="38B0E4CB" w15:done="1"/>
  <w15:commentEx w15:paraId="3F73E004" w15:done="1"/>
  <w15:commentEx w15:paraId="7A360247" w15:done="1"/>
  <w15:commentEx w15:paraId="02F11352" w15:done="1"/>
  <w15:commentEx w15:paraId="5DBBD0F4" w15:done="1"/>
  <w15:commentEx w15:paraId="7A9214BA" w15:done="1"/>
  <w15:commentEx w15:paraId="540A7FB0" w15:done="1"/>
  <w15:commentEx w15:paraId="05036747" w15:done="1"/>
  <w15:commentEx w15:paraId="1C43B8D4" w15:done="1"/>
  <w15:commentEx w15:paraId="4F46555E" w15:done="1"/>
  <w15:commentEx w15:paraId="463547FE" w15:done="1"/>
  <w15:commentEx w15:paraId="6DABB337" w15:done="1"/>
  <w15:commentEx w15:paraId="564823AA" w15:done="1"/>
  <w15:commentEx w15:paraId="405933EF" w15:done="1"/>
  <w15:commentEx w15:paraId="3F0DBEE1" w15:done="1"/>
  <w15:commentEx w15:paraId="471CB1CB" w15:done="1"/>
  <w15:commentEx w15:paraId="2087B352" w15:done="0"/>
  <w15:commentEx w15:paraId="5C8B0045" w15:done="1"/>
  <w15:commentEx w15:paraId="72E718CC" w15:done="1"/>
  <w15:commentEx w15:paraId="7BF6F85E" w15:done="1"/>
  <w15:commentEx w15:paraId="7852479F" w15:done="1"/>
  <w15:commentEx w15:paraId="0486B7B8" w15:done="1"/>
  <w15:commentEx w15:paraId="1274745C" w15:done="0"/>
  <w15:commentEx w15:paraId="1781356E" w15:done="0"/>
  <w15:commentEx w15:paraId="4AE0DFD6" w15:done="0"/>
  <w15:commentEx w15:paraId="30E304D6" w15:done="1"/>
  <w15:commentEx w15:paraId="61241DB9" w15:done="1"/>
  <w15:commentEx w15:paraId="21EB32F8" w15:done="1"/>
  <w15:commentEx w15:paraId="34D9948B" w15:done="0"/>
  <w15:commentEx w15:paraId="57EA76A6" w15:done="1"/>
  <w15:commentEx w15:paraId="1F3D5DBD" w15:done="1"/>
  <w15:commentEx w15:paraId="6036FC22" w15:done="1"/>
  <w15:commentEx w15:paraId="57FE52F9" w15:done="1"/>
  <w15:commentEx w15:paraId="3017774C" w15:done="1"/>
  <w15:commentEx w15:paraId="5DB65653" w15:done="1"/>
  <w15:commentEx w15:paraId="30EEF031" w15:done="1"/>
  <w15:commentEx w15:paraId="4419C62A" w15:done="1"/>
  <w15:commentEx w15:paraId="67FD1CB3" w15:done="1"/>
  <w15:commentEx w15:paraId="30026FFB" w15:done="1"/>
  <w15:commentEx w15:paraId="5454B581" w15:done="1"/>
  <w15:commentEx w15:paraId="1FEAD48F" w15:done="0"/>
  <w15:commentEx w15:paraId="4412EDEC" w15:done="1"/>
  <w15:commentEx w15:paraId="229CAC54" w15:done="1"/>
  <w15:commentEx w15:paraId="12B2DB7A" w15:done="1"/>
  <w15:commentEx w15:paraId="04C0ED60" w15:done="1"/>
  <w15:commentEx w15:paraId="11924129" w15:done="0"/>
  <w15:commentEx w15:paraId="08EBA498" w15:done="0"/>
  <w15:commentEx w15:paraId="340836F6" w15:done="1"/>
  <w15:commentEx w15:paraId="37931792" w15:done="1"/>
  <w15:commentEx w15:paraId="09F46F7D" w15:done="1"/>
  <w15:commentEx w15:paraId="7CC82AE8" w15:done="1"/>
  <w15:commentEx w15:paraId="63E4C5D1" w15:done="1"/>
  <w15:commentEx w15:paraId="7C41A7F2" w15:done="1"/>
  <w15:commentEx w15:paraId="6AB5765A" w15:done="0"/>
  <w15:commentEx w15:paraId="5A71F01A" w15:done="1"/>
  <w15:commentEx w15:paraId="5C642507" w15:done="1"/>
  <w15:commentEx w15:paraId="6A88F886" w15:done="1"/>
  <w15:commentEx w15:paraId="31A8200E" w15:done="1"/>
  <w15:commentEx w15:paraId="5692C7B1" w15:done="1"/>
  <w15:commentEx w15:paraId="1C8C3C77" w15:done="0"/>
  <w15:commentEx w15:paraId="69ADF397" w15:done="1"/>
  <w15:commentEx w15:paraId="0BDBA894" w15:done="0"/>
  <w15:commentEx w15:paraId="0EF193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90BB3" w16cex:dateUtc="2020-05-03T06:21:00Z"/>
  <w16cex:commentExtensible w16cex:durableId="22590C1C" w16cex:dateUtc="2020-05-03T06:23:00Z"/>
  <w16cex:commentExtensible w16cex:durableId="22590F39" w16cex:dateUtc="2020-05-03T06:36:00Z"/>
  <w16cex:commentExtensible w16cex:durableId="2259136E" w16cex:dateUtc="2020-05-03T06:54:00Z"/>
  <w16cex:commentExtensible w16cex:durableId="225927B5" w16cex:dateUtc="2020-05-03T08:21:00Z"/>
  <w16cex:commentExtensible w16cex:durableId="22592AA6" w16cex:dateUtc="2020-05-03T08:33:00Z"/>
  <w16cex:commentExtensible w16cex:durableId="225937AD" w16cex:dateUtc="2020-05-03T09:29:00Z"/>
  <w16cex:commentExtensible w16cex:durableId="22597F69" w16cex:dateUtc="2020-05-03T14:35:00Z"/>
  <w16cex:commentExtensible w16cex:durableId="22598101" w16cex:dateUtc="2020-05-03T14:42:00Z"/>
  <w16cex:commentExtensible w16cex:durableId="22172ED9" w16cex:dateUtc="2020-03-14T08: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7B126EB" w16cid:durableId="225466DA"/>
  <w16cid:commentId w16cid:paraId="746E4F7C" w16cid:durableId="22590BB3"/>
  <w16cid:commentId w16cid:paraId="17411710" w16cid:durableId="225466DB"/>
  <w16cid:commentId w16cid:paraId="20272D4A" w16cid:durableId="22590C1C"/>
  <w16cid:commentId w16cid:paraId="26C76A3A" w16cid:durableId="225466DD"/>
  <w16cid:commentId w16cid:paraId="51F7F659" w16cid:durableId="22590F39"/>
  <w16cid:commentId w16cid:paraId="62A8A65C" w16cid:durableId="225466DE"/>
  <w16cid:commentId w16cid:paraId="1AA1B831" w16cid:durableId="225466DF"/>
  <w16cid:commentId w16cid:paraId="690B76E3" w16cid:durableId="2259136E"/>
  <w16cid:commentId w16cid:paraId="122241B0" w16cid:durableId="225466E1"/>
  <w16cid:commentId w16cid:paraId="3E587A69" w16cid:durableId="225466E2"/>
  <w16cid:commentId w16cid:paraId="0784D63D" w16cid:durableId="225466E3"/>
  <w16cid:commentId w16cid:paraId="4B496BF0" w16cid:durableId="225927B5"/>
  <w16cid:commentId w16cid:paraId="0567BB4B" w16cid:durableId="22592AA6"/>
  <w16cid:commentId w16cid:paraId="3EDF7BB2" w16cid:durableId="225466E5"/>
  <w16cid:commentId w16cid:paraId="43D89566" w16cid:durableId="225466E6"/>
  <w16cid:commentId w16cid:paraId="3CB8E6BB" w16cid:durableId="225466E7"/>
  <w16cid:commentId w16cid:paraId="2BC889EA" w16cid:durableId="225466E8"/>
  <w16cid:commentId w16cid:paraId="40C565A0" w16cid:durableId="225466E9"/>
  <w16cid:commentId w16cid:paraId="4FDD759D" w16cid:durableId="225466EA"/>
  <w16cid:commentId w16cid:paraId="14B310A2" w16cid:durableId="225466EB"/>
  <w16cid:commentId w16cid:paraId="7FE44531" w16cid:durableId="225466ED"/>
  <w16cid:commentId w16cid:paraId="6A181180" w16cid:durableId="225466EE"/>
  <w16cid:commentId w16cid:paraId="0010B8F9" w16cid:durableId="225466EF"/>
  <w16cid:commentId w16cid:paraId="2810B488" w16cid:durableId="225466F0"/>
  <w16cid:commentId w16cid:paraId="42DCAC6C" w16cid:durableId="225466F1"/>
  <w16cid:commentId w16cid:paraId="0D46A7C5" w16cid:durableId="225937AD"/>
  <w16cid:commentId w16cid:paraId="3AA207AB" w16cid:durableId="225A6D41"/>
  <w16cid:commentId w16cid:paraId="5D7CB7F4" w16cid:durableId="225466F3"/>
  <w16cid:commentId w16cid:paraId="62086048" w16cid:durableId="225466F4"/>
  <w16cid:commentId w16cid:paraId="43E146E2" w16cid:durableId="225466F7"/>
  <w16cid:commentId w16cid:paraId="0DACDF51" w16cid:durableId="225466F8"/>
  <w16cid:commentId w16cid:paraId="74F47EB2" w16cid:durableId="225466F9"/>
  <w16cid:commentId w16cid:paraId="561D79FA" w16cid:durableId="225466FB"/>
  <w16cid:commentId w16cid:paraId="4C12AA40" w16cid:durableId="225466FC"/>
  <w16cid:commentId w16cid:paraId="13F53E3C" w16cid:durableId="225466FE"/>
  <w16cid:commentId w16cid:paraId="2DF20C02" w16cid:durableId="225466FF"/>
  <w16cid:commentId w16cid:paraId="4BA14258" w16cid:durableId="22546700"/>
  <w16cid:commentId w16cid:paraId="3E1FCBD1" w16cid:durableId="22546702"/>
  <w16cid:commentId w16cid:paraId="22DFFCC6" w16cid:durableId="22546703"/>
  <w16cid:commentId w16cid:paraId="7914A9C2" w16cid:durableId="22546704"/>
  <w16cid:commentId w16cid:paraId="77FD0227" w16cid:durableId="22546706"/>
  <w16cid:commentId w16cid:paraId="1A8CD7B6" w16cid:durableId="22546707"/>
  <w16cid:commentId w16cid:paraId="23553637" w16cid:durableId="22546708"/>
  <w16cid:commentId w16cid:paraId="59D1444A" w16cid:durableId="22546709"/>
  <w16cid:commentId w16cid:paraId="0F89D334" w16cid:durableId="2254670A"/>
  <w16cid:commentId w16cid:paraId="2D65698F" w16cid:durableId="2254670C"/>
  <w16cid:commentId w16cid:paraId="368C0A5C" w16cid:durableId="2254670D"/>
  <w16cid:commentId w16cid:paraId="358B1CA2" w16cid:durableId="2254670E"/>
  <w16cid:commentId w16cid:paraId="440881E2" w16cid:durableId="22546710"/>
  <w16cid:commentId w16cid:paraId="74ED8417" w16cid:durableId="22546711"/>
  <w16cid:commentId w16cid:paraId="0D989247" w16cid:durableId="22546712"/>
  <w16cid:commentId w16cid:paraId="60936F55" w16cid:durableId="22546713"/>
  <w16cid:commentId w16cid:paraId="567DD69D" w16cid:durableId="22546714"/>
  <w16cid:commentId w16cid:paraId="6DF0D2C7" w16cid:durableId="22546715"/>
  <w16cid:commentId w16cid:paraId="78205843" w16cid:durableId="22546716"/>
  <w16cid:commentId w16cid:paraId="41F8759D" w16cid:durableId="22546717"/>
  <w16cid:commentId w16cid:paraId="30515DEB" w16cid:durableId="22597F69"/>
  <w16cid:commentId w16cid:paraId="7F59E661" w16cid:durableId="22546718"/>
  <w16cid:commentId w16cid:paraId="23D76C40" w16cid:durableId="22598101"/>
  <w16cid:commentId w16cid:paraId="509EB737" w16cid:durableId="2254671A"/>
  <w16cid:commentId w16cid:paraId="0F256AEC" w16cid:durableId="2254671B"/>
  <w16cid:commentId w16cid:paraId="3CDB3309" w16cid:durableId="2254671C"/>
  <w16cid:commentId w16cid:paraId="4041A6C7" w16cid:durableId="2254671D"/>
  <w16cid:commentId w16cid:paraId="6EC41128" w16cid:durableId="22546719"/>
  <w16cid:commentId w16cid:paraId="38B0E4CB" w16cid:durableId="2254671E"/>
  <w16cid:commentId w16cid:paraId="3F73E004" w16cid:durableId="22546720"/>
  <w16cid:commentId w16cid:paraId="7A360247" w16cid:durableId="22546721"/>
  <w16cid:commentId w16cid:paraId="02F11352" w16cid:durableId="22546722"/>
  <w16cid:commentId w16cid:paraId="5DBBD0F4" w16cid:durableId="22546723"/>
  <w16cid:commentId w16cid:paraId="7A9214BA" w16cid:durableId="22546724"/>
  <w16cid:commentId w16cid:paraId="540A7FB0" w16cid:durableId="22546725"/>
  <w16cid:commentId w16cid:paraId="05036747" w16cid:durableId="22546726"/>
  <w16cid:commentId w16cid:paraId="1C43B8D4" w16cid:durableId="22546727"/>
  <w16cid:commentId w16cid:paraId="4F46555E" w16cid:durableId="22546729"/>
  <w16cid:commentId w16cid:paraId="463547FE" w16cid:durableId="225A6D72"/>
  <w16cid:commentId w16cid:paraId="6DABB337" w16cid:durableId="2254672C"/>
  <w16cid:commentId w16cid:paraId="564823AA" w16cid:durableId="2254672D"/>
  <w16cid:commentId w16cid:paraId="405933EF" w16cid:durableId="2254672E"/>
  <w16cid:commentId w16cid:paraId="3F0DBEE1" w16cid:durableId="2254672F"/>
  <w16cid:commentId w16cid:paraId="471CB1CB" w16cid:durableId="22546730"/>
  <w16cid:commentId w16cid:paraId="5C8B0045" w16cid:durableId="22546732"/>
  <w16cid:commentId w16cid:paraId="72E718CC" w16cid:durableId="22546734"/>
  <w16cid:commentId w16cid:paraId="7BF6F85E" w16cid:durableId="22546735"/>
  <w16cid:commentId w16cid:paraId="7852479F" w16cid:durableId="22546736"/>
  <w16cid:commentId w16cid:paraId="0486B7B8" w16cid:durableId="22546737"/>
  <w16cid:commentId w16cid:paraId="1274745C" w16cid:durableId="22546738"/>
  <w16cid:commentId w16cid:paraId="1781356E" w16cid:durableId="22546739"/>
  <w16cid:commentId w16cid:paraId="4AE0DFD6" w16cid:durableId="2254673A"/>
  <w16cid:commentId w16cid:paraId="30E304D6" w16cid:durableId="2254673C"/>
  <w16cid:commentId w16cid:paraId="61241DB9" w16cid:durableId="2254673D"/>
  <w16cid:commentId w16cid:paraId="21EB32F8" w16cid:durableId="2254673E"/>
  <w16cid:commentId w16cid:paraId="34D9948B" w16cid:durableId="22546740"/>
  <w16cid:commentId w16cid:paraId="57EA76A6" w16cid:durableId="22546741"/>
  <w16cid:commentId w16cid:paraId="1F3D5DBD" w16cid:durableId="22546742"/>
  <w16cid:commentId w16cid:paraId="6036FC22" w16cid:durableId="22546743"/>
  <w16cid:commentId w16cid:paraId="57FE52F9" w16cid:durableId="225A9BEA"/>
  <w16cid:commentId w16cid:paraId="3017774C" w16cid:durableId="22546744"/>
  <w16cid:commentId w16cid:paraId="5DB65653" w16cid:durableId="22546745"/>
  <w16cid:commentId w16cid:paraId="30EEF031" w16cid:durableId="2254674A"/>
  <w16cid:commentId w16cid:paraId="4419C62A" w16cid:durableId="2254674B"/>
  <w16cid:commentId w16cid:paraId="67FD1CB3" w16cid:durableId="2254674C"/>
  <w16cid:commentId w16cid:paraId="30026FFB" w16cid:durableId="2254674E"/>
  <w16cid:commentId w16cid:paraId="5454B581" w16cid:durableId="2254674F"/>
  <w16cid:commentId w16cid:paraId="1FEAD48F" w16cid:durableId="22546750"/>
  <w16cid:commentId w16cid:paraId="4412EDEC" w16cid:durableId="22546751"/>
  <w16cid:commentId w16cid:paraId="229CAC54" w16cid:durableId="225AD43E"/>
  <w16cid:commentId w16cid:paraId="12B2DB7A" w16cid:durableId="22546753"/>
  <w16cid:commentId w16cid:paraId="04C0ED60" w16cid:durableId="22546754"/>
  <w16cid:commentId w16cid:paraId="11924129" w16cid:durableId="22546755"/>
  <w16cid:commentId w16cid:paraId="08EBA498" w16cid:durableId="22546756"/>
  <w16cid:commentId w16cid:paraId="340836F6" w16cid:durableId="22546757"/>
  <w16cid:commentId w16cid:paraId="37931792" w16cid:durableId="22546759"/>
  <w16cid:commentId w16cid:paraId="09F46F7D" w16cid:durableId="22172ED9"/>
  <w16cid:commentId w16cid:paraId="7CC82AE8" w16cid:durableId="22546763"/>
  <w16cid:commentId w16cid:paraId="63E4C5D1" w16cid:durableId="22546765"/>
  <w16cid:commentId w16cid:paraId="7C41A7F2" w16cid:durableId="2254675B"/>
  <w16cid:commentId w16cid:paraId="6AB5765A" w16cid:durableId="2254675C"/>
  <w16cid:commentId w16cid:paraId="5A71F01A" w16cid:durableId="2254675D"/>
  <w16cid:commentId w16cid:paraId="5C642507" w16cid:durableId="2254675E"/>
  <w16cid:commentId w16cid:paraId="6A88F886" w16cid:durableId="2254675F"/>
  <w16cid:commentId w16cid:paraId="31A8200E" w16cid:durableId="22546760"/>
  <w16cid:commentId w16cid:paraId="5692C7B1" w16cid:durableId="22546761"/>
  <w16cid:commentId w16cid:paraId="1C8C3C77" w16cid:durableId="22546762"/>
  <w16cid:commentId w16cid:paraId="69ADF397" w16cid:durableId="22546767"/>
  <w16cid:commentId w16cid:paraId="0BDBA894" w16cid:durableId="22546769"/>
  <w16cid:commentId w16cid:paraId="0EF193BE" w16cid:durableId="225467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7E081D" w14:textId="77777777" w:rsidR="00A9137A" w:rsidRDefault="00A9137A" w:rsidP="00F939A9">
      <w:pPr>
        <w:spacing w:after="0" w:line="240" w:lineRule="auto"/>
      </w:pPr>
      <w:r>
        <w:separator/>
      </w:r>
    </w:p>
  </w:endnote>
  <w:endnote w:type="continuationSeparator" w:id="0">
    <w:p w14:paraId="4671C8BF" w14:textId="77777777" w:rsidR="00A9137A" w:rsidRDefault="00A9137A"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ndale Mono">
    <w:panose1 w:val="020B0509000000000004"/>
    <w:charset w:val="00"/>
    <w:family w:val="modern"/>
    <w:pitch w:val="fixed"/>
    <w:sig w:usb0="00000287" w:usb1="00000000" w:usb2="00000000" w:usb3="00000000" w:csb0="0000009F" w:csb1="00000000"/>
  </w:font>
  <w:font w:name="DotumChe">
    <w:panose1 w:val="020B0609000101010101"/>
    <w:charset w:val="81"/>
    <w:family w:val="modern"/>
    <w:pitch w:val="fixed"/>
    <w:sig w:usb0="B00002AF" w:usb1="69D77CFB" w:usb2="00000030" w:usb3="00000000" w:csb0="000800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42659072"/>
      <w:docPartObj>
        <w:docPartGallery w:val="Page Numbers (Bottom of Page)"/>
        <w:docPartUnique/>
      </w:docPartObj>
    </w:sdtPr>
    <w:sdtEndPr>
      <w:rPr>
        <w:rStyle w:val="PageNumber"/>
      </w:rPr>
    </w:sdtEndPr>
    <w:sdtContent>
      <w:p w14:paraId="4172117F" w14:textId="76B15C5D" w:rsidR="008458E8" w:rsidRDefault="008458E8" w:rsidP="00C1718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3B22DC8" w14:textId="77777777" w:rsidR="008458E8" w:rsidRDefault="008458E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08A92A" w14:textId="790CB507" w:rsidR="008458E8" w:rsidRDefault="008458E8" w:rsidP="00C823CC">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53717727"/>
      <w:docPartObj>
        <w:docPartGallery w:val="Page Numbers (Bottom of Page)"/>
        <w:docPartUnique/>
      </w:docPartObj>
    </w:sdtPr>
    <w:sdtEndPr>
      <w:rPr>
        <w:rStyle w:val="PageNumber"/>
      </w:rPr>
    </w:sdtEndPr>
    <w:sdtContent>
      <w:p w14:paraId="3380884E" w14:textId="786E760B" w:rsidR="008458E8" w:rsidRDefault="008458E8" w:rsidP="00C1718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1</w:t>
        </w:r>
        <w:r>
          <w:rPr>
            <w:rStyle w:val="PageNumber"/>
          </w:rPr>
          <w:fldChar w:fldCharType="end"/>
        </w:r>
      </w:p>
    </w:sdtContent>
  </w:sdt>
  <w:p w14:paraId="09F853EB" w14:textId="77777777" w:rsidR="008458E8" w:rsidRDefault="008458E8" w:rsidP="00C823CC">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102CFE" w14:textId="77777777" w:rsidR="00A9137A" w:rsidRDefault="00A9137A" w:rsidP="00F939A9">
      <w:pPr>
        <w:spacing w:after="0" w:line="240" w:lineRule="auto"/>
      </w:pPr>
      <w:r>
        <w:separator/>
      </w:r>
    </w:p>
  </w:footnote>
  <w:footnote w:type="continuationSeparator" w:id="0">
    <w:p w14:paraId="3E93BD92" w14:textId="77777777" w:rsidR="00A9137A" w:rsidRDefault="00A9137A"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2CEE8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789E7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F8EEFE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94C643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A7AA3F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468178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BDC19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70486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79A4E9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9609D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825ACD"/>
    <w:multiLevelType w:val="hybridMultilevel"/>
    <w:tmpl w:val="CA18A4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057F8C"/>
    <w:multiLevelType w:val="hybridMultilevel"/>
    <w:tmpl w:val="3A5E950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B8E5C74"/>
    <w:multiLevelType w:val="hybridMultilevel"/>
    <w:tmpl w:val="782EFB8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44405E1"/>
    <w:multiLevelType w:val="hybridMultilevel"/>
    <w:tmpl w:val="7A603964"/>
    <w:lvl w:ilvl="0" w:tplc="ACA6D19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4976AA7"/>
    <w:multiLevelType w:val="hybridMultilevel"/>
    <w:tmpl w:val="6C22F2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8446328"/>
    <w:multiLevelType w:val="hybridMultilevel"/>
    <w:tmpl w:val="E1C839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AE4E79"/>
    <w:multiLevelType w:val="hybridMultilevel"/>
    <w:tmpl w:val="11EE2EA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A733912"/>
    <w:multiLevelType w:val="hybridMultilevel"/>
    <w:tmpl w:val="F38CE0C4"/>
    <w:lvl w:ilvl="0" w:tplc="276CD4B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CB31290"/>
    <w:multiLevelType w:val="hybridMultilevel"/>
    <w:tmpl w:val="E32A7E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412418E"/>
    <w:multiLevelType w:val="hybridMultilevel"/>
    <w:tmpl w:val="313C41C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4696E54"/>
    <w:multiLevelType w:val="hybridMultilevel"/>
    <w:tmpl w:val="7BF876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C303F6D"/>
    <w:multiLevelType w:val="hybridMultilevel"/>
    <w:tmpl w:val="66A2D1C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C391A13"/>
    <w:multiLevelType w:val="hybridMultilevel"/>
    <w:tmpl w:val="1D1E49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FBF487C"/>
    <w:multiLevelType w:val="hybridMultilevel"/>
    <w:tmpl w:val="8B40BD60"/>
    <w:lvl w:ilvl="0" w:tplc="075CD6D0">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95804C5"/>
    <w:multiLevelType w:val="hybridMultilevel"/>
    <w:tmpl w:val="D63423B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425C66"/>
    <w:multiLevelType w:val="hybridMultilevel"/>
    <w:tmpl w:val="FC04B9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DCC2C97"/>
    <w:multiLevelType w:val="hybridMultilevel"/>
    <w:tmpl w:val="8B20AF1C"/>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3AC050D"/>
    <w:multiLevelType w:val="hybridMultilevel"/>
    <w:tmpl w:val="0AA6FB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8612B6A"/>
    <w:multiLevelType w:val="multilevel"/>
    <w:tmpl w:val="3E5CC6DC"/>
    <w:lvl w:ilvl="0">
      <w:start w:val="1"/>
      <w:numFmt w:val="upperRoman"/>
      <w:pStyle w:val="Heading1"/>
      <w:lvlText w:val="%1.  "/>
      <w:lvlJc w:val="right"/>
      <w:pPr>
        <w:ind w:left="180" w:firstLine="387"/>
      </w:pPr>
      <w:rPr>
        <w:rFonts w:hint="default"/>
      </w:rPr>
    </w:lvl>
    <w:lvl w:ilvl="1">
      <w:start w:val="1"/>
      <w:numFmt w:val="decimal"/>
      <w:pStyle w:val="Heading2"/>
      <w:isLgl/>
      <w:suff w:val="space"/>
      <w:lvlText w:val="%1.%2 "/>
      <w:lvlJc w:val="left"/>
      <w:pPr>
        <w:ind w:left="0" w:firstLine="0"/>
      </w:pPr>
      <w:rPr>
        <w:rFonts w:hint="default"/>
        <w:color w:val="000000" w:themeColor="text1"/>
      </w:rPr>
    </w:lvl>
    <w:lvl w:ilvl="2">
      <w:start w:val="1"/>
      <w:numFmt w:val="decimal"/>
      <w:pStyle w:val="Heading3"/>
      <w:isLgl/>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4" w15:restartNumberingAfterBreak="0">
    <w:nsid w:val="694D01FD"/>
    <w:multiLevelType w:val="hybridMultilevel"/>
    <w:tmpl w:val="2BFA9A18"/>
    <w:lvl w:ilvl="0" w:tplc="2A788ADE">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36A7174"/>
    <w:multiLevelType w:val="hybridMultilevel"/>
    <w:tmpl w:val="BFBE73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C841990"/>
    <w:multiLevelType w:val="hybridMultilevel"/>
    <w:tmpl w:val="AF5C112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CF75BFB"/>
    <w:multiLevelType w:val="hybridMultilevel"/>
    <w:tmpl w:val="BBA88C2A"/>
    <w:lvl w:ilvl="0" w:tplc="E466D02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3"/>
  </w:num>
  <w:num w:numId="2">
    <w:abstractNumId w:val="20"/>
  </w:num>
  <w:num w:numId="3">
    <w:abstractNumId w:val="29"/>
  </w:num>
  <w:num w:numId="4">
    <w:abstractNumId w:val="26"/>
  </w:num>
  <w:num w:numId="5">
    <w:abstractNumId w:val="11"/>
  </w:num>
  <w:num w:numId="6">
    <w:abstractNumId w:val="25"/>
  </w:num>
  <w:num w:numId="7">
    <w:abstractNumId w:val="27"/>
  </w:num>
  <w:num w:numId="8">
    <w:abstractNumId w:val="15"/>
  </w:num>
  <w:num w:numId="9">
    <w:abstractNumId w:val="22"/>
  </w:num>
  <w:num w:numId="10">
    <w:abstractNumId w:val="34"/>
  </w:num>
  <w:num w:numId="11">
    <w:abstractNumId w:val="24"/>
  </w:num>
  <w:num w:numId="12">
    <w:abstractNumId w:val="18"/>
  </w:num>
  <w:num w:numId="13">
    <w:abstractNumId w:val="32"/>
  </w:num>
  <w:num w:numId="14">
    <w:abstractNumId w:val="35"/>
  </w:num>
  <w:num w:numId="15">
    <w:abstractNumId w:val="10"/>
  </w:num>
  <w:num w:numId="16">
    <w:abstractNumId w:val="16"/>
  </w:num>
  <w:num w:numId="17">
    <w:abstractNumId w:val="31"/>
  </w:num>
  <w:num w:numId="18">
    <w:abstractNumId w:val="30"/>
  </w:num>
  <w:num w:numId="19">
    <w:abstractNumId w:val="19"/>
  </w:num>
  <w:num w:numId="20">
    <w:abstractNumId w:val="12"/>
  </w:num>
  <w:num w:numId="21">
    <w:abstractNumId w:val="0"/>
  </w:num>
  <w:num w:numId="22">
    <w:abstractNumId w:val="1"/>
  </w:num>
  <w:num w:numId="23">
    <w:abstractNumId w:val="2"/>
  </w:num>
  <w:num w:numId="24">
    <w:abstractNumId w:val="3"/>
  </w:num>
  <w:num w:numId="25">
    <w:abstractNumId w:val="8"/>
  </w:num>
  <w:num w:numId="26">
    <w:abstractNumId w:val="4"/>
  </w:num>
  <w:num w:numId="27">
    <w:abstractNumId w:val="5"/>
  </w:num>
  <w:num w:numId="28">
    <w:abstractNumId w:val="6"/>
  </w:num>
  <w:num w:numId="29">
    <w:abstractNumId w:val="7"/>
  </w:num>
  <w:num w:numId="30">
    <w:abstractNumId w:val="9"/>
  </w:num>
  <w:num w:numId="31">
    <w:abstractNumId w:val="14"/>
  </w:num>
  <w:num w:numId="32">
    <w:abstractNumId w:val="36"/>
  </w:num>
  <w:num w:numId="33">
    <w:abstractNumId w:val="37"/>
  </w:num>
  <w:num w:numId="34">
    <w:abstractNumId w:val="21"/>
  </w:num>
  <w:num w:numId="35">
    <w:abstractNumId w:val="13"/>
  </w:num>
  <w:num w:numId="36">
    <w:abstractNumId w:val="23"/>
  </w:num>
  <w:num w:numId="37">
    <w:abstractNumId w:val="17"/>
  </w:num>
  <w:num w:numId="38">
    <w:abstractNumId w:val="28"/>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oom, Age">
    <w15:presenceInfo w15:providerId="AD" w15:userId="S-1-5-21-16020293-282541685-632688529-380243"/>
  </w15:person>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7"/>
  <w:activeWritingStyle w:appName="MSWord" w:lang="fi-FI"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fi-FI" w:vendorID="64" w:dllVersion="4096" w:nlCheck="1" w:checkStyle="0"/>
  <w:activeWritingStyle w:appName="MSWord" w:lang="sv-SE" w:vendorID="64" w:dllVersion="4096" w:nlCheck="1" w:checkStyle="0"/>
  <w:activeWritingStyle w:appName="MSWord" w:lang="en-GB" w:vendorID="64" w:dllVersion="4096"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7608"/>
    <w:rsid w:val="00000265"/>
    <w:rsid w:val="000003C4"/>
    <w:rsid w:val="00000667"/>
    <w:rsid w:val="000006B8"/>
    <w:rsid w:val="000006F3"/>
    <w:rsid w:val="00000A80"/>
    <w:rsid w:val="00000C03"/>
    <w:rsid w:val="00000DD6"/>
    <w:rsid w:val="00000F08"/>
    <w:rsid w:val="00000F96"/>
    <w:rsid w:val="0000113A"/>
    <w:rsid w:val="00001164"/>
    <w:rsid w:val="00001692"/>
    <w:rsid w:val="00001CB7"/>
    <w:rsid w:val="00001E32"/>
    <w:rsid w:val="00002046"/>
    <w:rsid w:val="00002095"/>
    <w:rsid w:val="000028CD"/>
    <w:rsid w:val="000028E9"/>
    <w:rsid w:val="000029B1"/>
    <w:rsid w:val="00002A01"/>
    <w:rsid w:val="00002A0D"/>
    <w:rsid w:val="00002CCA"/>
    <w:rsid w:val="00002DFB"/>
    <w:rsid w:val="00002F56"/>
    <w:rsid w:val="0000314F"/>
    <w:rsid w:val="000031AA"/>
    <w:rsid w:val="00003238"/>
    <w:rsid w:val="000035CB"/>
    <w:rsid w:val="00003612"/>
    <w:rsid w:val="000037A5"/>
    <w:rsid w:val="00003D68"/>
    <w:rsid w:val="00003F6B"/>
    <w:rsid w:val="00004046"/>
    <w:rsid w:val="00004105"/>
    <w:rsid w:val="00004926"/>
    <w:rsid w:val="00004DC3"/>
    <w:rsid w:val="00004DDF"/>
    <w:rsid w:val="00004FF8"/>
    <w:rsid w:val="00005067"/>
    <w:rsid w:val="000053E5"/>
    <w:rsid w:val="000056E5"/>
    <w:rsid w:val="000057ED"/>
    <w:rsid w:val="000057EF"/>
    <w:rsid w:val="00005842"/>
    <w:rsid w:val="00005C20"/>
    <w:rsid w:val="00005F33"/>
    <w:rsid w:val="000062C7"/>
    <w:rsid w:val="00006324"/>
    <w:rsid w:val="00006636"/>
    <w:rsid w:val="00006771"/>
    <w:rsid w:val="00006A94"/>
    <w:rsid w:val="00006E9C"/>
    <w:rsid w:val="00007187"/>
    <w:rsid w:val="00007598"/>
    <w:rsid w:val="00007732"/>
    <w:rsid w:val="00007A07"/>
    <w:rsid w:val="00007C74"/>
    <w:rsid w:val="00007F9B"/>
    <w:rsid w:val="00010399"/>
    <w:rsid w:val="0001040B"/>
    <w:rsid w:val="00010A07"/>
    <w:rsid w:val="00010A77"/>
    <w:rsid w:val="00010ADF"/>
    <w:rsid w:val="00010BCC"/>
    <w:rsid w:val="00010C30"/>
    <w:rsid w:val="00010F94"/>
    <w:rsid w:val="00010FC0"/>
    <w:rsid w:val="0001121B"/>
    <w:rsid w:val="000115DA"/>
    <w:rsid w:val="00011608"/>
    <w:rsid w:val="000116C2"/>
    <w:rsid w:val="00011926"/>
    <w:rsid w:val="00011A6A"/>
    <w:rsid w:val="00011E2C"/>
    <w:rsid w:val="00011FD6"/>
    <w:rsid w:val="00011FEE"/>
    <w:rsid w:val="0001214D"/>
    <w:rsid w:val="0001248E"/>
    <w:rsid w:val="000124C5"/>
    <w:rsid w:val="0001257B"/>
    <w:rsid w:val="00012588"/>
    <w:rsid w:val="00012597"/>
    <w:rsid w:val="0001295A"/>
    <w:rsid w:val="00012A1C"/>
    <w:rsid w:val="00012B06"/>
    <w:rsid w:val="00012D76"/>
    <w:rsid w:val="0001340E"/>
    <w:rsid w:val="000134F6"/>
    <w:rsid w:val="00013536"/>
    <w:rsid w:val="000136BE"/>
    <w:rsid w:val="00013743"/>
    <w:rsid w:val="000137AA"/>
    <w:rsid w:val="00013DFD"/>
    <w:rsid w:val="00013FC1"/>
    <w:rsid w:val="00014479"/>
    <w:rsid w:val="0001447F"/>
    <w:rsid w:val="000144BE"/>
    <w:rsid w:val="0001467B"/>
    <w:rsid w:val="0001485E"/>
    <w:rsid w:val="00014FBC"/>
    <w:rsid w:val="000152A6"/>
    <w:rsid w:val="000152E2"/>
    <w:rsid w:val="000153AB"/>
    <w:rsid w:val="00015468"/>
    <w:rsid w:val="000154B6"/>
    <w:rsid w:val="000158BF"/>
    <w:rsid w:val="00015915"/>
    <w:rsid w:val="00015920"/>
    <w:rsid w:val="000159D5"/>
    <w:rsid w:val="00015ACC"/>
    <w:rsid w:val="00015D9B"/>
    <w:rsid w:val="00015E6C"/>
    <w:rsid w:val="000163AE"/>
    <w:rsid w:val="000166AC"/>
    <w:rsid w:val="00016785"/>
    <w:rsid w:val="000167AF"/>
    <w:rsid w:val="00016B67"/>
    <w:rsid w:val="00016C26"/>
    <w:rsid w:val="00016E58"/>
    <w:rsid w:val="00016FA1"/>
    <w:rsid w:val="000172A8"/>
    <w:rsid w:val="000174E0"/>
    <w:rsid w:val="0001764D"/>
    <w:rsid w:val="000176B5"/>
    <w:rsid w:val="00017735"/>
    <w:rsid w:val="000177A4"/>
    <w:rsid w:val="000179ED"/>
    <w:rsid w:val="00017A26"/>
    <w:rsid w:val="00017A37"/>
    <w:rsid w:val="00017BD2"/>
    <w:rsid w:val="00017E46"/>
    <w:rsid w:val="00017EE9"/>
    <w:rsid w:val="000206BF"/>
    <w:rsid w:val="000209FB"/>
    <w:rsid w:val="00020A5C"/>
    <w:rsid w:val="00020B97"/>
    <w:rsid w:val="00020EA1"/>
    <w:rsid w:val="00020EC8"/>
    <w:rsid w:val="00020F3D"/>
    <w:rsid w:val="000215F7"/>
    <w:rsid w:val="00021658"/>
    <w:rsid w:val="00021733"/>
    <w:rsid w:val="00021816"/>
    <w:rsid w:val="0002184F"/>
    <w:rsid w:val="00021954"/>
    <w:rsid w:val="00021AFB"/>
    <w:rsid w:val="00021B91"/>
    <w:rsid w:val="00021CE2"/>
    <w:rsid w:val="00022266"/>
    <w:rsid w:val="0002251C"/>
    <w:rsid w:val="0002272C"/>
    <w:rsid w:val="000227E7"/>
    <w:rsid w:val="00022805"/>
    <w:rsid w:val="00022816"/>
    <w:rsid w:val="00022832"/>
    <w:rsid w:val="00022878"/>
    <w:rsid w:val="00022906"/>
    <w:rsid w:val="0002293A"/>
    <w:rsid w:val="00023005"/>
    <w:rsid w:val="00023140"/>
    <w:rsid w:val="00023243"/>
    <w:rsid w:val="000232E2"/>
    <w:rsid w:val="000234E6"/>
    <w:rsid w:val="00023769"/>
    <w:rsid w:val="0002389B"/>
    <w:rsid w:val="00023A83"/>
    <w:rsid w:val="00023B46"/>
    <w:rsid w:val="00023BA2"/>
    <w:rsid w:val="00023F53"/>
    <w:rsid w:val="0002456A"/>
    <w:rsid w:val="000249C3"/>
    <w:rsid w:val="00024BAD"/>
    <w:rsid w:val="00024C04"/>
    <w:rsid w:val="00024C7F"/>
    <w:rsid w:val="00024F18"/>
    <w:rsid w:val="00024F50"/>
    <w:rsid w:val="000252CF"/>
    <w:rsid w:val="00025389"/>
    <w:rsid w:val="00025391"/>
    <w:rsid w:val="000253AC"/>
    <w:rsid w:val="0002574A"/>
    <w:rsid w:val="000258F4"/>
    <w:rsid w:val="00025BEC"/>
    <w:rsid w:val="00025EA5"/>
    <w:rsid w:val="0002608E"/>
    <w:rsid w:val="00026179"/>
    <w:rsid w:val="000262C8"/>
    <w:rsid w:val="0002636A"/>
    <w:rsid w:val="0002640D"/>
    <w:rsid w:val="00026559"/>
    <w:rsid w:val="00026598"/>
    <w:rsid w:val="0002667B"/>
    <w:rsid w:val="00026723"/>
    <w:rsid w:val="00026846"/>
    <w:rsid w:val="000269DD"/>
    <w:rsid w:val="00026E83"/>
    <w:rsid w:val="00026FC2"/>
    <w:rsid w:val="00027055"/>
    <w:rsid w:val="000271AB"/>
    <w:rsid w:val="000272AC"/>
    <w:rsid w:val="00027300"/>
    <w:rsid w:val="00027334"/>
    <w:rsid w:val="000274CB"/>
    <w:rsid w:val="00027689"/>
    <w:rsid w:val="0002790F"/>
    <w:rsid w:val="00027B94"/>
    <w:rsid w:val="00027C5D"/>
    <w:rsid w:val="00027DC1"/>
    <w:rsid w:val="00027E97"/>
    <w:rsid w:val="00027F14"/>
    <w:rsid w:val="0003008A"/>
    <w:rsid w:val="00030274"/>
    <w:rsid w:val="0003031E"/>
    <w:rsid w:val="0003047A"/>
    <w:rsid w:val="0003048A"/>
    <w:rsid w:val="00030949"/>
    <w:rsid w:val="000309C3"/>
    <w:rsid w:val="00030A6F"/>
    <w:rsid w:val="00030B21"/>
    <w:rsid w:val="00030FBA"/>
    <w:rsid w:val="0003107E"/>
    <w:rsid w:val="00031198"/>
    <w:rsid w:val="00031473"/>
    <w:rsid w:val="000314E5"/>
    <w:rsid w:val="000315CB"/>
    <w:rsid w:val="000315EC"/>
    <w:rsid w:val="00031C8A"/>
    <w:rsid w:val="00031D78"/>
    <w:rsid w:val="0003221B"/>
    <w:rsid w:val="000322D0"/>
    <w:rsid w:val="0003252C"/>
    <w:rsid w:val="00032979"/>
    <w:rsid w:val="00032C96"/>
    <w:rsid w:val="00032CB7"/>
    <w:rsid w:val="00032E93"/>
    <w:rsid w:val="00033270"/>
    <w:rsid w:val="0003337F"/>
    <w:rsid w:val="00033427"/>
    <w:rsid w:val="000336DE"/>
    <w:rsid w:val="00033997"/>
    <w:rsid w:val="00034233"/>
    <w:rsid w:val="00034266"/>
    <w:rsid w:val="000342C9"/>
    <w:rsid w:val="000347CE"/>
    <w:rsid w:val="000348A7"/>
    <w:rsid w:val="00034A72"/>
    <w:rsid w:val="00034AE9"/>
    <w:rsid w:val="00034BE5"/>
    <w:rsid w:val="00034C29"/>
    <w:rsid w:val="00034C78"/>
    <w:rsid w:val="00035386"/>
    <w:rsid w:val="000353BE"/>
    <w:rsid w:val="00035689"/>
    <w:rsid w:val="00035712"/>
    <w:rsid w:val="0003572E"/>
    <w:rsid w:val="0003584D"/>
    <w:rsid w:val="00035BA3"/>
    <w:rsid w:val="00035BD7"/>
    <w:rsid w:val="00035D3B"/>
    <w:rsid w:val="00035EEB"/>
    <w:rsid w:val="000361EB"/>
    <w:rsid w:val="000363AC"/>
    <w:rsid w:val="0003643D"/>
    <w:rsid w:val="000366A9"/>
    <w:rsid w:val="000366DB"/>
    <w:rsid w:val="00036E61"/>
    <w:rsid w:val="00036EA4"/>
    <w:rsid w:val="00036FC6"/>
    <w:rsid w:val="0003713C"/>
    <w:rsid w:val="00037276"/>
    <w:rsid w:val="00037792"/>
    <w:rsid w:val="00037883"/>
    <w:rsid w:val="00037912"/>
    <w:rsid w:val="00037938"/>
    <w:rsid w:val="0003797C"/>
    <w:rsid w:val="00037A23"/>
    <w:rsid w:val="00037C17"/>
    <w:rsid w:val="00037EE4"/>
    <w:rsid w:val="000400D7"/>
    <w:rsid w:val="00040440"/>
    <w:rsid w:val="00040497"/>
    <w:rsid w:val="00040552"/>
    <w:rsid w:val="0004060B"/>
    <w:rsid w:val="000407B9"/>
    <w:rsid w:val="00040EE6"/>
    <w:rsid w:val="00041912"/>
    <w:rsid w:val="0004195C"/>
    <w:rsid w:val="00041B25"/>
    <w:rsid w:val="00041B7C"/>
    <w:rsid w:val="00041C81"/>
    <w:rsid w:val="00041DD2"/>
    <w:rsid w:val="000420D5"/>
    <w:rsid w:val="00042344"/>
    <w:rsid w:val="000423F8"/>
    <w:rsid w:val="000424F7"/>
    <w:rsid w:val="000425EA"/>
    <w:rsid w:val="00042694"/>
    <w:rsid w:val="00042745"/>
    <w:rsid w:val="000427FC"/>
    <w:rsid w:val="00042933"/>
    <w:rsid w:val="000429BC"/>
    <w:rsid w:val="00042A5F"/>
    <w:rsid w:val="00042A94"/>
    <w:rsid w:val="00042AC4"/>
    <w:rsid w:val="00042B4D"/>
    <w:rsid w:val="00042C42"/>
    <w:rsid w:val="00042E9E"/>
    <w:rsid w:val="000430AD"/>
    <w:rsid w:val="00043605"/>
    <w:rsid w:val="00043A70"/>
    <w:rsid w:val="000440A0"/>
    <w:rsid w:val="00044260"/>
    <w:rsid w:val="000442A5"/>
    <w:rsid w:val="000442BE"/>
    <w:rsid w:val="00044930"/>
    <w:rsid w:val="00044E9B"/>
    <w:rsid w:val="00044F72"/>
    <w:rsid w:val="000450DA"/>
    <w:rsid w:val="000451BF"/>
    <w:rsid w:val="0004538D"/>
    <w:rsid w:val="00045405"/>
    <w:rsid w:val="00045626"/>
    <w:rsid w:val="00045679"/>
    <w:rsid w:val="00045990"/>
    <w:rsid w:val="00045ABB"/>
    <w:rsid w:val="00045C16"/>
    <w:rsid w:val="00045C62"/>
    <w:rsid w:val="00045C7D"/>
    <w:rsid w:val="00045F06"/>
    <w:rsid w:val="000460DF"/>
    <w:rsid w:val="000460F0"/>
    <w:rsid w:val="0004626E"/>
    <w:rsid w:val="0004634A"/>
    <w:rsid w:val="00046BFE"/>
    <w:rsid w:val="00046ED3"/>
    <w:rsid w:val="0004706D"/>
    <w:rsid w:val="000472B8"/>
    <w:rsid w:val="00047677"/>
    <w:rsid w:val="0004787B"/>
    <w:rsid w:val="00047DA8"/>
    <w:rsid w:val="00047EFA"/>
    <w:rsid w:val="00050182"/>
    <w:rsid w:val="000503C6"/>
    <w:rsid w:val="000503EC"/>
    <w:rsid w:val="00050446"/>
    <w:rsid w:val="000504B4"/>
    <w:rsid w:val="00050694"/>
    <w:rsid w:val="0005070F"/>
    <w:rsid w:val="000509FC"/>
    <w:rsid w:val="00050B41"/>
    <w:rsid w:val="00050C2C"/>
    <w:rsid w:val="000511C6"/>
    <w:rsid w:val="00051455"/>
    <w:rsid w:val="000516AA"/>
    <w:rsid w:val="000517B2"/>
    <w:rsid w:val="00051BCB"/>
    <w:rsid w:val="00051CF6"/>
    <w:rsid w:val="00051F1F"/>
    <w:rsid w:val="00052254"/>
    <w:rsid w:val="00052416"/>
    <w:rsid w:val="0005248C"/>
    <w:rsid w:val="00052620"/>
    <w:rsid w:val="00052691"/>
    <w:rsid w:val="000526F0"/>
    <w:rsid w:val="00052AD4"/>
    <w:rsid w:val="00052F46"/>
    <w:rsid w:val="00052FF4"/>
    <w:rsid w:val="00053187"/>
    <w:rsid w:val="000532F2"/>
    <w:rsid w:val="0005346E"/>
    <w:rsid w:val="000534EC"/>
    <w:rsid w:val="000535CB"/>
    <w:rsid w:val="00053732"/>
    <w:rsid w:val="0005379D"/>
    <w:rsid w:val="0005389F"/>
    <w:rsid w:val="00053C9B"/>
    <w:rsid w:val="00053CED"/>
    <w:rsid w:val="00053EFC"/>
    <w:rsid w:val="00053FE7"/>
    <w:rsid w:val="000540A5"/>
    <w:rsid w:val="000543DA"/>
    <w:rsid w:val="00054684"/>
    <w:rsid w:val="00054775"/>
    <w:rsid w:val="000547DE"/>
    <w:rsid w:val="00054A25"/>
    <w:rsid w:val="00054DB2"/>
    <w:rsid w:val="00054DDC"/>
    <w:rsid w:val="00054E6E"/>
    <w:rsid w:val="00054E99"/>
    <w:rsid w:val="00054F81"/>
    <w:rsid w:val="0005510A"/>
    <w:rsid w:val="0005514A"/>
    <w:rsid w:val="0005517F"/>
    <w:rsid w:val="00055192"/>
    <w:rsid w:val="000551F9"/>
    <w:rsid w:val="000556DE"/>
    <w:rsid w:val="00055733"/>
    <w:rsid w:val="00055782"/>
    <w:rsid w:val="00055AE2"/>
    <w:rsid w:val="00055B84"/>
    <w:rsid w:val="00055DDE"/>
    <w:rsid w:val="00055EE4"/>
    <w:rsid w:val="000561C1"/>
    <w:rsid w:val="000562B7"/>
    <w:rsid w:val="00056402"/>
    <w:rsid w:val="00056414"/>
    <w:rsid w:val="000564A8"/>
    <w:rsid w:val="000565CF"/>
    <w:rsid w:val="000565F9"/>
    <w:rsid w:val="000568E4"/>
    <w:rsid w:val="00056A97"/>
    <w:rsid w:val="00056ADE"/>
    <w:rsid w:val="00056C50"/>
    <w:rsid w:val="00056E36"/>
    <w:rsid w:val="0005721B"/>
    <w:rsid w:val="000578CE"/>
    <w:rsid w:val="00057BAB"/>
    <w:rsid w:val="00057E6C"/>
    <w:rsid w:val="00057F44"/>
    <w:rsid w:val="00057F49"/>
    <w:rsid w:val="00057FC7"/>
    <w:rsid w:val="0006003D"/>
    <w:rsid w:val="000600DC"/>
    <w:rsid w:val="00060192"/>
    <w:rsid w:val="00060286"/>
    <w:rsid w:val="00060373"/>
    <w:rsid w:val="00060463"/>
    <w:rsid w:val="000604AC"/>
    <w:rsid w:val="0006052B"/>
    <w:rsid w:val="000609B4"/>
    <w:rsid w:val="00060DAF"/>
    <w:rsid w:val="00060FAA"/>
    <w:rsid w:val="00061473"/>
    <w:rsid w:val="000614A4"/>
    <w:rsid w:val="0006152F"/>
    <w:rsid w:val="00061674"/>
    <w:rsid w:val="000616DF"/>
    <w:rsid w:val="0006170A"/>
    <w:rsid w:val="0006171B"/>
    <w:rsid w:val="00061985"/>
    <w:rsid w:val="00061A3A"/>
    <w:rsid w:val="00061A9D"/>
    <w:rsid w:val="00061E82"/>
    <w:rsid w:val="000624F1"/>
    <w:rsid w:val="00062A03"/>
    <w:rsid w:val="00062C33"/>
    <w:rsid w:val="00062F50"/>
    <w:rsid w:val="0006301E"/>
    <w:rsid w:val="000631D1"/>
    <w:rsid w:val="000631D2"/>
    <w:rsid w:val="0006322A"/>
    <w:rsid w:val="00063343"/>
    <w:rsid w:val="000633DE"/>
    <w:rsid w:val="000636CE"/>
    <w:rsid w:val="00063847"/>
    <w:rsid w:val="00063A0F"/>
    <w:rsid w:val="0006438F"/>
    <w:rsid w:val="00064438"/>
    <w:rsid w:val="0006449E"/>
    <w:rsid w:val="000645FB"/>
    <w:rsid w:val="0006481C"/>
    <w:rsid w:val="00064A18"/>
    <w:rsid w:val="00064B34"/>
    <w:rsid w:val="000653B0"/>
    <w:rsid w:val="000655B7"/>
    <w:rsid w:val="00065703"/>
    <w:rsid w:val="000657F4"/>
    <w:rsid w:val="0006583B"/>
    <w:rsid w:val="00065A74"/>
    <w:rsid w:val="00065B67"/>
    <w:rsid w:val="00065BB7"/>
    <w:rsid w:val="0006609B"/>
    <w:rsid w:val="000660FB"/>
    <w:rsid w:val="00066472"/>
    <w:rsid w:val="000665E3"/>
    <w:rsid w:val="000669BC"/>
    <w:rsid w:val="00066AAF"/>
    <w:rsid w:val="00066B30"/>
    <w:rsid w:val="00066C6D"/>
    <w:rsid w:val="00066D6C"/>
    <w:rsid w:val="00066F0C"/>
    <w:rsid w:val="00067345"/>
    <w:rsid w:val="000675A3"/>
    <w:rsid w:val="000675D9"/>
    <w:rsid w:val="0006761F"/>
    <w:rsid w:val="00067840"/>
    <w:rsid w:val="00067A06"/>
    <w:rsid w:val="00067ED1"/>
    <w:rsid w:val="000703AD"/>
    <w:rsid w:val="00070723"/>
    <w:rsid w:val="00070DCA"/>
    <w:rsid w:val="00070E09"/>
    <w:rsid w:val="00070EED"/>
    <w:rsid w:val="00070F0F"/>
    <w:rsid w:val="00071084"/>
    <w:rsid w:val="000710A8"/>
    <w:rsid w:val="000716E9"/>
    <w:rsid w:val="0007172E"/>
    <w:rsid w:val="00071B2C"/>
    <w:rsid w:val="00071B59"/>
    <w:rsid w:val="00071CEF"/>
    <w:rsid w:val="00071D71"/>
    <w:rsid w:val="00071DC7"/>
    <w:rsid w:val="00071F03"/>
    <w:rsid w:val="00071F21"/>
    <w:rsid w:val="0007204B"/>
    <w:rsid w:val="00072531"/>
    <w:rsid w:val="0007253C"/>
    <w:rsid w:val="00072728"/>
    <w:rsid w:val="00072A01"/>
    <w:rsid w:val="000731CB"/>
    <w:rsid w:val="000733AD"/>
    <w:rsid w:val="000736B0"/>
    <w:rsid w:val="00073723"/>
    <w:rsid w:val="0007382E"/>
    <w:rsid w:val="00073FD4"/>
    <w:rsid w:val="0007417D"/>
    <w:rsid w:val="00074287"/>
    <w:rsid w:val="0007444E"/>
    <w:rsid w:val="000744DD"/>
    <w:rsid w:val="0007451C"/>
    <w:rsid w:val="000747F5"/>
    <w:rsid w:val="000748A5"/>
    <w:rsid w:val="00074D94"/>
    <w:rsid w:val="00074E94"/>
    <w:rsid w:val="00074FAC"/>
    <w:rsid w:val="0007501B"/>
    <w:rsid w:val="0007504E"/>
    <w:rsid w:val="0007532D"/>
    <w:rsid w:val="0007549A"/>
    <w:rsid w:val="00075577"/>
    <w:rsid w:val="000756B9"/>
    <w:rsid w:val="000756EC"/>
    <w:rsid w:val="00075947"/>
    <w:rsid w:val="00075ADC"/>
    <w:rsid w:val="00075BFC"/>
    <w:rsid w:val="00075D02"/>
    <w:rsid w:val="00075E92"/>
    <w:rsid w:val="00075F23"/>
    <w:rsid w:val="00076015"/>
    <w:rsid w:val="000760F8"/>
    <w:rsid w:val="0007611B"/>
    <w:rsid w:val="000763E9"/>
    <w:rsid w:val="0007663C"/>
    <w:rsid w:val="00076883"/>
    <w:rsid w:val="000769F5"/>
    <w:rsid w:val="00076B9C"/>
    <w:rsid w:val="0007715A"/>
    <w:rsid w:val="00077212"/>
    <w:rsid w:val="0007736B"/>
    <w:rsid w:val="000774C6"/>
    <w:rsid w:val="000777B5"/>
    <w:rsid w:val="0007792D"/>
    <w:rsid w:val="00077A6E"/>
    <w:rsid w:val="00077D06"/>
    <w:rsid w:val="00077D85"/>
    <w:rsid w:val="00080336"/>
    <w:rsid w:val="000804A1"/>
    <w:rsid w:val="000807D6"/>
    <w:rsid w:val="000807F4"/>
    <w:rsid w:val="0008090F"/>
    <w:rsid w:val="0008094B"/>
    <w:rsid w:val="00080D6A"/>
    <w:rsid w:val="0008120D"/>
    <w:rsid w:val="0008132D"/>
    <w:rsid w:val="000813C9"/>
    <w:rsid w:val="00081574"/>
    <w:rsid w:val="000816F4"/>
    <w:rsid w:val="00081AA0"/>
    <w:rsid w:val="00081B38"/>
    <w:rsid w:val="00081B59"/>
    <w:rsid w:val="00081B83"/>
    <w:rsid w:val="00081C62"/>
    <w:rsid w:val="00081CDE"/>
    <w:rsid w:val="00081D07"/>
    <w:rsid w:val="00081D56"/>
    <w:rsid w:val="00081D8E"/>
    <w:rsid w:val="00081DF1"/>
    <w:rsid w:val="00081E24"/>
    <w:rsid w:val="00081F9C"/>
    <w:rsid w:val="000823BF"/>
    <w:rsid w:val="0008241E"/>
    <w:rsid w:val="000825DC"/>
    <w:rsid w:val="00082887"/>
    <w:rsid w:val="00082AB5"/>
    <w:rsid w:val="00082CF9"/>
    <w:rsid w:val="00082F87"/>
    <w:rsid w:val="00082FA2"/>
    <w:rsid w:val="00083040"/>
    <w:rsid w:val="00083501"/>
    <w:rsid w:val="00083719"/>
    <w:rsid w:val="000839CF"/>
    <w:rsid w:val="00083DB0"/>
    <w:rsid w:val="00084114"/>
    <w:rsid w:val="000843F7"/>
    <w:rsid w:val="00084462"/>
    <w:rsid w:val="00084482"/>
    <w:rsid w:val="000845B0"/>
    <w:rsid w:val="00084705"/>
    <w:rsid w:val="0008479A"/>
    <w:rsid w:val="00084CAE"/>
    <w:rsid w:val="00084E85"/>
    <w:rsid w:val="000851D5"/>
    <w:rsid w:val="00085389"/>
    <w:rsid w:val="00085411"/>
    <w:rsid w:val="00085456"/>
    <w:rsid w:val="0008579E"/>
    <w:rsid w:val="00085B50"/>
    <w:rsid w:val="00085D7E"/>
    <w:rsid w:val="00085F7F"/>
    <w:rsid w:val="00086068"/>
    <w:rsid w:val="00086610"/>
    <w:rsid w:val="000866C0"/>
    <w:rsid w:val="000866D6"/>
    <w:rsid w:val="0008677A"/>
    <w:rsid w:val="00086793"/>
    <w:rsid w:val="000868B8"/>
    <w:rsid w:val="000868C3"/>
    <w:rsid w:val="00086B58"/>
    <w:rsid w:val="00086C90"/>
    <w:rsid w:val="00086DE8"/>
    <w:rsid w:val="00086E9E"/>
    <w:rsid w:val="00086F79"/>
    <w:rsid w:val="0008721D"/>
    <w:rsid w:val="00087741"/>
    <w:rsid w:val="000878AB"/>
    <w:rsid w:val="0008790D"/>
    <w:rsid w:val="00087A46"/>
    <w:rsid w:val="00087EB9"/>
    <w:rsid w:val="0009004D"/>
    <w:rsid w:val="000901B5"/>
    <w:rsid w:val="0009033A"/>
    <w:rsid w:val="0009037E"/>
    <w:rsid w:val="00090724"/>
    <w:rsid w:val="00090BE0"/>
    <w:rsid w:val="00090C80"/>
    <w:rsid w:val="00090D32"/>
    <w:rsid w:val="00090EDD"/>
    <w:rsid w:val="00090FB8"/>
    <w:rsid w:val="00091090"/>
    <w:rsid w:val="00091123"/>
    <w:rsid w:val="000915D1"/>
    <w:rsid w:val="00091635"/>
    <w:rsid w:val="000918C7"/>
    <w:rsid w:val="00091A5E"/>
    <w:rsid w:val="00091BA1"/>
    <w:rsid w:val="00091BA2"/>
    <w:rsid w:val="00091E73"/>
    <w:rsid w:val="00092128"/>
    <w:rsid w:val="000921B2"/>
    <w:rsid w:val="000923CC"/>
    <w:rsid w:val="0009244C"/>
    <w:rsid w:val="0009287C"/>
    <w:rsid w:val="000928DE"/>
    <w:rsid w:val="00092C70"/>
    <w:rsid w:val="00092E58"/>
    <w:rsid w:val="0009324A"/>
    <w:rsid w:val="00093471"/>
    <w:rsid w:val="000934BD"/>
    <w:rsid w:val="000934EA"/>
    <w:rsid w:val="00093519"/>
    <w:rsid w:val="0009351C"/>
    <w:rsid w:val="00093651"/>
    <w:rsid w:val="00093BB5"/>
    <w:rsid w:val="00093D67"/>
    <w:rsid w:val="00093EC9"/>
    <w:rsid w:val="00093F14"/>
    <w:rsid w:val="00093F61"/>
    <w:rsid w:val="0009406D"/>
    <w:rsid w:val="00094352"/>
    <w:rsid w:val="0009461B"/>
    <w:rsid w:val="00094645"/>
    <w:rsid w:val="00094683"/>
    <w:rsid w:val="0009487D"/>
    <w:rsid w:val="00094882"/>
    <w:rsid w:val="00094958"/>
    <w:rsid w:val="0009495E"/>
    <w:rsid w:val="00094C66"/>
    <w:rsid w:val="00094CBB"/>
    <w:rsid w:val="00094CDC"/>
    <w:rsid w:val="00094DEF"/>
    <w:rsid w:val="00094F22"/>
    <w:rsid w:val="00095144"/>
    <w:rsid w:val="000953D0"/>
    <w:rsid w:val="000956DD"/>
    <w:rsid w:val="00095CCB"/>
    <w:rsid w:val="00095CE2"/>
    <w:rsid w:val="00096080"/>
    <w:rsid w:val="000961F8"/>
    <w:rsid w:val="0009624B"/>
    <w:rsid w:val="000963BF"/>
    <w:rsid w:val="000964A9"/>
    <w:rsid w:val="0009663A"/>
    <w:rsid w:val="000968A1"/>
    <w:rsid w:val="00096D20"/>
    <w:rsid w:val="00096EF3"/>
    <w:rsid w:val="00097337"/>
    <w:rsid w:val="000973BF"/>
    <w:rsid w:val="00097438"/>
    <w:rsid w:val="000974D7"/>
    <w:rsid w:val="0009760F"/>
    <w:rsid w:val="0009771C"/>
    <w:rsid w:val="00097A49"/>
    <w:rsid w:val="00097ACC"/>
    <w:rsid w:val="00097DD0"/>
    <w:rsid w:val="00097E93"/>
    <w:rsid w:val="00097F04"/>
    <w:rsid w:val="000A0291"/>
    <w:rsid w:val="000A03D4"/>
    <w:rsid w:val="000A0520"/>
    <w:rsid w:val="000A055B"/>
    <w:rsid w:val="000A09BE"/>
    <w:rsid w:val="000A0B00"/>
    <w:rsid w:val="000A0F3A"/>
    <w:rsid w:val="000A1095"/>
    <w:rsid w:val="000A1692"/>
    <w:rsid w:val="000A169D"/>
    <w:rsid w:val="000A1766"/>
    <w:rsid w:val="000A18D9"/>
    <w:rsid w:val="000A1AF7"/>
    <w:rsid w:val="000A1BE4"/>
    <w:rsid w:val="000A1C40"/>
    <w:rsid w:val="000A1C8E"/>
    <w:rsid w:val="000A2104"/>
    <w:rsid w:val="000A24F7"/>
    <w:rsid w:val="000A250E"/>
    <w:rsid w:val="000A2513"/>
    <w:rsid w:val="000A2581"/>
    <w:rsid w:val="000A26F2"/>
    <w:rsid w:val="000A27A6"/>
    <w:rsid w:val="000A2ABA"/>
    <w:rsid w:val="000A2BEF"/>
    <w:rsid w:val="000A2DBA"/>
    <w:rsid w:val="000A2DDC"/>
    <w:rsid w:val="000A2E88"/>
    <w:rsid w:val="000A2F53"/>
    <w:rsid w:val="000A306D"/>
    <w:rsid w:val="000A354D"/>
    <w:rsid w:val="000A35A0"/>
    <w:rsid w:val="000A36A4"/>
    <w:rsid w:val="000A36FD"/>
    <w:rsid w:val="000A3A54"/>
    <w:rsid w:val="000A3D43"/>
    <w:rsid w:val="000A3D66"/>
    <w:rsid w:val="000A3E56"/>
    <w:rsid w:val="000A4374"/>
    <w:rsid w:val="000A4394"/>
    <w:rsid w:val="000A43F6"/>
    <w:rsid w:val="000A446B"/>
    <w:rsid w:val="000A452B"/>
    <w:rsid w:val="000A468B"/>
    <w:rsid w:val="000A47DA"/>
    <w:rsid w:val="000A4935"/>
    <w:rsid w:val="000A4958"/>
    <w:rsid w:val="000A49B9"/>
    <w:rsid w:val="000A4B74"/>
    <w:rsid w:val="000A4BF0"/>
    <w:rsid w:val="000A4C94"/>
    <w:rsid w:val="000A4D01"/>
    <w:rsid w:val="000A4E0E"/>
    <w:rsid w:val="000A50B6"/>
    <w:rsid w:val="000A50C4"/>
    <w:rsid w:val="000A50EE"/>
    <w:rsid w:val="000A5164"/>
    <w:rsid w:val="000A55AD"/>
    <w:rsid w:val="000A5822"/>
    <w:rsid w:val="000A587F"/>
    <w:rsid w:val="000A5AAC"/>
    <w:rsid w:val="000A5B6F"/>
    <w:rsid w:val="000A5C56"/>
    <w:rsid w:val="000A5E08"/>
    <w:rsid w:val="000A5E9E"/>
    <w:rsid w:val="000A5F35"/>
    <w:rsid w:val="000A5F8E"/>
    <w:rsid w:val="000A60A9"/>
    <w:rsid w:val="000A627E"/>
    <w:rsid w:val="000A638E"/>
    <w:rsid w:val="000A666D"/>
    <w:rsid w:val="000A696C"/>
    <w:rsid w:val="000A6D98"/>
    <w:rsid w:val="000A6F60"/>
    <w:rsid w:val="000A71D3"/>
    <w:rsid w:val="000A7305"/>
    <w:rsid w:val="000A74EA"/>
    <w:rsid w:val="000A78BC"/>
    <w:rsid w:val="000A79A6"/>
    <w:rsid w:val="000A7AB4"/>
    <w:rsid w:val="000A7DA4"/>
    <w:rsid w:val="000A7F42"/>
    <w:rsid w:val="000B02A7"/>
    <w:rsid w:val="000B0702"/>
    <w:rsid w:val="000B098D"/>
    <w:rsid w:val="000B09E6"/>
    <w:rsid w:val="000B09F8"/>
    <w:rsid w:val="000B0ADD"/>
    <w:rsid w:val="000B0B44"/>
    <w:rsid w:val="000B0B47"/>
    <w:rsid w:val="000B1365"/>
    <w:rsid w:val="000B140A"/>
    <w:rsid w:val="000B1464"/>
    <w:rsid w:val="000B1A02"/>
    <w:rsid w:val="000B1B7F"/>
    <w:rsid w:val="000B1C13"/>
    <w:rsid w:val="000B1E61"/>
    <w:rsid w:val="000B1EA0"/>
    <w:rsid w:val="000B2106"/>
    <w:rsid w:val="000B2692"/>
    <w:rsid w:val="000B26B7"/>
    <w:rsid w:val="000B2A28"/>
    <w:rsid w:val="000B2AB9"/>
    <w:rsid w:val="000B2B40"/>
    <w:rsid w:val="000B2B80"/>
    <w:rsid w:val="000B32EC"/>
    <w:rsid w:val="000B37A8"/>
    <w:rsid w:val="000B39A0"/>
    <w:rsid w:val="000B3CD2"/>
    <w:rsid w:val="000B42D3"/>
    <w:rsid w:val="000B45BB"/>
    <w:rsid w:val="000B482D"/>
    <w:rsid w:val="000B4978"/>
    <w:rsid w:val="000B49CA"/>
    <w:rsid w:val="000B4C13"/>
    <w:rsid w:val="000B4C43"/>
    <w:rsid w:val="000B4CF5"/>
    <w:rsid w:val="000B4FC2"/>
    <w:rsid w:val="000B5247"/>
    <w:rsid w:val="000B52B8"/>
    <w:rsid w:val="000B54B3"/>
    <w:rsid w:val="000B5580"/>
    <w:rsid w:val="000B5634"/>
    <w:rsid w:val="000B5639"/>
    <w:rsid w:val="000B5E17"/>
    <w:rsid w:val="000B5F89"/>
    <w:rsid w:val="000B660D"/>
    <w:rsid w:val="000B67B8"/>
    <w:rsid w:val="000B68F7"/>
    <w:rsid w:val="000B6A0E"/>
    <w:rsid w:val="000B6A32"/>
    <w:rsid w:val="000B6D72"/>
    <w:rsid w:val="000B72B3"/>
    <w:rsid w:val="000B72F1"/>
    <w:rsid w:val="000B7300"/>
    <w:rsid w:val="000B7372"/>
    <w:rsid w:val="000B75C2"/>
    <w:rsid w:val="000B76B2"/>
    <w:rsid w:val="000B7702"/>
    <w:rsid w:val="000B7765"/>
    <w:rsid w:val="000B7808"/>
    <w:rsid w:val="000B7958"/>
    <w:rsid w:val="000B7986"/>
    <w:rsid w:val="000B7A7E"/>
    <w:rsid w:val="000B7CBE"/>
    <w:rsid w:val="000B7CE1"/>
    <w:rsid w:val="000B7D63"/>
    <w:rsid w:val="000B7DE6"/>
    <w:rsid w:val="000C0079"/>
    <w:rsid w:val="000C00F4"/>
    <w:rsid w:val="000C0253"/>
    <w:rsid w:val="000C0904"/>
    <w:rsid w:val="000C0AEA"/>
    <w:rsid w:val="000C0B41"/>
    <w:rsid w:val="000C0D5D"/>
    <w:rsid w:val="000C0DD2"/>
    <w:rsid w:val="000C0E42"/>
    <w:rsid w:val="000C0EAD"/>
    <w:rsid w:val="000C0EB4"/>
    <w:rsid w:val="000C10BD"/>
    <w:rsid w:val="000C124E"/>
    <w:rsid w:val="000C1451"/>
    <w:rsid w:val="000C1482"/>
    <w:rsid w:val="000C15A6"/>
    <w:rsid w:val="000C1658"/>
    <w:rsid w:val="000C1AB7"/>
    <w:rsid w:val="000C1AD9"/>
    <w:rsid w:val="000C1ECE"/>
    <w:rsid w:val="000C1F61"/>
    <w:rsid w:val="000C215D"/>
    <w:rsid w:val="000C22A4"/>
    <w:rsid w:val="000C2A1B"/>
    <w:rsid w:val="000C2A90"/>
    <w:rsid w:val="000C2B78"/>
    <w:rsid w:val="000C2C27"/>
    <w:rsid w:val="000C2F90"/>
    <w:rsid w:val="000C30D5"/>
    <w:rsid w:val="000C3101"/>
    <w:rsid w:val="000C3793"/>
    <w:rsid w:val="000C386C"/>
    <w:rsid w:val="000C38AF"/>
    <w:rsid w:val="000C38F7"/>
    <w:rsid w:val="000C3A41"/>
    <w:rsid w:val="000C3BC1"/>
    <w:rsid w:val="000C3C84"/>
    <w:rsid w:val="000C3E11"/>
    <w:rsid w:val="000C3EBB"/>
    <w:rsid w:val="000C4097"/>
    <w:rsid w:val="000C4382"/>
    <w:rsid w:val="000C443D"/>
    <w:rsid w:val="000C4589"/>
    <w:rsid w:val="000C4605"/>
    <w:rsid w:val="000C4635"/>
    <w:rsid w:val="000C4935"/>
    <w:rsid w:val="000C4942"/>
    <w:rsid w:val="000C4D69"/>
    <w:rsid w:val="000C4DB9"/>
    <w:rsid w:val="000C4FFA"/>
    <w:rsid w:val="000C52D5"/>
    <w:rsid w:val="000C5438"/>
    <w:rsid w:val="000C5499"/>
    <w:rsid w:val="000C58FB"/>
    <w:rsid w:val="000C598D"/>
    <w:rsid w:val="000C5B6A"/>
    <w:rsid w:val="000C5B93"/>
    <w:rsid w:val="000C5D80"/>
    <w:rsid w:val="000C5FF0"/>
    <w:rsid w:val="000C6080"/>
    <w:rsid w:val="000C61ED"/>
    <w:rsid w:val="000C624D"/>
    <w:rsid w:val="000C644E"/>
    <w:rsid w:val="000C65CB"/>
    <w:rsid w:val="000C66F9"/>
    <w:rsid w:val="000C673C"/>
    <w:rsid w:val="000C6A31"/>
    <w:rsid w:val="000C7310"/>
    <w:rsid w:val="000C7456"/>
    <w:rsid w:val="000C77C5"/>
    <w:rsid w:val="000C78C9"/>
    <w:rsid w:val="000C78DE"/>
    <w:rsid w:val="000C7A4B"/>
    <w:rsid w:val="000C7B8F"/>
    <w:rsid w:val="000C7BD1"/>
    <w:rsid w:val="000C7E3A"/>
    <w:rsid w:val="000C7FB3"/>
    <w:rsid w:val="000D0686"/>
    <w:rsid w:val="000D0798"/>
    <w:rsid w:val="000D0B19"/>
    <w:rsid w:val="000D0B8F"/>
    <w:rsid w:val="000D0D86"/>
    <w:rsid w:val="000D0DD6"/>
    <w:rsid w:val="000D0DDF"/>
    <w:rsid w:val="000D0F5D"/>
    <w:rsid w:val="000D0FF8"/>
    <w:rsid w:val="000D10A1"/>
    <w:rsid w:val="000D132E"/>
    <w:rsid w:val="000D1542"/>
    <w:rsid w:val="000D18DE"/>
    <w:rsid w:val="000D20BB"/>
    <w:rsid w:val="000D258A"/>
    <w:rsid w:val="000D2857"/>
    <w:rsid w:val="000D2942"/>
    <w:rsid w:val="000D29EE"/>
    <w:rsid w:val="000D31B9"/>
    <w:rsid w:val="000D320A"/>
    <w:rsid w:val="000D32DD"/>
    <w:rsid w:val="000D34D3"/>
    <w:rsid w:val="000D3791"/>
    <w:rsid w:val="000D3AEA"/>
    <w:rsid w:val="000D3BA3"/>
    <w:rsid w:val="000D3C89"/>
    <w:rsid w:val="000D3FE9"/>
    <w:rsid w:val="000D46AB"/>
    <w:rsid w:val="000D4B59"/>
    <w:rsid w:val="000D4E0C"/>
    <w:rsid w:val="000D506C"/>
    <w:rsid w:val="000D5157"/>
    <w:rsid w:val="000D520C"/>
    <w:rsid w:val="000D529B"/>
    <w:rsid w:val="000D5353"/>
    <w:rsid w:val="000D53A7"/>
    <w:rsid w:val="000D54FF"/>
    <w:rsid w:val="000D5570"/>
    <w:rsid w:val="000D562C"/>
    <w:rsid w:val="000D570D"/>
    <w:rsid w:val="000D59B0"/>
    <w:rsid w:val="000D5BB4"/>
    <w:rsid w:val="000D5BB8"/>
    <w:rsid w:val="000D5FC5"/>
    <w:rsid w:val="000D6084"/>
    <w:rsid w:val="000D6235"/>
    <w:rsid w:val="000D6318"/>
    <w:rsid w:val="000D6337"/>
    <w:rsid w:val="000D697B"/>
    <w:rsid w:val="000D6C63"/>
    <w:rsid w:val="000D6CD9"/>
    <w:rsid w:val="000D6F24"/>
    <w:rsid w:val="000D6F25"/>
    <w:rsid w:val="000D6F78"/>
    <w:rsid w:val="000D6FD0"/>
    <w:rsid w:val="000D715D"/>
    <w:rsid w:val="000D7267"/>
    <w:rsid w:val="000D730D"/>
    <w:rsid w:val="000D75FB"/>
    <w:rsid w:val="000D7778"/>
    <w:rsid w:val="000D79B1"/>
    <w:rsid w:val="000D79D2"/>
    <w:rsid w:val="000D7D4B"/>
    <w:rsid w:val="000D7FDF"/>
    <w:rsid w:val="000E00AE"/>
    <w:rsid w:val="000E01A0"/>
    <w:rsid w:val="000E01B1"/>
    <w:rsid w:val="000E03A0"/>
    <w:rsid w:val="000E03B9"/>
    <w:rsid w:val="000E041E"/>
    <w:rsid w:val="000E0646"/>
    <w:rsid w:val="000E0877"/>
    <w:rsid w:val="000E0943"/>
    <w:rsid w:val="000E0987"/>
    <w:rsid w:val="000E09C2"/>
    <w:rsid w:val="000E0BC1"/>
    <w:rsid w:val="000E0CDA"/>
    <w:rsid w:val="000E0D38"/>
    <w:rsid w:val="000E1380"/>
    <w:rsid w:val="000E14BA"/>
    <w:rsid w:val="000E17DE"/>
    <w:rsid w:val="000E186C"/>
    <w:rsid w:val="000E1B52"/>
    <w:rsid w:val="000E1BA5"/>
    <w:rsid w:val="000E1C09"/>
    <w:rsid w:val="000E1C5C"/>
    <w:rsid w:val="000E1C92"/>
    <w:rsid w:val="000E1E26"/>
    <w:rsid w:val="000E1F6F"/>
    <w:rsid w:val="000E219F"/>
    <w:rsid w:val="000E21E9"/>
    <w:rsid w:val="000E2278"/>
    <w:rsid w:val="000E281B"/>
    <w:rsid w:val="000E2A8E"/>
    <w:rsid w:val="000E2B45"/>
    <w:rsid w:val="000E309F"/>
    <w:rsid w:val="000E3168"/>
    <w:rsid w:val="000E3351"/>
    <w:rsid w:val="000E35A4"/>
    <w:rsid w:val="000E36EA"/>
    <w:rsid w:val="000E37DF"/>
    <w:rsid w:val="000E38D5"/>
    <w:rsid w:val="000E3922"/>
    <w:rsid w:val="000E3927"/>
    <w:rsid w:val="000E39D2"/>
    <w:rsid w:val="000E3BE2"/>
    <w:rsid w:val="000E3C69"/>
    <w:rsid w:val="000E40A7"/>
    <w:rsid w:val="000E43A8"/>
    <w:rsid w:val="000E480C"/>
    <w:rsid w:val="000E49EA"/>
    <w:rsid w:val="000E4A54"/>
    <w:rsid w:val="000E4AB3"/>
    <w:rsid w:val="000E4D3A"/>
    <w:rsid w:val="000E4F29"/>
    <w:rsid w:val="000E5166"/>
    <w:rsid w:val="000E52D2"/>
    <w:rsid w:val="000E554A"/>
    <w:rsid w:val="000E571A"/>
    <w:rsid w:val="000E587E"/>
    <w:rsid w:val="000E5F41"/>
    <w:rsid w:val="000E5FB6"/>
    <w:rsid w:val="000E6049"/>
    <w:rsid w:val="000E60F5"/>
    <w:rsid w:val="000E621C"/>
    <w:rsid w:val="000E687B"/>
    <w:rsid w:val="000E692E"/>
    <w:rsid w:val="000E6E32"/>
    <w:rsid w:val="000E6E35"/>
    <w:rsid w:val="000E6E9C"/>
    <w:rsid w:val="000E70F0"/>
    <w:rsid w:val="000E71C6"/>
    <w:rsid w:val="000E7378"/>
    <w:rsid w:val="000E73CC"/>
    <w:rsid w:val="000E75D6"/>
    <w:rsid w:val="000E795F"/>
    <w:rsid w:val="000E7ADF"/>
    <w:rsid w:val="000E7B63"/>
    <w:rsid w:val="000E7B91"/>
    <w:rsid w:val="000E7CF3"/>
    <w:rsid w:val="000E7E97"/>
    <w:rsid w:val="000F0297"/>
    <w:rsid w:val="000F02EA"/>
    <w:rsid w:val="000F07D1"/>
    <w:rsid w:val="000F0822"/>
    <w:rsid w:val="000F0A97"/>
    <w:rsid w:val="000F134F"/>
    <w:rsid w:val="000F144A"/>
    <w:rsid w:val="000F148D"/>
    <w:rsid w:val="000F15CB"/>
    <w:rsid w:val="000F1C01"/>
    <w:rsid w:val="000F1C6E"/>
    <w:rsid w:val="000F2005"/>
    <w:rsid w:val="000F207A"/>
    <w:rsid w:val="000F2264"/>
    <w:rsid w:val="000F250D"/>
    <w:rsid w:val="000F2556"/>
    <w:rsid w:val="000F28D7"/>
    <w:rsid w:val="000F28F9"/>
    <w:rsid w:val="000F2979"/>
    <w:rsid w:val="000F2ACB"/>
    <w:rsid w:val="000F2B54"/>
    <w:rsid w:val="000F2BE9"/>
    <w:rsid w:val="000F2D75"/>
    <w:rsid w:val="000F2E83"/>
    <w:rsid w:val="000F3176"/>
    <w:rsid w:val="000F32FB"/>
    <w:rsid w:val="000F33DA"/>
    <w:rsid w:val="000F3563"/>
    <w:rsid w:val="000F36B8"/>
    <w:rsid w:val="000F3856"/>
    <w:rsid w:val="000F3893"/>
    <w:rsid w:val="000F39F5"/>
    <w:rsid w:val="000F3CA2"/>
    <w:rsid w:val="000F3D16"/>
    <w:rsid w:val="000F3F0F"/>
    <w:rsid w:val="000F4043"/>
    <w:rsid w:val="000F4255"/>
    <w:rsid w:val="000F42AC"/>
    <w:rsid w:val="000F44BC"/>
    <w:rsid w:val="000F490F"/>
    <w:rsid w:val="000F4C47"/>
    <w:rsid w:val="000F4DFE"/>
    <w:rsid w:val="000F4E6C"/>
    <w:rsid w:val="000F4FE7"/>
    <w:rsid w:val="000F548D"/>
    <w:rsid w:val="000F56A6"/>
    <w:rsid w:val="000F56AB"/>
    <w:rsid w:val="000F578D"/>
    <w:rsid w:val="000F5931"/>
    <w:rsid w:val="000F5A38"/>
    <w:rsid w:val="000F5D57"/>
    <w:rsid w:val="000F5DD0"/>
    <w:rsid w:val="000F5E2F"/>
    <w:rsid w:val="000F6327"/>
    <w:rsid w:val="000F64EB"/>
    <w:rsid w:val="000F654C"/>
    <w:rsid w:val="000F666B"/>
    <w:rsid w:val="000F69C7"/>
    <w:rsid w:val="000F6D2B"/>
    <w:rsid w:val="000F6E33"/>
    <w:rsid w:val="000F7EAF"/>
    <w:rsid w:val="000F7FD7"/>
    <w:rsid w:val="00100808"/>
    <w:rsid w:val="00100943"/>
    <w:rsid w:val="00100986"/>
    <w:rsid w:val="00100D60"/>
    <w:rsid w:val="00100DA3"/>
    <w:rsid w:val="001010DA"/>
    <w:rsid w:val="0010122F"/>
    <w:rsid w:val="00101793"/>
    <w:rsid w:val="00101D64"/>
    <w:rsid w:val="00101E85"/>
    <w:rsid w:val="0010203F"/>
    <w:rsid w:val="001021CE"/>
    <w:rsid w:val="001021E6"/>
    <w:rsid w:val="0010231C"/>
    <w:rsid w:val="001026D8"/>
    <w:rsid w:val="00102AA7"/>
    <w:rsid w:val="00102E6D"/>
    <w:rsid w:val="0010306A"/>
    <w:rsid w:val="00103559"/>
    <w:rsid w:val="00103628"/>
    <w:rsid w:val="0010391F"/>
    <w:rsid w:val="00103999"/>
    <w:rsid w:val="00103AF6"/>
    <w:rsid w:val="00103E6F"/>
    <w:rsid w:val="00103ED0"/>
    <w:rsid w:val="00104006"/>
    <w:rsid w:val="001040E4"/>
    <w:rsid w:val="00104156"/>
    <w:rsid w:val="00104183"/>
    <w:rsid w:val="001043C9"/>
    <w:rsid w:val="00104479"/>
    <w:rsid w:val="00104770"/>
    <w:rsid w:val="00104A5D"/>
    <w:rsid w:val="00104CE8"/>
    <w:rsid w:val="00104DB4"/>
    <w:rsid w:val="00104E02"/>
    <w:rsid w:val="001050BB"/>
    <w:rsid w:val="0010523A"/>
    <w:rsid w:val="001053CE"/>
    <w:rsid w:val="001054EA"/>
    <w:rsid w:val="001058E3"/>
    <w:rsid w:val="001059BB"/>
    <w:rsid w:val="00105A02"/>
    <w:rsid w:val="00105A12"/>
    <w:rsid w:val="00105ADB"/>
    <w:rsid w:val="00105B0B"/>
    <w:rsid w:val="00105D0B"/>
    <w:rsid w:val="0010638A"/>
    <w:rsid w:val="001063D0"/>
    <w:rsid w:val="00106409"/>
    <w:rsid w:val="0010671D"/>
    <w:rsid w:val="001067B4"/>
    <w:rsid w:val="00106A48"/>
    <w:rsid w:val="00106B3F"/>
    <w:rsid w:val="00106D92"/>
    <w:rsid w:val="00106F01"/>
    <w:rsid w:val="001070C6"/>
    <w:rsid w:val="001070D5"/>
    <w:rsid w:val="0010749E"/>
    <w:rsid w:val="001074BE"/>
    <w:rsid w:val="001075E9"/>
    <w:rsid w:val="0010769A"/>
    <w:rsid w:val="00107848"/>
    <w:rsid w:val="00107889"/>
    <w:rsid w:val="00107A3B"/>
    <w:rsid w:val="00107A58"/>
    <w:rsid w:val="00107AE1"/>
    <w:rsid w:val="00107B10"/>
    <w:rsid w:val="00107B5D"/>
    <w:rsid w:val="00107C41"/>
    <w:rsid w:val="00107FDE"/>
    <w:rsid w:val="0011036B"/>
    <w:rsid w:val="0011043C"/>
    <w:rsid w:val="00110734"/>
    <w:rsid w:val="00110800"/>
    <w:rsid w:val="00110D0F"/>
    <w:rsid w:val="00110DCA"/>
    <w:rsid w:val="00110E95"/>
    <w:rsid w:val="00110ED4"/>
    <w:rsid w:val="0011104D"/>
    <w:rsid w:val="00111190"/>
    <w:rsid w:val="001112DF"/>
    <w:rsid w:val="00111507"/>
    <w:rsid w:val="0011170C"/>
    <w:rsid w:val="00111735"/>
    <w:rsid w:val="0011181D"/>
    <w:rsid w:val="00111953"/>
    <w:rsid w:val="00111A25"/>
    <w:rsid w:val="00111ABD"/>
    <w:rsid w:val="00111B08"/>
    <w:rsid w:val="00111BE1"/>
    <w:rsid w:val="00111C1F"/>
    <w:rsid w:val="00111CF4"/>
    <w:rsid w:val="00111F84"/>
    <w:rsid w:val="001125E1"/>
    <w:rsid w:val="0011262B"/>
    <w:rsid w:val="0011262D"/>
    <w:rsid w:val="001127B1"/>
    <w:rsid w:val="001128C4"/>
    <w:rsid w:val="0011295F"/>
    <w:rsid w:val="0011375A"/>
    <w:rsid w:val="00113D2D"/>
    <w:rsid w:val="00114030"/>
    <w:rsid w:val="00114045"/>
    <w:rsid w:val="00114102"/>
    <w:rsid w:val="0011460B"/>
    <w:rsid w:val="00114696"/>
    <w:rsid w:val="001146F5"/>
    <w:rsid w:val="00114954"/>
    <w:rsid w:val="00114DFA"/>
    <w:rsid w:val="00114E20"/>
    <w:rsid w:val="00114E31"/>
    <w:rsid w:val="001151F4"/>
    <w:rsid w:val="00115289"/>
    <w:rsid w:val="00115399"/>
    <w:rsid w:val="0011546F"/>
    <w:rsid w:val="001154DE"/>
    <w:rsid w:val="0011579D"/>
    <w:rsid w:val="0011580E"/>
    <w:rsid w:val="00115ADF"/>
    <w:rsid w:val="00115C24"/>
    <w:rsid w:val="00115E3D"/>
    <w:rsid w:val="00115E96"/>
    <w:rsid w:val="00116077"/>
    <w:rsid w:val="00116119"/>
    <w:rsid w:val="001163C0"/>
    <w:rsid w:val="00116C25"/>
    <w:rsid w:val="00116C8F"/>
    <w:rsid w:val="00116CDF"/>
    <w:rsid w:val="00116CE0"/>
    <w:rsid w:val="001171D9"/>
    <w:rsid w:val="0011741B"/>
    <w:rsid w:val="001177EF"/>
    <w:rsid w:val="00117880"/>
    <w:rsid w:val="00117987"/>
    <w:rsid w:val="00117D72"/>
    <w:rsid w:val="00117EEE"/>
    <w:rsid w:val="00117EF3"/>
    <w:rsid w:val="00117FD6"/>
    <w:rsid w:val="00120000"/>
    <w:rsid w:val="00120085"/>
    <w:rsid w:val="001202A8"/>
    <w:rsid w:val="0012038C"/>
    <w:rsid w:val="00120903"/>
    <w:rsid w:val="00120C15"/>
    <w:rsid w:val="00120D3A"/>
    <w:rsid w:val="00120FB4"/>
    <w:rsid w:val="00120FF0"/>
    <w:rsid w:val="0012139B"/>
    <w:rsid w:val="001215BF"/>
    <w:rsid w:val="00121B3D"/>
    <w:rsid w:val="00121F5C"/>
    <w:rsid w:val="00122012"/>
    <w:rsid w:val="00122062"/>
    <w:rsid w:val="00122119"/>
    <w:rsid w:val="00122764"/>
    <w:rsid w:val="0012317E"/>
    <w:rsid w:val="001231D8"/>
    <w:rsid w:val="00123575"/>
    <w:rsid w:val="00123606"/>
    <w:rsid w:val="001236EF"/>
    <w:rsid w:val="001237D3"/>
    <w:rsid w:val="00123812"/>
    <w:rsid w:val="001239DD"/>
    <w:rsid w:val="00123C90"/>
    <w:rsid w:val="00123CA2"/>
    <w:rsid w:val="00123DAE"/>
    <w:rsid w:val="00123DFA"/>
    <w:rsid w:val="00123E40"/>
    <w:rsid w:val="00124007"/>
    <w:rsid w:val="001243A9"/>
    <w:rsid w:val="001243E5"/>
    <w:rsid w:val="00124AEC"/>
    <w:rsid w:val="00124B01"/>
    <w:rsid w:val="00124F3B"/>
    <w:rsid w:val="00124F90"/>
    <w:rsid w:val="00124FCA"/>
    <w:rsid w:val="001252D3"/>
    <w:rsid w:val="001252DC"/>
    <w:rsid w:val="0012555F"/>
    <w:rsid w:val="00125AED"/>
    <w:rsid w:val="00125CA4"/>
    <w:rsid w:val="00125E47"/>
    <w:rsid w:val="00125F1A"/>
    <w:rsid w:val="00126190"/>
    <w:rsid w:val="001262A9"/>
    <w:rsid w:val="001263F4"/>
    <w:rsid w:val="00126524"/>
    <w:rsid w:val="001267CB"/>
    <w:rsid w:val="001268D0"/>
    <w:rsid w:val="001269F1"/>
    <w:rsid w:val="00126A60"/>
    <w:rsid w:val="00126B7A"/>
    <w:rsid w:val="00126C58"/>
    <w:rsid w:val="00126F12"/>
    <w:rsid w:val="00127024"/>
    <w:rsid w:val="00127101"/>
    <w:rsid w:val="00127259"/>
    <w:rsid w:val="0012726F"/>
    <w:rsid w:val="00127EB5"/>
    <w:rsid w:val="00127F65"/>
    <w:rsid w:val="00127FA9"/>
    <w:rsid w:val="001302CB"/>
    <w:rsid w:val="001302DB"/>
    <w:rsid w:val="001307A8"/>
    <w:rsid w:val="00130828"/>
    <w:rsid w:val="00130B35"/>
    <w:rsid w:val="00130BE5"/>
    <w:rsid w:val="00130CA5"/>
    <w:rsid w:val="00130E4D"/>
    <w:rsid w:val="0013163B"/>
    <w:rsid w:val="001316E6"/>
    <w:rsid w:val="00131AC5"/>
    <w:rsid w:val="00131B2A"/>
    <w:rsid w:val="00131D3B"/>
    <w:rsid w:val="00131DA7"/>
    <w:rsid w:val="00131F36"/>
    <w:rsid w:val="00132115"/>
    <w:rsid w:val="001323FB"/>
    <w:rsid w:val="0013245C"/>
    <w:rsid w:val="00132961"/>
    <w:rsid w:val="00132A12"/>
    <w:rsid w:val="00132AEF"/>
    <w:rsid w:val="00132E17"/>
    <w:rsid w:val="00132F22"/>
    <w:rsid w:val="001336DF"/>
    <w:rsid w:val="0013396A"/>
    <w:rsid w:val="00133B44"/>
    <w:rsid w:val="00133BD7"/>
    <w:rsid w:val="00133CC1"/>
    <w:rsid w:val="00133D33"/>
    <w:rsid w:val="00133DBC"/>
    <w:rsid w:val="00133E8F"/>
    <w:rsid w:val="00133F00"/>
    <w:rsid w:val="001344BC"/>
    <w:rsid w:val="001344DC"/>
    <w:rsid w:val="00134BFF"/>
    <w:rsid w:val="00134C66"/>
    <w:rsid w:val="00134D51"/>
    <w:rsid w:val="00134D5E"/>
    <w:rsid w:val="0013501E"/>
    <w:rsid w:val="001350E2"/>
    <w:rsid w:val="0013594E"/>
    <w:rsid w:val="00135E28"/>
    <w:rsid w:val="0013600F"/>
    <w:rsid w:val="001361AC"/>
    <w:rsid w:val="00136202"/>
    <w:rsid w:val="00136393"/>
    <w:rsid w:val="0013653F"/>
    <w:rsid w:val="00136631"/>
    <w:rsid w:val="00136852"/>
    <w:rsid w:val="00136DF7"/>
    <w:rsid w:val="00136E1D"/>
    <w:rsid w:val="00136E63"/>
    <w:rsid w:val="00136ECA"/>
    <w:rsid w:val="0013730F"/>
    <w:rsid w:val="00137392"/>
    <w:rsid w:val="001374F3"/>
    <w:rsid w:val="0013775D"/>
    <w:rsid w:val="0013785B"/>
    <w:rsid w:val="00137949"/>
    <w:rsid w:val="00137D50"/>
    <w:rsid w:val="00137E78"/>
    <w:rsid w:val="00137F21"/>
    <w:rsid w:val="001400F4"/>
    <w:rsid w:val="00140146"/>
    <w:rsid w:val="00140225"/>
    <w:rsid w:val="00140329"/>
    <w:rsid w:val="0014042E"/>
    <w:rsid w:val="00140508"/>
    <w:rsid w:val="0014055D"/>
    <w:rsid w:val="001406C5"/>
    <w:rsid w:val="00140810"/>
    <w:rsid w:val="001408F7"/>
    <w:rsid w:val="0014092E"/>
    <w:rsid w:val="00140E21"/>
    <w:rsid w:val="00140F34"/>
    <w:rsid w:val="00140FA2"/>
    <w:rsid w:val="0014128C"/>
    <w:rsid w:val="00141516"/>
    <w:rsid w:val="0014154F"/>
    <w:rsid w:val="00141556"/>
    <w:rsid w:val="00141A60"/>
    <w:rsid w:val="00141B27"/>
    <w:rsid w:val="00141C57"/>
    <w:rsid w:val="00141CF9"/>
    <w:rsid w:val="00141DA4"/>
    <w:rsid w:val="0014214C"/>
    <w:rsid w:val="00142202"/>
    <w:rsid w:val="00142353"/>
    <w:rsid w:val="0014262A"/>
    <w:rsid w:val="00142C2A"/>
    <w:rsid w:val="00142C90"/>
    <w:rsid w:val="00142CB4"/>
    <w:rsid w:val="00142CBB"/>
    <w:rsid w:val="00142E56"/>
    <w:rsid w:val="001430CA"/>
    <w:rsid w:val="001432F4"/>
    <w:rsid w:val="00143785"/>
    <w:rsid w:val="00143907"/>
    <w:rsid w:val="00143B2C"/>
    <w:rsid w:val="00143CF4"/>
    <w:rsid w:val="00143EFC"/>
    <w:rsid w:val="001440B4"/>
    <w:rsid w:val="001443FB"/>
    <w:rsid w:val="00144470"/>
    <w:rsid w:val="0014473B"/>
    <w:rsid w:val="00144966"/>
    <w:rsid w:val="00144CDC"/>
    <w:rsid w:val="00144D15"/>
    <w:rsid w:val="00144D99"/>
    <w:rsid w:val="0014519F"/>
    <w:rsid w:val="0014526E"/>
    <w:rsid w:val="001452E8"/>
    <w:rsid w:val="0014555D"/>
    <w:rsid w:val="00145824"/>
    <w:rsid w:val="001458D2"/>
    <w:rsid w:val="001459B0"/>
    <w:rsid w:val="00145A66"/>
    <w:rsid w:val="00145DC5"/>
    <w:rsid w:val="00145FC1"/>
    <w:rsid w:val="00146049"/>
    <w:rsid w:val="001460F3"/>
    <w:rsid w:val="001463BC"/>
    <w:rsid w:val="00146684"/>
    <w:rsid w:val="001467D5"/>
    <w:rsid w:val="00146880"/>
    <w:rsid w:val="001469EA"/>
    <w:rsid w:val="00146AB5"/>
    <w:rsid w:val="00146C9F"/>
    <w:rsid w:val="00146F16"/>
    <w:rsid w:val="00146F38"/>
    <w:rsid w:val="00146FB9"/>
    <w:rsid w:val="0014722A"/>
    <w:rsid w:val="00147272"/>
    <w:rsid w:val="001474D0"/>
    <w:rsid w:val="0014773B"/>
    <w:rsid w:val="0014786B"/>
    <w:rsid w:val="001501C0"/>
    <w:rsid w:val="0015076F"/>
    <w:rsid w:val="001507DE"/>
    <w:rsid w:val="0015084D"/>
    <w:rsid w:val="00150951"/>
    <w:rsid w:val="00150B8B"/>
    <w:rsid w:val="00150CA7"/>
    <w:rsid w:val="00150F00"/>
    <w:rsid w:val="00150F90"/>
    <w:rsid w:val="00150FDD"/>
    <w:rsid w:val="001513A0"/>
    <w:rsid w:val="001515A1"/>
    <w:rsid w:val="001516A4"/>
    <w:rsid w:val="001516D9"/>
    <w:rsid w:val="001519A0"/>
    <w:rsid w:val="00151A99"/>
    <w:rsid w:val="00151C74"/>
    <w:rsid w:val="00151CBD"/>
    <w:rsid w:val="00151D6E"/>
    <w:rsid w:val="001520C9"/>
    <w:rsid w:val="00152396"/>
    <w:rsid w:val="00152678"/>
    <w:rsid w:val="001527C4"/>
    <w:rsid w:val="00152A60"/>
    <w:rsid w:val="001530AF"/>
    <w:rsid w:val="0015319B"/>
    <w:rsid w:val="0015351F"/>
    <w:rsid w:val="001536CB"/>
    <w:rsid w:val="00153745"/>
    <w:rsid w:val="001538EF"/>
    <w:rsid w:val="001539DC"/>
    <w:rsid w:val="00153E4F"/>
    <w:rsid w:val="00153F30"/>
    <w:rsid w:val="00153FE8"/>
    <w:rsid w:val="001548ED"/>
    <w:rsid w:val="00154AC2"/>
    <w:rsid w:val="00154C71"/>
    <w:rsid w:val="00154E3A"/>
    <w:rsid w:val="001556BC"/>
    <w:rsid w:val="001556E5"/>
    <w:rsid w:val="001558F9"/>
    <w:rsid w:val="001559CD"/>
    <w:rsid w:val="00155E0C"/>
    <w:rsid w:val="001564B5"/>
    <w:rsid w:val="0015651D"/>
    <w:rsid w:val="001565DD"/>
    <w:rsid w:val="00156842"/>
    <w:rsid w:val="001568A5"/>
    <w:rsid w:val="00156C84"/>
    <w:rsid w:val="00156D05"/>
    <w:rsid w:val="00156DA1"/>
    <w:rsid w:val="00156FBD"/>
    <w:rsid w:val="0015703F"/>
    <w:rsid w:val="0015749A"/>
    <w:rsid w:val="00157521"/>
    <w:rsid w:val="00157530"/>
    <w:rsid w:val="00157663"/>
    <w:rsid w:val="0015767A"/>
    <w:rsid w:val="00157811"/>
    <w:rsid w:val="001579AF"/>
    <w:rsid w:val="00157A35"/>
    <w:rsid w:val="00157D3B"/>
    <w:rsid w:val="001604C6"/>
    <w:rsid w:val="00160655"/>
    <w:rsid w:val="00160D98"/>
    <w:rsid w:val="00160F0A"/>
    <w:rsid w:val="00161259"/>
    <w:rsid w:val="0016131B"/>
    <w:rsid w:val="001613A9"/>
    <w:rsid w:val="00161B33"/>
    <w:rsid w:val="00161B9C"/>
    <w:rsid w:val="00161CF1"/>
    <w:rsid w:val="00161EE1"/>
    <w:rsid w:val="00162000"/>
    <w:rsid w:val="0016213E"/>
    <w:rsid w:val="001622B4"/>
    <w:rsid w:val="001624BD"/>
    <w:rsid w:val="00162513"/>
    <w:rsid w:val="00162813"/>
    <w:rsid w:val="00162CB9"/>
    <w:rsid w:val="00162EEE"/>
    <w:rsid w:val="00162FC7"/>
    <w:rsid w:val="0016327D"/>
    <w:rsid w:val="0016389A"/>
    <w:rsid w:val="00163915"/>
    <w:rsid w:val="00163AD8"/>
    <w:rsid w:val="00163C8F"/>
    <w:rsid w:val="00163ED4"/>
    <w:rsid w:val="00164098"/>
    <w:rsid w:val="001640D0"/>
    <w:rsid w:val="00164130"/>
    <w:rsid w:val="0016416A"/>
    <w:rsid w:val="00164189"/>
    <w:rsid w:val="001642E4"/>
    <w:rsid w:val="0016453F"/>
    <w:rsid w:val="00164598"/>
    <w:rsid w:val="001648D1"/>
    <w:rsid w:val="00164B90"/>
    <w:rsid w:val="00164D8C"/>
    <w:rsid w:val="00164DD7"/>
    <w:rsid w:val="00165072"/>
    <w:rsid w:val="0016510E"/>
    <w:rsid w:val="0016514F"/>
    <w:rsid w:val="00165405"/>
    <w:rsid w:val="001654F0"/>
    <w:rsid w:val="001657AC"/>
    <w:rsid w:val="00165AE3"/>
    <w:rsid w:val="00165D98"/>
    <w:rsid w:val="00166019"/>
    <w:rsid w:val="0016603E"/>
    <w:rsid w:val="001661A0"/>
    <w:rsid w:val="00166329"/>
    <w:rsid w:val="0016643A"/>
    <w:rsid w:val="001665AF"/>
    <w:rsid w:val="001666E6"/>
    <w:rsid w:val="001671C3"/>
    <w:rsid w:val="001673BB"/>
    <w:rsid w:val="00167642"/>
    <w:rsid w:val="001676A7"/>
    <w:rsid w:val="00167BBB"/>
    <w:rsid w:val="00167E83"/>
    <w:rsid w:val="00167FF1"/>
    <w:rsid w:val="00170077"/>
    <w:rsid w:val="001701E3"/>
    <w:rsid w:val="00170223"/>
    <w:rsid w:val="001703BF"/>
    <w:rsid w:val="0017049B"/>
    <w:rsid w:val="00170989"/>
    <w:rsid w:val="00170A88"/>
    <w:rsid w:val="00170C4A"/>
    <w:rsid w:val="00170EDA"/>
    <w:rsid w:val="00170EE6"/>
    <w:rsid w:val="001710F0"/>
    <w:rsid w:val="0017123E"/>
    <w:rsid w:val="001712C8"/>
    <w:rsid w:val="001713AA"/>
    <w:rsid w:val="001717A6"/>
    <w:rsid w:val="001719E4"/>
    <w:rsid w:val="00171CD4"/>
    <w:rsid w:val="00172331"/>
    <w:rsid w:val="00172393"/>
    <w:rsid w:val="001726DA"/>
    <w:rsid w:val="001726F3"/>
    <w:rsid w:val="00172D45"/>
    <w:rsid w:val="00172D4B"/>
    <w:rsid w:val="00172D50"/>
    <w:rsid w:val="00173188"/>
    <w:rsid w:val="00173367"/>
    <w:rsid w:val="0017348F"/>
    <w:rsid w:val="0017389F"/>
    <w:rsid w:val="0017390E"/>
    <w:rsid w:val="00173C49"/>
    <w:rsid w:val="00173D65"/>
    <w:rsid w:val="00173D74"/>
    <w:rsid w:val="001740AD"/>
    <w:rsid w:val="001741BE"/>
    <w:rsid w:val="00174484"/>
    <w:rsid w:val="0017458A"/>
    <w:rsid w:val="001747B8"/>
    <w:rsid w:val="001749A5"/>
    <w:rsid w:val="00174B38"/>
    <w:rsid w:val="00174BB1"/>
    <w:rsid w:val="00174BDD"/>
    <w:rsid w:val="00174CB2"/>
    <w:rsid w:val="00174FA2"/>
    <w:rsid w:val="00175044"/>
    <w:rsid w:val="00175105"/>
    <w:rsid w:val="00175205"/>
    <w:rsid w:val="00175569"/>
    <w:rsid w:val="00175B07"/>
    <w:rsid w:val="00175CD3"/>
    <w:rsid w:val="00175E40"/>
    <w:rsid w:val="00175F9D"/>
    <w:rsid w:val="0017600B"/>
    <w:rsid w:val="00176248"/>
    <w:rsid w:val="00176664"/>
    <w:rsid w:val="001766D5"/>
    <w:rsid w:val="001766D9"/>
    <w:rsid w:val="00176A22"/>
    <w:rsid w:val="00176C95"/>
    <w:rsid w:val="00176D92"/>
    <w:rsid w:val="00176DA2"/>
    <w:rsid w:val="00176E15"/>
    <w:rsid w:val="00177002"/>
    <w:rsid w:val="001772D1"/>
    <w:rsid w:val="0017745B"/>
    <w:rsid w:val="00177494"/>
    <w:rsid w:val="00177699"/>
    <w:rsid w:val="001778A0"/>
    <w:rsid w:val="00177912"/>
    <w:rsid w:val="00177AAB"/>
    <w:rsid w:val="00180296"/>
    <w:rsid w:val="00180492"/>
    <w:rsid w:val="00180BB4"/>
    <w:rsid w:val="00180D27"/>
    <w:rsid w:val="00180FB1"/>
    <w:rsid w:val="0018103A"/>
    <w:rsid w:val="00181164"/>
    <w:rsid w:val="00181178"/>
    <w:rsid w:val="0018141B"/>
    <w:rsid w:val="001816E6"/>
    <w:rsid w:val="00181941"/>
    <w:rsid w:val="00181C90"/>
    <w:rsid w:val="00181C9E"/>
    <w:rsid w:val="00181CFC"/>
    <w:rsid w:val="001824BC"/>
    <w:rsid w:val="001826E3"/>
    <w:rsid w:val="0018297B"/>
    <w:rsid w:val="00182A6F"/>
    <w:rsid w:val="00182BB0"/>
    <w:rsid w:val="001830FC"/>
    <w:rsid w:val="00183423"/>
    <w:rsid w:val="00183445"/>
    <w:rsid w:val="0018369A"/>
    <w:rsid w:val="00183769"/>
    <w:rsid w:val="001837D4"/>
    <w:rsid w:val="00183B0C"/>
    <w:rsid w:val="00183E7B"/>
    <w:rsid w:val="00183EAB"/>
    <w:rsid w:val="00183ED2"/>
    <w:rsid w:val="001840F0"/>
    <w:rsid w:val="0018434E"/>
    <w:rsid w:val="00184419"/>
    <w:rsid w:val="001844EC"/>
    <w:rsid w:val="0018497C"/>
    <w:rsid w:val="00185072"/>
    <w:rsid w:val="00185535"/>
    <w:rsid w:val="00185539"/>
    <w:rsid w:val="001855AB"/>
    <w:rsid w:val="001855FD"/>
    <w:rsid w:val="00185851"/>
    <w:rsid w:val="001858BC"/>
    <w:rsid w:val="00185C7F"/>
    <w:rsid w:val="00185F3B"/>
    <w:rsid w:val="001862F1"/>
    <w:rsid w:val="001864AE"/>
    <w:rsid w:val="00186A51"/>
    <w:rsid w:val="00186B36"/>
    <w:rsid w:val="00186BCF"/>
    <w:rsid w:val="001870A0"/>
    <w:rsid w:val="001870A3"/>
    <w:rsid w:val="001871D3"/>
    <w:rsid w:val="0018733C"/>
    <w:rsid w:val="00187351"/>
    <w:rsid w:val="00187779"/>
    <w:rsid w:val="00187862"/>
    <w:rsid w:val="001879D7"/>
    <w:rsid w:val="00187A02"/>
    <w:rsid w:val="0019041C"/>
    <w:rsid w:val="0019054C"/>
    <w:rsid w:val="00190552"/>
    <w:rsid w:val="00190A64"/>
    <w:rsid w:val="00190F80"/>
    <w:rsid w:val="00190FB3"/>
    <w:rsid w:val="0019106E"/>
    <w:rsid w:val="00191984"/>
    <w:rsid w:val="00191AF0"/>
    <w:rsid w:val="00191C31"/>
    <w:rsid w:val="00191DE3"/>
    <w:rsid w:val="001920AD"/>
    <w:rsid w:val="001920CC"/>
    <w:rsid w:val="00192243"/>
    <w:rsid w:val="00192265"/>
    <w:rsid w:val="00192669"/>
    <w:rsid w:val="001927A0"/>
    <w:rsid w:val="00192B1E"/>
    <w:rsid w:val="00192D25"/>
    <w:rsid w:val="00192F84"/>
    <w:rsid w:val="00193801"/>
    <w:rsid w:val="00193959"/>
    <w:rsid w:val="00193D86"/>
    <w:rsid w:val="00194305"/>
    <w:rsid w:val="00194368"/>
    <w:rsid w:val="00194488"/>
    <w:rsid w:val="001947DF"/>
    <w:rsid w:val="0019489F"/>
    <w:rsid w:val="001949EA"/>
    <w:rsid w:val="00194A0E"/>
    <w:rsid w:val="00194B00"/>
    <w:rsid w:val="00194FFE"/>
    <w:rsid w:val="00195141"/>
    <w:rsid w:val="001951A4"/>
    <w:rsid w:val="0019543D"/>
    <w:rsid w:val="001954B7"/>
    <w:rsid w:val="00195794"/>
    <w:rsid w:val="001957DE"/>
    <w:rsid w:val="00195D46"/>
    <w:rsid w:val="00195FAA"/>
    <w:rsid w:val="001963BF"/>
    <w:rsid w:val="001964CB"/>
    <w:rsid w:val="001964EA"/>
    <w:rsid w:val="00196676"/>
    <w:rsid w:val="001968E1"/>
    <w:rsid w:val="00196AA8"/>
    <w:rsid w:val="00196BF5"/>
    <w:rsid w:val="00196D20"/>
    <w:rsid w:val="00196DC4"/>
    <w:rsid w:val="0019706A"/>
    <w:rsid w:val="0019737F"/>
    <w:rsid w:val="001975AC"/>
    <w:rsid w:val="001976BF"/>
    <w:rsid w:val="00197876"/>
    <w:rsid w:val="00197E2C"/>
    <w:rsid w:val="00197E8E"/>
    <w:rsid w:val="001A000A"/>
    <w:rsid w:val="001A0201"/>
    <w:rsid w:val="001A02B4"/>
    <w:rsid w:val="001A0323"/>
    <w:rsid w:val="001A0B3D"/>
    <w:rsid w:val="001A0FEE"/>
    <w:rsid w:val="001A11F7"/>
    <w:rsid w:val="001A12D5"/>
    <w:rsid w:val="001A1D48"/>
    <w:rsid w:val="001A2068"/>
    <w:rsid w:val="001A2122"/>
    <w:rsid w:val="001A2142"/>
    <w:rsid w:val="001A22F3"/>
    <w:rsid w:val="001A23D6"/>
    <w:rsid w:val="001A252A"/>
    <w:rsid w:val="001A25DE"/>
    <w:rsid w:val="001A2866"/>
    <w:rsid w:val="001A2C89"/>
    <w:rsid w:val="001A2CFF"/>
    <w:rsid w:val="001A2EDA"/>
    <w:rsid w:val="001A307D"/>
    <w:rsid w:val="001A31A1"/>
    <w:rsid w:val="001A3212"/>
    <w:rsid w:val="001A3375"/>
    <w:rsid w:val="001A33E5"/>
    <w:rsid w:val="001A359C"/>
    <w:rsid w:val="001A39AA"/>
    <w:rsid w:val="001A3C6D"/>
    <w:rsid w:val="001A3CFF"/>
    <w:rsid w:val="001A3DA6"/>
    <w:rsid w:val="001A3FA3"/>
    <w:rsid w:val="001A403F"/>
    <w:rsid w:val="001A4078"/>
    <w:rsid w:val="001A4567"/>
    <w:rsid w:val="001A45C3"/>
    <w:rsid w:val="001A471C"/>
    <w:rsid w:val="001A48B0"/>
    <w:rsid w:val="001A4C52"/>
    <w:rsid w:val="001A4D0E"/>
    <w:rsid w:val="001A4E12"/>
    <w:rsid w:val="001A5367"/>
    <w:rsid w:val="001A5555"/>
    <w:rsid w:val="001A5A39"/>
    <w:rsid w:val="001A5A83"/>
    <w:rsid w:val="001A5FB5"/>
    <w:rsid w:val="001A6601"/>
    <w:rsid w:val="001A662F"/>
    <w:rsid w:val="001A669F"/>
    <w:rsid w:val="001A6761"/>
    <w:rsid w:val="001A69BD"/>
    <w:rsid w:val="001A6B12"/>
    <w:rsid w:val="001A6C82"/>
    <w:rsid w:val="001A6E99"/>
    <w:rsid w:val="001A6F33"/>
    <w:rsid w:val="001A6F6B"/>
    <w:rsid w:val="001A706C"/>
    <w:rsid w:val="001A7342"/>
    <w:rsid w:val="001A73C2"/>
    <w:rsid w:val="001A777B"/>
    <w:rsid w:val="001A7844"/>
    <w:rsid w:val="001A7A4C"/>
    <w:rsid w:val="001A7C2A"/>
    <w:rsid w:val="001A7EB7"/>
    <w:rsid w:val="001A7ED8"/>
    <w:rsid w:val="001A7FF1"/>
    <w:rsid w:val="001B004E"/>
    <w:rsid w:val="001B0317"/>
    <w:rsid w:val="001B03A1"/>
    <w:rsid w:val="001B0460"/>
    <w:rsid w:val="001B0810"/>
    <w:rsid w:val="001B097F"/>
    <w:rsid w:val="001B0AC1"/>
    <w:rsid w:val="001B0BB2"/>
    <w:rsid w:val="001B12BA"/>
    <w:rsid w:val="001B1308"/>
    <w:rsid w:val="001B13E0"/>
    <w:rsid w:val="001B1410"/>
    <w:rsid w:val="001B14CE"/>
    <w:rsid w:val="001B1C5B"/>
    <w:rsid w:val="001B1EEE"/>
    <w:rsid w:val="001B222E"/>
    <w:rsid w:val="001B22AD"/>
    <w:rsid w:val="001B22E9"/>
    <w:rsid w:val="001B275C"/>
    <w:rsid w:val="001B2968"/>
    <w:rsid w:val="001B2A44"/>
    <w:rsid w:val="001B2B7C"/>
    <w:rsid w:val="001B2F6F"/>
    <w:rsid w:val="001B3214"/>
    <w:rsid w:val="001B325B"/>
    <w:rsid w:val="001B3282"/>
    <w:rsid w:val="001B3481"/>
    <w:rsid w:val="001B34F0"/>
    <w:rsid w:val="001B38E7"/>
    <w:rsid w:val="001B3B2C"/>
    <w:rsid w:val="001B3BC8"/>
    <w:rsid w:val="001B3C55"/>
    <w:rsid w:val="001B3CA7"/>
    <w:rsid w:val="001B3D08"/>
    <w:rsid w:val="001B3D71"/>
    <w:rsid w:val="001B3E35"/>
    <w:rsid w:val="001B3E50"/>
    <w:rsid w:val="001B3F07"/>
    <w:rsid w:val="001B4199"/>
    <w:rsid w:val="001B4774"/>
    <w:rsid w:val="001B47CA"/>
    <w:rsid w:val="001B4ED0"/>
    <w:rsid w:val="001B5148"/>
    <w:rsid w:val="001B52C9"/>
    <w:rsid w:val="001B52F7"/>
    <w:rsid w:val="001B53C5"/>
    <w:rsid w:val="001B56D5"/>
    <w:rsid w:val="001B588B"/>
    <w:rsid w:val="001B5941"/>
    <w:rsid w:val="001B5998"/>
    <w:rsid w:val="001B59EA"/>
    <w:rsid w:val="001B5B40"/>
    <w:rsid w:val="001B5C54"/>
    <w:rsid w:val="001B5C7C"/>
    <w:rsid w:val="001B5D62"/>
    <w:rsid w:val="001B60C2"/>
    <w:rsid w:val="001B613A"/>
    <w:rsid w:val="001B63E3"/>
    <w:rsid w:val="001B6522"/>
    <w:rsid w:val="001B68C1"/>
    <w:rsid w:val="001B69FE"/>
    <w:rsid w:val="001B6B23"/>
    <w:rsid w:val="001B6F65"/>
    <w:rsid w:val="001B6F6C"/>
    <w:rsid w:val="001B70C7"/>
    <w:rsid w:val="001B70F0"/>
    <w:rsid w:val="001B7373"/>
    <w:rsid w:val="001B73B8"/>
    <w:rsid w:val="001B77FC"/>
    <w:rsid w:val="001B7888"/>
    <w:rsid w:val="001B7D6E"/>
    <w:rsid w:val="001B7ED6"/>
    <w:rsid w:val="001B7F55"/>
    <w:rsid w:val="001C00EF"/>
    <w:rsid w:val="001C0111"/>
    <w:rsid w:val="001C0216"/>
    <w:rsid w:val="001C0324"/>
    <w:rsid w:val="001C04A2"/>
    <w:rsid w:val="001C062F"/>
    <w:rsid w:val="001C0645"/>
    <w:rsid w:val="001C0B0D"/>
    <w:rsid w:val="001C0B25"/>
    <w:rsid w:val="001C0C9A"/>
    <w:rsid w:val="001C0CFB"/>
    <w:rsid w:val="001C0D87"/>
    <w:rsid w:val="001C0F8C"/>
    <w:rsid w:val="001C1127"/>
    <w:rsid w:val="001C139F"/>
    <w:rsid w:val="001C160A"/>
    <w:rsid w:val="001C1705"/>
    <w:rsid w:val="001C1730"/>
    <w:rsid w:val="001C1737"/>
    <w:rsid w:val="001C17F2"/>
    <w:rsid w:val="001C1C21"/>
    <w:rsid w:val="001C1DD3"/>
    <w:rsid w:val="001C205E"/>
    <w:rsid w:val="001C236B"/>
    <w:rsid w:val="001C24FF"/>
    <w:rsid w:val="001C2705"/>
    <w:rsid w:val="001C28A9"/>
    <w:rsid w:val="001C2E74"/>
    <w:rsid w:val="001C2F39"/>
    <w:rsid w:val="001C32CE"/>
    <w:rsid w:val="001C33B7"/>
    <w:rsid w:val="001C34E0"/>
    <w:rsid w:val="001C3554"/>
    <w:rsid w:val="001C37A3"/>
    <w:rsid w:val="001C3853"/>
    <w:rsid w:val="001C3982"/>
    <w:rsid w:val="001C39CD"/>
    <w:rsid w:val="001C3CF1"/>
    <w:rsid w:val="001C3CFC"/>
    <w:rsid w:val="001C3EE8"/>
    <w:rsid w:val="001C3F93"/>
    <w:rsid w:val="001C435D"/>
    <w:rsid w:val="001C467B"/>
    <w:rsid w:val="001C4728"/>
    <w:rsid w:val="001C492A"/>
    <w:rsid w:val="001C4962"/>
    <w:rsid w:val="001C4A5B"/>
    <w:rsid w:val="001C4AA7"/>
    <w:rsid w:val="001C4E7C"/>
    <w:rsid w:val="001C4FC0"/>
    <w:rsid w:val="001C5363"/>
    <w:rsid w:val="001C55C5"/>
    <w:rsid w:val="001C5679"/>
    <w:rsid w:val="001C5BB2"/>
    <w:rsid w:val="001C5E39"/>
    <w:rsid w:val="001C5E3A"/>
    <w:rsid w:val="001C5E4E"/>
    <w:rsid w:val="001C5EED"/>
    <w:rsid w:val="001C614E"/>
    <w:rsid w:val="001C6435"/>
    <w:rsid w:val="001C648A"/>
    <w:rsid w:val="001C6645"/>
    <w:rsid w:val="001C680A"/>
    <w:rsid w:val="001C68B3"/>
    <w:rsid w:val="001C6BA3"/>
    <w:rsid w:val="001C6BCE"/>
    <w:rsid w:val="001C6BD1"/>
    <w:rsid w:val="001C750C"/>
    <w:rsid w:val="001C75B4"/>
    <w:rsid w:val="001C7639"/>
    <w:rsid w:val="001C7686"/>
    <w:rsid w:val="001C780B"/>
    <w:rsid w:val="001C7D53"/>
    <w:rsid w:val="001C7E0F"/>
    <w:rsid w:val="001C7FC5"/>
    <w:rsid w:val="001D021C"/>
    <w:rsid w:val="001D022F"/>
    <w:rsid w:val="001D03A9"/>
    <w:rsid w:val="001D04D4"/>
    <w:rsid w:val="001D06B1"/>
    <w:rsid w:val="001D0711"/>
    <w:rsid w:val="001D0A7B"/>
    <w:rsid w:val="001D0E49"/>
    <w:rsid w:val="001D0F40"/>
    <w:rsid w:val="001D1009"/>
    <w:rsid w:val="001D106C"/>
    <w:rsid w:val="001D10E7"/>
    <w:rsid w:val="001D1106"/>
    <w:rsid w:val="001D1126"/>
    <w:rsid w:val="001D117F"/>
    <w:rsid w:val="001D123A"/>
    <w:rsid w:val="001D125C"/>
    <w:rsid w:val="001D1280"/>
    <w:rsid w:val="001D1294"/>
    <w:rsid w:val="001D18B4"/>
    <w:rsid w:val="001D1952"/>
    <w:rsid w:val="001D19CD"/>
    <w:rsid w:val="001D1B2E"/>
    <w:rsid w:val="001D21E6"/>
    <w:rsid w:val="001D2607"/>
    <w:rsid w:val="001D2AC2"/>
    <w:rsid w:val="001D2FBB"/>
    <w:rsid w:val="001D3070"/>
    <w:rsid w:val="001D31DE"/>
    <w:rsid w:val="001D3467"/>
    <w:rsid w:val="001D3871"/>
    <w:rsid w:val="001D38EF"/>
    <w:rsid w:val="001D3D72"/>
    <w:rsid w:val="001D3D9C"/>
    <w:rsid w:val="001D3EA0"/>
    <w:rsid w:val="001D430E"/>
    <w:rsid w:val="001D434B"/>
    <w:rsid w:val="001D442C"/>
    <w:rsid w:val="001D448B"/>
    <w:rsid w:val="001D492D"/>
    <w:rsid w:val="001D4938"/>
    <w:rsid w:val="001D494D"/>
    <w:rsid w:val="001D5055"/>
    <w:rsid w:val="001D514E"/>
    <w:rsid w:val="001D515E"/>
    <w:rsid w:val="001D531A"/>
    <w:rsid w:val="001D5709"/>
    <w:rsid w:val="001D5808"/>
    <w:rsid w:val="001D5A6F"/>
    <w:rsid w:val="001D5D69"/>
    <w:rsid w:val="001D5DC6"/>
    <w:rsid w:val="001D5E10"/>
    <w:rsid w:val="001D5E19"/>
    <w:rsid w:val="001D6134"/>
    <w:rsid w:val="001D6153"/>
    <w:rsid w:val="001D626A"/>
    <w:rsid w:val="001D628A"/>
    <w:rsid w:val="001D63E8"/>
    <w:rsid w:val="001D6A0F"/>
    <w:rsid w:val="001D6EED"/>
    <w:rsid w:val="001D7387"/>
    <w:rsid w:val="001D753B"/>
    <w:rsid w:val="001D79AE"/>
    <w:rsid w:val="001D7A80"/>
    <w:rsid w:val="001D7B9A"/>
    <w:rsid w:val="001D7CB8"/>
    <w:rsid w:val="001E013C"/>
    <w:rsid w:val="001E04A9"/>
    <w:rsid w:val="001E05C2"/>
    <w:rsid w:val="001E0740"/>
    <w:rsid w:val="001E07F1"/>
    <w:rsid w:val="001E0B71"/>
    <w:rsid w:val="001E0BD1"/>
    <w:rsid w:val="001E0BEB"/>
    <w:rsid w:val="001E0F5B"/>
    <w:rsid w:val="001E10C5"/>
    <w:rsid w:val="001E10F5"/>
    <w:rsid w:val="001E11BF"/>
    <w:rsid w:val="001E125A"/>
    <w:rsid w:val="001E1452"/>
    <w:rsid w:val="001E1498"/>
    <w:rsid w:val="001E1693"/>
    <w:rsid w:val="001E19B2"/>
    <w:rsid w:val="001E1B26"/>
    <w:rsid w:val="001E1B3D"/>
    <w:rsid w:val="001E1EFC"/>
    <w:rsid w:val="001E1F51"/>
    <w:rsid w:val="001E20A5"/>
    <w:rsid w:val="001E2449"/>
    <w:rsid w:val="001E245C"/>
    <w:rsid w:val="001E248A"/>
    <w:rsid w:val="001E286D"/>
    <w:rsid w:val="001E28E3"/>
    <w:rsid w:val="001E2914"/>
    <w:rsid w:val="001E2A2C"/>
    <w:rsid w:val="001E2A9A"/>
    <w:rsid w:val="001E2D81"/>
    <w:rsid w:val="001E2DFF"/>
    <w:rsid w:val="001E2F7F"/>
    <w:rsid w:val="001E309D"/>
    <w:rsid w:val="001E37E5"/>
    <w:rsid w:val="001E3902"/>
    <w:rsid w:val="001E3A07"/>
    <w:rsid w:val="001E3E63"/>
    <w:rsid w:val="001E3ED4"/>
    <w:rsid w:val="001E3FE1"/>
    <w:rsid w:val="001E41FD"/>
    <w:rsid w:val="001E4245"/>
    <w:rsid w:val="001E4700"/>
    <w:rsid w:val="001E4BAD"/>
    <w:rsid w:val="001E4C2C"/>
    <w:rsid w:val="001E4D62"/>
    <w:rsid w:val="001E50D2"/>
    <w:rsid w:val="001E5294"/>
    <w:rsid w:val="001E5313"/>
    <w:rsid w:val="001E5685"/>
    <w:rsid w:val="001E5686"/>
    <w:rsid w:val="001E57DC"/>
    <w:rsid w:val="001E5C3F"/>
    <w:rsid w:val="001E60B7"/>
    <w:rsid w:val="001E633D"/>
    <w:rsid w:val="001E6467"/>
    <w:rsid w:val="001E64AC"/>
    <w:rsid w:val="001E64FC"/>
    <w:rsid w:val="001E6571"/>
    <w:rsid w:val="001E6753"/>
    <w:rsid w:val="001E6923"/>
    <w:rsid w:val="001E6A56"/>
    <w:rsid w:val="001E6C93"/>
    <w:rsid w:val="001E6DA6"/>
    <w:rsid w:val="001E6DB5"/>
    <w:rsid w:val="001E6DE1"/>
    <w:rsid w:val="001E7191"/>
    <w:rsid w:val="001E7667"/>
    <w:rsid w:val="001E7826"/>
    <w:rsid w:val="001E78AD"/>
    <w:rsid w:val="001E7A92"/>
    <w:rsid w:val="001E7BE0"/>
    <w:rsid w:val="001E7C84"/>
    <w:rsid w:val="001F00D7"/>
    <w:rsid w:val="001F07BA"/>
    <w:rsid w:val="001F0D44"/>
    <w:rsid w:val="001F10CE"/>
    <w:rsid w:val="001F1402"/>
    <w:rsid w:val="001F1597"/>
    <w:rsid w:val="001F15D9"/>
    <w:rsid w:val="001F168A"/>
    <w:rsid w:val="001F1698"/>
    <w:rsid w:val="001F16E1"/>
    <w:rsid w:val="001F17EA"/>
    <w:rsid w:val="001F19EA"/>
    <w:rsid w:val="001F1AA8"/>
    <w:rsid w:val="001F1C00"/>
    <w:rsid w:val="001F2026"/>
    <w:rsid w:val="001F20C1"/>
    <w:rsid w:val="001F2420"/>
    <w:rsid w:val="001F258B"/>
    <w:rsid w:val="001F25EB"/>
    <w:rsid w:val="001F266E"/>
    <w:rsid w:val="001F267E"/>
    <w:rsid w:val="001F2B2B"/>
    <w:rsid w:val="001F2C14"/>
    <w:rsid w:val="001F2C8B"/>
    <w:rsid w:val="001F2CD9"/>
    <w:rsid w:val="001F2D3F"/>
    <w:rsid w:val="001F2DA0"/>
    <w:rsid w:val="001F2DE1"/>
    <w:rsid w:val="001F348E"/>
    <w:rsid w:val="001F3525"/>
    <w:rsid w:val="001F360E"/>
    <w:rsid w:val="001F3618"/>
    <w:rsid w:val="001F37BC"/>
    <w:rsid w:val="001F37ED"/>
    <w:rsid w:val="001F3BF5"/>
    <w:rsid w:val="001F3DD5"/>
    <w:rsid w:val="001F3DF4"/>
    <w:rsid w:val="001F4085"/>
    <w:rsid w:val="001F40D4"/>
    <w:rsid w:val="001F43A8"/>
    <w:rsid w:val="001F43BA"/>
    <w:rsid w:val="001F497B"/>
    <w:rsid w:val="001F4AEC"/>
    <w:rsid w:val="001F4C3A"/>
    <w:rsid w:val="001F4C9E"/>
    <w:rsid w:val="001F51D5"/>
    <w:rsid w:val="001F54A6"/>
    <w:rsid w:val="001F54C9"/>
    <w:rsid w:val="001F5953"/>
    <w:rsid w:val="001F5C47"/>
    <w:rsid w:val="001F5D0E"/>
    <w:rsid w:val="001F5D38"/>
    <w:rsid w:val="001F5E5F"/>
    <w:rsid w:val="001F645E"/>
    <w:rsid w:val="001F6515"/>
    <w:rsid w:val="001F6754"/>
    <w:rsid w:val="001F67FB"/>
    <w:rsid w:val="001F681C"/>
    <w:rsid w:val="001F6890"/>
    <w:rsid w:val="001F6B34"/>
    <w:rsid w:val="001F6C2A"/>
    <w:rsid w:val="001F6D62"/>
    <w:rsid w:val="001F6F50"/>
    <w:rsid w:val="001F7498"/>
    <w:rsid w:val="001F7558"/>
    <w:rsid w:val="001F7663"/>
    <w:rsid w:val="001F7713"/>
    <w:rsid w:val="001F7832"/>
    <w:rsid w:val="001F7D17"/>
    <w:rsid w:val="00200300"/>
    <w:rsid w:val="00200402"/>
    <w:rsid w:val="00200930"/>
    <w:rsid w:val="00200BDD"/>
    <w:rsid w:val="00201374"/>
    <w:rsid w:val="0020139A"/>
    <w:rsid w:val="002014DA"/>
    <w:rsid w:val="0020156C"/>
    <w:rsid w:val="002018DE"/>
    <w:rsid w:val="00201932"/>
    <w:rsid w:val="00201A8D"/>
    <w:rsid w:val="00202043"/>
    <w:rsid w:val="00202076"/>
    <w:rsid w:val="00202221"/>
    <w:rsid w:val="002022F0"/>
    <w:rsid w:val="002025A8"/>
    <w:rsid w:val="00202602"/>
    <w:rsid w:val="00202858"/>
    <w:rsid w:val="00202A5E"/>
    <w:rsid w:val="00202B1E"/>
    <w:rsid w:val="00202E1F"/>
    <w:rsid w:val="00203189"/>
    <w:rsid w:val="00203266"/>
    <w:rsid w:val="0020346F"/>
    <w:rsid w:val="002034B7"/>
    <w:rsid w:val="002035EA"/>
    <w:rsid w:val="00203646"/>
    <w:rsid w:val="0020398E"/>
    <w:rsid w:val="00203F61"/>
    <w:rsid w:val="00204358"/>
    <w:rsid w:val="0020459A"/>
    <w:rsid w:val="0020497F"/>
    <w:rsid w:val="00204B57"/>
    <w:rsid w:val="00204DA5"/>
    <w:rsid w:val="00204F20"/>
    <w:rsid w:val="002053DA"/>
    <w:rsid w:val="002054B7"/>
    <w:rsid w:val="002057C1"/>
    <w:rsid w:val="002058D7"/>
    <w:rsid w:val="00205977"/>
    <w:rsid w:val="00205AC8"/>
    <w:rsid w:val="00205B1D"/>
    <w:rsid w:val="00205D95"/>
    <w:rsid w:val="00205E1B"/>
    <w:rsid w:val="00205E26"/>
    <w:rsid w:val="00205FB7"/>
    <w:rsid w:val="0020601C"/>
    <w:rsid w:val="002061B6"/>
    <w:rsid w:val="002061B7"/>
    <w:rsid w:val="002062E9"/>
    <w:rsid w:val="00206469"/>
    <w:rsid w:val="00206774"/>
    <w:rsid w:val="002067F7"/>
    <w:rsid w:val="00206843"/>
    <w:rsid w:val="00206860"/>
    <w:rsid w:val="002069D9"/>
    <w:rsid w:val="00206A0C"/>
    <w:rsid w:val="00206D3E"/>
    <w:rsid w:val="00206EC6"/>
    <w:rsid w:val="00207070"/>
    <w:rsid w:val="00207376"/>
    <w:rsid w:val="00207404"/>
    <w:rsid w:val="00207AD9"/>
    <w:rsid w:val="002105A1"/>
    <w:rsid w:val="002107DE"/>
    <w:rsid w:val="00210DFB"/>
    <w:rsid w:val="00210EBD"/>
    <w:rsid w:val="00210EBF"/>
    <w:rsid w:val="00210FB9"/>
    <w:rsid w:val="00211113"/>
    <w:rsid w:val="0021122E"/>
    <w:rsid w:val="0021141B"/>
    <w:rsid w:val="002117D2"/>
    <w:rsid w:val="002117F6"/>
    <w:rsid w:val="00211921"/>
    <w:rsid w:val="002119BC"/>
    <w:rsid w:val="00211FD1"/>
    <w:rsid w:val="002120D1"/>
    <w:rsid w:val="00212141"/>
    <w:rsid w:val="002121CE"/>
    <w:rsid w:val="00212219"/>
    <w:rsid w:val="00212311"/>
    <w:rsid w:val="00212A49"/>
    <w:rsid w:val="00212DD7"/>
    <w:rsid w:val="00212F8D"/>
    <w:rsid w:val="00212F99"/>
    <w:rsid w:val="0021300C"/>
    <w:rsid w:val="002130C4"/>
    <w:rsid w:val="002131D4"/>
    <w:rsid w:val="002132F7"/>
    <w:rsid w:val="00213359"/>
    <w:rsid w:val="00213589"/>
    <w:rsid w:val="00213609"/>
    <w:rsid w:val="0021361C"/>
    <w:rsid w:val="0021378D"/>
    <w:rsid w:val="00213800"/>
    <w:rsid w:val="00213871"/>
    <w:rsid w:val="00213913"/>
    <w:rsid w:val="002139B3"/>
    <w:rsid w:val="00213A11"/>
    <w:rsid w:val="002142B1"/>
    <w:rsid w:val="00214597"/>
    <w:rsid w:val="002146B3"/>
    <w:rsid w:val="002146C3"/>
    <w:rsid w:val="002147B8"/>
    <w:rsid w:val="002149BD"/>
    <w:rsid w:val="00214C5D"/>
    <w:rsid w:val="00214F22"/>
    <w:rsid w:val="00214F66"/>
    <w:rsid w:val="00215169"/>
    <w:rsid w:val="00215316"/>
    <w:rsid w:val="00215357"/>
    <w:rsid w:val="00215A8D"/>
    <w:rsid w:val="00215F3A"/>
    <w:rsid w:val="0021679F"/>
    <w:rsid w:val="002167DB"/>
    <w:rsid w:val="0021699C"/>
    <w:rsid w:val="00216CB6"/>
    <w:rsid w:val="00216CC5"/>
    <w:rsid w:val="00216D9C"/>
    <w:rsid w:val="00216E16"/>
    <w:rsid w:val="00216E50"/>
    <w:rsid w:val="00216EB7"/>
    <w:rsid w:val="00216FF1"/>
    <w:rsid w:val="00217044"/>
    <w:rsid w:val="002172A7"/>
    <w:rsid w:val="00217339"/>
    <w:rsid w:val="0021761E"/>
    <w:rsid w:val="00217683"/>
    <w:rsid w:val="002176CC"/>
    <w:rsid w:val="0021777B"/>
    <w:rsid w:val="0021781A"/>
    <w:rsid w:val="00217DC3"/>
    <w:rsid w:val="00217DF8"/>
    <w:rsid w:val="00217F3D"/>
    <w:rsid w:val="00220666"/>
    <w:rsid w:val="002207D4"/>
    <w:rsid w:val="00220B2F"/>
    <w:rsid w:val="00220CFE"/>
    <w:rsid w:val="00220D7C"/>
    <w:rsid w:val="00220E19"/>
    <w:rsid w:val="00220E5D"/>
    <w:rsid w:val="002212E1"/>
    <w:rsid w:val="002213BB"/>
    <w:rsid w:val="002213DC"/>
    <w:rsid w:val="002216B2"/>
    <w:rsid w:val="002217E1"/>
    <w:rsid w:val="002217FD"/>
    <w:rsid w:val="002222E0"/>
    <w:rsid w:val="002224C8"/>
    <w:rsid w:val="00222B5E"/>
    <w:rsid w:val="00222D54"/>
    <w:rsid w:val="00222E95"/>
    <w:rsid w:val="002230E2"/>
    <w:rsid w:val="00223799"/>
    <w:rsid w:val="00223E45"/>
    <w:rsid w:val="00224343"/>
    <w:rsid w:val="00224384"/>
    <w:rsid w:val="00224661"/>
    <w:rsid w:val="002246DE"/>
    <w:rsid w:val="00224714"/>
    <w:rsid w:val="00224834"/>
    <w:rsid w:val="00224989"/>
    <w:rsid w:val="002249E7"/>
    <w:rsid w:val="00225309"/>
    <w:rsid w:val="002254CC"/>
    <w:rsid w:val="00225897"/>
    <w:rsid w:val="00225A03"/>
    <w:rsid w:val="002261A0"/>
    <w:rsid w:val="00226275"/>
    <w:rsid w:val="0022693D"/>
    <w:rsid w:val="00226CA6"/>
    <w:rsid w:val="00226E6A"/>
    <w:rsid w:val="00226ECB"/>
    <w:rsid w:val="00227282"/>
    <w:rsid w:val="00227288"/>
    <w:rsid w:val="0022761D"/>
    <w:rsid w:val="00227A98"/>
    <w:rsid w:val="00227B32"/>
    <w:rsid w:val="00227C07"/>
    <w:rsid w:val="00227C16"/>
    <w:rsid w:val="00227C60"/>
    <w:rsid w:val="00227E0B"/>
    <w:rsid w:val="00227E38"/>
    <w:rsid w:val="002300BD"/>
    <w:rsid w:val="00230127"/>
    <w:rsid w:val="00230254"/>
    <w:rsid w:val="0023025E"/>
    <w:rsid w:val="002303A0"/>
    <w:rsid w:val="0023068E"/>
    <w:rsid w:val="002306A6"/>
    <w:rsid w:val="002306E8"/>
    <w:rsid w:val="0023095D"/>
    <w:rsid w:val="00230B0B"/>
    <w:rsid w:val="00230BB9"/>
    <w:rsid w:val="00230D47"/>
    <w:rsid w:val="00230F34"/>
    <w:rsid w:val="00231112"/>
    <w:rsid w:val="002311D9"/>
    <w:rsid w:val="0023132E"/>
    <w:rsid w:val="002315F8"/>
    <w:rsid w:val="00231748"/>
    <w:rsid w:val="002317AE"/>
    <w:rsid w:val="0023182B"/>
    <w:rsid w:val="00231CB2"/>
    <w:rsid w:val="00231CF2"/>
    <w:rsid w:val="00232359"/>
    <w:rsid w:val="0023259A"/>
    <w:rsid w:val="0023260E"/>
    <w:rsid w:val="00232BA2"/>
    <w:rsid w:val="00232C87"/>
    <w:rsid w:val="00232F20"/>
    <w:rsid w:val="0023302E"/>
    <w:rsid w:val="002333EA"/>
    <w:rsid w:val="00233481"/>
    <w:rsid w:val="00233483"/>
    <w:rsid w:val="00233D58"/>
    <w:rsid w:val="00233DA8"/>
    <w:rsid w:val="00233DCB"/>
    <w:rsid w:val="00233F04"/>
    <w:rsid w:val="0023437A"/>
    <w:rsid w:val="00234441"/>
    <w:rsid w:val="002344EF"/>
    <w:rsid w:val="002346ED"/>
    <w:rsid w:val="0023495B"/>
    <w:rsid w:val="00234B1C"/>
    <w:rsid w:val="00234C3D"/>
    <w:rsid w:val="00234DF4"/>
    <w:rsid w:val="00234E7D"/>
    <w:rsid w:val="00234F07"/>
    <w:rsid w:val="00234F42"/>
    <w:rsid w:val="00235056"/>
    <w:rsid w:val="00235111"/>
    <w:rsid w:val="002351A6"/>
    <w:rsid w:val="00235399"/>
    <w:rsid w:val="00235424"/>
    <w:rsid w:val="0023543B"/>
    <w:rsid w:val="00235455"/>
    <w:rsid w:val="002354F2"/>
    <w:rsid w:val="00235760"/>
    <w:rsid w:val="00235C1C"/>
    <w:rsid w:val="00235C9D"/>
    <w:rsid w:val="00235F11"/>
    <w:rsid w:val="00235F83"/>
    <w:rsid w:val="002360FD"/>
    <w:rsid w:val="0023615E"/>
    <w:rsid w:val="00236212"/>
    <w:rsid w:val="002366B6"/>
    <w:rsid w:val="00236752"/>
    <w:rsid w:val="002367E0"/>
    <w:rsid w:val="002368C2"/>
    <w:rsid w:val="0023705C"/>
    <w:rsid w:val="0023707A"/>
    <w:rsid w:val="00237347"/>
    <w:rsid w:val="002373E5"/>
    <w:rsid w:val="00237885"/>
    <w:rsid w:val="00237999"/>
    <w:rsid w:val="00237AB8"/>
    <w:rsid w:val="00237C11"/>
    <w:rsid w:val="0024060F"/>
    <w:rsid w:val="00240ACB"/>
    <w:rsid w:val="002410C1"/>
    <w:rsid w:val="00241297"/>
    <w:rsid w:val="00241378"/>
    <w:rsid w:val="0024147F"/>
    <w:rsid w:val="00241488"/>
    <w:rsid w:val="0024154A"/>
    <w:rsid w:val="002415F7"/>
    <w:rsid w:val="00241679"/>
    <w:rsid w:val="00241980"/>
    <w:rsid w:val="00241A91"/>
    <w:rsid w:val="00241BDF"/>
    <w:rsid w:val="00241DF3"/>
    <w:rsid w:val="00241E17"/>
    <w:rsid w:val="00241E9C"/>
    <w:rsid w:val="00242050"/>
    <w:rsid w:val="002421B1"/>
    <w:rsid w:val="00242421"/>
    <w:rsid w:val="002426BE"/>
    <w:rsid w:val="00242BBC"/>
    <w:rsid w:val="00242C20"/>
    <w:rsid w:val="00242CC8"/>
    <w:rsid w:val="00242CD6"/>
    <w:rsid w:val="00242D7B"/>
    <w:rsid w:val="00242F31"/>
    <w:rsid w:val="0024330F"/>
    <w:rsid w:val="00243345"/>
    <w:rsid w:val="00243410"/>
    <w:rsid w:val="0024346C"/>
    <w:rsid w:val="00243818"/>
    <w:rsid w:val="00243972"/>
    <w:rsid w:val="00243BAD"/>
    <w:rsid w:val="00243BB4"/>
    <w:rsid w:val="00243D31"/>
    <w:rsid w:val="00243E26"/>
    <w:rsid w:val="00243E2C"/>
    <w:rsid w:val="00244154"/>
    <w:rsid w:val="002441EB"/>
    <w:rsid w:val="00244251"/>
    <w:rsid w:val="00244354"/>
    <w:rsid w:val="0024470A"/>
    <w:rsid w:val="00244763"/>
    <w:rsid w:val="002447F6"/>
    <w:rsid w:val="00244855"/>
    <w:rsid w:val="00244993"/>
    <w:rsid w:val="00244CE9"/>
    <w:rsid w:val="00244D0B"/>
    <w:rsid w:val="00245078"/>
    <w:rsid w:val="002450A9"/>
    <w:rsid w:val="00245190"/>
    <w:rsid w:val="002451A0"/>
    <w:rsid w:val="0024543A"/>
    <w:rsid w:val="002456E0"/>
    <w:rsid w:val="00245746"/>
    <w:rsid w:val="0024591D"/>
    <w:rsid w:val="00245AF8"/>
    <w:rsid w:val="00245E07"/>
    <w:rsid w:val="00245EF9"/>
    <w:rsid w:val="002462DE"/>
    <w:rsid w:val="002464BA"/>
    <w:rsid w:val="0024651A"/>
    <w:rsid w:val="002465AC"/>
    <w:rsid w:val="00246906"/>
    <w:rsid w:val="002469E3"/>
    <w:rsid w:val="00246CE0"/>
    <w:rsid w:val="00246D79"/>
    <w:rsid w:val="00246E42"/>
    <w:rsid w:val="00247065"/>
    <w:rsid w:val="00247183"/>
    <w:rsid w:val="00247300"/>
    <w:rsid w:val="00247443"/>
    <w:rsid w:val="0024765B"/>
    <w:rsid w:val="002476C6"/>
    <w:rsid w:val="002479A9"/>
    <w:rsid w:val="00247A25"/>
    <w:rsid w:val="00247B2A"/>
    <w:rsid w:val="00247C5B"/>
    <w:rsid w:val="00247ED5"/>
    <w:rsid w:val="0025063B"/>
    <w:rsid w:val="002509C8"/>
    <w:rsid w:val="00250A3B"/>
    <w:rsid w:val="00250EAD"/>
    <w:rsid w:val="002510C5"/>
    <w:rsid w:val="002513CD"/>
    <w:rsid w:val="00251423"/>
    <w:rsid w:val="00251553"/>
    <w:rsid w:val="002516FE"/>
    <w:rsid w:val="002518E1"/>
    <w:rsid w:val="00251954"/>
    <w:rsid w:val="002519A4"/>
    <w:rsid w:val="002519E9"/>
    <w:rsid w:val="00251D0B"/>
    <w:rsid w:val="00251E6D"/>
    <w:rsid w:val="0025202E"/>
    <w:rsid w:val="002521B6"/>
    <w:rsid w:val="00252409"/>
    <w:rsid w:val="0025272A"/>
    <w:rsid w:val="00252767"/>
    <w:rsid w:val="00252DDC"/>
    <w:rsid w:val="00252EBD"/>
    <w:rsid w:val="00253223"/>
    <w:rsid w:val="00253943"/>
    <w:rsid w:val="00253A80"/>
    <w:rsid w:val="00253F81"/>
    <w:rsid w:val="00253FE4"/>
    <w:rsid w:val="002542BC"/>
    <w:rsid w:val="002544BB"/>
    <w:rsid w:val="0025469D"/>
    <w:rsid w:val="00254781"/>
    <w:rsid w:val="002548C6"/>
    <w:rsid w:val="00254901"/>
    <w:rsid w:val="00254920"/>
    <w:rsid w:val="0025492D"/>
    <w:rsid w:val="00254B0D"/>
    <w:rsid w:val="00254CBB"/>
    <w:rsid w:val="00254D3C"/>
    <w:rsid w:val="00254D83"/>
    <w:rsid w:val="00254FAA"/>
    <w:rsid w:val="002551A1"/>
    <w:rsid w:val="00255569"/>
    <w:rsid w:val="00255601"/>
    <w:rsid w:val="00255779"/>
    <w:rsid w:val="00255970"/>
    <w:rsid w:val="00255A4B"/>
    <w:rsid w:val="00255A73"/>
    <w:rsid w:val="00255B4C"/>
    <w:rsid w:val="00255BC2"/>
    <w:rsid w:val="00255D29"/>
    <w:rsid w:val="00255EA2"/>
    <w:rsid w:val="00255FF6"/>
    <w:rsid w:val="0025617F"/>
    <w:rsid w:val="00256745"/>
    <w:rsid w:val="002567A5"/>
    <w:rsid w:val="002568D8"/>
    <w:rsid w:val="00256DDA"/>
    <w:rsid w:val="00256E52"/>
    <w:rsid w:val="00256F44"/>
    <w:rsid w:val="00257138"/>
    <w:rsid w:val="00257291"/>
    <w:rsid w:val="00257418"/>
    <w:rsid w:val="0025745B"/>
    <w:rsid w:val="002576D9"/>
    <w:rsid w:val="00257B43"/>
    <w:rsid w:val="00257CD9"/>
    <w:rsid w:val="00257E15"/>
    <w:rsid w:val="00260041"/>
    <w:rsid w:val="002600A4"/>
    <w:rsid w:val="00260143"/>
    <w:rsid w:val="00260155"/>
    <w:rsid w:val="002603BA"/>
    <w:rsid w:val="00260561"/>
    <w:rsid w:val="00260776"/>
    <w:rsid w:val="00260ACA"/>
    <w:rsid w:val="00260BA6"/>
    <w:rsid w:val="00260BDA"/>
    <w:rsid w:val="00260CC6"/>
    <w:rsid w:val="00260CFF"/>
    <w:rsid w:val="0026119D"/>
    <w:rsid w:val="0026175D"/>
    <w:rsid w:val="002617BE"/>
    <w:rsid w:val="002618A1"/>
    <w:rsid w:val="00261A44"/>
    <w:rsid w:val="00261D5F"/>
    <w:rsid w:val="00262381"/>
    <w:rsid w:val="002625D5"/>
    <w:rsid w:val="00262820"/>
    <w:rsid w:val="0026289F"/>
    <w:rsid w:val="00262B08"/>
    <w:rsid w:val="00262C6B"/>
    <w:rsid w:val="002633F8"/>
    <w:rsid w:val="00263455"/>
    <w:rsid w:val="00263494"/>
    <w:rsid w:val="002634BA"/>
    <w:rsid w:val="00263912"/>
    <w:rsid w:val="0026391E"/>
    <w:rsid w:val="00263A91"/>
    <w:rsid w:val="00263BDC"/>
    <w:rsid w:val="00263C90"/>
    <w:rsid w:val="00263D06"/>
    <w:rsid w:val="00263EA6"/>
    <w:rsid w:val="00263F06"/>
    <w:rsid w:val="00264066"/>
    <w:rsid w:val="00264080"/>
    <w:rsid w:val="002640E2"/>
    <w:rsid w:val="002641F0"/>
    <w:rsid w:val="0026473C"/>
    <w:rsid w:val="0026492E"/>
    <w:rsid w:val="00264A50"/>
    <w:rsid w:val="00264AC3"/>
    <w:rsid w:val="00264B30"/>
    <w:rsid w:val="00264B75"/>
    <w:rsid w:val="00264C39"/>
    <w:rsid w:val="00264D0F"/>
    <w:rsid w:val="00264D5B"/>
    <w:rsid w:val="00264E2E"/>
    <w:rsid w:val="00264F74"/>
    <w:rsid w:val="002652E6"/>
    <w:rsid w:val="0026563B"/>
    <w:rsid w:val="00265808"/>
    <w:rsid w:val="00265886"/>
    <w:rsid w:val="00265BA2"/>
    <w:rsid w:val="00265BBE"/>
    <w:rsid w:val="00265C0A"/>
    <w:rsid w:val="00265C5D"/>
    <w:rsid w:val="00265C80"/>
    <w:rsid w:val="00265F7C"/>
    <w:rsid w:val="00265FAF"/>
    <w:rsid w:val="0026616A"/>
    <w:rsid w:val="002665D1"/>
    <w:rsid w:val="0026666D"/>
    <w:rsid w:val="002666FB"/>
    <w:rsid w:val="00266905"/>
    <w:rsid w:val="00266A90"/>
    <w:rsid w:val="00266AAD"/>
    <w:rsid w:val="00266B82"/>
    <w:rsid w:val="00266B90"/>
    <w:rsid w:val="00266C07"/>
    <w:rsid w:val="00266DC9"/>
    <w:rsid w:val="00266FA7"/>
    <w:rsid w:val="00267076"/>
    <w:rsid w:val="002670DF"/>
    <w:rsid w:val="002672C0"/>
    <w:rsid w:val="002672FC"/>
    <w:rsid w:val="002675E0"/>
    <w:rsid w:val="0026768D"/>
    <w:rsid w:val="00267B50"/>
    <w:rsid w:val="00267C79"/>
    <w:rsid w:val="00267E4F"/>
    <w:rsid w:val="00267EAE"/>
    <w:rsid w:val="00267EC7"/>
    <w:rsid w:val="00267F15"/>
    <w:rsid w:val="00267FCE"/>
    <w:rsid w:val="002705EA"/>
    <w:rsid w:val="002706E0"/>
    <w:rsid w:val="00270869"/>
    <w:rsid w:val="002708E2"/>
    <w:rsid w:val="002709D9"/>
    <w:rsid w:val="00270D20"/>
    <w:rsid w:val="0027106A"/>
    <w:rsid w:val="00271167"/>
    <w:rsid w:val="0027148B"/>
    <w:rsid w:val="0027149D"/>
    <w:rsid w:val="002717DF"/>
    <w:rsid w:val="00271832"/>
    <w:rsid w:val="00271B15"/>
    <w:rsid w:val="00271CB6"/>
    <w:rsid w:val="00271F7F"/>
    <w:rsid w:val="00272068"/>
    <w:rsid w:val="002722C8"/>
    <w:rsid w:val="0027230B"/>
    <w:rsid w:val="002725A2"/>
    <w:rsid w:val="00272659"/>
    <w:rsid w:val="00272B85"/>
    <w:rsid w:val="00272C92"/>
    <w:rsid w:val="00272F97"/>
    <w:rsid w:val="0027342A"/>
    <w:rsid w:val="002734C7"/>
    <w:rsid w:val="00273BD1"/>
    <w:rsid w:val="00273CEB"/>
    <w:rsid w:val="00273E6F"/>
    <w:rsid w:val="00273E92"/>
    <w:rsid w:val="00273EA9"/>
    <w:rsid w:val="002741CF"/>
    <w:rsid w:val="0027428B"/>
    <w:rsid w:val="00274335"/>
    <w:rsid w:val="00274386"/>
    <w:rsid w:val="00274456"/>
    <w:rsid w:val="002746F6"/>
    <w:rsid w:val="0027487C"/>
    <w:rsid w:val="00274A6F"/>
    <w:rsid w:val="00274B3E"/>
    <w:rsid w:val="00274BEF"/>
    <w:rsid w:val="00274DF6"/>
    <w:rsid w:val="0027517D"/>
    <w:rsid w:val="0027591C"/>
    <w:rsid w:val="00275A6F"/>
    <w:rsid w:val="00275B4C"/>
    <w:rsid w:val="00275F86"/>
    <w:rsid w:val="00276325"/>
    <w:rsid w:val="002764FE"/>
    <w:rsid w:val="00276509"/>
    <w:rsid w:val="00276561"/>
    <w:rsid w:val="002766BA"/>
    <w:rsid w:val="002766F2"/>
    <w:rsid w:val="0027689B"/>
    <w:rsid w:val="00276A90"/>
    <w:rsid w:val="00276B66"/>
    <w:rsid w:val="00276BB7"/>
    <w:rsid w:val="00276C09"/>
    <w:rsid w:val="00276F0F"/>
    <w:rsid w:val="00276FAB"/>
    <w:rsid w:val="0027702A"/>
    <w:rsid w:val="002770E1"/>
    <w:rsid w:val="0027721A"/>
    <w:rsid w:val="002772AA"/>
    <w:rsid w:val="002772B8"/>
    <w:rsid w:val="002772F8"/>
    <w:rsid w:val="002773A4"/>
    <w:rsid w:val="002773F0"/>
    <w:rsid w:val="00277480"/>
    <w:rsid w:val="0027757A"/>
    <w:rsid w:val="00277921"/>
    <w:rsid w:val="00277CA3"/>
    <w:rsid w:val="00280360"/>
    <w:rsid w:val="0028045C"/>
    <w:rsid w:val="002805C3"/>
    <w:rsid w:val="0028091D"/>
    <w:rsid w:val="002809CD"/>
    <w:rsid w:val="00280D26"/>
    <w:rsid w:val="00280E41"/>
    <w:rsid w:val="00280FD7"/>
    <w:rsid w:val="00281007"/>
    <w:rsid w:val="00281429"/>
    <w:rsid w:val="00281A8E"/>
    <w:rsid w:val="00281B87"/>
    <w:rsid w:val="00281C55"/>
    <w:rsid w:val="00281D49"/>
    <w:rsid w:val="00281E1D"/>
    <w:rsid w:val="00281F9B"/>
    <w:rsid w:val="0028206F"/>
    <w:rsid w:val="00282085"/>
    <w:rsid w:val="002822E9"/>
    <w:rsid w:val="00282504"/>
    <w:rsid w:val="0028275C"/>
    <w:rsid w:val="00282A24"/>
    <w:rsid w:val="0028320C"/>
    <w:rsid w:val="0028343C"/>
    <w:rsid w:val="002835D6"/>
    <w:rsid w:val="00283730"/>
    <w:rsid w:val="002839C7"/>
    <w:rsid w:val="00283A89"/>
    <w:rsid w:val="00283C87"/>
    <w:rsid w:val="00283D24"/>
    <w:rsid w:val="00283E4B"/>
    <w:rsid w:val="0028405F"/>
    <w:rsid w:val="0028409A"/>
    <w:rsid w:val="002840A0"/>
    <w:rsid w:val="00284145"/>
    <w:rsid w:val="002845A3"/>
    <w:rsid w:val="002845B3"/>
    <w:rsid w:val="00284622"/>
    <w:rsid w:val="0028469A"/>
    <w:rsid w:val="002846DF"/>
    <w:rsid w:val="002846E8"/>
    <w:rsid w:val="002847D0"/>
    <w:rsid w:val="002849E5"/>
    <w:rsid w:val="00284B55"/>
    <w:rsid w:val="00284CA1"/>
    <w:rsid w:val="00284EF2"/>
    <w:rsid w:val="0028526B"/>
    <w:rsid w:val="00285806"/>
    <w:rsid w:val="00285E80"/>
    <w:rsid w:val="00285ED4"/>
    <w:rsid w:val="00285F59"/>
    <w:rsid w:val="002861AF"/>
    <w:rsid w:val="00286E27"/>
    <w:rsid w:val="00286E8A"/>
    <w:rsid w:val="00286F03"/>
    <w:rsid w:val="00287050"/>
    <w:rsid w:val="00287585"/>
    <w:rsid w:val="002878B9"/>
    <w:rsid w:val="0028793D"/>
    <w:rsid w:val="00287ABE"/>
    <w:rsid w:val="00287C9F"/>
    <w:rsid w:val="00287E2E"/>
    <w:rsid w:val="002903C3"/>
    <w:rsid w:val="002905E6"/>
    <w:rsid w:val="00290601"/>
    <w:rsid w:val="00290FE4"/>
    <w:rsid w:val="00291381"/>
    <w:rsid w:val="0029150D"/>
    <w:rsid w:val="002917E1"/>
    <w:rsid w:val="00291890"/>
    <w:rsid w:val="00291AEF"/>
    <w:rsid w:val="00291C58"/>
    <w:rsid w:val="00291CF6"/>
    <w:rsid w:val="00291D6B"/>
    <w:rsid w:val="00291E74"/>
    <w:rsid w:val="00291FE7"/>
    <w:rsid w:val="00292014"/>
    <w:rsid w:val="002922DE"/>
    <w:rsid w:val="002924CA"/>
    <w:rsid w:val="002925E0"/>
    <w:rsid w:val="002928D9"/>
    <w:rsid w:val="002929B1"/>
    <w:rsid w:val="00292ACC"/>
    <w:rsid w:val="00293011"/>
    <w:rsid w:val="00293286"/>
    <w:rsid w:val="00293387"/>
    <w:rsid w:val="0029363C"/>
    <w:rsid w:val="0029374D"/>
    <w:rsid w:val="0029395A"/>
    <w:rsid w:val="002939FE"/>
    <w:rsid w:val="00293BB0"/>
    <w:rsid w:val="00293C32"/>
    <w:rsid w:val="00293CCD"/>
    <w:rsid w:val="002940CF"/>
    <w:rsid w:val="002942E6"/>
    <w:rsid w:val="00294318"/>
    <w:rsid w:val="00294A66"/>
    <w:rsid w:val="00294D87"/>
    <w:rsid w:val="002951D8"/>
    <w:rsid w:val="00295321"/>
    <w:rsid w:val="00295639"/>
    <w:rsid w:val="00295997"/>
    <w:rsid w:val="00295ACE"/>
    <w:rsid w:val="00295AF4"/>
    <w:rsid w:val="00295BA8"/>
    <w:rsid w:val="00295FA3"/>
    <w:rsid w:val="002960B0"/>
    <w:rsid w:val="0029617B"/>
    <w:rsid w:val="002964EE"/>
    <w:rsid w:val="00296E5D"/>
    <w:rsid w:val="00296EBC"/>
    <w:rsid w:val="002970B8"/>
    <w:rsid w:val="0029726B"/>
    <w:rsid w:val="00297368"/>
    <w:rsid w:val="0029741F"/>
    <w:rsid w:val="0029743A"/>
    <w:rsid w:val="00297519"/>
    <w:rsid w:val="00297701"/>
    <w:rsid w:val="0029779A"/>
    <w:rsid w:val="00297A03"/>
    <w:rsid w:val="00297A10"/>
    <w:rsid w:val="00297EE8"/>
    <w:rsid w:val="00297FE5"/>
    <w:rsid w:val="002A0103"/>
    <w:rsid w:val="002A02A1"/>
    <w:rsid w:val="002A05E9"/>
    <w:rsid w:val="002A0759"/>
    <w:rsid w:val="002A0B2F"/>
    <w:rsid w:val="002A0C21"/>
    <w:rsid w:val="002A0D1C"/>
    <w:rsid w:val="002A0E23"/>
    <w:rsid w:val="002A11A1"/>
    <w:rsid w:val="002A1253"/>
    <w:rsid w:val="002A160B"/>
    <w:rsid w:val="002A16F6"/>
    <w:rsid w:val="002A1CE0"/>
    <w:rsid w:val="002A1EEF"/>
    <w:rsid w:val="002A2223"/>
    <w:rsid w:val="002A233F"/>
    <w:rsid w:val="002A24C9"/>
    <w:rsid w:val="002A25DD"/>
    <w:rsid w:val="002A2791"/>
    <w:rsid w:val="002A27FF"/>
    <w:rsid w:val="002A2B9E"/>
    <w:rsid w:val="002A2BBD"/>
    <w:rsid w:val="002A2D9D"/>
    <w:rsid w:val="002A2EB9"/>
    <w:rsid w:val="002A3152"/>
    <w:rsid w:val="002A3415"/>
    <w:rsid w:val="002A3619"/>
    <w:rsid w:val="002A36D8"/>
    <w:rsid w:val="002A36F0"/>
    <w:rsid w:val="002A37D0"/>
    <w:rsid w:val="002A3BB8"/>
    <w:rsid w:val="002A3C1F"/>
    <w:rsid w:val="002A3CD4"/>
    <w:rsid w:val="002A3E17"/>
    <w:rsid w:val="002A44C7"/>
    <w:rsid w:val="002A4572"/>
    <w:rsid w:val="002A4C9B"/>
    <w:rsid w:val="002A4E29"/>
    <w:rsid w:val="002A4F57"/>
    <w:rsid w:val="002A50CC"/>
    <w:rsid w:val="002A5412"/>
    <w:rsid w:val="002A544B"/>
    <w:rsid w:val="002A5519"/>
    <w:rsid w:val="002A561D"/>
    <w:rsid w:val="002A56C4"/>
    <w:rsid w:val="002A595A"/>
    <w:rsid w:val="002A5982"/>
    <w:rsid w:val="002A6126"/>
    <w:rsid w:val="002A652E"/>
    <w:rsid w:val="002A65AA"/>
    <w:rsid w:val="002A685F"/>
    <w:rsid w:val="002A69DD"/>
    <w:rsid w:val="002A6C9E"/>
    <w:rsid w:val="002A6D50"/>
    <w:rsid w:val="002A6F26"/>
    <w:rsid w:val="002A724C"/>
    <w:rsid w:val="002A7526"/>
    <w:rsid w:val="002A7691"/>
    <w:rsid w:val="002A776E"/>
    <w:rsid w:val="002A7786"/>
    <w:rsid w:val="002A7C49"/>
    <w:rsid w:val="002A7CE8"/>
    <w:rsid w:val="002A7E0F"/>
    <w:rsid w:val="002B0189"/>
    <w:rsid w:val="002B0335"/>
    <w:rsid w:val="002B037D"/>
    <w:rsid w:val="002B03D1"/>
    <w:rsid w:val="002B04CF"/>
    <w:rsid w:val="002B04D8"/>
    <w:rsid w:val="002B06BE"/>
    <w:rsid w:val="002B0C7C"/>
    <w:rsid w:val="002B0D2B"/>
    <w:rsid w:val="002B0D56"/>
    <w:rsid w:val="002B0DDA"/>
    <w:rsid w:val="002B0DE5"/>
    <w:rsid w:val="002B1091"/>
    <w:rsid w:val="002B1183"/>
    <w:rsid w:val="002B13A4"/>
    <w:rsid w:val="002B13CC"/>
    <w:rsid w:val="002B15A3"/>
    <w:rsid w:val="002B15BB"/>
    <w:rsid w:val="002B1619"/>
    <w:rsid w:val="002B1741"/>
    <w:rsid w:val="002B1897"/>
    <w:rsid w:val="002B1970"/>
    <w:rsid w:val="002B1D39"/>
    <w:rsid w:val="002B2068"/>
    <w:rsid w:val="002B22E3"/>
    <w:rsid w:val="002B23F1"/>
    <w:rsid w:val="002B25E5"/>
    <w:rsid w:val="002B2631"/>
    <w:rsid w:val="002B29A5"/>
    <w:rsid w:val="002B2C1F"/>
    <w:rsid w:val="002B2C49"/>
    <w:rsid w:val="002B2FF6"/>
    <w:rsid w:val="002B3071"/>
    <w:rsid w:val="002B30AB"/>
    <w:rsid w:val="002B32DA"/>
    <w:rsid w:val="002B3384"/>
    <w:rsid w:val="002B367B"/>
    <w:rsid w:val="002B387F"/>
    <w:rsid w:val="002B393C"/>
    <w:rsid w:val="002B3B95"/>
    <w:rsid w:val="002B3BC2"/>
    <w:rsid w:val="002B3CE4"/>
    <w:rsid w:val="002B3E55"/>
    <w:rsid w:val="002B3EE3"/>
    <w:rsid w:val="002B4138"/>
    <w:rsid w:val="002B4345"/>
    <w:rsid w:val="002B43A9"/>
    <w:rsid w:val="002B4482"/>
    <w:rsid w:val="002B45AD"/>
    <w:rsid w:val="002B4720"/>
    <w:rsid w:val="002B48AF"/>
    <w:rsid w:val="002B48F7"/>
    <w:rsid w:val="002B49C0"/>
    <w:rsid w:val="002B51E5"/>
    <w:rsid w:val="002B5223"/>
    <w:rsid w:val="002B5413"/>
    <w:rsid w:val="002B5AE7"/>
    <w:rsid w:val="002B5B97"/>
    <w:rsid w:val="002B5C30"/>
    <w:rsid w:val="002B5C9D"/>
    <w:rsid w:val="002B5CFE"/>
    <w:rsid w:val="002B5E0A"/>
    <w:rsid w:val="002B6109"/>
    <w:rsid w:val="002B6173"/>
    <w:rsid w:val="002B66F6"/>
    <w:rsid w:val="002B67D3"/>
    <w:rsid w:val="002B69B4"/>
    <w:rsid w:val="002B74D3"/>
    <w:rsid w:val="002B7653"/>
    <w:rsid w:val="002B7938"/>
    <w:rsid w:val="002B7DCD"/>
    <w:rsid w:val="002B7E6E"/>
    <w:rsid w:val="002C00FD"/>
    <w:rsid w:val="002C028B"/>
    <w:rsid w:val="002C06E1"/>
    <w:rsid w:val="002C0902"/>
    <w:rsid w:val="002C09EA"/>
    <w:rsid w:val="002C0AE6"/>
    <w:rsid w:val="002C113E"/>
    <w:rsid w:val="002C1189"/>
    <w:rsid w:val="002C11E3"/>
    <w:rsid w:val="002C148C"/>
    <w:rsid w:val="002C14E5"/>
    <w:rsid w:val="002C1671"/>
    <w:rsid w:val="002C16C6"/>
    <w:rsid w:val="002C19F9"/>
    <w:rsid w:val="002C1BD8"/>
    <w:rsid w:val="002C1C72"/>
    <w:rsid w:val="002C1D3F"/>
    <w:rsid w:val="002C1D92"/>
    <w:rsid w:val="002C201D"/>
    <w:rsid w:val="002C20F3"/>
    <w:rsid w:val="002C221F"/>
    <w:rsid w:val="002C2247"/>
    <w:rsid w:val="002C22AA"/>
    <w:rsid w:val="002C24BB"/>
    <w:rsid w:val="002C2559"/>
    <w:rsid w:val="002C27C3"/>
    <w:rsid w:val="002C27E6"/>
    <w:rsid w:val="002C29DD"/>
    <w:rsid w:val="002C29FA"/>
    <w:rsid w:val="002C2E9C"/>
    <w:rsid w:val="002C34AB"/>
    <w:rsid w:val="002C360D"/>
    <w:rsid w:val="002C3641"/>
    <w:rsid w:val="002C3916"/>
    <w:rsid w:val="002C3960"/>
    <w:rsid w:val="002C39DB"/>
    <w:rsid w:val="002C3DF2"/>
    <w:rsid w:val="002C401B"/>
    <w:rsid w:val="002C4116"/>
    <w:rsid w:val="002C44A5"/>
    <w:rsid w:val="002C4550"/>
    <w:rsid w:val="002C4839"/>
    <w:rsid w:val="002C4D87"/>
    <w:rsid w:val="002C4EE3"/>
    <w:rsid w:val="002C4F14"/>
    <w:rsid w:val="002C50AA"/>
    <w:rsid w:val="002C5544"/>
    <w:rsid w:val="002C5550"/>
    <w:rsid w:val="002C5591"/>
    <w:rsid w:val="002C595C"/>
    <w:rsid w:val="002C5E01"/>
    <w:rsid w:val="002C5FC1"/>
    <w:rsid w:val="002C6280"/>
    <w:rsid w:val="002C62F5"/>
    <w:rsid w:val="002C64E8"/>
    <w:rsid w:val="002C657F"/>
    <w:rsid w:val="002C661D"/>
    <w:rsid w:val="002C667C"/>
    <w:rsid w:val="002C66A6"/>
    <w:rsid w:val="002C6998"/>
    <w:rsid w:val="002C69F4"/>
    <w:rsid w:val="002C6B45"/>
    <w:rsid w:val="002C6D21"/>
    <w:rsid w:val="002C6D97"/>
    <w:rsid w:val="002C6DB1"/>
    <w:rsid w:val="002C6DD2"/>
    <w:rsid w:val="002C707B"/>
    <w:rsid w:val="002C71E7"/>
    <w:rsid w:val="002C72E2"/>
    <w:rsid w:val="002C74A2"/>
    <w:rsid w:val="002C76C3"/>
    <w:rsid w:val="002C7779"/>
    <w:rsid w:val="002C77A9"/>
    <w:rsid w:val="002C782B"/>
    <w:rsid w:val="002C79FB"/>
    <w:rsid w:val="002C7A27"/>
    <w:rsid w:val="002C7D59"/>
    <w:rsid w:val="002C7EE5"/>
    <w:rsid w:val="002C7FCC"/>
    <w:rsid w:val="002D00D2"/>
    <w:rsid w:val="002D011B"/>
    <w:rsid w:val="002D014E"/>
    <w:rsid w:val="002D01BD"/>
    <w:rsid w:val="002D028B"/>
    <w:rsid w:val="002D042A"/>
    <w:rsid w:val="002D0446"/>
    <w:rsid w:val="002D0512"/>
    <w:rsid w:val="002D0736"/>
    <w:rsid w:val="002D092A"/>
    <w:rsid w:val="002D0BFC"/>
    <w:rsid w:val="002D0F87"/>
    <w:rsid w:val="002D12D0"/>
    <w:rsid w:val="002D13FA"/>
    <w:rsid w:val="002D15A7"/>
    <w:rsid w:val="002D17E1"/>
    <w:rsid w:val="002D202A"/>
    <w:rsid w:val="002D21C1"/>
    <w:rsid w:val="002D2475"/>
    <w:rsid w:val="002D299E"/>
    <w:rsid w:val="002D2A96"/>
    <w:rsid w:val="002D2AE8"/>
    <w:rsid w:val="002D2E12"/>
    <w:rsid w:val="002D3001"/>
    <w:rsid w:val="002D300D"/>
    <w:rsid w:val="002D300E"/>
    <w:rsid w:val="002D3015"/>
    <w:rsid w:val="002D3101"/>
    <w:rsid w:val="002D3259"/>
    <w:rsid w:val="002D3457"/>
    <w:rsid w:val="002D3545"/>
    <w:rsid w:val="002D389D"/>
    <w:rsid w:val="002D3B26"/>
    <w:rsid w:val="002D3BDA"/>
    <w:rsid w:val="002D3F4E"/>
    <w:rsid w:val="002D41B9"/>
    <w:rsid w:val="002D434B"/>
    <w:rsid w:val="002D4A50"/>
    <w:rsid w:val="002D4B33"/>
    <w:rsid w:val="002D4D3A"/>
    <w:rsid w:val="002D4E5D"/>
    <w:rsid w:val="002D4F1B"/>
    <w:rsid w:val="002D51B6"/>
    <w:rsid w:val="002D53DA"/>
    <w:rsid w:val="002D5617"/>
    <w:rsid w:val="002D57D0"/>
    <w:rsid w:val="002D585C"/>
    <w:rsid w:val="002D5931"/>
    <w:rsid w:val="002D5ADA"/>
    <w:rsid w:val="002D60EA"/>
    <w:rsid w:val="002D6208"/>
    <w:rsid w:val="002D66A5"/>
    <w:rsid w:val="002D6882"/>
    <w:rsid w:val="002D6893"/>
    <w:rsid w:val="002D69A7"/>
    <w:rsid w:val="002D6B37"/>
    <w:rsid w:val="002D6B3B"/>
    <w:rsid w:val="002D6C06"/>
    <w:rsid w:val="002D6D1B"/>
    <w:rsid w:val="002D7283"/>
    <w:rsid w:val="002D72EF"/>
    <w:rsid w:val="002D74E8"/>
    <w:rsid w:val="002D74F3"/>
    <w:rsid w:val="002D7AD9"/>
    <w:rsid w:val="002D7B1E"/>
    <w:rsid w:val="002D7B57"/>
    <w:rsid w:val="002D7EBD"/>
    <w:rsid w:val="002D7F40"/>
    <w:rsid w:val="002D7FCC"/>
    <w:rsid w:val="002E00FB"/>
    <w:rsid w:val="002E0495"/>
    <w:rsid w:val="002E083D"/>
    <w:rsid w:val="002E088A"/>
    <w:rsid w:val="002E0C59"/>
    <w:rsid w:val="002E0DDC"/>
    <w:rsid w:val="002E1491"/>
    <w:rsid w:val="002E1E7E"/>
    <w:rsid w:val="002E1F5C"/>
    <w:rsid w:val="002E20F3"/>
    <w:rsid w:val="002E2133"/>
    <w:rsid w:val="002E229E"/>
    <w:rsid w:val="002E24CA"/>
    <w:rsid w:val="002E26CE"/>
    <w:rsid w:val="002E2702"/>
    <w:rsid w:val="002E27EC"/>
    <w:rsid w:val="002E2AC6"/>
    <w:rsid w:val="002E2F5C"/>
    <w:rsid w:val="002E305D"/>
    <w:rsid w:val="002E32C4"/>
    <w:rsid w:val="002E3B59"/>
    <w:rsid w:val="002E3D7D"/>
    <w:rsid w:val="002E3DAE"/>
    <w:rsid w:val="002E414E"/>
    <w:rsid w:val="002E4A1B"/>
    <w:rsid w:val="002E4B64"/>
    <w:rsid w:val="002E5066"/>
    <w:rsid w:val="002E5364"/>
    <w:rsid w:val="002E536E"/>
    <w:rsid w:val="002E538D"/>
    <w:rsid w:val="002E5AEB"/>
    <w:rsid w:val="002E5E27"/>
    <w:rsid w:val="002E5F68"/>
    <w:rsid w:val="002E6118"/>
    <w:rsid w:val="002E621A"/>
    <w:rsid w:val="002E6250"/>
    <w:rsid w:val="002E6529"/>
    <w:rsid w:val="002E67E1"/>
    <w:rsid w:val="002E6974"/>
    <w:rsid w:val="002E69A2"/>
    <w:rsid w:val="002E6AF0"/>
    <w:rsid w:val="002E7362"/>
    <w:rsid w:val="002E7528"/>
    <w:rsid w:val="002E762D"/>
    <w:rsid w:val="002E7663"/>
    <w:rsid w:val="002E7875"/>
    <w:rsid w:val="002E7A29"/>
    <w:rsid w:val="002E7B7C"/>
    <w:rsid w:val="002E7C20"/>
    <w:rsid w:val="002E7D76"/>
    <w:rsid w:val="002E7DCE"/>
    <w:rsid w:val="002E7DF2"/>
    <w:rsid w:val="002F00AF"/>
    <w:rsid w:val="002F01B3"/>
    <w:rsid w:val="002F03B1"/>
    <w:rsid w:val="002F0426"/>
    <w:rsid w:val="002F047B"/>
    <w:rsid w:val="002F08E0"/>
    <w:rsid w:val="002F0B17"/>
    <w:rsid w:val="002F0DC4"/>
    <w:rsid w:val="002F0F5D"/>
    <w:rsid w:val="002F1294"/>
    <w:rsid w:val="002F14F1"/>
    <w:rsid w:val="002F1944"/>
    <w:rsid w:val="002F1BAF"/>
    <w:rsid w:val="002F1CCC"/>
    <w:rsid w:val="002F1D20"/>
    <w:rsid w:val="002F2145"/>
    <w:rsid w:val="002F2638"/>
    <w:rsid w:val="002F2855"/>
    <w:rsid w:val="002F295A"/>
    <w:rsid w:val="002F29E7"/>
    <w:rsid w:val="002F2A5D"/>
    <w:rsid w:val="002F2BB2"/>
    <w:rsid w:val="002F2BC1"/>
    <w:rsid w:val="002F2CEC"/>
    <w:rsid w:val="002F2FFE"/>
    <w:rsid w:val="002F320E"/>
    <w:rsid w:val="002F326E"/>
    <w:rsid w:val="002F3343"/>
    <w:rsid w:val="002F342B"/>
    <w:rsid w:val="002F3439"/>
    <w:rsid w:val="002F36BD"/>
    <w:rsid w:val="002F371B"/>
    <w:rsid w:val="002F3726"/>
    <w:rsid w:val="002F3928"/>
    <w:rsid w:val="002F3A19"/>
    <w:rsid w:val="002F3E17"/>
    <w:rsid w:val="002F4045"/>
    <w:rsid w:val="002F4105"/>
    <w:rsid w:val="002F41F1"/>
    <w:rsid w:val="002F4222"/>
    <w:rsid w:val="002F42A8"/>
    <w:rsid w:val="002F42DE"/>
    <w:rsid w:val="002F44AF"/>
    <w:rsid w:val="002F4570"/>
    <w:rsid w:val="002F4730"/>
    <w:rsid w:val="002F4A6E"/>
    <w:rsid w:val="002F4BF2"/>
    <w:rsid w:val="002F4D00"/>
    <w:rsid w:val="002F547A"/>
    <w:rsid w:val="002F583D"/>
    <w:rsid w:val="002F5997"/>
    <w:rsid w:val="002F5E09"/>
    <w:rsid w:val="002F5E3C"/>
    <w:rsid w:val="002F60C5"/>
    <w:rsid w:val="002F630C"/>
    <w:rsid w:val="002F66C0"/>
    <w:rsid w:val="002F66F2"/>
    <w:rsid w:val="002F66FB"/>
    <w:rsid w:val="002F6A90"/>
    <w:rsid w:val="002F6D61"/>
    <w:rsid w:val="002F6DCC"/>
    <w:rsid w:val="002F6E97"/>
    <w:rsid w:val="002F6EF8"/>
    <w:rsid w:val="002F70C4"/>
    <w:rsid w:val="002F7107"/>
    <w:rsid w:val="002F7114"/>
    <w:rsid w:val="002F71FC"/>
    <w:rsid w:val="002F7678"/>
    <w:rsid w:val="002F7694"/>
    <w:rsid w:val="002F773F"/>
    <w:rsid w:val="002F789C"/>
    <w:rsid w:val="002F7926"/>
    <w:rsid w:val="002F7D2D"/>
    <w:rsid w:val="002F7E88"/>
    <w:rsid w:val="002F7EEC"/>
    <w:rsid w:val="002F7F19"/>
    <w:rsid w:val="00300050"/>
    <w:rsid w:val="003005B7"/>
    <w:rsid w:val="00300712"/>
    <w:rsid w:val="003008B4"/>
    <w:rsid w:val="00300AC5"/>
    <w:rsid w:val="00300AFE"/>
    <w:rsid w:val="00300BB1"/>
    <w:rsid w:val="00301344"/>
    <w:rsid w:val="003015F0"/>
    <w:rsid w:val="00301608"/>
    <w:rsid w:val="0030178B"/>
    <w:rsid w:val="00301985"/>
    <w:rsid w:val="00301A7A"/>
    <w:rsid w:val="00301C2D"/>
    <w:rsid w:val="00301D4F"/>
    <w:rsid w:val="00302002"/>
    <w:rsid w:val="00302190"/>
    <w:rsid w:val="00302198"/>
    <w:rsid w:val="003021BE"/>
    <w:rsid w:val="003021EB"/>
    <w:rsid w:val="00302276"/>
    <w:rsid w:val="003025C6"/>
    <w:rsid w:val="003027CE"/>
    <w:rsid w:val="00302C58"/>
    <w:rsid w:val="00302CD4"/>
    <w:rsid w:val="00303034"/>
    <w:rsid w:val="0030325F"/>
    <w:rsid w:val="00303420"/>
    <w:rsid w:val="00303603"/>
    <w:rsid w:val="0030388F"/>
    <w:rsid w:val="0030392C"/>
    <w:rsid w:val="00303975"/>
    <w:rsid w:val="0030397F"/>
    <w:rsid w:val="00303F82"/>
    <w:rsid w:val="00304316"/>
    <w:rsid w:val="003044DE"/>
    <w:rsid w:val="003046E9"/>
    <w:rsid w:val="0030478B"/>
    <w:rsid w:val="00304BBB"/>
    <w:rsid w:val="00304C26"/>
    <w:rsid w:val="00304C4B"/>
    <w:rsid w:val="00304EA9"/>
    <w:rsid w:val="00304FF7"/>
    <w:rsid w:val="003051A2"/>
    <w:rsid w:val="00305316"/>
    <w:rsid w:val="0030567F"/>
    <w:rsid w:val="00305849"/>
    <w:rsid w:val="00305C2F"/>
    <w:rsid w:val="00305C63"/>
    <w:rsid w:val="00305C6A"/>
    <w:rsid w:val="00305D46"/>
    <w:rsid w:val="00305DBF"/>
    <w:rsid w:val="00305F3D"/>
    <w:rsid w:val="00306279"/>
    <w:rsid w:val="00306404"/>
    <w:rsid w:val="00306961"/>
    <w:rsid w:val="00306B86"/>
    <w:rsid w:val="00306CA6"/>
    <w:rsid w:val="00306CF6"/>
    <w:rsid w:val="00306D67"/>
    <w:rsid w:val="00306DA6"/>
    <w:rsid w:val="00306E85"/>
    <w:rsid w:val="00306F95"/>
    <w:rsid w:val="00306FAD"/>
    <w:rsid w:val="003071A7"/>
    <w:rsid w:val="003071AD"/>
    <w:rsid w:val="003072D8"/>
    <w:rsid w:val="00307427"/>
    <w:rsid w:val="00307B44"/>
    <w:rsid w:val="00307F99"/>
    <w:rsid w:val="0031021B"/>
    <w:rsid w:val="00310368"/>
    <w:rsid w:val="003104BD"/>
    <w:rsid w:val="00310679"/>
    <w:rsid w:val="003107EE"/>
    <w:rsid w:val="00310941"/>
    <w:rsid w:val="0031094E"/>
    <w:rsid w:val="00310957"/>
    <w:rsid w:val="00310AEF"/>
    <w:rsid w:val="00310E31"/>
    <w:rsid w:val="00310F3E"/>
    <w:rsid w:val="0031122F"/>
    <w:rsid w:val="00311239"/>
    <w:rsid w:val="00311371"/>
    <w:rsid w:val="003115E7"/>
    <w:rsid w:val="003118EF"/>
    <w:rsid w:val="00311AF5"/>
    <w:rsid w:val="00311BFA"/>
    <w:rsid w:val="00311D13"/>
    <w:rsid w:val="003120F7"/>
    <w:rsid w:val="00312188"/>
    <w:rsid w:val="0031218F"/>
    <w:rsid w:val="0031220B"/>
    <w:rsid w:val="0031221D"/>
    <w:rsid w:val="003122EE"/>
    <w:rsid w:val="00312516"/>
    <w:rsid w:val="00312683"/>
    <w:rsid w:val="0031282A"/>
    <w:rsid w:val="0031298B"/>
    <w:rsid w:val="00312AE5"/>
    <w:rsid w:val="00312B28"/>
    <w:rsid w:val="00312B9F"/>
    <w:rsid w:val="00312FE3"/>
    <w:rsid w:val="00313074"/>
    <w:rsid w:val="003130B0"/>
    <w:rsid w:val="00313668"/>
    <w:rsid w:val="00313686"/>
    <w:rsid w:val="00313878"/>
    <w:rsid w:val="00313A8C"/>
    <w:rsid w:val="00314339"/>
    <w:rsid w:val="003144AF"/>
    <w:rsid w:val="003147A4"/>
    <w:rsid w:val="00314BA4"/>
    <w:rsid w:val="00314CE5"/>
    <w:rsid w:val="0031500C"/>
    <w:rsid w:val="00315149"/>
    <w:rsid w:val="003151BB"/>
    <w:rsid w:val="003157D7"/>
    <w:rsid w:val="00315A71"/>
    <w:rsid w:val="00315EF8"/>
    <w:rsid w:val="00315F7E"/>
    <w:rsid w:val="00316307"/>
    <w:rsid w:val="00316619"/>
    <w:rsid w:val="00316966"/>
    <w:rsid w:val="003172BE"/>
    <w:rsid w:val="003173A1"/>
    <w:rsid w:val="003177D5"/>
    <w:rsid w:val="003177DE"/>
    <w:rsid w:val="0031781C"/>
    <w:rsid w:val="0031783D"/>
    <w:rsid w:val="0031789D"/>
    <w:rsid w:val="003178FA"/>
    <w:rsid w:val="00317D9E"/>
    <w:rsid w:val="003201BC"/>
    <w:rsid w:val="003202D0"/>
    <w:rsid w:val="00320377"/>
    <w:rsid w:val="0032050D"/>
    <w:rsid w:val="003205D1"/>
    <w:rsid w:val="003209FB"/>
    <w:rsid w:val="00320A00"/>
    <w:rsid w:val="00320B68"/>
    <w:rsid w:val="00320BA1"/>
    <w:rsid w:val="00321461"/>
    <w:rsid w:val="00321682"/>
    <w:rsid w:val="00321840"/>
    <w:rsid w:val="0032191A"/>
    <w:rsid w:val="00321ADA"/>
    <w:rsid w:val="00321B77"/>
    <w:rsid w:val="00321D82"/>
    <w:rsid w:val="00321DB5"/>
    <w:rsid w:val="00321E24"/>
    <w:rsid w:val="00322269"/>
    <w:rsid w:val="003222B7"/>
    <w:rsid w:val="0032254D"/>
    <w:rsid w:val="00322598"/>
    <w:rsid w:val="003225F7"/>
    <w:rsid w:val="00322696"/>
    <w:rsid w:val="00322738"/>
    <w:rsid w:val="003227AA"/>
    <w:rsid w:val="003229A9"/>
    <w:rsid w:val="00322D4C"/>
    <w:rsid w:val="00323F29"/>
    <w:rsid w:val="00324205"/>
    <w:rsid w:val="003242DC"/>
    <w:rsid w:val="0032447E"/>
    <w:rsid w:val="003244B9"/>
    <w:rsid w:val="00324611"/>
    <w:rsid w:val="00324802"/>
    <w:rsid w:val="00324893"/>
    <w:rsid w:val="00324901"/>
    <w:rsid w:val="00324D2A"/>
    <w:rsid w:val="003250D2"/>
    <w:rsid w:val="0032572E"/>
    <w:rsid w:val="003257E8"/>
    <w:rsid w:val="003258C6"/>
    <w:rsid w:val="00325979"/>
    <w:rsid w:val="00325A4F"/>
    <w:rsid w:val="00325BE5"/>
    <w:rsid w:val="00325E96"/>
    <w:rsid w:val="00326065"/>
    <w:rsid w:val="00326127"/>
    <w:rsid w:val="0032669A"/>
    <w:rsid w:val="00326821"/>
    <w:rsid w:val="003268A8"/>
    <w:rsid w:val="00326B19"/>
    <w:rsid w:val="00326DC7"/>
    <w:rsid w:val="00326F16"/>
    <w:rsid w:val="00327130"/>
    <w:rsid w:val="003272C5"/>
    <w:rsid w:val="003272F8"/>
    <w:rsid w:val="00327CDF"/>
    <w:rsid w:val="00327E05"/>
    <w:rsid w:val="00330686"/>
    <w:rsid w:val="003306DB"/>
    <w:rsid w:val="00330882"/>
    <w:rsid w:val="003309E2"/>
    <w:rsid w:val="00330EB2"/>
    <w:rsid w:val="00331070"/>
    <w:rsid w:val="0033147E"/>
    <w:rsid w:val="003316A5"/>
    <w:rsid w:val="0033179B"/>
    <w:rsid w:val="00331A7D"/>
    <w:rsid w:val="00331EB1"/>
    <w:rsid w:val="0033219E"/>
    <w:rsid w:val="003322CB"/>
    <w:rsid w:val="003323CF"/>
    <w:rsid w:val="003331A1"/>
    <w:rsid w:val="003333F4"/>
    <w:rsid w:val="00333419"/>
    <w:rsid w:val="003336CA"/>
    <w:rsid w:val="00333AEF"/>
    <w:rsid w:val="00333C64"/>
    <w:rsid w:val="00333C99"/>
    <w:rsid w:val="00333F05"/>
    <w:rsid w:val="00333F33"/>
    <w:rsid w:val="00333F83"/>
    <w:rsid w:val="003340AA"/>
    <w:rsid w:val="00334256"/>
    <w:rsid w:val="00334548"/>
    <w:rsid w:val="00334720"/>
    <w:rsid w:val="003348DF"/>
    <w:rsid w:val="00334BE9"/>
    <w:rsid w:val="00334C7D"/>
    <w:rsid w:val="00334D06"/>
    <w:rsid w:val="00334D6B"/>
    <w:rsid w:val="00334E1F"/>
    <w:rsid w:val="003351BD"/>
    <w:rsid w:val="0033522C"/>
    <w:rsid w:val="003352D1"/>
    <w:rsid w:val="003353AC"/>
    <w:rsid w:val="003353EE"/>
    <w:rsid w:val="0033563C"/>
    <w:rsid w:val="0033570B"/>
    <w:rsid w:val="0033581B"/>
    <w:rsid w:val="00335986"/>
    <w:rsid w:val="00335EFE"/>
    <w:rsid w:val="003361A7"/>
    <w:rsid w:val="00336268"/>
    <w:rsid w:val="003362E4"/>
    <w:rsid w:val="003363D5"/>
    <w:rsid w:val="0033653C"/>
    <w:rsid w:val="003367E4"/>
    <w:rsid w:val="00336807"/>
    <w:rsid w:val="003368FA"/>
    <w:rsid w:val="0033695A"/>
    <w:rsid w:val="00336B23"/>
    <w:rsid w:val="00336EA9"/>
    <w:rsid w:val="00337136"/>
    <w:rsid w:val="003373B1"/>
    <w:rsid w:val="0033744D"/>
    <w:rsid w:val="00337529"/>
    <w:rsid w:val="003379A6"/>
    <w:rsid w:val="00337A68"/>
    <w:rsid w:val="00337A96"/>
    <w:rsid w:val="00337C2D"/>
    <w:rsid w:val="00337CC3"/>
    <w:rsid w:val="00337F7D"/>
    <w:rsid w:val="00340234"/>
    <w:rsid w:val="0034046E"/>
    <w:rsid w:val="0034051A"/>
    <w:rsid w:val="00340C52"/>
    <w:rsid w:val="00340CAD"/>
    <w:rsid w:val="00340D0A"/>
    <w:rsid w:val="00340D6F"/>
    <w:rsid w:val="00340F04"/>
    <w:rsid w:val="00341128"/>
    <w:rsid w:val="003414E2"/>
    <w:rsid w:val="003417D4"/>
    <w:rsid w:val="003419AA"/>
    <w:rsid w:val="00341C03"/>
    <w:rsid w:val="00341C82"/>
    <w:rsid w:val="00341DD5"/>
    <w:rsid w:val="00341E7D"/>
    <w:rsid w:val="00341F85"/>
    <w:rsid w:val="00342084"/>
    <w:rsid w:val="00342153"/>
    <w:rsid w:val="0034232C"/>
    <w:rsid w:val="00342858"/>
    <w:rsid w:val="003429BC"/>
    <w:rsid w:val="00342B1B"/>
    <w:rsid w:val="00343093"/>
    <w:rsid w:val="00343247"/>
    <w:rsid w:val="003433EB"/>
    <w:rsid w:val="003434C5"/>
    <w:rsid w:val="003435FD"/>
    <w:rsid w:val="003437B3"/>
    <w:rsid w:val="00343888"/>
    <w:rsid w:val="003439FA"/>
    <w:rsid w:val="00343B9D"/>
    <w:rsid w:val="00343D49"/>
    <w:rsid w:val="00343FAA"/>
    <w:rsid w:val="00343FD7"/>
    <w:rsid w:val="0034420F"/>
    <w:rsid w:val="0034459B"/>
    <w:rsid w:val="00344B47"/>
    <w:rsid w:val="00344C7F"/>
    <w:rsid w:val="00344CDD"/>
    <w:rsid w:val="00345181"/>
    <w:rsid w:val="00345224"/>
    <w:rsid w:val="00345528"/>
    <w:rsid w:val="0034552E"/>
    <w:rsid w:val="003456B5"/>
    <w:rsid w:val="00345B42"/>
    <w:rsid w:val="00345B6D"/>
    <w:rsid w:val="00345C4A"/>
    <w:rsid w:val="00345C86"/>
    <w:rsid w:val="00345D95"/>
    <w:rsid w:val="00345EBF"/>
    <w:rsid w:val="00346098"/>
    <w:rsid w:val="003460FC"/>
    <w:rsid w:val="00346204"/>
    <w:rsid w:val="00346411"/>
    <w:rsid w:val="00346513"/>
    <w:rsid w:val="00346762"/>
    <w:rsid w:val="00346764"/>
    <w:rsid w:val="00346AED"/>
    <w:rsid w:val="00346D55"/>
    <w:rsid w:val="00346E71"/>
    <w:rsid w:val="00346EE6"/>
    <w:rsid w:val="00346F99"/>
    <w:rsid w:val="00347079"/>
    <w:rsid w:val="00347229"/>
    <w:rsid w:val="0034728E"/>
    <w:rsid w:val="003472F1"/>
    <w:rsid w:val="003475AA"/>
    <w:rsid w:val="003477A7"/>
    <w:rsid w:val="00347864"/>
    <w:rsid w:val="00347982"/>
    <w:rsid w:val="00347CC5"/>
    <w:rsid w:val="00347D52"/>
    <w:rsid w:val="00347E5B"/>
    <w:rsid w:val="00347EAD"/>
    <w:rsid w:val="00347F89"/>
    <w:rsid w:val="00350147"/>
    <w:rsid w:val="003507BD"/>
    <w:rsid w:val="00350F5F"/>
    <w:rsid w:val="003514C5"/>
    <w:rsid w:val="003515A4"/>
    <w:rsid w:val="003515B3"/>
    <w:rsid w:val="003515C6"/>
    <w:rsid w:val="00351C2C"/>
    <w:rsid w:val="00351FEE"/>
    <w:rsid w:val="00351FF8"/>
    <w:rsid w:val="0035208F"/>
    <w:rsid w:val="0035224D"/>
    <w:rsid w:val="003526BC"/>
    <w:rsid w:val="0035284C"/>
    <w:rsid w:val="00352FBB"/>
    <w:rsid w:val="003530FC"/>
    <w:rsid w:val="003533D5"/>
    <w:rsid w:val="00353457"/>
    <w:rsid w:val="0035359D"/>
    <w:rsid w:val="0035370A"/>
    <w:rsid w:val="003537A3"/>
    <w:rsid w:val="0035395F"/>
    <w:rsid w:val="00353C53"/>
    <w:rsid w:val="00353CDE"/>
    <w:rsid w:val="00353D96"/>
    <w:rsid w:val="00353DC1"/>
    <w:rsid w:val="00353F4C"/>
    <w:rsid w:val="0035405D"/>
    <w:rsid w:val="00354168"/>
    <w:rsid w:val="003541D5"/>
    <w:rsid w:val="003541EE"/>
    <w:rsid w:val="003541F3"/>
    <w:rsid w:val="003542B9"/>
    <w:rsid w:val="003542BC"/>
    <w:rsid w:val="00354423"/>
    <w:rsid w:val="00354459"/>
    <w:rsid w:val="0035457B"/>
    <w:rsid w:val="003546B9"/>
    <w:rsid w:val="00354D75"/>
    <w:rsid w:val="003550C5"/>
    <w:rsid w:val="00355450"/>
    <w:rsid w:val="0035547B"/>
    <w:rsid w:val="00355664"/>
    <w:rsid w:val="00355917"/>
    <w:rsid w:val="00355936"/>
    <w:rsid w:val="00355A67"/>
    <w:rsid w:val="00355DED"/>
    <w:rsid w:val="00355E16"/>
    <w:rsid w:val="003562DC"/>
    <w:rsid w:val="003564D3"/>
    <w:rsid w:val="0035653B"/>
    <w:rsid w:val="0035657E"/>
    <w:rsid w:val="0035659E"/>
    <w:rsid w:val="003565E7"/>
    <w:rsid w:val="003569B9"/>
    <w:rsid w:val="00356D59"/>
    <w:rsid w:val="00356DB9"/>
    <w:rsid w:val="00356EF2"/>
    <w:rsid w:val="0035721E"/>
    <w:rsid w:val="003573D4"/>
    <w:rsid w:val="0035746B"/>
    <w:rsid w:val="003576AD"/>
    <w:rsid w:val="00357812"/>
    <w:rsid w:val="00357D09"/>
    <w:rsid w:val="00357DC2"/>
    <w:rsid w:val="00360121"/>
    <w:rsid w:val="003601D9"/>
    <w:rsid w:val="003602F0"/>
    <w:rsid w:val="003609C5"/>
    <w:rsid w:val="00360B87"/>
    <w:rsid w:val="00360DC5"/>
    <w:rsid w:val="003610B6"/>
    <w:rsid w:val="00361149"/>
    <w:rsid w:val="003611CC"/>
    <w:rsid w:val="00361306"/>
    <w:rsid w:val="00361544"/>
    <w:rsid w:val="00361675"/>
    <w:rsid w:val="0036183D"/>
    <w:rsid w:val="00361E7C"/>
    <w:rsid w:val="00361F06"/>
    <w:rsid w:val="0036206F"/>
    <w:rsid w:val="0036213D"/>
    <w:rsid w:val="003624B5"/>
    <w:rsid w:val="0036267A"/>
    <w:rsid w:val="0036267E"/>
    <w:rsid w:val="00362728"/>
    <w:rsid w:val="00362844"/>
    <w:rsid w:val="00362953"/>
    <w:rsid w:val="00362AC3"/>
    <w:rsid w:val="003630C5"/>
    <w:rsid w:val="00363623"/>
    <w:rsid w:val="00363BA6"/>
    <w:rsid w:val="00363CB1"/>
    <w:rsid w:val="00363D41"/>
    <w:rsid w:val="00363DA5"/>
    <w:rsid w:val="00363EED"/>
    <w:rsid w:val="003640E0"/>
    <w:rsid w:val="003640E9"/>
    <w:rsid w:val="00364159"/>
    <w:rsid w:val="00364566"/>
    <w:rsid w:val="0036498D"/>
    <w:rsid w:val="00364AD6"/>
    <w:rsid w:val="00364C4A"/>
    <w:rsid w:val="00364C6A"/>
    <w:rsid w:val="00364FD2"/>
    <w:rsid w:val="003650EF"/>
    <w:rsid w:val="0036511B"/>
    <w:rsid w:val="00365242"/>
    <w:rsid w:val="003652A4"/>
    <w:rsid w:val="00365473"/>
    <w:rsid w:val="003657F2"/>
    <w:rsid w:val="003658A5"/>
    <w:rsid w:val="00365DCD"/>
    <w:rsid w:val="00365EF4"/>
    <w:rsid w:val="0036629F"/>
    <w:rsid w:val="00366343"/>
    <w:rsid w:val="00366496"/>
    <w:rsid w:val="003667CA"/>
    <w:rsid w:val="00366E38"/>
    <w:rsid w:val="00366E5E"/>
    <w:rsid w:val="00366F14"/>
    <w:rsid w:val="00366FCE"/>
    <w:rsid w:val="00367307"/>
    <w:rsid w:val="003675EB"/>
    <w:rsid w:val="00367B95"/>
    <w:rsid w:val="00367C9D"/>
    <w:rsid w:val="00367DFF"/>
    <w:rsid w:val="00367E01"/>
    <w:rsid w:val="00367F25"/>
    <w:rsid w:val="00367FEA"/>
    <w:rsid w:val="00370201"/>
    <w:rsid w:val="003706CD"/>
    <w:rsid w:val="00370B0E"/>
    <w:rsid w:val="00370E67"/>
    <w:rsid w:val="00371137"/>
    <w:rsid w:val="00371173"/>
    <w:rsid w:val="0037157D"/>
    <w:rsid w:val="00371647"/>
    <w:rsid w:val="00371718"/>
    <w:rsid w:val="00371788"/>
    <w:rsid w:val="00371791"/>
    <w:rsid w:val="00371B63"/>
    <w:rsid w:val="00371D26"/>
    <w:rsid w:val="00371ED1"/>
    <w:rsid w:val="00372330"/>
    <w:rsid w:val="00372348"/>
    <w:rsid w:val="0037263A"/>
    <w:rsid w:val="003727F1"/>
    <w:rsid w:val="00372816"/>
    <w:rsid w:val="00372915"/>
    <w:rsid w:val="003729F0"/>
    <w:rsid w:val="00372D79"/>
    <w:rsid w:val="00372EA7"/>
    <w:rsid w:val="00372EB0"/>
    <w:rsid w:val="003731A8"/>
    <w:rsid w:val="003731CE"/>
    <w:rsid w:val="003733F9"/>
    <w:rsid w:val="00373485"/>
    <w:rsid w:val="00373493"/>
    <w:rsid w:val="003736DB"/>
    <w:rsid w:val="0037371B"/>
    <w:rsid w:val="003737F3"/>
    <w:rsid w:val="00373A4E"/>
    <w:rsid w:val="00373A9A"/>
    <w:rsid w:val="00373CAE"/>
    <w:rsid w:val="00373E26"/>
    <w:rsid w:val="00373FA4"/>
    <w:rsid w:val="003743E7"/>
    <w:rsid w:val="00374466"/>
    <w:rsid w:val="0037457B"/>
    <w:rsid w:val="00374693"/>
    <w:rsid w:val="003746AD"/>
    <w:rsid w:val="0037474C"/>
    <w:rsid w:val="003748A6"/>
    <w:rsid w:val="00374910"/>
    <w:rsid w:val="00374E1B"/>
    <w:rsid w:val="00374EFE"/>
    <w:rsid w:val="00374F4A"/>
    <w:rsid w:val="00375250"/>
    <w:rsid w:val="003753C1"/>
    <w:rsid w:val="00375A70"/>
    <w:rsid w:val="00375D06"/>
    <w:rsid w:val="00375D8B"/>
    <w:rsid w:val="00375E8F"/>
    <w:rsid w:val="003760D8"/>
    <w:rsid w:val="003761F3"/>
    <w:rsid w:val="003765BB"/>
    <w:rsid w:val="00376988"/>
    <w:rsid w:val="00376989"/>
    <w:rsid w:val="003769E6"/>
    <w:rsid w:val="00376A69"/>
    <w:rsid w:val="00376ED2"/>
    <w:rsid w:val="00376EF9"/>
    <w:rsid w:val="00376F8C"/>
    <w:rsid w:val="003770A4"/>
    <w:rsid w:val="00377198"/>
    <w:rsid w:val="00377617"/>
    <w:rsid w:val="003776C2"/>
    <w:rsid w:val="00377B69"/>
    <w:rsid w:val="00377CF5"/>
    <w:rsid w:val="003800EF"/>
    <w:rsid w:val="0038013C"/>
    <w:rsid w:val="00380174"/>
    <w:rsid w:val="00380250"/>
    <w:rsid w:val="0038053C"/>
    <w:rsid w:val="003806A8"/>
    <w:rsid w:val="00380866"/>
    <w:rsid w:val="00380A8E"/>
    <w:rsid w:val="00380E19"/>
    <w:rsid w:val="00381018"/>
    <w:rsid w:val="00381384"/>
    <w:rsid w:val="00381496"/>
    <w:rsid w:val="003814E5"/>
    <w:rsid w:val="00381519"/>
    <w:rsid w:val="00381C85"/>
    <w:rsid w:val="00381FC5"/>
    <w:rsid w:val="00382005"/>
    <w:rsid w:val="0038218C"/>
    <w:rsid w:val="00382197"/>
    <w:rsid w:val="00382425"/>
    <w:rsid w:val="0038248B"/>
    <w:rsid w:val="00382760"/>
    <w:rsid w:val="00382DC3"/>
    <w:rsid w:val="00382F66"/>
    <w:rsid w:val="0038303E"/>
    <w:rsid w:val="0038354C"/>
    <w:rsid w:val="0038386E"/>
    <w:rsid w:val="00383A23"/>
    <w:rsid w:val="00383A5F"/>
    <w:rsid w:val="00383AC5"/>
    <w:rsid w:val="00383B5D"/>
    <w:rsid w:val="00383C11"/>
    <w:rsid w:val="00383D60"/>
    <w:rsid w:val="00383E87"/>
    <w:rsid w:val="00383E9F"/>
    <w:rsid w:val="00384259"/>
    <w:rsid w:val="00384409"/>
    <w:rsid w:val="00384446"/>
    <w:rsid w:val="0038448C"/>
    <w:rsid w:val="0038478E"/>
    <w:rsid w:val="003847CC"/>
    <w:rsid w:val="00384C4F"/>
    <w:rsid w:val="00384F26"/>
    <w:rsid w:val="00384FE3"/>
    <w:rsid w:val="0038501C"/>
    <w:rsid w:val="00385077"/>
    <w:rsid w:val="00385387"/>
    <w:rsid w:val="00385529"/>
    <w:rsid w:val="00385632"/>
    <w:rsid w:val="0038564F"/>
    <w:rsid w:val="00385932"/>
    <w:rsid w:val="00385955"/>
    <w:rsid w:val="003859DC"/>
    <w:rsid w:val="00385AB5"/>
    <w:rsid w:val="00385BFA"/>
    <w:rsid w:val="00385C3F"/>
    <w:rsid w:val="00385E56"/>
    <w:rsid w:val="00386233"/>
    <w:rsid w:val="00386304"/>
    <w:rsid w:val="0038638B"/>
    <w:rsid w:val="00386B0C"/>
    <w:rsid w:val="00386BF2"/>
    <w:rsid w:val="00386E1E"/>
    <w:rsid w:val="00386E84"/>
    <w:rsid w:val="00386F07"/>
    <w:rsid w:val="0038739D"/>
    <w:rsid w:val="003875E1"/>
    <w:rsid w:val="0038798B"/>
    <w:rsid w:val="00387D6A"/>
    <w:rsid w:val="00387FB4"/>
    <w:rsid w:val="00390207"/>
    <w:rsid w:val="003908A4"/>
    <w:rsid w:val="00390968"/>
    <w:rsid w:val="00390990"/>
    <w:rsid w:val="00390C1A"/>
    <w:rsid w:val="00390EFA"/>
    <w:rsid w:val="00390F6B"/>
    <w:rsid w:val="0039147D"/>
    <w:rsid w:val="00391529"/>
    <w:rsid w:val="00391623"/>
    <w:rsid w:val="003917B3"/>
    <w:rsid w:val="00391925"/>
    <w:rsid w:val="00391B86"/>
    <w:rsid w:val="00391DDA"/>
    <w:rsid w:val="00391F86"/>
    <w:rsid w:val="0039226D"/>
    <w:rsid w:val="003922D8"/>
    <w:rsid w:val="00392304"/>
    <w:rsid w:val="00392327"/>
    <w:rsid w:val="00392344"/>
    <w:rsid w:val="003923B5"/>
    <w:rsid w:val="00392500"/>
    <w:rsid w:val="00392535"/>
    <w:rsid w:val="00392567"/>
    <w:rsid w:val="00392634"/>
    <w:rsid w:val="00392737"/>
    <w:rsid w:val="003929ED"/>
    <w:rsid w:val="00392BA9"/>
    <w:rsid w:val="00392C48"/>
    <w:rsid w:val="00392F75"/>
    <w:rsid w:val="00393066"/>
    <w:rsid w:val="003933CC"/>
    <w:rsid w:val="0039343E"/>
    <w:rsid w:val="0039359E"/>
    <w:rsid w:val="003939BE"/>
    <w:rsid w:val="00393AAD"/>
    <w:rsid w:val="00393D60"/>
    <w:rsid w:val="00393D73"/>
    <w:rsid w:val="00393D82"/>
    <w:rsid w:val="00393DB9"/>
    <w:rsid w:val="00393E0A"/>
    <w:rsid w:val="00393F1E"/>
    <w:rsid w:val="003940E5"/>
    <w:rsid w:val="00394167"/>
    <w:rsid w:val="003942D3"/>
    <w:rsid w:val="0039449D"/>
    <w:rsid w:val="003944D2"/>
    <w:rsid w:val="003946FD"/>
    <w:rsid w:val="00394718"/>
    <w:rsid w:val="00394771"/>
    <w:rsid w:val="00394938"/>
    <w:rsid w:val="00394ADB"/>
    <w:rsid w:val="00394AF7"/>
    <w:rsid w:val="00394FF9"/>
    <w:rsid w:val="00395231"/>
    <w:rsid w:val="00395321"/>
    <w:rsid w:val="0039534E"/>
    <w:rsid w:val="0039552E"/>
    <w:rsid w:val="0039565A"/>
    <w:rsid w:val="00395810"/>
    <w:rsid w:val="0039586A"/>
    <w:rsid w:val="0039598C"/>
    <w:rsid w:val="00395AD5"/>
    <w:rsid w:val="00395D85"/>
    <w:rsid w:val="00395E6B"/>
    <w:rsid w:val="00395EBD"/>
    <w:rsid w:val="003960A8"/>
    <w:rsid w:val="0039619D"/>
    <w:rsid w:val="003962A2"/>
    <w:rsid w:val="0039683F"/>
    <w:rsid w:val="003968E4"/>
    <w:rsid w:val="00396CA1"/>
    <w:rsid w:val="00396CDC"/>
    <w:rsid w:val="00396DF1"/>
    <w:rsid w:val="00396E60"/>
    <w:rsid w:val="00396FAB"/>
    <w:rsid w:val="0039702F"/>
    <w:rsid w:val="003971DA"/>
    <w:rsid w:val="00397305"/>
    <w:rsid w:val="0039742B"/>
    <w:rsid w:val="00397769"/>
    <w:rsid w:val="00397C73"/>
    <w:rsid w:val="003A044D"/>
    <w:rsid w:val="003A0577"/>
    <w:rsid w:val="003A0894"/>
    <w:rsid w:val="003A0921"/>
    <w:rsid w:val="003A09B5"/>
    <w:rsid w:val="003A0A7E"/>
    <w:rsid w:val="003A0A95"/>
    <w:rsid w:val="003A0AE8"/>
    <w:rsid w:val="003A0BFC"/>
    <w:rsid w:val="003A0C14"/>
    <w:rsid w:val="003A0C9B"/>
    <w:rsid w:val="003A0E06"/>
    <w:rsid w:val="003A0E56"/>
    <w:rsid w:val="003A0F7E"/>
    <w:rsid w:val="003A1021"/>
    <w:rsid w:val="003A10A0"/>
    <w:rsid w:val="003A166D"/>
    <w:rsid w:val="003A1AA4"/>
    <w:rsid w:val="003A1C57"/>
    <w:rsid w:val="003A1D44"/>
    <w:rsid w:val="003A1E6B"/>
    <w:rsid w:val="003A1EF9"/>
    <w:rsid w:val="003A1FDA"/>
    <w:rsid w:val="003A20A5"/>
    <w:rsid w:val="003A229D"/>
    <w:rsid w:val="003A22C1"/>
    <w:rsid w:val="003A26CE"/>
    <w:rsid w:val="003A27D5"/>
    <w:rsid w:val="003A2A13"/>
    <w:rsid w:val="003A2AC7"/>
    <w:rsid w:val="003A2B76"/>
    <w:rsid w:val="003A2CFD"/>
    <w:rsid w:val="003A2E09"/>
    <w:rsid w:val="003A32C2"/>
    <w:rsid w:val="003A3306"/>
    <w:rsid w:val="003A33B9"/>
    <w:rsid w:val="003A372D"/>
    <w:rsid w:val="003A39FD"/>
    <w:rsid w:val="003A3C18"/>
    <w:rsid w:val="003A3CD2"/>
    <w:rsid w:val="003A3D2E"/>
    <w:rsid w:val="003A3E75"/>
    <w:rsid w:val="003A42B3"/>
    <w:rsid w:val="003A430F"/>
    <w:rsid w:val="003A4559"/>
    <w:rsid w:val="003A48BD"/>
    <w:rsid w:val="003A5014"/>
    <w:rsid w:val="003A5044"/>
    <w:rsid w:val="003A50E2"/>
    <w:rsid w:val="003A53DF"/>
    <w:rsid w:val="003A5717"/>
    <w:rsid w:val="003A5764"/>
    <w:rsid w:val="003A5D46"/>
    <w:rsid w:val="003A5DBC"/>
    <w:rsid w:val="003A5DE7"/>
    <w:rsid w:val="003A60CF"/>
    <w:rsid w:val="003A6498"/>
    <w:rsid w:val="003A6723"/>
    <w:rsid w:val="003A689B"/>
    <w:rsid w:val="003A68EE"/>
    <w:rsid w:val="003A69C9"/>
    <w:rsid w:val="003A69FF"/>
    <w:rsid w:val="003A6A04"/>
    <w:rsid w:val="003A6B8D"/>
    <w:rsid w:val="003A6C94"/>
    <w:rsid w:val="003A6E89"/>
    <w:rsid w:val="003A7143"/>
    <w:rsid w:val="003A718E"/>
    <w:rsid w:val="003A71F5"/>
    <w:rsid w:val="003A727E"/>
    <w:rsid w:val="003A72F5"/>
    <w:rsid w:val="003A738D"/>
    <w:rsid w:val="003A7CAB"/>
    <w:rsid w:val="003A7F6D"/>
    <w:rsid w:val="003B0016"/>
    <w:rsid w:val="003B028A"/>
    <w:rsid w:val="003B0328"/>
    <w:rsid w:val="003B0A20"/>
    <w:rsid w:val="003B0D46"/>
    <w:rsid w:val="003B15EB"/>
    <w:rsid w:val="003B1975"/>
    <w:rsid w:val="003B1A00"/>
    <w:rsid w:val="003B1AE5"/>
    <w:rsid w:val="003B1F2F"/>
    <w:rsid w:val="003B24D7"/>
    <w:rsid w:val="003B27EB"/>
    <w:rsid w:val="003B2956"/>
    <w:rsid w:val="003B2A13"/>
    <w:rsid w:val="003B2A60"/>
    <w:rsid w:val="003B3630"/>
    <w:rsid w:val="003B3A5B"/>
    <w:rsid w:val="003B3CBE"/>
    <w:rsid w:val="003B4157"/>
    <w:rsid w:val="003B42BD"/>
    <w:rsid w:val="003B475C"/>
    <w:rsid w:val="003B49DD"/>
    <w:rsid w:val="003B4E4B"/>
    <w:rsid w:val="003B5135"/>
    <w:rsid w:val="003B523D"/>
    <w:rsid w:val="003B5379"/>
    <w:rsid w:val="003B5483"/>
    <w:rsid w:val="003B5529"/>
    <w:rsid w:val="003B553B"/>
    <w:rsid w:val="003B56C2"/>
    <w:rsid w:val="003B5853"/>
    <w:rsid w:val="003B58A7"/>
    <w:rsid w:val="003B5A2F"/>
    <w:rsid w:val="003B60C2"/>
    <w:rsid w:val="003B630F"/>
    <w:rsid w:val="003B676D"/>
    <w:rsid w:val="003B6821"/>
    <w:rsid w:val="003B68CB"/>
    <w:rsid w:val="003B6905"/>
    <w:rsid w:val="003B6B20"/>
    <w:rsid w:val="003B6B8C"/>
    <w:rsid w:val="003B6BC4"/>
    <w:rsid w:val="003B7122"/>
    <w:rsid w:val="003B72AA"/>
    <w:rsid w:val="003B7449"/>
    <w:rsid w:val="003B74FE"/>
    <w:rsid w:val="003B7E28"/>
    <w:rsid w:val="003B7FB2"/>
    <w:rsid w:val="003C0137"/>
    <w:rsid w:val="003C0188"/>
    <w:rsid w:val="003C01A2"/>
    <w:rsid w:val="003C046B"/>
    <w:rsid w:val="003C0492"/>
    <w:rsid w:val="003C09F4"/>
    <w:rsid w:val="003C0B5A"/>
    <w:rsid w:val="003C0BC2"/>
    <w:rsid w:val="003C0C0B"/>
    <w:rsid w:val="003C0E76"/>
    <w:rsid w:val="003C0FB0"/>
    <w:rsid w:val="003C1127"/>
    <w:rsid w:val="003C11AF"/>
    <w:rsid w:val="003C1291"/>
    <w:rsid w:val="003C1318"/>
    <w:rsid w:val="003C13A8"/>
    <w:rsid w:val="003C144E"/>
    <w:rsid w:val="003C17F1"/>
    <w:rsid w:val="003C1A11"/>
    <w:rsid w:val="003C1DAF"/>
    <w:rsid w:val="003C1DE3"/>
    <w:rsid w:val="003C1FE7"/>
    <w:rsid w:val="003C2123"/>
    <w:rsid w:val="003C219F"/>
    <w:rsid w:val="003C248A"/>
    <w:rsid w:val="003C26DC"/>
    <w:rsid w:val="003C2761"/>
    <w:rsid w:val="003C28EE"/>
    <w:rsid w:val="003C28FB"/>
    <w:rsid w:val="003C2C97"/>
    <w:rsid w:val="003C2D46"/>
    <w:rsid w:val="003C30EB"/>
    <w:rsid w:val="003C3166"/>
    <w:rsid w:val="003C329E"/>
    <w:rsid w:val="003C33EC"/>
    <w:rsid w:val="003C34D0"/>
    <w:rsid w:val="003C38CC"/>
    <w:rsid w:val="003C3904"/>
    <w:rsid w:val="003C3938"/>
    <w:rsid w:val="003C3A6A"/>
    <w:rsid w:val="003C3A75"/>
    <w:rsid w:val="003C3E8A"/>
    <w:rsid w:val="003C3E98"/>
    <w:rsid w:val="003C3EAC"/>
    <w:rsid w:val="003C45E8"/>
    <w:rsid w:val="003C468D"/>
    <w:rsid w:val="003C4727"/>
    <w:rsid w:val="003C4802"/>
    <w:rsid w:val="003C4907"/>
    <w:rsid w:val="003C4D5C"/>
    <w:rsid w:val="003C5044"/>
    <w:rsid w:val="003C5077"/>
    <w:rsid w:val="003C509A"/>
    <w:rsid w:val="003C534D"/>
    <w:rsid w:val="003C538E"/>
    <w:rsid w:val="003C55B6"/>
    <w:rsid w:val="003C5656"/>
    <w:rsid w:val="003C5660"/>
    <w:rsid w:val="003C5858"/>
    <w:rsid w:val="003C58BA"/>
    <w:rsid w:val="003C58E0"/>
    <w:rsid w:val="003C5C42"/>
    <w:rsid w:val="003C5DB2"/>
    <w:rsid w:val="003C5E5C"/>
    <w:rsid w:val="003C5FA4"/>
    <w:rsid w:val="003C63C8"/>
    <w:rsid w:val="003C63FE"/>
    <w:rsid w:val="003C68D6"/>
    <w:rsid w:val="003C6AD6"/>
    <w:rsid w:val="003C72E5"/>
    <w:rsid w:val="003C7325"/>
    <w:rsid w:val="003C790E"/>
    <w:rsid w:val="003C7A2D"/>
    <w:rsid w:val="003C7A4B"/>
    <w:rsid w:val="003D01E7"/>
    <w:rsid w:val="003D0448"/>
    <w:rsid w:val="003D05DB"/>
    <w:rsid w:val="003D068B"/>
    <w:rsid w:val="003D08E7"/>
    <w:rsid w:val="003D094B"/>
    <w:rsid w:val="003D0952"/>
    <w:rsid w:val="003D0A2C"/>
    <w:rsid w:val="003D0BAC"/>
    <w:rsid w:val="003D0DEC"/>
    <w:rsid w:val="003D0FD8"/>
    <w:rsid w:val="003D1022"/>
    <w:rsid w:val="003D10D0"/>
    <w:rsid w:val="003D1237"/>
    <w:rsid w:val="003D1327"/>
    <w:rsid w:val="003D1568"/>
    <w:rsid w:val="003D1868"/>
    <w:rsid w:val="003D1B94"/>
    <w:rsid w:val="003D1D61"/>
    <w:rsid w:val="003D2346"/>
    <w:rsid w:val="003D26E7"/>
    <w:rsid w:val="003D292A"/>
    <w:rsid w:val="003D2AFA"/>
    <w:rsid w:val="003D2C90"/>
    <w:rsid w:val="003D2EB1"/>
    <w:rsid w:val="003D2EE7"/>
    <w:rsid w:val="003D3016"/>
    <w:rsid w:val="003D30A5"/>
    <w:rsid w:val="003D30AB"/>
    <w:rsid w:val="003D3124"/>
    <w:rsid w:val="003D3136"/>
    <w:rsid w:val="003D34B0"/>
    <w:rsid w:val="003D35BC"/>
    <w:rsid w:val="003D3715"/>
    <w:rsid w:val="003D3E98"/>
    <w:rsid w:val="003D3EE2"/>
    <w:rsid w:val="003D4023"/>
    <w:rsid w:val="003D425C"/>
    <w:rsid w:val="003D44F1"/>
    <w:rsid w:val="003D4763"/>
    <w:rsid w:val="003D4898"/>
    <w:rsid w:val="003D496E"/>
    <w:rsid w:val="003D4CC0"/>
    <w:rsid w:val="003D4CFC"/>
    <w:rsid w:val="003D4D84"/>
    <w:rsid w:val="003D4DBB"/>
    <w:rsid w:val="003D4FA8"/>
    <w:rsid w:val="003D5344"/>
    <w:rsid w:val="003D5573"/>
    <w:rsid w:val="003D57A2"/>
    <w:rsid w:val="003D5851"/>
    <w:rsid w:val="003D5B2F"/>
    <w:rsid w:val="003D5C76"/>
    <w:rsid w:val="003D5D43"/>
    <w:rsid w:val="003D5FE0"/>
    <w:rsid w:val="003D614A"/>
    <w:rsid w:val="003D6572"/>
    <w:rsid w:val="003D67CE"/>
    <w:rsid w:val="003D6FF9"/>
    <w:rsid w:val="003D7173"/>
    <w:rsid w:val="003D72F1"/>
    <w:rsid w:val="003D73EB"/>
    <w:rsid w:val="003D7522"/>
    <w:rsid w:val="003D7721"/>
    <w:rsid w:val="003D7808"/>
    <w:rsid w:val="003D785F"/>
    <w:rsid w:val="003E00B2"/>
    <w:rsid w:val="003E04B8"/>
    <w:rsid w:val="003E0515"/>
    <w:rsid w:val="003E06D9"/>
    <w:rsid w:val="003E072D"/>
    <w:rsid w:val="003E085C"/>
    <w:rsid w:val="003E0A10"/>
    <w:rsid w:val="003E0BAC"/>
    <w:rsid w:val="003E0E38"/>
    <w:rsid w:val="003E0E45"/>
    <w:rsid w:val="003E0F58"/>
    <w:rsid w:val="003E113E"/>
    <w:rsid w:val="003E116E"/>
    <w:rsid w:val="003E159A"/>
    <w:rsid w:val="003E15D4"/>
    <w:rsid w:val="003E17AD"/>
    <w:rsid w:val="003E18F6"/>
    <w:rsid w:val="003E1F62"/>
    <w:rsid w:val="003E21F1"/>
    <w:rsid w:val="003E2399"/>
    <w:rsid w:val="003E23B1"/>
    <w:rsid w:val="003E250C"/>
    <w:rsid w:val="003E2606"/>
    <w:rsid w:val="003E26FA"/>
    <w:rsid w:val="003E271B"/>
    <w:rsid w:val="003E28D5"/>
    <w:rsid w:val="003E2A4E"/>
    <w:rsid w:val="003E2E00"/>
    <w:rsid w:val="003E35EC"/>
    <w:rsid w:val="003E365E"/>
    <w:rsid w:val="003E37EB"/>
    <w:rsid w:val="003E3B54"/>
    <w:rsid w:val="003E3EE6"/>
    <w:rsid w:val="003E3FD5"/>
    <w:rsid w:val="003E402A"/>
    <w:rsid w:val="003E40B2"/>
    <w:rsid w:val="003E4353"/>
    <w:rsid w:val="003E4362"/>
    <w:rsid w:val="003E4367"/>
    <w:rsid w:val="003E4528"/>
    <w:rsid w:val="003E4647"/>
    <w:rsid w:val="003E4784"/>
    <w:rsid w:val="003E47A2"/>
    <w:rsid w:val="003E485C"/>
    <w:rsid w:val="003E487F"/>
    <w:rsid w:val="003E4A74"/>
    <w:rsid w:val="003E4C61"/>
    <w:rsid w:val="003E4DD1"/>
    <w:rsid w:val="003E5073"/>
    <w:rsid w:val="003E5215"/>
    <w:rsid w:val="003E5307"/>
    <w:rsid w:val="003E5403"/>
    <w:rsid w:val="003E54D0"/>
    <w:rsid w:val="003E566F"/>
    <w:rsid w:val="003E59CE"/>
    <w:rsid w:val="003E59D6"/>
    <w:rsid w:val="003E5A0C"/>
    <w:rsid w:val="003E5B3D"/>
    <w:rsid w:val="003E5BB7"/>
    <w:rsid w:val="003E5BCE"/>
    <w:rsid w:val="003E61B0"/>
    <w:rsid w:val="003E625C"/>
    <w:rsid w:val="003E6403"/>
    <w:rsid w:val="003E6715"/>
    <w:rsid w:val="003E6728"/>
    <w:rsid w:val="003E682D"/>
    <w:rsid w:val="003E685D"/>
    <w:rsid w:val="003E6869"/>
    <w:rsid w:val="003E6884"/>
    <w:rsid w:val="003E6C76"/>
    <w:rsid w:val="003E6E27"/>
    <w:rsid w:val="003E6E9A"/>
    <w:rsid w:val="003E6F61"/>
    <w:rsid w:val="003E6F8C"/>
    <w:rsid w:val="003E7216"/>
    <w:rsid w:val="003E78FB"/>
    <w:rsid w:val="003E7907"/>
    <w:rsid w:val="003E7C8A"/>
    <w:rsid w:val="003F00B6"/>
    <w:rsid w:val="003F023F"/>
    <w:rsid w:val="003F055E"/>
    <w:rsid w:val="003F07CC"/>
    <w:rsid w:val="003F07E3"/>
    <w:rsid w:val="003F09CA"/>
    <w:rsid w:val="003F0B70"/>
    <w:rsid w:val="003F0D14"/>
    <w:rsid w:val="003F0ECC"/>
    <w:rsid w:val="003F0F8F"/>
    <w:rsid w:val="003F1095"/>
    <w:rsid w:val="003F136D"/>
    <w:rsid w:val="003F1487"/>
    <w:rsid w:val="003F18E6"/>
    <w:rsid w:val="003F1C6F"/>
    <w:rsid w:val="003F200C"/>
    <w:rsid w:val="003F24CC"/>
    <w:rsid w:val="003F25F3"/>
    <w:rsid w:val="003F2BC2"/>
    <w:rsid w:val="003F2BE0"/>
    <w:rsid w:val="003F2CF4"/>
    <w:rsid w:val="003F3484"/>
    <w:rsid w:val="003F362A"/>
    <w:rsid w:val="003F3795"/>
    <w:rsid w:val="003F3983"/>
    <w:rsid w:val="003F3999"/>
    <w:rsid w:val="003F3B68"/>
    <w:rsid w:val="003F3B6B"/>
    <w:rsid w:val="003F3BC8"/>
    <w:rsid w:val="003F3F33"/>
    <w:rsid w:val="003F403D"/>
    <w:rsid w:val="003F4B7B"/>
    <w:rsid w:val="003F4C48"/>
    <w:rsid w:val="003F4C64"/>
    <w:rsid w:val="003F4F86"/>
    <w:rsid w:val="003F4FF0"/>
    <w:rsid w:val="003F53FC"/>
    <w:rsid w:val="003F5429"/>
    <w:rsid w:val="003F55D7"/>
    <w:rsid w:val="003F5621"/>
    <w:rsid w:val="003F5A16"/>
    <w:rsid w:val="003F5AF4"/>
    <w:rsid w:val="003F5E03"/>
    <w:rsid w:val="003F5EF9"/>
    <w:rsid w:val="003F5F58"/>
    <w:rsid w:val="003F6031"/>
    <w:rsid w:val="003F6108"/>
    <w:rsid w:val="003F62F7"/>
    <w:rsid w:val="003F649C"/>
    <w:rsid w:val="003F6539"/>
    <w:rsid w:val="003F6618"/>
    <w:rsid w:val="003F6791"/>
    <w:rsid w:val="003F6DCA"/>
    <w:rsid w:val="003F6F58"/>
    <w:rsid w:val="003F774E"/>
    <w:rsid w:val="003F7A2D"/>
    <w:rsid w:val="003F7A7B"/>
    <w:rsid w:val="003F7C3B"/>
    <w:rsid w:val="003F7CB9"/>
    <w:rsid w:val="003F7EFA"/>
    <w:rsid w:val="003F7FFC"/>
    <w:rsid w:val="004002C9"/>
    <w:rsid w:val="00400484"/>
    <w:rsid w:val="004005F5"/>
    <w:rsid w:val="00400730"/>
    <w:rsid w:val="00400B2C"/>
    <w:rsid w:val="00400BF0"/>
    <w:rsid w:val="00400C84"/>
    <w:rsid w:val="00400CDC"/>
    <w:rsid w:val="00401058"/>
    <w:rsid w:val="004010C5"/>
    <w:rsid w:val="004011ED"/>
    <w:rsid w:val="00401228"/>
    <w:rsid w:val="004012C6"/>
    <w:rsid w:val="004013E4"/>
    <w:rsid w:val="00401687"/>
    <w:rsid w:val="0040171A"/>
    <w:rsid w:val="004017E1"/>
    <w:rsid w:val="004017FF"/>
    <w:rsid w:val="0040184E"/>
    <w:rsid w:val="00401ADC"/>
    <w:rsid w:val="00401B95"/>
    <w:rsid w:val="00401CF8"/>
    <w:rsid w:val="00401F34"/>
    <w:rsid w:val="00401F78"/>
    <w:rsid w:val="00402020"/>
    <w:rsid w:val="004020DD"/>
    <w:rsid w:val="0040212A"/>
    <w:rsid w:val="004025AD"/>
    <w:rsid w:val="004025C8"/>
    <w:rsid w:val="004026AD"/>
    <w:rsid w:val="004028E2"/>
    <w:rsid w:val="00402B06"/>
    <w:rsid w:val="00402FAB"/>
    <w:rsid w:val="0040316F"/>
    <w:rsid w:val="00403237"/>
    <w:rsid w:val="00403265"/>
    <w:rsid w:val="00403B7D"/>
    <w:rsid w:val="00403FEF"/>
    <w:rsid w:val="00404177"/>
    <w:rsid w:val="0040442E"/>
    <w:rsid w:val="004048B3"/>
    <w:rsid w:val="00404A70"/>
    <w:rsid w:val="00404FFA"/>
    <w:rsid w:val="00405130"/>
    <w:rsid w:val="00405454"/>
    <w:rsid w:val="0040576D"/>
    <w:rsid w:val="00405878"/>
    <w:rsid w:val="00405A44"/>
    <w:rsid w:val="00405ACE"/>
    <w:rsid w:val="00405BC9"/>
    <w:rsid w:val="00405CD1"/>
    <w:rsid w:val="00405DCC"/>
    <w:rsid w:val="004060B2"/>
    <w:rsid w:val="004060C7"/>
    <w:rsid w:val="004060E1"/>
    <w:rsid w:val="00406250"/>
    <w:rsid w:val="0040626F"/>
    <w:rsid w:val="0040628C"/>
    <w:rsid w:val="004062A9"/>
    <w:rsid w:val="00406669"/>
    <w:rsid w:val="004067C2"/>
    <w:rsid w:val="00406905"/>
    <w:rsid w:val="00406DEB"/>
    <w:rsid w:val="00406E6A"/>
    <w:rsid w:val="00407169"/>
    <w:rsid w:val="0040731C"/>
    <w:rsid w:val="0040739C"/>
    <w:rsid w:val="004073DF"/>
    <w:rsid w:val="00407812"/>
    <w:rsid w:val="00407947"/>
    <w:rsid w:val="00407AE5"/>
    <w:rsid w:val="00407B8F"/>
    <w:rsid w:val="00407C60"/>
    <w:rsid w:val="00407D35"/>
    <w:rsid w:val="00407D7C"/>
    <w:rsid w:val="00407DF2"/>
    <w:rsid w:val="00407DFB"/>
    <w:rsid w:val="00407F10"/>
    <w:rsid w:val="00410160"/>
    <w:rsid w:val="0041019A"/>
    <w:rsid w:val="00410269"/>
    <w:rsid w:val="004103FB"/>
    <w:rsid w:val="00410501"/>
    <w:rsid w:val="004107C2"/>
    <w:rsid w:val="00410895"/>
    <w:rsid w:val="0041089A"/>
    <w:rsid w:val="00410A3B"/>
    <w:rsid w:val="00410AB5"/>
    <w:rsid w:val="00410CEC"/>
    <w:rsid w:val="00410E0A"/>
    <w:rsid w:val="00410F75"/>
    <w:rsid w:val="004110F5"/>
    <w:rsid w:val="00411718"/>
    <w:rsid w:val="00411738"/>
    <w:rsid w:val="0041188F"/>
    <w:rsid w:val="00411B0E"/>
    <w:rsid w:val="00411C07"/>
    <w:rsid w:val="00411F74"/>
    <w:rsid w:val="0041209A"/>
    <w:rsid w:val="0041217C"/>
    <w:rsid w:val="0041218E"/>
    <w:rsid w:val="00412269"/>
    <w:rsid w:val="0041246F"/>
    <w:rsid w:val="0041277D"/>
    <w:rsid w:val="00412823"/>
    <w:rsid w:val="00412899"/>
    <w:rsid w:val="0041325C"/>
    <w:rsid w:val="00413303"/>
    <w:rsid w:val="00413518"/>
    <w:rsid w:val="0041359F"/>
    <w:rsid w:val="00413928"/>
    <w:rsid w:val="00413A6D"/>
    <w:rsid w:val="00413A73"/>
    <w:rsid w:val="00413B32"/>
    <w:rsid w:val="00413CA8"/>
    <w:rsid w:val="00413CE8"/>
    <w:rsid w:val="004141AA"/>
    <w:rsid w:val="00414597"/>
    <w:rsid w:val="00414632"/>
    <w:rsid w:val="00414A36"/>
    <w:rsid w:val="00414C96"/>
    <w:rsid w:val="00414DC1"/>
    <w:rsid w:val="00414F54"/>
    <w:rsid w:val="00415067"/>
    <w:rsid w:val="0041522B"/>
    <w:rsid w:val="00415383"/>
    <w:rsid w:val="0041548C"/>
    <w:rsid w:val="00415564"/>
    <w:rsid w:val="00415630"/>
    <w:rsid w:val="00415654"/>
    <w:rsid w:val="004156EA"/>
    <w:rsid w:val="0041575E"/>
    <w:rsid w:val="00415A10"/>
    <w:rsid w:val="00415A88"/>
    <w:rsid w:val="00415BE9"/>
    <w:rsid w:val="00415CD6"/>
    <w:rsid w:val="00415D43"/>
    <w:rsid w:val="00415D4A"/>
    <w:rsid w:val="00415DE1"/>
    <w:rsid w:val="00416212"/>
    <w:rsid w:val="004162B6"/>
    <w:rsid w:val="00416A3C"/>
    <w:rsid w:val="00416C42"/>
    <w:rsid w:val="00416FA2"/>
    <w:rsid w:val="004171AB"/>
    <w:rsid w:val="00417341"/>
    <w:rsid w:val="00417594"/>
    <w:rsid w:val="00417E9D"/>
    <w:rsid w:val="0042016F"/>
    <w:rsid w:val="004203DD"/>
    <w:rsid w:val="00420437"/>
    <w:rsid w:val="004207E9"/>
    <w:rsid w:val="00420806"/>
    <w:rsid w:val="00420A25"/>
    <w:rsid w:val="00420ADF"/>
    <w:rsid w:val="00420B22"/>
    <w:rsid w:val="00421171"/>
    <w:rsid w:val="0042123D"/>
    <w:rsid w:val="0042140A"/>
    <w:rsid w:val="00421519"/>
    <w:rsid w:val="004217F8"/>
    <w:rsid w:val="00421B0D"/>
    <w:rsid w:val="00421B4D"/>
    <w:rsid w:val="00421C42"/>
    <w:rsid w:val="00421D14"/>
    <w:rsid w:val="004220CC"/>
    <w:rsid w:val="0042228F"/>
    <w:rsid w:val="00422322"/>
    <w:rsid w:val="00422519"/>
    <w:rsid w:val="0042253A"/>
    <w:rsid w:val="00422765"/>
    <w:rsid w:val="00422777"/>
    <w:rsid w:val="004227C7"/>
    <w:rsid w:val="004228E3"/>
    <w:rsid w:val="0042295A"/>
    <w:rsid w:val="00422E0C"/>
    <w:rsid w:val="00422F92"/>
    <w:rsid w:val="0042319D"/>
    <w:rsid w:val="00423246"/>
    <w:rsid w:val="00423341"/>
    <w:rsid w:val="00423508"/>
    <w:rsid w:val="0042354C"/>
    <w:rsid w:val="0042363E"/>
    <w:rsid w:val="0042364D"/>
    <w:rsid w:val="00423667"/>
    <w:rsid w:val="004236CF"/>
    <w:rsid w:val="00423760"/>
    <w:rsid w:val="004239FD"/>
    <w:rsid w:val="00423A78"/>
    <w:rsid w:val="00423A83"/>
    <w:rsid w:val="00423C1F"/>
    <w:rsid w:val="00423C27"/>
    <w:rsid w:val="0042402E"/>
    <w:rsid w:val="0042404C"/>
    <w:rsid w:val="00424B5E"/>
    <w:rsid w:val="00424C05"/>
    <w:rsid w:val="00424E3C"/>
    <w:rsid w:val="00425056"/>
    <w:rsid w:val="00425399"/>
    <w:rsid w:val="00425641"/>
    <w:rsid w:val="004259CE"/>
    <w:rsid w:val="004259FE"/>
    <w:rsid w:val="00425AE7"/>
    <w:rsid w:val="00425C32"/>
    <w:rsid w:val="00425D5D"/>
    <w:rsid w:val="00425DE7"/>
    <w:rsid w:val="00425E19"/>
    <w:rsid w:val="0042620E"/>
    <w:rsid w:val="004262C1"/>
    <w:rsid w:val="0042656A"/>
    <w:rsid w:val="004266C5"/>
    <w:rsid w:val="0042674E"/>
    <w:rsid w:val="00426A5B"/>
    <w:rsid w:val="00426A6B"/>
    <w:rsid w:val="00426AC4"/>
    <w:rsid w:val="00426E21"/>
    <w:rsid w:val="00427036"/>
    <w:rsid w:val="0042711F"/>
    <w:rsid w:val="0042719D"/>
    <w:rsid w:val="00427320"/>
    <w:rsid w:val="004274C8"/>
    <w:rsid w:val="00427612"/>
    <w:rsid w:val="00427723"/>
    <w:rsid w:val="00430001"/>
    <w:rsid w:val="00430085"/>
    <w:rsid w:val="004301CA"/>
    <w:rsid w:val="0043022A"/>
    <w:rsid w:val="00430545"/>
    <w:rsid w:val="004306A4"/>
    <w:rsid w:val="0043080B"/>
    <w:rsid w:val="004309AD"/>
    <w:rsid w:val="00430B4D"/>
    <w:rsid w:val="00430B4F"/>
    <w:rsid w:val="00430C94"/>
    <w:rsid w:val="00430E7C"/>
    <w:rsid w:val="00431203"/>
    <w:rsid w:val="0043137F"/>
    <w:rsid w:val="00431448"/>
    <w:rsid w:val="004314E3"/>
    <w:rsid w:val="0043155C"/>
    <w:rsid w:val="0043156B"/>
    <w:rsid w:val="004315F2"/>
    <w:rsid w:val="00431902"/>
    <w:rsid w:val="00431B40"/>
    <w:rsid w:val="00431DAD"/>
    <w:rsid w:val="00431ECF"/>
    <w:rsid w:val="00431F55"/>
    <w:rsid w:val="004320B3"/>
    <w:rsid w:val="00432296"/>
    <w:rsid w:val="004322A5"/>
    <w:rsid w:val="0043239D"/>
    <w:rsid w:val="004325FA"/>
    <w:rsid w:val="0043280C"/>
    <w:rsid w:val="00432EA7"/>
    <w:rsid w:val="00433169"/>
    <w:rsid w:val="0043327B"/>
    <w:rsid w:val="0043329C"/>
    <w:rsid w:val="004333BC"/>
    <w:rsid w:val="0043354D"/>
    <w:rsid w:val="004335E4"/>
    <w:rsid w:val="0043374C"/>
    <w:rsid w:val="00433A5E"/>
    <w:rsid w:val="00433DC5"/>
    <w:rsid w:val="00433DE9"/>
    <w:rsid w:val="00433E6C"/>
    <w:rsid w:val="004342D2"/>
    <w:rsid w:val="00434369"/>
    <w:rsid w:val="004343A4"/>
    <w:rsid w:val="0043455B"/>
    <w:rsid w:val="00434634"/>
    <w:rsid w:val="004347D8"/>
    <w:rsid w:val="00434BB0"/>
    <w:rsid w:val="00434E2B"/>
    <w:rsid w:val="00434E61"/>
    <w:rsid w:val="00434F61"/>
    <w:rsid w:val="004351D1"/>
    <w:rsid w:val="004353A2"/>
    <w:rsid w:val="004354FF"/>
    <w:rsid w:val="004355A5"/>
    <w:rsid w:val="0043589E"/>
    <w:rsid w:val="0043599D"/>
    <w:rsid w:val="00435A15"/>
    <w:rsid w:val="00435AC9"/>
    <w:rsid w:val="00435F93"/>
    <w:rsid w:val="0043604A"/>
    <w:rsid w:val="0043619C"/>
    <w:rsid w:val="004366AF"/>
    <w:rsid w:val="004368EE"/>
    <w:rsid w:val="00436C16"/>
    <w:rsid w:val="00436CB7"/>
    <w:rsid w:val="00436F4B"/>
    <w:rsid w:val="00436F98"/>
    <w:rsid w:val="0043723C"/>
    <w:rsid w:val="00437359"/>
    <w:rsid w:val="0043742C"/>
    <w:rsid w:val="00437728"/>
    <w:rsid w:val="00437735"/>
    <w:rsid w:val="00437A6B"/>
    <w:rsid w:val="00437B7B"/>
    <w:rsid w:val="00437C5E"/>
    <w:rsid w:val="0044002E"/>
    <w:rsid w:val="004409E1"/>
    <w:rsid w:val="00440AC5"/>
    <w:rsid w:val="00440CAA"/>
    <w:rsid w:val="00441008"/>
    <w:rsid w:val="004410FE"/>
    <w:rsid w:val="00441180"/>
    <w:rsid w:val="00441262"/>
    <w:rsid w:val="00441727"/>
    <w:rsid w:val="004417EB"/>
    <w:rsid w:val="00441B3F"/>
    <w:rsid w:val="00441B43"/>
    <w:rsid w:val="00442139"/>
    <w:rsid w:val="00442178"/>
    <w:rsid w:val="004428A5"/>
    <w:rsid w:val="0044297E"/>
    <w:rsid w:val="00442CF7"/>
    <w:rsid w:val="00442F75"/>
    <w:rsid w:val="00442F88"/>
    <w:rsid w:val="00442FCC"/>
    <w:rsid w:val="0044307E"/>
    <w:rsid w:val="00443156"/>
    <w:rsid w:val="0044365C"/>
    <w:rsid w:val="00443B56"/>
    <w:rsid w:val="00443CF7"/>
    <w:rsid w:val="00443DF5"/>
    <w:rsid w:val="00443ED8"/>
    <w:rsid w:val="0044409A"/>
    <w:rsid w:val="0044428C"/>
    <w:rsid w:val="004442F2"/>
    <w:rsid w:val="00444657"/>
    <w:rsid w:val="00444A06"/>
    <w:rsid w:val="00444A6E"/>
    <w:rsid w:val="00444E22"/>
    <w:rsid w:val="00444FCC"/>
    <w:rsid w:val="0044514D"/>
    <w:rsid w:val="0044533F"/>
    <w:rsid w:val="0044544B"/>
    <w:rsid w:val="0044550D"/>
    <w:rsid w:val="00445628"/>
    <w:rsid w:val="004457D9"/>
    <w:rsid w:val="0044589C"/>
    <w:rsid w:val="00445AAD"/>
    <w:rsid w:val="00446492"/>
    <w:rsid w:val="004465DC"/>
    <w:rsid w:val="00446672"/>
    <w:rsid w:val="004468CB"/>
    <w:rsid w:val="0044698B"/>
    <w:rsid w:val="00446E36"/>
    <w:rsid w:val="00446F77"/>
    <w:rsid w:val="00446FFC"/>
    <w:rsid w:val="00447054"/>
    <w:rsid w:val="00447149"/>
    <w:rsid w:val="00447273"/>
    <w:rsid w:val="004472E7"/>
    <w:rsid w:val="004473B1"/>
    <w:rsid w:val="00447422"/>
    <w:rsid w:val="0044742F"/>
    <w:rsid w:val="004474F9"/>
    <w:rsid w:val="00447577"/>
    <w:rsid w:val="0044794E"/>
    <w:rsid w:val="00447AA5"/>
    <w:rsid w:val="00447C7C"/>
    <w:rsid w:val="00447DBA"/>
    <w:rsid w:val="00447E80"/>
    <w:rsid w:val="004500D6"/>
    <w:rsid w:val="004500F1"/>
    <w:rsid w:val="00450168"/>
    <w:rsid w:val="004501A4"/>
    <w:rsid w:val="00450395"/>
    <w:rsid w:val="004504DC"/>
    <w:rsid w:val="004505B1"/>
    <w:rsid w:val="004505F7"/>
    <w:rsid w:val="00450886"/>
    <w:rsid w:val="004508F6"/>
    <w:rsid w:val="00450CAA"/>
    <w:rsid w:val="00450DF6"/>
    <w:rsid w:val="00450E04"/>
    <w:rsid w:val="00450EA2"/>
    <w:rsid w:val="004510A6"/>
    <w:rsid w:val="00451102"/>
    <w:rsid w:val="0045114F"/>
    <w:rsid w:val="00451292"/>
    <w:rsid w:val="0045129D"/>
    <w:rsid w:val="0045131C"/>
    <w:rsid w:val="004513D7"/>
    <w:rsid w:val="00451686"/>
    <w:rsid w:val="00451A7B"/>
    <w:rsid w:val="00451B24"/>
    <w:rsid w:val="00451CEB"/>
    <w:rsid w:val="00452051"/>
    <w:rsid w:val="004520F5"/>
    <w:rsid w:val="00452494"/>
    <w:rsid w:val="00452AD5"/>
    <w:rsid w:val="00452BE7"/>
    <w:rsid w:val="00452C37"/>
    <w:rsid w:val="00452D0B"/>
    <w:rsid w:val="00452EB2"/>
    <w:rsid w:val="00453266"/>
    <w:rsid w:val="0045340B"/>
    <w:rsid w:val="004535B1"/>
    <w:rsid w:val="00453650"/>
    <w:rsid w:val="00453AC2"/>
    <w:rsid w:val="00453B68"/>
    <w:rsid w:val="00453E69"/>
    <w:rsid w:val="004540D4"/>
    <w:rsid w:val="004541B4"/>
    <w:rsid w:val="00454323"/>
    <w:rsid w:val="00454418"/>
    <w:rsid w:val="00454846"/>
    <w:rsid w:val="00454875"/>
    <w:rsid w:val="00454A0B"/>
    <w:rsid w:val="00454E61"/>
    <w:rsid w:val="00454F56"/>
    <w:rsid w:val="00454F5D"/>
    <w:rsid w:val="004551B4"/>
    <w:rsid w:val="00455725"/>
    <w:rsid w:val="0045589F"/>
    <w:rsid w:val="00455964"/>
    <w:rsid w:val="00455EF9"/>
    <w:rsid w:val="0045659E"/>
    <w:rsid w:val="004565F6"/>
    <w:rsid w:val="004569E5"/>
    <w:rsid w:val="00456CA8"/>
    <w:rsid w:val="00456DBB"/>
    <w:rsid w:val="00457008"/>
    <w:rsid w:val="00457009"/>
    <w:rsid w:val="004570D8"/>
    <w:rsid w:val="004571BB"/>
    <w:rsid w:val="00457396"/>
    <w:rsid w:val="004577DB"/>
    <w:rsid w:val="004579AC"/>
    <w:rsid w:val="00457D10"/>
    <w:rsid w:val="00457F12"/>
    <w:rsid w:val="00457F95"/>
    <w:rsid w:val="00457F97"/>
    <w:rsid w:val="004607BA"/>
    <w:rsid w:val="004609EE"/>
    <w:rsid w:val="00460A75"/>
    <w:rsid w:val="00460AAE"/>
    <w:rsid w:val="00460C61"/>
    <w:rsid w:val="00460CE8"/>
    <w:rsid w:val="00461261"/>
    <w:rsid w:val="00461314"/>
    <w:rsid w:val="004613F5"/>
    <w:rsid w:val="004614A9"/>
    <w:rsid w:val="004615DC"/>
    <w:rsid w:val="004618CA"/>
    <w:rsid w:val="0046195C"/>
    <w:rsid w:val="00461C00"/>
    <w:rsid w:val="00461F3A"/>
    <w:rsid w:val="00461FCB"/>
    <w:rsid w:val="00461FEF"/>
    <w:rsid w:val="00462273"/>
    <w:rsid w:val="004627F0"/>
    <w:rsid w:val="004629CE"/>
    <w:rsid w:val="00462B04"/>
    <w:rsid w:val="00462B96"/>
    <w:rsid w:val="00462BB7"/>
    <w:rsid w:val="00463142"/>
    <w:rsid w:val="00463848"/>
    <w:rsid w:val="00463874"/>
    <w:rsid w:val="00463979"/>
    <w:rsid w:val="00463C90"/>
    <w:rsid w:val="0046402A"/>
    <w:rsid w:val="0046438A"/>
    <w:rsid w:val="00464661"/>
    <w:rsid w:val="00464E15"/>
    <w:rsid w:val="00465224"/>
    <w:rsid w:val="00465258"/>
    <w:rsid w:val="004655A3"/>
    <w:rsid w:val="00465721"/>
    <w:rsid w:val="004659A0"/>
    <w:rsid w:val="00465B2E"/>
    <w:rsid w:val="0046642A"/>
    <w:rsid w:val="00466647"/>
    <w:rsid w:val="004666FA"/>
    <w:rsid w:val="00466911"/>
    <w:rsid w:val="00466AB4"/>
    <w:rsid w:val="00466ECA"/>
    <w:rsid w:val="00466F91"/>
    <w:rsid w:val="004670BD"/>
    <w:rsid w:val="00467178"/>
    <w:rsid w:val="00467437"/>
    <w:rsid w:val="0046750D"/>
    <w:rsid w:val="0046762C"/>
    <w:rsid w:val="004676A0"/>
    <w:rsid w:val="00467941"/>
    <w:rsid w:val="00467A93"/>
    <w:rsid w:val="00467FBB"/>
    <w:rsid w:val="004702F1"/>
    <w:rsid w:val="004707E2"/>
    <w:rsid w:val="0047092C"/>
    <w:rsid w:val="0047097A"/>
    <w:rsid w:val="00470A21"/>
    <w:rsid w:val="00470B03"/>
    <w:rsid w:val="00470C36"/>
    <w:rsid w:val="004710E6"/>
    <w:rsid w:val="00471104"/>
    <w:rsid w:val="004711CA"/>
    <w:rsid w:val="004714A9"/>
    <w:rsid w:val="004715CE"/>
    <w:rsid w:val="00471795"/>
    <w:rsid w:val="004719E9"/>
    <w:rsid w:val="00471A6D"/>
    <w:rsid w:val="00471C81"/>
    <w:rsid w:val="00471C99"/>
    <w:rsid w:val="00471F5C"/>
    <w:rsid w:val="0047215B"/>
    <w:rsid w:val="00472163"/>
    <w:rsid w:val="004722BE"/>
    <w:rsid w:val="00472352"/>
    <w:rsid w:val="004723E2"/>
    <w:rsid w:val="0047240C"/>
    <w:rsid w:val="004725D3"/>
    <w:rsid w:val="004725FD"/>
    <w:rsid w:val="00472667"/>
    <w:rsid w:val="004726A2"/>
    <w:rsid w:val="004728B0"/>
    <w:rsid w:val="00472B13"/>
    <w:rsid w:val="00472E12"/>
    <w:rsid w:val="00472FE8"/>
    <w:rsid w:val="004737A2"/>
    <w:rsid w:val="00473B90"/>
    <w:rsid w:val="00473EBE"/>
    <w:rsid w:val="00473F2B"/>
    <w:rsid w:val="00474095"/>
    <w:rsid w:val="00474129"/>
    <w:rsid w:val="004743C3"/>
    <w:rsid w:val="00474758"/>
    <w:rsid w:val="0047480A"/>
    <w:rsid w:val="00474964"/>
    <w:rsid w:val="00474ADF"/>
    <w:rsid w:val="004753CE"/>
    <w:rsid w:val="00475440"/>
    <w:rsid w:val="004754A4"/>
    <w:rsid w:val="00475858"/>
    <w:rsid w:val="0047586F"/>
    <w:rsid w:val="004758E5"/>
    <w:rsid w:val="004759B2"/>
    <w:rsid w:val="00475E46"/>
    <w:rsid w:val="00475F1B"/>
    <w:rsid w:val="00476298"/>
    <w:rsid w:val="004765B2"/>
    <w:rsid w:val="00476657"/>
    <w:rsid w:val="00476889"/>
    <w:rsid w:val="004768AA"/>
    <w:rsid w:val="004768B8"/>
    <w:rsid w:val="00476914"/>
    <w:rsid w:val="00476945"/>
    <w:rsid w:val="00476B5D"/>
    <w:rsid w:val="00477003"/>
    <w:rsid w:val="0047700B"/>
    <w:rsid w:val="00477240"/>
    <w:rsid w:val="004773FE"/>
    <w:rsid w:val="004774F2"/>
    <w:rsid w:val="0047768A"/>
    <w:rsid w:val="0047769D"/>
    <w:rsid w:val="00477E2A"/>
    <w:rsid w:val="00477FA7"/>
    <w:rsid w:val="004803E5"/>
    <w:rsid w:val="004804D5"/>
    <w:rsid w:val="0048062E"/>
    <w:rsid w:val="0048064E"/>
    <w:rsid w:val="00480996"/>
    <w:rsid w:val="00480CE1"/>
    <w:rsid w:val="0048167F"/>
    <w:rsid w:val="0048169D"/>
    <w:rsid w:val="0048179A"/>
    <w:rsid w:val="004818A0"/>
    <w:rsid w:val="00481A1D"/>
    <w:rsid w:val="00481A8B"/>
    <w:rsid w:val="00481AFD"/>
    <w:rsid w:val="00481B92"/>
    <w:rsid w:val="00481C09"/>
    <w:rsid w:val="00481D79"/>
    <w:rsid w:val="0048263F"/>
    <w:rsid w:val="00482676"/>
    <w:rsid w:val="00482970"/>
    <w:rsid w:val="004829BA"/>
    <w:rsid w:val="00482AE1"/>
    <w:rsid w:val="00482DCC"/>
    <w:rsid w:val="00482E55"/>
    <w:rsid w:val="00482F42"/>
    <w:rsid w:val="004831E3"/>
    <w:rsid w:val="004831E9"/>
    <w:rsid w:val="004831FD"/>
    <w:rsid w:val="00483396"/>
    <w:rsid w:val="00483626"/>
    <w:rsid w:val="00483D33"/>
    <w:rsid w:val="004841F8"/>
    <w:rsid w:val="00484318"/>
    <w:rsid w:val="004843F2"/>
    <w:rsid w:val="00484511"/>
    <w:rsid w:val="00484813"/>
    <w:rsid w:val="00484AF7"/>
    <w:rsid w:val="00484F2D"/>
    <w:rsid w:val="00484F76"/>
    <w:rsid w:val="004851DA"/>
    <w:rsid w:val="004853C0"/>
    <w:rsid w:val="00485860"/>
    <w:rsid w:val="00485A78"/>
    <w:rsid w:val="00485EB5"/>
    <w:rsid w:val="00485EC6"/>
    <w:rsid w:val="00485F00"/>
    <w:rsid w:val="00485F57"/>
    <w:rsid w:val="00485FFF"/>
    <w:rsid w:val="0048622B"/>
    <w:rsid w:val="00486768"/>
    <w:rsid w:val="0048697C"/>
    <w:rsid w:val="00486A77"/>
    <w:rsid w:val="00486B39"/>
    <w:rsid w:val="00486BDA"/>
    <w:rsid w:val="00486BDB"/>
    <w:rsid w:val="00486C7B"/>
    <w:rsid w:val="00486DE6"/>
    <w:rsid w:val="0048702C"/>
    <w:rsid w:val="004871A1"/>
    <w:rsid w:val="004871A6"/>
    <w:rsid w:val="00487295"/>
    <w:rsid w:val="0048758C"/>
    <w:rsid w:val="00487863"/>
    <w:rsid w:val="00487913"/>
    <w:rsid w:val="00487933"/>
    <w:rsid w:val="00487B0C"/>
    <w:rsid w:val="00487EA2"/>
    <w:rsid w:val="00487FD3"/>
    <w:rsid w:val="0049002B"/>
    <w:rsid w:val="00490035"/>
    <w:rsid w:val="004900B3"/>
    <w:rsid w:val="004906A5"/>
    <w:rsid w:val="004906EF"/>
    <w:rsid w:val="004907C5"/>
    <w:rsid w:val="00490837"/>
    <w:rsid w:val="00490F1F"/>
    <w:rsid w:val="004910F3"/>
    <w:rsid w:val="0049127E"/>
    <w:rsid w:val="0049132F"/>
    <w:rsid w:val="0049179B"/>
    <w:rsid w:val="004918C4"/>
    <w:rsid w:val="00491B6A"/>
    <w:rsid w:val="00491D37"/>
    <w:rsid w:val="00492079"/>
    <w:rsid w:val="00492129"/>
    <w:rsid w:val="0049215B"/>
    <w:rsid w:val="0049234D"/>
    <w:rsid w:val="004923E8"/>
    <w:rsid w:val="0049240C"/>
    <w:rsid w:val="00492579"/>
    <w:rsid w:val="004925AF"/>
    <w:rsid w:val="00492759"/>
    <w:rsid w:val="00492847"/>
    <w:rsid w:val="00492A4A"/>
    <w:rsid w:val="00492E1D"/>
    <w:rsid w:val="00492F0F"/>
    <w:rsid w:val="0049318D"/>
    <w:rsid w:val="004931C0"/>
    <w:rsid w:val="004933A1"/>
    <w:rsid w:val="004934B8"/>
    <w:rsid w:val="004935B8"/>
    <w:rsid w:val="0049370A"/>
    <w:rsid w:val="00493720"/>
    <w:rsid w:val="00493A8F"/>
    <w:rsid w:val="00493AAD"/>
    <w:rsid w:val="00493ACB"/>
    <w:rsid w:val="00493B66"/>
    <w:rsid w:val="00493B88"/>
    <w:rsid w:val="00493B90"/>
    <w:rsid w:val="00493CEC"/>
    <w:rsid w:val="00493D48"/>
    <w:rsid w:val="00493E40"/>
    <w:rsid w:val="00493E4F"/>
    <w:rsid w:val="00493E87"/>
    <w:rsid w:val="00493FFB"/>
    <w:rsid w:val="004947CD"/>
    <w:rsid w:val="00494A5C"/>
    <w:rsid w:val="00494DD6"/>
    <w:rsid w:val="00494F23"/>
    <w:rsid w:val="00494F4A"/>
    <w:rsid w:val="00494F9B"/>
    <w:rsid w:val="00495080"/>
    <w:rsid w:val="0049508E"/>
    <w:rsid w:val="00495969"/>
    <w:rsid w:val="00495C55"/>
    <w:rsid w:val="00495C7B"/>
    <w:rsid w:val="00495E01"/>
    <w:rsid w:val="004962C8"/>
    <w:rsid w:val="004962E6"/>
    <w:rsid w:val="004964D8"/>
    <w:rsid w:val="00496956"/>
    <w:rsid w:val="004969B8"/>
    <w:rsid w:val="00496A05"/>
    <w:rsid w:val="00496A60"/>
    <w:rsid w:val="00496AD7"/>
    <w:rsid w:val="00496F8C"/>
    <w:rsid w:val="00497030"/>
    <w:rsid w:val="00497093"/>
    <w:rsid w:val="0049716B"/>
    <w:rsid w:val="0049737E"/>
    <w:rsid w:val="004973C0"/>
    <w:rsid w:val="004975CA"/>
    <w:rsid w:val="00497E29"/>
    <w:rsid w:val="004A0095"/>
    <w:rsid w:val="004A017D"/>
    <w:rsid w:val="004A0307"/>
    <w:rsid w:val="004A043C"/>
    <w:rsid w:val="004A067F"/>
    <w:rsid w:val="004A08D7"/>
    <w:rsid w:val="004A0A04"/>
    <w:rsid w:val="004A0E62"/>
    <w:rsid w:val="004A0F55"/>
    <w:rsid w:val="004A17EE"/>
    <w:rsid w:val="004A1861"/>
    <w:rsid w:val="004A1B7A"/>
    <w:rsid w:val="004A1B9F"/>
    <w:rsid w:val="004A1D00"/>
    <w:rsid w:val="004A1F30"/>
    <w:rsid w:val="004A2443"/>
    <w:rsid w:val="004A25A7"/>
    <w:rsid w:val="004A25E6"/>
    <w:rsid w:val="004A2857"/>
    <w:rsid w:val="004A2E7C"/>
    <w:rsid w:val="004A2EF3"/>
    <w:rsid w:val="004A31A2"/>
    <w:rsid w:val="004A331B"/>
    <w:rsid w:val="004A333B"/>
    <w:rsid w:val="004A34DD"/>
    <w:rsid w:val="004A351F"/>
    <w:rsid w:val="004A3AA5"/>
    <w:rsid w:val="004A3D62"/>
    <w:rsid w:val="004A3E58"/>
    <w:rsid w:val="004A3FBD"/>
    <w:rsid w:val="004A420B"/>
    <w:rsid w:val="004A4362"/>
    <w:rsid w:val="004A4365"/>
    <w:rsid w:val="004A453F"/>
    <w:rsid w:val="004A4601"/>
    <w:rsid w:val="004A4729"/>
    <w:rsid w:val="004A4B94"/>
    <w:rsid w:val="004A5304"/>
    <w:rsid w:val="004A5942"/>
    <w:rsid w:val="004A5B0C"/>
    <w:rsid w:val="004A5CB1"/>
    <w:rsid w:val="004A5ED3"/>
    <w:rsid w:val="004A61C0"/>
    <w:rsid w:val="004A62FB"/>
    <w:rsid w:val="004A635A"/>
    <w:rsid w:val="004A6453"/>
    <w:rsid w:val="004A6469"/>
    <w:rsid w:val="004A64AC"/>
    <w:rsid w:val="004A6718"/>
    <w:rsid w:val="004A6B21"/>
    <w:rsid w:val="004A6EEA"/>
    <w:rsid w:val="004A74B5"/>
    <w:rsid w:val="004A7569"/>
    <w:rsid w:val="004A76A9"/>
    <w:rsid w:val="004A77CC"/>
    <w:rsid w:val="004A77DE"/>
    <w:rsid w:val="004A780E"/>
    <w:rsid w:val="004A7AC7"/>
    <w:rsid w:val="004A7CCD"/>
    <w:rsid w:val="004A7DF5"/>
    <w:rsid w:val="004A7EFE"/>
    <w:rsid w:val="004B0091"/>
    <w:rsid w:val="004B0381"/>
    <w:rsid w:val="004B065B"/>
    <w:rsid w:val="004B06F6"/>
    <w:rsid w:val="004B096F"/>
    <w:rsid w:val="004B099E"/>
    <w:rsid w:val="004B0F26"/>
    <w:rsid w:val="004B1004"/>
    <w:rsid w:val="004B100E"/>
    <w:rsid w:val="004B12FA"/>
    <w:rsid w:val="004B1336"/>
    <w:rsid w:val="004B13FE"/>
    <w:rsid w:val="004B14A7"/>
    <w:rsid w:val="004B16B8"/>
    <w:rsid w:val="004B1716"/>
    <w:rsid w:val="004B17CB"/>
    <w:rsid w:val="004B1A9B"/>
    <w:rsid w:val="004B1B27"/>
    <w:rsid w:val="004B1DD1"/>
    <w:rsid w:val="004B1E48"/>
    <w:rsid w:val="004B224A"/>
    <w:rsid w:val="004B2419"/>
    <w:rsid w:val="004B2B13"/>
    <w:rsid w:val="004B2B3F"/>
    <w:rsid w:val="004B2C49"/>
    <w:rsid w:val="004B2EE8"/>
    <w:rsid w:val="004B32B8"/>
    <w:rsid w:val="004B3D41"/>
    <w:rsid w:val="004B3FCE"/>
    <w:rsid w:val="004B4036"/>
    <w:rsid w:val="004B41A5"/>
    <w:rsid w:val="004B4408"/>
    <w:rsid w:val="004B46BA"/>
    <w:rsid w:val="004B494F"/>
    <w:rsid w:val="004B4E33"/>
    <w:rsid w:val="004B4E9E"/>
    <w:rsid w:val="004B4EA5"/>
    <w:rsid w:val="004B4ED5"/>
    <w:rsid w:val="004B51D2"/>
    <w:rsid w:val="004B5931"/>
    <w:rsid w:val="004B5B7A"/>
    <w:rsid w:val="004B5CB0"/>
    <w:rsid w:val="004B5FEC"/>
    <w:rsid w:val="004B6161"/>
    <w:rsid w:val="004B627B"/>
    <w:rsid w:val="004B6346"/>
    <w:rsid w:val="004B64CA"/>
    <w:rsid w:val="004B6E5F"/>
    <w:rsid w:val="004B730A"/>
    <w:rsid w:val="004B74A9"/>
    <w:rsid w:val="004B7716"/>
    <w:rsid w:val="004B7730"/>
    <w:rsid w:val="004B78EC"/>
    <w:rsid w:val="004B7925"/>
    <w:rsid w:val="004B79BF"/>
    <w:rsid w:val="004B79F0"/>
    <w:rsid w:val="004B7C11"/>
    <w:rsid w:val="004B7C31"/>
    <w:rsid w:val="004C02E1"/>
    <w:rsid w:val="004C03DE"/>
    <w:rsid w:val="004C065B"/>
    <w:rsid w:val="004C0819"/>
    <w:rsid w:val="004C0843"/>
    <w:rsid w:val="004C0A48"/>
    <w:rsid w:val="004C0C37"/>
    <w:rsid w:val="004C0C3D"/>
    <w:rsid w:val="004C0D3D"/>
    <w:rsid w:val="004C1098"/>
    <w:rsid w:val="004C11E0"/>
    <w:rsid w:val="004C1325"/>
    <w:rsid w:val="004C137A"/>
    <w:rsid w:val="004C16A9"/>
    <w:rsid w:val="004C16DF"/>
    <w:rsid w:val="004C18F9"/>
    <w:rsid w:val="004C1B5D"/>
    <w:rsid w:val="004C1C42"/>
    <w:rsid w:val="004C1F1E"/>
    <w:rsid w:val="004C1F3F"/>
    <w:rsid w:val="004C1FDA"/>
    <w:rsid w:val="004C21FA"/>
    <w:rsid w:val="004C2588"/>
    <w:rsid w:val="004C25FE"/>
    <w:rsid w:val="004C2646"/>
    <w:rsid w:val="004C2786"/>
    <w:rsid w:val="004C2832"/>
    <w:rsid w:val="004C28E9"/>
    <w:rsid w:val="004C2BD5"/>
    <w:rsid w:val="004C2FBA"/>
    <w:rsid w:val="004C3052"/>
    <w:rsid w:val="004C306A"/>
    <w:rsid w:val="004C316D"/>
    <w:rsid w:val="004C3262"/>
    <w:rsid w:val="004C33F2"/>
    <w:rsid w:val="004C3419"/>
    <w:rsid w:val="004C3426"/>
    <w:rsid w:val="004C3729"/>
    <w:rsid w:val="004C3775"/>
    <w:rsid w:val="004C3778"/>
    <w:rsid w:val="004C38AD"/>
    <w:rsid w:val="004C3B16"/>
    <w:rsid w:val="004C3C3A"/>
    <w:rsid w:val="004C3E9C"/>
    <w:rsid w:val="004C4117"/>
    <w:rsid w:val="004C4473"/>
    <w:rsid w:val="004C4543"/>
    <w:rsid w:val="004C4569"/>
    <w:rsid w:val="004C473A"/>
    <w:rsid w:val="004C4893"/>
    <w:rsid w:val="004C4C7E"/>
    <w:rsid w:val="004C51E8"/>
    <w:rsid w:val="004C535C"/>
    <w:rsid w:val="004C56E6"/>
    <w:rsid w:val="004C58A1"/>
    <w:rsid w:val="004C5D97"/>
    <w:rsid w:val="004C5E40"/>
    <w:rsid w:val="004C5E88"/>
    <w:rsid w:val="004C62AD"/>
    <w:rsid w:val="004C67C3"/>
    <w:rsid w:val="004C68F2"/>
    <w:rsid w:val="004C6A2A"/>
    <w:rsid w:val="004C6F9F"/>
    <w:rsid w:val="004C6FA8"/>
    <w:rsid w:val="004C71BD"/>
    <w:rsid w:val="004C73C8"/>
    <w:rsid w:val="004C7509"/>
    <w:rsid w:val="004C783A"/>
    <w:rsid w:val="004C79C4"/>
    <w:rsid w:val="004D009F"/>
    <w:rsid w:val="004D00CE"/>
    <w:rsid w:val="004D050A"/>
    <w:rsid w:val="004D07F8"/>
    <w:rsid w:val="004D081B"/>
    <w:rsid w:val="004D0958"/>
    <w:rsid w:val="004D098E"/>
    <w:rsid w:val="004D0A30"/>
    <w:rsid w:val="004D0D1C"/>
    <w:rsid w:val="004D1254"/>
    <w:rsid w:val="004D1326"/>
    <w:rsid w:val="004D15EC"/>
    <w:rsid w:val="004D1770"/>
    <w:rsid w:val="004D1AB2"/>
    <w:rsid w:val="004D1CE5"/>
    <w:rsid w:val="004D21F1"/>
    <w:rsid w:val="004D2246"/>
    <w:rsid w:val="004D2986"/>
    <w:rsid w:val="004D2A8D"/>
    <w:rsid w:val="004D2B61"/>
    <w:rsid w:val="004D2CEC"/>
    <w:rsid w:val="004D2D68"/>
    <w:rsid w:val="004D2E73"/>
    <w:rsid w:val="004D30F0"/>
    <w:rsid w:val="004D32D6"/>
    <w:rsid w:val="004D331C"/>
    <w:rsid w:val="004D34A1"/>
    <w:rsid w:val="004D3772"/>
    <w:rsid w:val="004D37A3"/>
    <w:rsid w:val="004D3B3D"/>
    <w:rsid w:val="004D3D25"/>
    <w:rsid w:val="004D3E3F"/>
    <w:rsid w:val="004D3F09"/>
    <w:rsid w:val="004D493B"/>
    <w:rsid w:val="004D4A92"/>
    <w:rsid w:val="004D4B43"/>
    <w:rsid w:val="004D4C0E"/>
    <w:rsid w:val="004D4C5F"/>
    <w:rsid w:val="004D4E5A"/>
    <w:rsid w:val="004D4F2E"/>
    <w:rsid w:val="004D4F48"/>
    <w:rsid w:val="004D4F95"/>
    <w:rsid w:val="004D517B"/>
    <w:rsid w:val="004D52FE"/>
    <w:rsid w:val="004D57F1"/>
    <w:rsid w:val="004D5ABE"/>
    <w:rsid w:val="004D5B90"/>
    <w:rsid w:val="004D5E7A"/>
    <w:rsid w:val="004D5F83"/>
    <w:rsid w:val="004D6284"/>
    <w:rsid w:val="004D62C8"/>
    <w:rsid w:val="004D675B"/>
    <w:rsid w:val="004D6991"/>
    <w:rsid w:val="004D6BED"/>
    <w:rsid w:val="004D6C1D"/>
    <w:rsid w:val="004D6F07"/>
    <w:rsid w:val="004D70F8"/>
    <w:rsid w:val="004D74E0"/>
    <w:rsid w:val="004D74EE"/>
    <w:rsid w:val="004D75BC"/>
    <w:rsid w:val="004D767C"/>
    <w:rsid w:val="004D7723"/>
    <w:rsid w:val="004D7762"/>
    <w:rsid w:val="004D7A90"/>
    <w:rsid w:val="004D7B4D"/>
    <w:rsid w:val="004D7C14"/>
    <w:rsid w:val="004D7C52"/>
    <w:rsid w:val="004D7E62"/>
    <w:rsid w:val="004D7ECD"/>
    <w:rsid w:val="004D7FF6"/>
    <w:rsid w:val="004E02CF"/>
    <w:rsid w:val="004E08B7"/>
    <w:rsid w:val="004E08C7"/>
    <w:rsid w:val="004E0D19"/>
    <w:rsid w:val="004E0E60"/>
    <w:rsid w:val="004E0EAE"/>
    <w:rsid w:val="004E10AE"/>
    <w:rsid w:val="004E15AE"/>
    <w:rsid w:val="004E1771"/>
    <w:rsid w:val="004E1E10"/>
    <w:rsid w:val="004E1E68"/>
    <w:rsid w:val="004E1FF6"/>
    <w:rsid w:val="004E220A"/>
    <w:rsid w:val="004E2630"/>
    <w:rsid w:val="004E2641"/>
    <w:rsid w:val="004E2866"/>
    <w:rsid w:val="004E2F1F"/>
    <w:rsid w:val="004E2F48"/>
    <w:rsid w:val="004E3393"/>
    <w:rsid w:val="004E3582"/>
    <w:rsid w:val="004E3E0F"/>
    <w:rsid w:val="004E3E85"/>
    <w:rsid w:val="004E3F09"/>
    <w:rsid w:val="004E4053"/>
    <w:rsid w:val="004E406F"/>
    <w:rsid w:val="004E44E2"/>
    <w:rsid w:val="004E450A"/>
    <w:rsid w:val="004E4931"/>
    <w:rsid w:val="004E4CD7"/>
    <w:rsid w:val="004E4D52"/>
    <w:rsid w:val="004E4DB0"/>
    <w:rsid w:val="004E4FDD"/>
    <w:rsid w:val="004E56A2"/>
    <w:rsid w:val="004E56B6"/>
    <w:rsid w:val="004E5C1D"/>
    <w:rsid w:val="004E60BD"/>
    <w:rsid w:val="004E66FB"/>
    <w:rsid w:val="004E67A2"/>
    <w:rsid w:val="004E6BBB"/>
    <w:rsid w:val="004E6E22"/>
    <w:rsid w:val="004E71CC"/>
    <w:rsid w:val="004E7418"/>
    <w:rsid w:val="004E74D6"/>
    <w:rsid w:val="004E7AF1"/>
    <w:rsid w:val="004E7C02"/>
    <w:rsid w:val="004E7EBE"/>
    <w:rsid w:val="004E7FCA"/>
    <w:rsid w:val="004F0070"/>
    <w:rsid w:val="004F00B3"/>
    <w:rsid w:val="004F00E0"/>
    <w:rsid w:val="004F014D"/>
    <w:rsid w:val="004F01C0"/>
    <w:rsid w:val="004F01D4"/>
    <w:rsid w:val="004F023F"/>
    <w:rsid w:val="004F02E1"/>
    <w:rsid w:val="004F04FB"/>
    <w:rsid w:val="004F062B"/>
    <w:rsid w:val="004F07CD"/>
    <w:rsid w:val="004F087C"/>
    <w:rsid w:val="004F098A"/>
    <w:rsid w:val="004F09D9"/>
    <w:rsid w:val="004F0C1D"/>
    <w:rsid w:val="004F0E0C"/>
    <w:rsid w:val="004F0FE8"/>
    <w:rsid w:val="004F13D8"/>
    <w:rsid w:val="004F145D"/>
    <w:rsid w:val="004F159B"/>
    <w:rsid w:val="004F16EB"/>
    <w:rsid w:val="004F17CB"/>
    <w:rsid w:val="004F18E8"/>
    <w:rsid w:val="004F1EF5"/>
    <w:rsid w:val="004F20FF"/>
    <w:rsid w:val="004F238C"/>
    <w:rsid w:val="004F23CC"/>
    <w:rsid w:val="004F24B3"/>
    <w:rsid w:val="004F2812"/>
    <w:rsid w:val="004F28C6"/>
    <w:rsid w:val="004F2A19"/>
    <w:rsid w:val="004F2BEC"/>
    <w:rsid w:val="004F2D5E"/>
    <w:rsid w:val="004F2DB8"/>
    <w:rsid w:val="004F301C"/>
    <w:rsid w:val="004F3120"/>
    <w:rsid w:val="004F3359"/>
    <w:rsid w:val="004F349B"/>
    <w:rsid w:val="004F34A9"/>
    <w:rsid w:val="004F34E6"/>
    <w:rsid w:val="004F356F"/>
    <w:rsid w:val="004F367B"/>
    <w:rsid w:val="004F38B8"/>
    <w:rsid w:val="004F39A7"/>
    <w:rsid w:val="004F42BC"/>
    <w:rsid w:val="004F45D7"/>
    <w:rsid w:val="004F4C77"/>
    <w:rsid w:val="004F4DD0"/>
    <w:rsid w:val="004F50CB"/>
    <w:rsid w:val="004F51D5"/>
    <w:rsid w:val="004F55F2"/>
    <w:rsid w:val="004F5667"/>
    <w:rsid w:val="004F593C"/>
    <w:rsid w:val="004F5B0D"/>
    <w:rsid w:val="004F5D65"/>
    <w:rsid w:val="004F60D3"/>
    <w:rsid w:val="004F6233"/>
    <w:rsid w:val="004F64AA"/>
    <w:rsid w:val="004F64B7"/>
    <w:rsid w:val="004F65DE"/>
    <w:rsid w:val="004F686D"/>
    <w:rsid w:val="004F692F"/>
    <w:rsid w:val="004F69BE"/>
    <w:rsid w:val="004F6A89"/>
    <w:rsid w:val="004F6B0B"/>
    <w:rsid w:val="004F6B7A"/>
    <w:rsid w:val="004F6C1D"/>
    <w:rsid w:val="004F6EB6"/>
    <w:rsid w:val="004F6EBE"/>
    <w:rsid w:val="004F6EC6"/>
    <w:rsid w:val="004F6EC7"/>
    <w:rsid w:val="004F7215"/>
    <w:rsid w:val="004F723A"/>
    <w:rsid w:val="004F739D"/>
    <w:rsid w:val="004F76AC"/>
    <w:rsid w:val="004F7797"/>
    <w:rsid w:val="004F786C"/>
    <w:rsid w:val="004F79BF"/>
    <w:rsid w:val="004F7D62"/>
    <w:rsid w:val="005000A6"/>
    <w:rsid w:val="005000E6"/>
    <w:rsid w:val="005002B8"/>
    <w:rsid w:val="005005DD"/>
    <w:rsid w:val="0050069B"/>
    <w:rsid w:val="005008B3"/>
    <w:rsid w:val="0050093E"/>
    <w:rsid w:val="00500C51"/>
    <w:rsid w:val="00500CAD"/>
    <w:rsid w:val="00500CD0"/>
    <w:rsid w:val="00500DB8"/>
    <w:rsid w:val="00500EE5"/>
    <w:rsid w:val="0050109A"/>
    <w:rsid w:val="005015BE"/>
    <w:rsid w:val="005018DA"/>
    <w:rsid w:val="00501944"/>
    <w:rsid w:val="005019C9"/>
    <w:rsid w:val="005019F1"/>
    <w:rsid w:val="00501A6B"/>
    <w:rsid w:val="00501DD8"/>
    <w:rsid w:val="005020F4"/>
    <w:rsid w:val="0050217F"/>
    <w:rsid w:val="00502262"/>
    <w:rsid w:val="005023C7"/>
    <w:rsid w:val="005025C0"/>
    <w:rsid w:val="00502635"/>
    <w:rsid w:val="005027C7"/>
    <w:rsid w:val="00502C1F"/>
    <w:rsid w:val="00502C49"/>
    <w:rsid w:val="00502E18"/>
    <w:rsid w:val="00503175"/>
    <w:rsid w:val="00503289"/>
    <w:rsid w:val="005032D2"/>
    <w:rsid w:val="005032DE"/>
    <w:rsid w:val="00503417"/>
    <w:rsid w:val="005036D2"/>
    <w:rsid w:val="00503758"/>
    <w:rsid w:val="00503B37"/>
    <w:rsid w:val="00503E84"/>
    <w:rsid w:val="00504516"/>
    <w:rsid w:val="00504529"/>
    <w:rsid w:val="005045E2"/>
    <w:rsid w:val="0050467B"/>
    <w:rsid w:val="00504698"/>
    <w:rsid w:val="0050495E"/>
    <w:rsid w:val="00504A5A"/>
    <w:rsid w:val="00504EF2"/>
    <w:rsid w:val="00505007"/>
    <w:rsid w:val="00505300"/>
    <w:rsid w:val="00505644"/>
    <w:rsid w:val="00505DBE"/>
    <w:rsid w:val="00506060"/>
    <w:rsid w:val="00506142"/>
    <w:rsid w:val="005065B7"/>
    <w:rsid w:val="00506F86"/>
    <w:rsid w:val="0050700E"/>
    <w:rsid w:val="00507058"/>
    <w:rsid w:val="00507798"/>
    <w:rsid w:val="005078D5"/>
    <w:rsid w:val="005078FB"/>
    <w:rsid w:val="00507BBA"/>
    <w:rsid w:val="00507C76"/>
    <w:rsid w:val="00507E37"/>
    <w:rsid w:val="00507EEF"/>
    <w:rsid w:val="00510410"/>
    <w:rsid w:val="005107EF"/>
    <w:rsid w:val="00510E58"/>
    <w:rsid w:val="00510EB0"/>
    <w:rsid w:val="0051111B"/>
    <w:rsid w:val="00511149"/>
    <w:rsid w:val="00511547"/>
    <w:rsid w:val="005115F7"/>
    <w:rsid w:val="00511611"/>
    <w:rsid w:val="00511645"/>
    <w:rsid w:val="005119ED"/>
    <w:rsid w:val="00511A33"/>
    <w:rsid w:val="00511D40"/>
    <w:rsid w:val="005120B9"/>
    <w:rsid w:val="005123AC"/>
    <w:rsid w:val="00512829"/>
    <w:rsid w:val="00512B8C"/>
    <w:rsid w:val="00512C89"/>
    <w:rsid w:val="00513016"/>
    <w:rsid w:val="00513296"/>
    <w:rsid w:val="005132DD"/>
    <w:rsid w:val="00513492"/>
    <w:rsid w:val="0051349E"/>
    <w:rsid w:val="005136C9"/>
    <w:rsid w:val="005139D5"/>
    <w:rsid w:val="00513AC0"/>
    <w:rsid w:val="00513CFE"/>
    <w:rsid w:val="00513DEB"/>
    <w:rsid w:val="00513EF8"/>
    <w:rsid w:val="005142C1"/>
    <w:rsid w:val="00514523"/>
    <w:rsid w:val="005147DC"/>
    <w:rsid w:val="00514859"/>
    <w:rsid w:val="00514B5B"/>
    <w:rsid w:val="00514C4F"/>
    <w:rsid w:val="00514E64"/>
    <w:rsid w:val="005150CC"/>
    <w:rsid w:val="005151BB"/>
    <w:rsid w:val="00515283"/>
    <w:rsid w:val="005153B7"/>
    <w:rsid w:val="0051543F"/>
    <w:rsid w:val="00515506"/>
    <w:rsid w:val="00515670"/>
    <w:rsid w:val="0051577F"/>
    <w:rsid w:val="00515937"/>
    <w:rsid w:val="00515B9C"/>
    <w:rsid w:val="00515D83"/>
    <w:rsid w:val="00515E8C"/>
    <w:rsid w:val="00515F18"/>
    <w:rsid w:val="00515FE2"/>
    <w:rsid w:val="0051608E"/>
    <w:rsid w:val="00516493"/>
    <w:rsid w:val="00516B97"/>
    <w:rsid w:val="005173F3"/>
    <w:rsid w:val="005174C2"/>
    <w:rsid w:val="005175B1"/>
    <w:rsid w:val="00517896"/>
    <w:rsid w:val="005178F3"/>
    <w:rsid w:val="00517BFC"/>
    <w:rsid w:val="00517CF3"/>
    <w:rsid w:val="00517EA7"/>
    <w:rsid w:val="0052021E"/>
    <w:rsid w:val="00520548"/>
    <w:rsid w:val="00520774"/>
    <w:rsid w:val="00520CDA"/>
    <w:rsid w:val="00520FCA"/>
    <w:rsid w:val="005210D5"/>
    <w:rsid w:val="005211B6"/>
    <w:rsid w:val="00521529"/>
    <w:rsid w:val="00521588"/>
    <w:rsid w:val="005216A8"/>
    <w:rsid w:val="00521708"/>
    <w:rsid w:val="0052173D"/>
    <w:rsid w:val="00521837"/>
    <w:rsid w:val="00521A32"/>
    <w:rsid w:val="00522111"/>
    <w:rsid w:val="005221D6"/>
    <w:rsid w:val="0052232F"/>
    <w:rsid w:val="00522571"/>
    <w:rsid w:val="00522813"/>
    <w:rsid w:val="005229A0"/>
    <w:rsid w:val="00522BAC"/>
    <w:rsid w:val="00522E92"/>
    <w:rsid w:val="00522FD4"/>
    <w:rsid w:val="005230E8"/>
    <w:rsid w:val="005230F2"/>
    <w:rsid w:val="005231B9"/>
    <w:rsid w:val="00523647"/>
    <w:rsid w:val="0052371B"/>
    <w:rsid w:val="00523728"/>
    <w:rsid w:val="00523928"/>
    <w:rsid w:val="00523D44"/>
    <w:rsid w:val="00523F37"/>
    <w:rsid w:val="00523FCC"/>
    <w:rsid w:val="00524215"/>
    <w:rsid w:val="00524307"/>
    <w:rsid w:val="00524730"/>
    <w:rsid w:val="0052476E"/>
    <w:rsid w:val="00524B37"/>
    <w:rsid w:val="00524BF9"/>
    <w:rsid w:val="00524D3F"/>
    <w:rsid w:val="00524E5B"/>
    <w:rsid w:val="00524F2B"/>
    <w:rsid w:val="00524F59"/>
    <w:rsid w:val="0052502D"/>
    <w:rsid w:val="00525539"/>
    <w:rsid w:val="00525651"/>
    <w:rsid w:val="005256B4"/>
    <w:rsid w:val="005258D9"/>
    <w:rsid w:val="00525D0E"/>
    <w:rsid w:val="00525F06"/>
    <w:rsid w:val="00525FF8"/>
    <w:rsid w:val="0052600F"/>
    <w:rsid w:val="00526396"/>
    <w:rsid w:val="005263E4"/>
    <w:rsid w:val="00526620"/>
    <w:rsid w:val="00526662"/>
    <w:rsid w:val="005268AC"/>
    <w:rsid w:val="005269C0"/>
    <w:rsid w:val="00526A7C"/>
    <w:rsid w:val="00526BBF"/>
    <w:rsid w:val="00526C01"/>
    <w:rsid w:val="00526C50"/>
    <w:rsid w:val="00526CCC"/>
    <w:rsid w:val="00526EDE"/>
    <w:rsid w:val="00527244"/>
    <w:rsid w:val="0052740B"/>
    <w:rsid w:val="005274B4"/>
    <w:rsid w:val="00527574"/>
    <w:rsid w:val="00527722"/>
    <w:rsid w:val="00527773"/>
    <w:rsid w:val="005277F6"/>
    <w:rsid w:val="00527A8A"/>
    <w:rsid w:val="00527AC0"/>
    <w:rsid w:val="00527E83"/>
    <w:rsid w:val="00527EA9"/>
    <w:rsid w:val="0053001A"/>
    <w:rsid w:val="005301F8"/>
    <w:rsid w:val="005304B3"/>
    <w:rsid w:val="005305F8"/>
    <w:rsid w:val="0053077A"/>
    <w:rsid w:val="005307F1"/>
    <w:rsid w:val="005309F0"/>
    <w:rsid w:val="00530A57"/>
    <w:rsid w:val="00530C0B"/>
    <w:rsid w:val="00530E08"/>
    <w:rsid w:val="00531297"/>
    <w:rsid w:val="00531555"/>
    <w:rsid w:val="00531729"/>
    <w:rsid w:val="0053192E"/>
    <w:rsid w:val="00531B35"/>
    <w:rsid w:val="00531CCA"/>
    <w:rsid w:val="00532194"/>
    <w:rsid w:val="005322D7"/>
    <w:rsid w:val="00532424"/>
    <w:rsid w:val="00532654"/>
    <w:rsid w:val="00532890"/>
    <w:rsid w:val="005329D8"/>
    <w:rsid w:val="00532A43"/>
    <w:rsid w:val="00532B29"/>
    <w:rsid w:val="00532CE3"/>
    <w:rsid w:val="00532D06"/>
    <w:rsid w:val="00532F96"/>
    <w:rsid w:val="00533024"/>
    <w:rsid w:val="00533154"/>
    <w:rsid w:val="00533262"/>
    <w:rsid w:val="0053375A"/>
    <w:rsid w:val="0053393A"/>
    <w:rsid w:val="00533A72"/>
    <w:rsid w:val="00533B06"/>
    <w:rsid w:val="00533EB0"/>
    <w:rsid w:val="00534024"/>
    <w:rsid w:val="0053413B"/>
    <w:rsid w:val="005343B3"/>
    <w:rsid w:val="005344EA"/>
    <w:rsid w:val="00534656"/>
    <w:rsid w:val="00534A33"/>
    <w:rsid w:val="00534BAA"/>
    <w:rsid w:val="00534DC3"/>
    <w:rsid w:val="00535073"/>
    <w:rsid w:val="005351C0"/>
    <w:rsid w:val="005351FF"/>
    <w:rsid w:val="005352FC"/>
    <w:rsid w:val="00535444"/>
    <w:rsid w:val="00535CD8"/>
    <w:rsid w:val="00535E14"/>
    <w:rsid w:val="00535F8E"/>
    <w:rsid w:val="0053601E"/>
    <w:rsid w:val="005360FA"/>
    <w:rsid w:val="00536149"/>
    <w:rsid w:val="00536585"/>
    <w:rsid w:val="00536653"/>
    <w:rsid w:val="005366F0"/>
    <w:rsid w:val="00536763"/>
    <w:rsid w:val="005368EB"/>
    <w:rsid w:val="0053698B"/>
    <w:rsid w:val="00536A68"/>
    <w:rsid w:val="00536B44"/>
    <w:rsid w:val="00536BA9"/>
    <w:rsid w:val="00536F8A"/>
    <w:rsid w:val="005377B7"/>
    <w:rsid w:val="00537855"/>
    <w:rsid w:val="00537A9E"/>
    <w:rsid w:val="00537FEC"/>
    <w:rsid w:val="00540152"/>
    <w:rsid w:val="0054022F"/>
    <w:rsid w:val="005403DC"/>
    <w:rsid w:val="005403F6"/>
    <w:rsid w:val="005404D1"/>
    <w:rsid w:val="00540592"/>
    <w:rsid w:val="00540FE8"/>
    <w:rsid w:val="00541166"/>
    <w:rsid w:val="005411D8"/>
    <w:rsid w:val="0054130D"/>
    <w:rsid w:val="00541368"/>
    <w:rsid w:val="005413AD"/>
    <w:rsid w:val="005416C6"/>
    <w:rsid w:val="005416F4"/>
    <w:rsid w:val="0054173D"/>
    <w:rsid w:val="0054191B"/>
    <w:rsid w:val="00541978"/>
    <w:rsid w:val="00541AF8"/>
    <w:rsid w:val="00541F0F"/>
    <w:rsid w:val="00542117"/>
    <w:rsid w:val="005422AC"/>
    <w:rsid w:val="00542704"/>
    <w:rsid w:val="005428B5"/>
    <w:rsid w:val="005429CB"/>
    <w:rsid w:val="00542A91"/>
    <w:rsid w:val="005430C4"/>
    <w:rsid w:val="005433BF"/>
    <w:rsid w:val="005433F6"/>
    <w:rsid w:val="00543458"/>
    <w:rsid w:val="005436EC"/>
    <w:rsid w:val="0054376B"/>
    <w:rsid w:val="0054386A"/>
    <w:rsid w:val="00543A3C"/>
    <w:rsid w:val="00543EFE"/>
    <w:rsid w:val="00543FC6"/>
    <w:rsid w:val="00544084"/>
    <w:rsid w:val="00544353"/>
    <w:rsid w:val="0054450B"/>
    <w:rsid w:val="005446E4"/>
    <w:rsid w:val="00544735"/>
    <w:rsid w:val="00544789"/>
    <w:rsid w:val="00544C6C"/>
    <w:rsid w:val="00544C8E"/>
    <w:rsid w:val="0054506B"/>
    <w:rsid w:val="00545193"/>
    <w:rsid w:val="005455E7"/>
    <w:rsid w:val="00545633"/>
    <w:rsid w:val="005456E6"/>
    <w:rsid w:val="00545AC6"/>
    <w:rsid w:val="00545D01"/>
    <w:rsid w:val="00545F88"/>
    <w:rsid w:val="00545F8D"/>
    <w:rsid w:val="005460AA"/>
    <w:rsid w:val="00546128"/>
    <w:rsid w:val="00546260"/>
    <w:rsid w:val="00546F5C"/>
    <w:rsid w:val="0054709E"/>
    <w:rsid w:val="005470F5"/>
    <w:rsid w:val="00547100"/>
    <w:rsid w:val="0054715B"/>
    <w:rsid w:val="00547361"/>
    <w:rsid w:val="0054737C"/>
    <w:rsid w:val="00547447"/>
    <w:rsid w:val="00547521"/>
    <w:rsid w:val="0054754F"/>
    <w:rsid w:val="0054791B"/>
    <w:rsid w:val="00547AC4"/>
    <w:rsid w:val="00547BC4"/>
    <w:rsid w:val="00547D91"/>
    <w:rsid w:val="00550097"/>
    <w:rsid w:val="005502BD"/>
    <w:rsid w:val="00550365"/>
    <w:rsid w:val="00550366"/>
    <w:rsid w:val="0055043C"/>
    <w:rsid w:val="00550446"/>
    <w:rsid w:val="00550731"/>
    <w:rsid w:val="005507FF"/>
    <w:rsid w:val="005508E9"/>
    <w:rsid w:val="00550A1A"/>
    <w:rsid w:val="00550B01"/>
    <w:rsid w:val="00550D38"/>
    <w:rsid w:val="00550E1A"/>
    <w:rsid w:val="00550E54"/>
    <w:rsid w:val="00551134"/>
    <w:rsid w:val="0055114D"/>
    <w:rsid w:val="005511C6"/>
    <w:rsid w:val="005516B5"/>
    <w:rsid w:val="00551764"/>
    <w:rsid w:val="00551817"/>
    <w:rsid w:val="00551CC1"/>
    <w:rsid w:val="00551E53"/>
    <w:rsid w:val="005520DA"/>
    <w:rsid w:val="00552223"/>
    <w:rsid w:val="00552286"/>
    <w:rsid w:val="005522D5"/>
    <w:rsid w:val="0055240A"/>
    <w:rsid w:val="00552747"/>
    <w:rsid w:val="0055280E"/>
    <w:rsid w:val="005529DB"/>
    <w:rsid w:val="00552E0E"/>
    <w:rsid w:val="00552EBE"/>
    <w:rsid w:val="00552F29"/>
    <w:rsid w:val="00552FAC"/>
    <w:rsid w:val="00553004"/>
    <w:rsid w:val="005530D7"/>
    <w:rsid w:val="005531D3"/>
    <w:rsid w:val="00553295"/>
    <w:rsid w:val="005533EB"/>
    <w:rsid w:val="0055374D"/>
    <w:rsid w:val="005537BD"/>
    <w:rsid w:val="00553AC8"/>
    <w:rsid w:val="00553BC6"/>
    <w:rsid w:val="00553C4C"/>
    <w:rsid w:val="00553D75"/>
    <w:rsid w:val="00553F5D"/>
    <w:rsid w:val="0055409E"/>
    <w:rsid w:val="0055438F"/>
    <w:rsid w:val="00554551"/>
    <w:rsid w:val="0055456D"/>
    <w:rsid w:val="00554595"/>
    <w:rsid w:val="00554700"/>
    <w:rsid w:val="0055488A"/>
    <w:rsid w:val="00554C0F"/>
    <w:rsid w:val="00554FBA"/>
    <w:rsid w:val="005551FB"/>
    <w:rsid w:val="00555226"/>
    <w:rsid w:val="00555227"/>
    <w:rsid w:val="00555473"/>
    <w:rsid w:val="005554A1"/>
    <w:rsid w:val="005556C5"/>
    <w:rsid w:val="00555773"/>
    <w:rsid w:val="00555AF7"/>
    <w:rsid w:val="00555BB0"/>
    <w:rsid w:val="00555C2A"/>
    <w:rsid w:val="00555C6F"/>
    <w:rsid w:val="00555CF2"/>
    <w:rsid w:val="00555E46"/>
    <w:rsid w:val="00556016"/>
    <w:rsid w:val="005566C1"/>
    <w:rsid w:val="00556B87"/>
    <w:rsid w:val="00556EA0"/>
    <w:rsid w:val="0055780B"/>
    <w:rsid w:val="00557937"/>
    <w:rsid w:val="0055797D"/>
    <w:rsid w:val="00557BDE"/>
    <w:rsid w:val="00557DEA"/>
    <w:rsid w:val="00557E7D"/>
    <w:rsid w:val="005600CA"/>
    <w:rsid w:val="00560271"/>
    <w:rsid w:val="00560360"/>
    <w:rsid w:val="0056039B"/>
    <w:rsid w:val="005603F9"/>
    <w:rsid w:val="005608B2"/>
    <w:rsid w:val="00560B1B"/>
    <w:rsid w:val="00560F17"/>
    <w:rsid w:val="00561157"/>
    <w:rsid w:val="00561258"/>
    <w:rsid w:val="0056140C"/>
    <w:rsid w:val="0056155D"/>
    <w:rsid w:val="00561565"/>
    <w:rsid w:val="005618B4"/>
    <w:rsid w:val="00561A2C"/>
    <w:rsid w:val="00561BD1"/>
    <w:rsid w:val="00561F2C"/>
    <w:rsid w:val="00561F72"/>
    <w:rsid w:val="00562144"/>
    <w:rsid w:val="00562312"/>
    <w:rsid w:val="005623E7"/>
    <w:rsid w:val="005624D8"/>
    <w:rsid w:val="0056258C"/>
    <w:rsid w:val="00562875"/>
    <w:rsid w:val="005628CF"/>
    <w:rsid w:val="00562956"/>
    <w:rsid w:val="0056296A"/>
    <w:rsid w:val="00562989"/>
    <w:rsid w:val="005629AD"/>
    <w:rsid w:val="00562A5C"/>
    <w:rsid w:val="00562F58"/>
    <w:rsid w:val="00562FBE"/>
    <w:rsid w:val="0056304E"/>
    <w:rsid w:val="005634B2"/>
    <w:rsid w:val="005635D7"/>
    <w:rsid w:val="00563A1A"/>
    <w:rsid w:val="00563F79"/>
    <w:rsid w:val="00563FA3"/>
    <w:rsid w:val="00563FD8"/>
    <w:rsid w:val="005641A7"/>
    <w:rsid w:val="00564A5D"/>
    <w:rsid w:val="00564BA7"/>
    <w:rsid w:val="00564D48"/>
    <w:rsid w:val="00564E40"/>
    <w:rsid w:val="00564F3B"/>
    <w:rsid w:val="00564F54"/>
    <w:rsid w:val="00564F88"/>
    <w:rsid w:val="0056506B"/>
    <w:rsid w:val="005651C5"/>
    <w:rsid w:val="005658EA"/>
    <w:rsid w:val="00565905"/>
    <w:rsid w:val="00566359"/>
    <w:rsid w:val="005663EE"/>
    <w:rsid w:val="00566803"/>
    <w:rsid w:val="005669BD"/>
    <w:rsid w:val="00566E0E"/>
    <w:rsid w:val="00566FE5"/>
    <w:rsid w:val="0056715D"/>
    <w:rsid w:val="0056718F"/>
    <w:rsid w:val="005672BC"/>
    <w:rsid w:val="0056735D"/>
    <w:rsid w:val="00567541"/>
    <w:rsid w:val="00567671"/>
    <w:rsid w:val="00567796"/>
    <w:rsid w:val="005679D4"/>
    <w:rsid w:val="00567BE4"/>
    <w:rsid w:val="00567CE4"/>
    <w:rsid w:val="00567E5E"/>
    <w:rsid w:val="00570188"/>
    <w:rsid w:val="005702C9"/>
    <w:rsid w:val="00570331"/>
    <w:rsid w:val="0057059C"/>
    <w:rsid w:val="0057077A"/>
    <w:rsid w:val="00570A1E"/>
    <w:rsid w:val="00570C17"/>
    <w:rsid w:val="00570DAB"/>
    <w:rsid w:val="00571063"/>
    <w:rsid w:val="00571148"/>
    <w:rsid w:val="005712C8"/>
    <w:rsid w:val="00571311"/>
    <w:rsid w:val="0057138C"/>
    <w:rsid w:val="00571682"/>
    <w:rsid w:val="00571AE6"/>
    <w:rsid w:val="00571C92"/>
    <w:rsid w:val="00571CB2"/>
    <w:rsid w:val="00571CDB"/>
    <w:rsid w:val="00571D93"/>
    <w:rsid w:val="00571E8B"/>
    <w:rsid w:val="00571EC9"/>
    <w:rsid w:val="005720C6"/>
    <w:rsid w:val="00572329"/>
    <w:rsid w:val="00572437"/>
    <w:rsid w:val="0057246A"/>
    <w:rsid w:val="005726D0"/>
    <w:rsid w:val="00572BE2"/>
    <w:rsid w:val="00572D11"/>
    <w:rsid w:val="00572ED5"/>
    <w:rsid w:val="00573109"/>
    <w:rsid w:val="00573444"/>
    <w:rsid w:val="005739F1"/>
    <w:rsid w:val="00573BAB"/>
    <w:rsid w:val="00573F76"/>
    <w:rsid w:val="0057452D"/>
    <w:rsid w:val="005746C8"/>
    <w:rsid w:val="005746FF"/>
    <w:rsid w:val="005747B9"/>
    <w:rsid w:val="00574BB4"/>
    <w:rsid w:val="00574F3B"/>
    <w:rsid w:val="00574F81"/>
    <w:rsid w:val="005751AD"/>
    <w:rsid w:val="00575245"/>
    <w:rsid w:val="005755A6"/>
    <w:rsid w:val="005757E7"/>
    <w:rsid w:val="00575887"/>
    <w:rsid w:val="00575921"/>
    <w:rsid w:val="005759CB"/>
    <w:rsid w:val="00575A05"/>
    <w:rsid w:val="00575A13"/>
    <w:rsid w:val="00575D5C"/>
    <w:rsid w:val="00575DAD"/>
    <w:rsid w:val="00575E6D"/>
    <w:rsid w:val="00575F69"/>
    <w:rsid w:val="0057604D"/>
    <w:rsid w:val="00576243"/>
    <w:rsid w:val="00576290"/>
    <w:rsid w:val="00576944"/>
    <w:rsid w:val="005769D1"/>
    <w:rsid w:val="00576A64"/>
    <w:rsid w:val="00576B9F"/>
    <w:rsid w:val="00576C87"/>
    <w:rsid w:val="00577005"/>
    <w:rsid w:val="0057711A"/>
    <w:rsid w:val="00577308"/>
    <w:rsid w:val="005773F8"/>
    <w:rsid w:val="005773FF"/>
    <w:rsid w:val="00577582"/>
    <w:rsid w:val="00577681"/>
    <w:rsid w:val="00577765"/>
    <w:rsid w:val="00577823"/>
    <w:rsid w:val="005779B2"/>
    <w:rsid w:val="00577B37"/>
    <w:rsid w:val="00577E0E"/>
    <w:rsid w:val="00577E57"/>
    <w:rsid w:val="00577FD4"/>
    <w:rsid w:val="00577FE2"/>
    <w:rsid w:val="0058010F"/>
    <w:rsid w:val="00580416"/>
    <w:rsid w:val="005806F1"/>
    <w:rsid w:val="00580834"/>
    <w:rsid w:val="0058084F"/>
    <w:rsid w:val="005809BE"/>
    <w:rsid w:val="00580A36"/>
    <w:rsid w:val="00580C2F"/>
    <w:rsid w:val="00580CAC"/>
    <w:rsid w:val="00580DA4"/>
    <w:rsid w:val="00580DA7"/>
    <w:rsid w:val="00580EC0"/>
    <w:rsid w:val="005810B6"/>
    <w:rsid w:val="00581457"/>
    <w:rsid w:val="00581792"/>
    <w:rsid w:val="005817FA"/>
    <w:rsid w:val="00581B4E"/>
    <w:rsid w:val="00581BFF"/>
    <w:rsid w:val="00581C5B"/>
    <w:rsid w:val="00581E84"/>
    <w:rsid w:val="00581FA6"/>
    <w:rsid w:val="0058224F"/>
    <w:rsid w:val="0058226D"/>
    <w:rsid w:val="0058228D"/>
    <w:rsid w:val="005823A0"/>
    <w:rsid w:val="00582563"/>
    <w:rsid w:val="005825BA"/>
    <w:rsid w:val="00582606"/>
    <w:rsid w:val="005826A6"/>
    <w:rsid w:val="005828A3"/>
    <w:rsid w:val="005828F3"/>
    <w:rsid w:val="00582A82"/>
    <w:rsid w:val="00582BC5"/>
    <w:rsid w:val="00582CB0"/>
    <w:rsid w:val="00582D87"/>
    <w:rsid w:val="00583281"/>
    <w:rsid w:val="005832DF"/>
    <w:rsid w:val="005837C8"/>
    <w:rsid w:val="0058388D"/>
    <w:rsid w:val="00583E62"/>
    <w:rsid w:val="00583FFB"/>
    <w:rsid w:val="00584455"/>
    <w:rsid w:val="00584764"/>
    <w:rsid w:val="00584875"/>
    <w:rsid w:val="00584F00"/>
    <w:rsid w:val="00585226"/>
    <w:rsid w:val="005852F6"/>
    <w:rsid w:val="005854EE"/>
    <w:rsid w:val="00585E16"/>
    <w:rsid w:val="00585E53"/>
    <w:rsid w:val="00586119"/>
    <w:rsid w:val="00586374"/>
    <w:rsid w:val="00586592"/>
    <w:rsid w:val="00586593"/>
    <w:rsid w:val="0058677E"/>
    <w:rsid w:val="00586813"/>
    <w:rsid w:val="00586AD0"/>
    <w:rsid w:val="00587042"/>
    <w:rsid w:val="005871A4"/>
    <w:rsid w:val="0058740D"/>
    <w:rsid w:val="0058770D"/>
    <w:rsid w:val="005878F4"/>
    <w:rsid w:val="005879F6"/>
    <w:rsid w:val="005905F4"/>
    <w:rsid w:val="00590771"/>
    <w:rsid w:val="00590B00"/>
    <w:rsid w:val="00590D00"/>
    <w:rsid w:val="00590D79"/>
    <w:rsid w:val="00591372"/>
    <w:rsid w:val="00591415"/>
    <w:rsid w:val="00591490"/>
    <w:rsid w:val="00591543"/>
    <w:rsid w:val="00591654"/>
    <w:rsid w:val="00591661"/>
    <w:rsid w:val="005916F6"/>
    <w:rsid w:val="005917EA"/>
    <w:rsid w:val="0059187F"/>
    <w:rsid w:val="005918F7"/>
    <w:rsid w:val="005921CB"/>
    <w:rsid w:val="005921EF"/>
    <w:rsid w:val="00592251"/>
    <w:rsid w:val="0059265C"/>
    <w:rsid w:val="005926C4"/>
    <w:rsid w:val="00592723"/>
    <w:rsid w:val="005927A5"/>
    <w:rsid w:val="0059298F"/>
    <w:rsid w:val="005929D7"/>
    <w:rsid w:val="00593205"/>
    <w:rsid w:val="00593283"/>
    <w:rsid w:val="005932D7"/>
    <w:rsid w:val="005937C3"/>
    <w:rsid w:val="00593994"/>
    <w:rsid w:val="00593A9D"/>
    <w:rsid w:val="00593DC8"/>
    <w:rsid w:val="00593EA4"/>
    <w:rsid w:val="00594001"/>
    <w:rsid w:val="00594264"/>
    <w:rsid w:val="00594691"/>
    <w:rsid w:val="005947D9"/>
    <w:rsid w:val="00594B74"/>
    <w:rsid w:val="00594B7A"/>
    <w:rsid w:val="00594E90"/>
    <w:rsid w:val="0059500A"/>
    <w:rsid w:val="00595361"/>
    <w:rsid w:val="00595920"/>
    <w:rsid w:val="005959F9"/>
    <w:rsid w:val="00595AF8"/>
    <w:rsid w:val="00595CF8"/>
    <w:rsid w:val="00595DDD"/>
    <w:rsid w:val="00595F79"/>
    <w:rsid w:val="0059602D"/>
    <w:rsid w:val="005963BE"/>
    <w:rsid w:val="005963D3"/>
    <w:rsid w:val="00596A63"/>
    <w:rsid w:val="00596BBE"/>
    <w:rsid w:val="00596DED"/>
    <w:rsid w:val="00597063"/>
    <w:rsid w:val="00597234"/>
    <w:rsid w:val="0059725D"/>
    <w:rsid w:val="005973CF"/>
    <w:rsid w:val="00597CBB"/>
    <w:rsid w:val="00597E15"/>
    <w:rsid w:val="00597F75"/>
    <w:rsid w:val="005A02E7"/>
    <w:rsid w:val="005A034C"/>
    <w:rsid w:val="005A1263"/>
    <w:rsid w:val="005A12C0"/>
    <w:rsid w:val="005A1375"/>
    <w:rsid w:val="005A19EB"/>
    <w:rsid w:val="005A1B70"/>
    <w:rsid w:val="005A232F"/>
    <w:rsid w:val="005A23C8"/>
    <w:rsid w:val="005A25B1"/>
    <w:rsid w:val="005A266D"/>
    <w:rsid w:val="005A27F1"/>
    <w:rsid w:val="005A284E"/>
    <w:rsid w:val="005A2897"/>
    <w:rsid w:val="005A28C5"/>
    <w:rsid w:val="005A290F"/>
    <w:rsid w:val="005A2C68"/>
    <w:rsid w:val="005A2CEC"/>
    <w:rsid w:val="005A322D"/>
    <w:rsid w:val="005A3312"/>
    <w:rsid w:val="005A3469"/>
    <w:rsid w:val="005A36C3"/>
    <w:rsid w:val="005A3B07"/>
    <w:rsid w:val="005A3B34"/>
    <w:rsid w:val="005A42AF"/>
    <w:rsid w:val="005A436B"/>
    <w:rsid w:val="005A4591"/>
    <w:rsid w:val="005A45E2"/>
    <w:rsid w:val="005A47BF"/>
    <w:rsid w:val="005A48C3"/>
    <w:rsid w:val="005A49BD"/>
    <w:rsid w:val="005A4CAB"/>
    <w:rsid w:val="005A5079"/>
    <w:rsid w:val="005A5081"/>
    <w:rsid w:val="005A5286"/>
    <w:rsid w:val="005A551A"/>
    <w:rsid w:val="005A5748"/>
    <w:rsid w:val="005A5966"/>
    <w:rsid w:val="005A5D1B"/>
    <w:rsid w:val="005A5E67"/>
    <w:rsid w:val="005A6064"/>
    <w:rsid w:val="005A60CE"/>
    <w:rsid w:val="005A62A4"/>
    <w:rsid w:val="005A67C8"/>
    <w:rsid w:val="005A6AD3"/>
    <w:rsid w:val="005A6D81"/>
    <w:rsid w:val="005A6E7A"/>
    <w:rsid w:val="005A6F2D"/>
    <w:rsid w:val="005A6FB2"/>
    <w:rsid w:val="005A70C4"/>
    <w:rsid w:val="005A7246"/>
    <w:rsid w:val="005A7679"/>
    <w:rsid w:val="005A76E3"/>
    <w:rsid w:val="005B0263"/>
    <w:rsid w:val="005B02B9"/>
    <w:rsid w:val="005B048F"/>
    <w:rsid w:val="005B075B"/>
    <w:rsid w:val="005B0821"/>
    <w:rsid w:val="005B0968"/>
    <w:rsid w:val="005B09E7"/>
    <w:rsid w:val="005B0C2C"/>
    <w:rsid w:val="005B0CD6"/>
    <w:rsid w:val="005B0DC2"/>
    <w:rsid w:val="005B0DEA"/>
    <w:rsid w:val="005B0EBB"/>
    <w:rsid w:val="005B0F29"/>
    <w:rsid w:val="005B0F83"/>
    <w:rsid w:val="005B0FB0"/>
    <w:rsid w:val="005B0FB7"/>
    <w:rsid w:val="005B1073"/>
    <w:rsid w:val="005B13F9"/>
    <w:rsid w:val="005B14BE"/>
    <w:rsid w:val="005B15EC"/>
    <w:rsid w:val="005B1857"/>
    <w:rsid w:val="005B29BF"/>
    <w:rsid w:val="005B2B0F"/>
    <w:rsid w:val="005B2CF6"/>
    <w:rsid w:val="005B2D64"/>
    <w:rsid w:val="005B2F92"/>
    <w:rsid w:val="005B2FE8"/>
    <w:rsid w:val="005B30CF"/>
    <w:rsid w:val="005B34D2"/>
    <w:rsid w:val="005B3721"/>
    <w:rsid w:val="005B39EC"/>
    <w:rsid w:val="005B3C29"/>
    <w:rsid w:val="005B3D4D"/>
    <w:rsid w:val="005B3D96"/>
    <w:rsid w:val="005B3E6A"/>
    <w:rsid w:val="005B41E4"/>
    <w:rsid w:val="005B42B3"/>
    <w:rsid w:val="005B47ED"/>
    <w:rsid w:val="005B48DC"/>
    <w:rsid w:val="005B4923"/>
    <w:rsid w:val="005B4B65"/>
    <w:rsid w:val="005B4CC1"/>
    <w:rsid w:val="005B524D"/>
    <w:rsid w:val="005B52E2"/>
    <w:rsid w:val="005B541C"/>
    <w:rsid w:val="005B55D1"/>
    <w:rsid w:val="005B56A3"/>
    <w:rsid w:val="005B5B76"/>
    <w:rsid w:val="005B5CD0"/>
    <w:rsid w:val="005B5E30"/>
    <w:rsid w:val="005B5F41"/>
    <w:rsid w:val="005B6038"/>
    <w:rsid w:val="005B61F2"/>
    <w:rsid w:val="005B656C"/>
    <w:rsid w:val="005B6B42"/>
    <w:rsid w:val="005B6BEF"/>
    <w:rsid w:val="005B6E40"/>
    <w:rsid w:val="005B6F61"/>
    <w:rsid w:val="005B6FD0"/>
    <w:rsid w:val="005B7194"/>
    <w:rsid w:val="005B738E"/>
    <w:rsid w:val="005B73BF"/>
    <w:rsid w:val="005B754D"/>
    <w:rsid w:val="005B7919"/>
    <w:rsid w:val="005B79B3"/>
    <w:rsid w:val="005B7B09"/>
    <w:rsid w:val="005B7D70"/>
    <w:rsid w:val="005B7E4F"/>
    <w:rsid w:val="005B7F76"/>
    <w:rsid w:val="005C00F3"/>
    <w:rsid w:val="005C018B"/>
    <w:rsid w:val="005C02DC"/>
    <w:rsid w:val="005C03C5"/>
    <w:rsid w:val="005C0AE2"/>
    <w:rsid w:val="005C0BD3"/>
    <w:rsid w:val="005C0DFF"/>
    <w:rsid w:val="005C0FB0"/>
    <w:rsid w:val="005C1090"/>
    <w:rsid w:val="005C11F6"/>
    <w:rsid w:val="005C1463"/>
    <w:rsid w:val="005C1735"/>
    <w:rsid w:val="005C17A4"/>
    <w:rsid w:val="005C1B66"/>
    <w:rsid w:val="005C1BAD"/>
    <w:rsid w:val="005C1BDF"/>
    <w:rsid w:val="005C2948"/>
    <w:rsid w:val="005C2BF4"/>
    <w:rsid w:val="005C2C14"/>
    <w:rsid w:val="005C2D1F"/>
    <w:rsid w:val="005C2E9C"/>
    <w:rsid w:val="005C334A"/>
    <w:rsid w:val="005C36B4"/>
    <w:rsid w:val="005C391C"/>
    <w:rsid w:val="005C39BD"/>
    <w:rsid w:val="005C39C8"/>
    <w:rsid w:val="005C3AF8"/>
    <w:rsid w:val="005C3BF4"/>
    <w:rsid w:val="005C4081"/>
    <w:rsid w:val="005C412F"/>
    <w:rsid w:val="005C4530"/>
    <w:rsid w:val="005C459E"/>
    <w:rsid w:val="005C46F4"/>
    <w:rsid w:val="005C47D5"/>
    <w:rsid w:val="005C49E6"/>
    <w:rsid w:val="005C4C55"/>
    <w:rsid w:val="005C50B7"/>
    <w:rsid w:val="005C531F"/>
    <w:rsid w:val="005C536A"/>
    <w:rsid w:val="005C57A6"/>
    <w:rsid w:val="005C5CB3"/>
    <w:rsid w:val="005C5EA0"/>
    <w:rsid w:val="005C600B"/>
    <w:rsid w:val="005C6232"/>
    <w:rsid w:val="005C63EF"/>
    <w:rsid w:val="005C6C71"/>
    <w:rsid w:val="005C6EA0"/>
    <w:rsid w:val="005C7013"/>
    <w:rsid w:val="005C7099"/>
    <w:rsid w:val="005C747D"/>
    <w:rsid w:val="005C7492"/>
    <w:rsid w:val="005C7ABE"/>
    <w:rsid w:val="005C7B43"/>
    <w:rsid w:val="005C7BCE"/>
    <w:rsid w:val="005C7C0B"/>
    <w:rsid w:val="005C7E15"/>
    <w:rsid w:val="005C7E70"/>
    <w:rsid w:val="005C7EE9"/>
    <w:rsid w:val="005C7F6A"/>
    <w:rsid w:val="005C7F6F"/>
    <w:rsid w:val="005C7FA8"/>
    <w:rsid w:val="005D0014"/>
    <w:rsid w:val="005D00B4"/>
    <w:rsid w:val="005D02DF"/>
    <w:rsid w:val="005D0398"/>
    <w:rsid w:val="005D04E8"/>
    <w:rsid w:val="005D0A9C"/>
    <w:rsid w:val="005D0E46"/>
    <w:rsid w:val="005D1225"/>
    <w:rsid w:val="005D1288"/>
    <w:rsid w:val="005D1430"/>
    <w:rsid w:val="005D17E6"/>
    <w:rsid w:val="005D181D"/>
    <w:rsid w:val="005D1C4A"/>
    <w:rsid w:val="005D1C6F"/>
    <w:rsid w:val="005D2079"/>
    <w:rsid w:val="005D23CF"/>
    <w:rsid w:val="005D2431"/>
    <w:rsid w:val="005D2679"/>
    <w:rsid w:val="005D27AF"/>
    <w:rsid w:val="005D286E"/>
    <w:rsid w:val="005D28A9"/>
    <w:rsid w:val="005D2A7F"/>
    <w:rsid w:val="005D2B44"/>
    <w:rsid w:val="005D2E78"/>
    <w:rsid w:val="005D3316"/>
    <w:rsid w:val="005D37A5"/>
    <w:rsid w:val="005D3B39"/>
    <w:rsid w:val="005D3B86"/>
    <w:rsid w:val="005D3BB1"/>
    <w:rsid w:val="005D3C84"/>
    <w:rsid w:val="005D42DF"/>
    <w:rsid w:val="005D4339"/>
    <w:rsid w:val="005D45B3"/>
    <w:rsid w:val="005D45BF"/>
    <w:rsid w:val="005D467B"/>
    <w:rsid w:val="005D46DE"/>
    <w:rsid w:val="005D4790"/>
    <w:rsid w:val="005D4A77"/>
    <w:rsid w:val="005D4CDE"/>
    <w:rsid w:val="005D4DD2"/>
    <w:rsid w:val="005D504E"/>
    <w:rsid w:val="005D508B"/>
    <w:rsid w:val="005D50C8"/>
    <w:rsid w:val="005D53E2"/>
    <w:rsid w:val="005D55B9"/>
    <w:rsid w:val="005D5700"/>
    <w:rsid w:val="005D5810"/>
    <w:rsid w:val="005D5AF2"/>
    <w:rsid w:val="005D5B08"/>
    <w:rsid w:val="005D5D34"/>
    <w:rsid w:val="005D5E61"/>
    <w:rsid w:val="005D5EE1"/>
    <w:rsid w:val="005D672B"/>
    <w:rsid w:val="005D688F"/>
    <w:rsid w:val="005D693F"/>
    <w:rsid w:val="005D6946"/>
    <w:rsid w:val="005D6ED9"/>
    <w:rsid w:val="005D73F2"/>
    <w:rsid w:val="005D74E4"/>
    <w:rsid w:val="005D753A"/>
    <w:rsid w:val="005D7571"/>
    <w:rsid w:val="005D7711"/>
    <w:rsid w:val="005D7967"/>
    <w:rsid w:val="005D7A50"/>
    <w:rsid w:val="005D7D78"/>
    <w:rsid w:val="005E0235"/>
    <w:rsid w:val="005E043E"/>
    <w:rsid w:val="005E08B2"/>
    <w:rsid w:val="005E08B7"/>
    <w:rsid w:val="005E0DFA"/>
    <w:rsid w:val="005E0FC1"/>
    <w:rsid w:val="005E1234"/>
    <w:rsid w:val="005E1568"/>
    <w:rsid w:val="005E1629"/>
    <w:rsid w:val="005E1659"/>
    <w:rsid w:val="005E16E1"/>
    <w:rsid w:val="005E1820"/>
    <w:rsid w:val="005E1821"/>
    <w:rsid w:val="005E18BD"/>
    <w:rsid w:val="005E1936"/>
    <w:rsid w:val="005E19AB"/>
    <w:rsid w:val="005E1A50"/>
    <w:rsid w:val="005E1B98"/>
    <w:rsid w:val="005E1C0A"/>
    <w:rsid w:val="005E1DA2"/>
    <w:rsid w:val="005E1DBB"/>
    <w:rsid w:val="005E20E1"/>
    <w:rsid w:val="005E22F7"/>
    <w:rsid w:val="005E2422"/>
    <w:rsid w:val="005E280D"/>
    <w:rsid w:val="005E2961"/>
    <w:rsid w:val="005E29B0"/>
    <w:rsid w:val="005E2A4C"/>
    <w:rsid w:val="005E2BD5"/>
    <w:rsid w:val="005E2CEE"/>
    <w:rsid w:val="005E30FE"/>
    <w:rsid w:val="005E3328"/>
    <w:rsid w:val="005E397A"/>
    <w:rsid w:val="005E3D3D"/>
    <w:rsid w:val="005E3FDE"/>
    <w:rsid w:val="005E3FF3"/>
    <w:rsid w:val="005E40C4"/>
    <w:rsid w:val="005E4119"/>
    <w:rsid w:val="005E41FA"/>
    <w:rsid w:val="005E4306"/>
    <w:rsid w:val="005E46BD"/>
    <w:rsid w:val="005E48A5"/>
    <w:rsid w:val="005E4AA7"/>
    <w:rsid w:val="005E526D"/>
    <w:rsid w:val="005E54D2"/>
    <w:rsid w:val="005E59F1"/>
    <w:rsid w:val="005E5BD1"/>
    <w:rsid w:val="005E5C37"/>
    <w:rsid w:val="005E5ED7"/>
    <w:rsid w:val="005E6068"/>
    <w:rsid w:val="005E68C4"/>
    <w:rsid w:val="005E68F4"/>
    <w:rsid w:val="005E6C0A"/>
    <w:rsid w:val="005E6D97"/>
    <w:rsid w:val="005E6FE4"/>
    <w:rsid w:val="005E720D"/>
    <w:rsid w:val="005E72F6"/>
    <w:rsid w:val="005E79B3"/>
    <w:rsid w:val="005E7A52"/>
    <w:rsid w:val="005E7D1C"/>
    <w:rsid w:val="005F052A"/>
    <w:rsid w:val="005F066E"/>
    <w:rsid w:val="005F06CC"/>
    <w:rsid w:val="005F0BB1"/>
    <w:rsid w:val="005F0DEF"/>
    <w:rsid w:val="005F111E"/>
    <w:rsid w:val="005F13FC"/>
    <w:rsid w:val="005F145F"/>
    <w:rsid w:val="005F1638"/>
    <w:rsid w:val="005F16B6"/>
    <w:rsid w:val="005F1B8B"/>
    <w:rsid w:val="005F1FC3"/>
    <w:rsid w:val="005F21A6"/>
    <w:rsid w:val="005F22DE"/>
    <w:rsid w:val="005F22FE"/>
    <w:rsid w:val="005F230D"/>
    <w:rsid w:val="005F23DC"/>
    <w:rsid w:val="005F2717"/>
    <w:rsid w:val="005F273B"/>
    <w:rsid w:val="005F27E8"/>
    <w:rsid w:val="005F2872"/>
    <w:rsid w:val="005F2C7F"/>
    <w:rsid w:val="005F2D51"/>
    <w:rsid w:val="005F2F67"/>
    <w:rsid w:val="005F30F3"/>
    <w:rsid w:val="005F320C"/>
    <w:rsid w:val="005F35D9"/>
    <w:rsid w:val="005F3636"/>
    <w:rsid w:val="005F3975"/>
    <w:rsid w:val="005F3AFC"/>
    <w:rsid w:val="005F3CC5"/>
    <w:rsid w:val="005F3DAA"/>
    <w:rsid w:val="005F3ECB"/>
    <w:rsid w:val="005F3F20"/>
    <w:rsid w:val="005F419E"/>
    <w:rsid w:val="005F41E4"/>
    <w:rsid w:val="005F4250"/>
    <w:rsid w:val="005F44B1"/>
    <w:rsid w:val="005F485A"/>
    <w:rsid w:val="005F48E0"/>
    <w:rsid w:val="005F496D"/>
    <w:rsid w:val="005F49A4"/>
    <w:rsid w:val="005F4C03"/>
    <w:rsid w:val="005F4DD3"/>
    <w:rsid w:val="005F50C3"/>
    <w:rsid w:val="005F5102"/>
    <w:rsid w:val="005F521E"/>
    <w:rsid w:val="005F5442"/>
    <w:rsid w:val="005F547A"/>
    <w:rsid w:val="005F54CA"/>
    <w:rsid w:val="005F5AD9"/>
    <w:rsid w:val="005F5D76"/>
    <w:rsid w:val="005F6247"/>
    <w:rsid w:val="005F6BE6"/>
    <w:rsid w:val="005F6C12"/>
    <w:rsid w:val="005F6D0E"/>
    <w:rsid w:val="005F6D8A"/>
    <w:rsid w:val="005F7164"/>
    <w:rsid w:val="005F7507"/>
    <w:rsid w:val="005F787D"/>
    <w:rsid w:val="005F797E"/>
    <w:rsid w:val="005F7C90"/>
    <w:rsid w:val="005F7DA9"/>
    <w:rsid w:val="005F7E30"/>
    <w:rsid w:val="005F7F36"/>
    <w:rsid w:val="006000F9"/>
    <w:rsid w:val="006002AD"/>
    <w:rsid w:val="0060030D"/>
    <w:rsid w:val="00600886"/>
    <w:rsid w:val="00600BF7"/>
    <w:rsid w:val="00600E52"/>
    <w:rsid w:val="00600EBF"/>
    <w:rsid w:val="00600EC4"/>
    <w:rsid w:val="00600F7F"/>
    <w:rsid w:val="0060109C"/>
    <w:rsid w:val="00601117"/>
    <w:rsid w:val="00601140"/>
    <w:rsid w:val="00601211"/>
    <w:rsid w:val="00601C90"/>
    <w:rsid w:val="00601F4E"/>
    <w:rsid w:val="00602136"/>
    <w:rsid w:val="006022D7"/>
    <w:rsid w:val="00602414"/>
    <w:rsid w:val="006024FC"/>
    <w:rsid w:val="0060285F"/>
    <w:rsid w:val="00602969"/>
    <w:rsid w:val="00602BC2"/>
    <w:rsid w:val="00602E34"/>
    <w:rsid w:val="00602F9E"/>
    <w:rsid w:val="00602FE9"/>
    <w:rsid w:val="006030A6"/>
    <w:rsid w:val="0060310C"/>
    <w:rsid w:val="00603881"/>
    <w:rsid w:val="00603892"/>
    <w:rsid w:val="00603FDB"/>
    <w:rsid w:val="0060408C"/>
    <w:rsid w:val="00604184"/>
    <w:rsid w:val="006042D1"/>
    <w:rsid w:val="00604364"/>
    <w:rsid w:val="00604518"/>
    <w:rsid w:val="00604700"/>
    <w:rsid w:val="0060478E"/>
    <w:rsid w:val="0060497F"/>
    <w:rsid w:val="006049B4"/>
    <w:rsid w:val="00604A08"/>
    <w:rsid w:val="00604BBE"/>
    <w:rsid w:val="00604D5D"/>
    <w:rsid w:val="00604EB0"/>
    <w:rsid w:val="00605032"/>
    <w:rsid w:val="00605047"/>
    <w:rsid w:val="006053CB"/>
    <w:rsid w:val="00605432"/>
    <w:rsid w:val="00605A33"/>
    <w:rsid w:val="00605B73"/>
    <w:rsid w:val="00605D5E"/>
    <w:rsid w:val="00605F75"/>
    <w:rsid w:val="00606166"/>
    <w:rsid w:val="006061B8"/>
    <w:rsid w:val="006061C2"/>
    <w:rsid w:val="0060622D"/>
    <w:rsid w:val="00606256"/>
    <w:rsid w:val="00606591"/>
    <w:rsid w:val="00606699"/>
    <w:rsid w:val="00606A3B"/>
    <w:rsid w:val="00606AF4"/>
    <w:rsid w:val="00606CCB"/>
    <w:rsid w:val="00606D20"/>
    <w:rsid w:val="00607356"/>
    <w:rsid w:val="006075D4"/>
    <w:rsid w:val="006075F9"/>
    <w:rsid w:val="0060798E"/>
    <w:rsid w:val="00607A30"/>
    <w:rsid w:val="00607ED0"/>
    <w:rsid w:val="00610091"/>
    <w:rsid w:val="006101FA"/>
    <w:rsid w:val="0061041A"/>
    <w:rsid w:val="00610469"/>
    <w:rsid w:val="006106B9"/>
    <w:rsid w:val="0061083A"/>
    <w:rsid w:val="00610BDE"/>
    <w:rsid w:val="00610DC2"/>
    <w:rsid w:val="00610E4A"/>
    <w:rsid w:val="00610EEB"/>
    <w:rsid w:val="00610F71"/>
    <w:rsid w:val="006110B6"/>
    <w:rsid w:val="0061130D"/>
    <w:rsid w:val="00611453"/>
    <w:rsid w:val="0061164A"/>
    <w:rsid w:val="006116EE"/>
    <w:rsid w:val="006116FC"/>
    <w:rsid w:val="006117A0"/>
    <w:rsid w:val="006119EF"/>
    <w:rsid w:val="00611D63"/>
    <w:rsid w:val="00611DAB"/>
    <w:rsid w:val="00611F4C"/>
    <w:rsid w:val="0061201C"/>
    <w:rsid w:val="006120AA"/>
    <w:rsid w:val="00612138"/>
    <w:rsid w:val="00612247"/>
    <w:rsid w:val="00612263"/>
    <w:rsid w:val="006124B8"/>
    <w:rsid w:val="006124D4"/>
    <w:rsid w:val="006125FC"/>
    <w:rsid w:val="00612744"/>
    <w:rsid w:val="00612A1F"/>
    <w:rsid w:val="00612C04"/>
    <w:rsid w:val="00612CF5"/>
    <w:rsid w:val="00613142"/>
    <w:rsid w:val="00613563"/>
    <w:rsid w:val="006135C7"/>
    <w:rsid w:val="00613722"/>
    <w:rsid w:val="00613DE6"/>
    <w:rsid w:val="00613E58"/>
    <w:rsid w:val="00613FB9"/>
    <w:rsid w:val="00614111"/>
    <w:rsid w:val="00614160"/>
    <w:rsid w:val="00614176"/>
    <w:rsid w:val="00614398"/>
    <w:rsid w:val="0061446C"/>
    <w:rsid w:val="006144D9"/>
    <w:rsid w:val="0061469F"/>
    <w:rsid w:val="006146A6"/>
    <w:rsid w:val="00614801"/>
    <w:rsid w:val="00614A12"/>
    <w:rsid w:val="00614D83"/>
    <w:rsid w:val="00614E3B"/>
    <w:rsid w:val="006151E9"/>
    <w:rsid w:val="0061531C"/>
    <w:rsid w:val="006156A9"/>
    <w:rsid w:val="0061574B"/>
    <w:rsid w:val="00615B36"/>
    <w:rsid w:val="00615D08"/>
    <w:rsid w:val="00615EB6"/>
    <w:rsid w:val="00616099"/>
    <w:rsid w:val="006160E9"/>
    <w:rsid w:val="006161AD"/>
    <w:rsid w:val="00616343"/>
    <w:rsid w:val="00616412"/>
    <w:rsid w:val="00616453"/>
    <w:rsid w:val="00616580"/>
    <w:rsid w:val="0061670C"/>
    <w:rsid w:val="0061695C"/>
    <w:rsid w:val="00616AD1"/>
    <w:rsid w:val="00616BC2"/>
    <w:rsid w:val="00616C38"/>
    <w:rsid w:val="00616F10"/>
    <w:rsid w:val="006170EB"/>
    <w:rsid w:val="006172EB"/>
    <w:rsid w:val="0061749F"/>
    <w:rsid w:val="0061771E"/>
    <w:rsid w:val="0061772E"/>
    <w:rsid w:val="0061774A"/>
    <w:rsid w:val="0061778D"/>
    <w:rsid w:val="0061786C"/>
    <w:rsid w:val="006179EE"/>
    <w:rsid w:val="00617AA6"/>
    <w:rsid w:val="006203A2"/>
    <w:rsid w:val="006205B9"/>
    <w:rsid w:val="006205C1"/>
    <w:rsid w:val="00620C0E"/>
    <w:rsid w:val="00620C5C"/>
    <w:rsid w:val="00620CA5"/>
    <w:rsid w:val="00620D29"/>
    <w:rsid w:val="00620E58"/>
    <w:rsid w:val="00620FA5"/>
    <w:rsid w:val="00621002"/>
    <w:rsid w:val="00621098"/>
    <w:rsid w:val="006210A7"/>
    <w:rsid w:val="006211F0"/>
    <w:rsid w:val="006215A6"/>
    <w:rsid w:val="006217F8"/>
    <w:rsid w:val="00621C16"/>
    <w:rsid w:val="00621C90"/>
    <w:rsid w:val="006223BD"/>
    <w:rsid w:val="0062259F"/>
    <w:rsid w:val="006225B1"/>
    <w:rsid w:val="006225CE"/>
    <w:rsid w:val="0062268F"/>
    <w:rsid w:val="006229C1"/>
    <w:rsid w:val="00622D65"/>
    <w:rsid w:val="00623523"/>
    <w:rsid w:val="006235B3"/>
    <w:rsid w:val="0062398B"/>
    <w:rsid w:val="006239CE"/>
    <w:rsid w:val="00623ABB"/>
    <w:rsid w:val="00623DC4"/>
    <w:rsid w:val="00623EC1"/>
    <w:rsid w:val="006241A2"/>
    <w:rsid w:val="006247CF"/>
    <w:rsid w:val="00624855"/>
    <w:rsid w:val="00624872"/>
    <w:rsid w:val="00624955"/>
    <w:rsid w:val="006249A9"/>
    <w:rsid w:val="0062533E"/>
    <w:rsid w:val="00625545"/>
    <w:rsid w:val="006259C6"/>
    <w:rsid w:val="00625AD6"/>
    <w:rsid w:val="00625BA0"/>
    <w:rsid w:val="00625F80"/>
    <w:rsid w:val="00625FB8"/>
    <w:rsid w:val="006260D5"/>
    <w:rsid w:val="00626147"/>
    <w:rsid w:val="006263F0"/>
    <w:rsid w:val="00626463"/>
    <w:rsid w:val="006264D9"/>
    <w:rsid w:val="00626640"/>
    <w:rsid w:val="006268FE"/>
    <w:rsid w:val="00626B39"/>
    <w:rsid w:val="00626D93"/>
    <w:rsid w:val="00626E0A"/>
    <w:rsid w:val="00626EE9"/>
    <w:rsid w:val="00626F65"/>
    <w:rsid w:val="006271A0"/>
    <w:rsid w:val="00627C66"/>
    <w:rsid w:val="00627CBA"/>
    <w:rsid w:val="00627D16"/>
    <w:rsid w:val="00627F08"/>
    <w:rsid w:val="0063048C"/>
    <w:rsid w:val="00630CFE"/>
    <w:rsid w:val="00631432"/>
    <w:rsid w:val="00631435"/>
    <w:rsid w:val="0063166D"/>
    <w:rsid w:val="0063192C"/>
    <w:rsid w:val="006319D4"/>
    <w:rsid w:val="00631AE2"/>
    <w:rsid w:val="006321F5"/>
    <w:rsid w:val="00632215"/>
    <w:rsid w:val="006322BB"/>
    <w:rsid w:val="00632375"/>
    <w:rsid w:val="006324CC"/>
    <w:rsid w:val="006328A9"/>
    <w:rsid w:val="00632908"/>
    <w:rsid w:val="00632EA1"/>
    <w:rsid w:val="00632ED6"/>
    <w:rsid w:val="0063317D"/>
    <w:rsid w:val="006334A7"/>
    <w:rsid w:val="00633C4E"/>
    <w:rsid w:val="00633D3C"/>
    <w:rsid w:val="00633EFE"/>
    <w:rsid w:val="00634610"/>
    <w:rsid w:val="00634656"/>
    <w:rsid w:val="0063466B"/>
    <w:rsid w:val="0063472E"/>
    <w:rsid w:val="00634800"/>
    <w:rsid w:val="00634A6C"/>
    <w:rsid w:val="00634AA8"/>
    <w:rsid w:val="00634B96"/>
    <w:rsid w:val="00634D09"/>
    <w:rsid w:val="00634EA0"/>
    <w:rsid w:val="00634FFD"/>
    <w:rsid w:val="0063519B"/>
    <w:rsid w:val="0063541E"/>
    <w:rsid w:val="006356B6"/>
    <w:rsid w:val="006356EC"/>
    <w:rsid w:val="006357CD"/>
    <w:rsid w:val="006358EF"/>
    <w:rsid w:val="00635904"/>
    <w:rsid w:val="00635D32"/>
    <w:rsid w:val="006360EF"/>
    <w:rsid w:val="0063611D"/>
    <w:rsid w:val="00636365"/>
    <w:rsid w:val="006365D3"/>
    <w:rsid w:val="006367B7"/>
    <w:rsid w:val="0063686E"/>
    <w:rsid w:val="00636D84"/>
    <w:rsid w:val="00636F58"/>
    <w:rsid w:val="00637491"/>
    <w:rsid w:val="0063759E"/>
    <w:rsid w:val="0063760B"/>
    <w:rsid w:val="006376DE"/>
    <w:rsid w:val="006377A9"/>
    <w:rsid w:val="006377ED"/>
    <w:rsid w:val="00637824"/>
    <w:rsid w:val="006379F2"/>
    <w:rsid w:val="006401A0"/>
    <w:rsid w:val="006402BB"/>
    <w:rsid w:val="00640325"/>
    <w:rsid w:val="00640408"/>
    <w:rsid w:val="006404FB"/>
    <w:rsid w:val="006405BA"/>
    <w:rsid w:val="00640812"/>
    <w:rsid w:val="006408F2"/>
    <w:rsid w:val="00640A7A"/>
    <w:rsid w:val="00640A83"/>
    <w:rsid w:val="00640B06"/>
    <w:rsid w:val="006413C0"/>
    <w:rsid w:val="00641996"/>
    <w:rsid w:val="00641A09"/>
    <w:rsid w:val="00641D5D"/>
    <w:rsid w:val="00641FE5"/>
    <w:rsid w:val="006420C8"/>
    <w:rsid w:val="00642222"/>
    <w:rsid w:val="00642390"/>
    <w:rsid w:val="00642E63"/>
    <w:rsid w:val="00642E7E"/>
    <w:rsid w:val="00642FBC"/>
    <w:rsid w:val="00643593"/>
    <w:rsid w:val="00643666"/>
    <w:rsid w:val="00643674"/>
    <w:rsid w:val="00643679"/>
    <w:rsid w:val="00643BD9"/>
    <w:rsid w:val="00643FBB"/>
    <w:rsid w:val="00644098"/>
    <w:rsid w:val="006440BC"/>
    <w:rsid w:val="00644532"/>
    <w:rsid w:val="00644755"/>
    <w:rsid w:val="006448EF"/>
    <w:rsid w:val="00644B7B"/>
    <w:rsid w:val="00644CA1"/>
    <w:rsid w:val="00644CBA"/>
    <w:rsid w:val="00644EB4"/>
    <w:rsid w:val="00645A49"/>
    <w:rsid w:val="00645C57"/>
    <w:rsid w:val="00645D6A"/>
    <w:rsid w:val="00645FFD"/>
    <w:rsid w:val="00646447"/>
    <w:rsid w:val="00646659"/>
    <w:rsid w:val="00646737"/>
    <w:rsid w:val="00646A40"/>
    <w:rsid w:val="00646B54"/>
    <w:rsid w:val="00646C5A"/>
    <w:rsid w:val="00646E25"/>
    <w:rsid w:val="00647153"/>
    <w:rsid w:val="006471D8"/>
    <w:rsid w:val="006475D9"/>
    <w:rsid w:val="00647614"/>
    <w:rsid w:val="0064765C"/>
    <w:rsid w:val="00647739"/>
    <w:rsid w:val="006479E0"/>
    <w:rsid w:val="00647B2C"/>
    <w:rsid w:val="00647B62"/>
    <w:rsid w:val="00647B98"/>
    <w:rsid w:val="00647BF0"/>
    <w:rsid w:val="00647D6C"/>
    <w:rsid w:val="0065013F"/>
    <w:rsid w:val="00650855"/>
    <w:rsid w:val="00650922"/>
    <w:rsid w:val="0065092D"/>
    <w:rsid w:val="00650A9F"/>
    <w:rsid w:val="00650B10"/>
    <w:rsid w:val="00650C89"/>
    <w:rsid w:val="00650E28"/>
    <w:rsid w:val="00650E32"/>
    <w:rsid w:val="00650E87"/>
    <w:rsid w:val="006511CA"/>
    <w:rsid w:val="006518C5"/>
    <w:rsid w:val="00651C1E"/>
    <w:rsid w:val="00651E49"/>
    <w:rsid w:val="00651F30"/>
    <w:rsid w:val="0065205C"/>
    <w:rsid w:val="00652324"/>
    <w:rsid w:val="006523EB"/>
    <w:rsid w:val="00652941"/>
    <w:rsid w:val="00652962"/>
    <w:rsid w:val="0065296A"/>
    <w:rsid w:val="006529C7"/>
    <w:rsid w:val="00652A57"/>
    <w:rsid w:val="00652CC3"/>
    <w:rsid w:val="0065354A"/>
    <w:rsid w:val="00653B78"/>
    <w:rsid w:val="00653C53"/>
    <w:rsid w:val="00653F08"/>
    <w:rsid w:val="006540B0"/>
    <w:rsid w:val="006542D8"/>
    <w:rsid w:val="006546FE"/>
    <w:rsid w:val="00654A3F"/>
    <w:rsid w:val="00654B6D"/>
    <w:rsid w:val="00654CB7"/>
    <w:rsid w:val="00654E30"/>
    <w:rsid w:val="006551B0"/>
    <w:rsid w:val="006553F1"/>
    <w:rsid w:val="00655434"/>
    <w:rsid w:val="006554B1"/>
    <w:rsid w:val="006558D6"/>
    <w:rsid w:val="006559C7"/>
    <w:rsid w:val="00655BF6"/>
    <w:rsid w:val="00655EC4"/>
    <w:rsid w:val="006562B8"/>
    <w:rsid w:val="00656479"/>
    <w:rsid w:val="006565FA"/>
    <w:rsid w:val="0065662E"/>
    <w:rsid w:val="00656630"/>
    <w:rsid w:val="00656693"/>
    <w:rsid w:val="006566FA"/>
    <w:rsid w:val="0065679F"/>
    <w:rsid w:val="006569EF"/>
    <w:rsid w:val="00656A26"/>
    <w:rsid w:val="00656B29"/>
    <w:rsid w:val="00657016"/>
    <w:rsid w:val="006575C5"/>
    <w:rsid w:val="006578AE"/>
    <w:rsid w:val="006578D0"/>
    <w:rsid w:val="0065792E"/>
    <w:rsid w:val="006579E1"/>
    <w:rsid w:val="00657A55"/>
    <w:rsid w:val="0066003B"/>
    <w:rsid w:val="00660205"/>
    <w:rsid w:val="00660218"/>
    <w:rsid w:val="0066075F"/>
    <w:rsid w:val="00660882"/>
    <w:rsid w:val="00660999"/>
    <w:rsid w:val="00660E67"/>
    <w:rsid w:val="00660FB0"/>
    <w:rsid w:val="006610ED"/>
    <w:rsid w:val="006615BB"/>
    <w:rsid w:val="0066164C"/>
    <w:rsid w:val="00661668"/>
    <w:rsid w:val="00661A57"/>
    <w:rsid w:val="00661B23"/>
    <w:rsid w:val="00661D49"/>
    <w:rsid w:val="00661DAD"/>
    <w:rsid w:val="00662364"/>
    <w:rsid w:val="006631EB"/>
    <w:rsid w:val="006636E6"/>
    <w:rsid w:val="00663746"/>
    <w:rsid w:val="00663812"/>
    <w:rsid w:val="00663D07"/>
    <w:rsid w:val="00663DA4"/>
    <w:rsid w:val="00663F13"/>
    <w:rsid w:val="006640C0"/>
    <w:rsid w:val="006641FF"/>
    <w:rsid w:val="006648AD"/>
    <w:rsid w:val="00664D47"/>
    <w:rsid w:val="00664DC1"/>
    <w:rsid w:val="00664E34"/>
    <w:rsid w:val="00664FAE"/>
    <w:rsid w:val="00664FE5"/>
    <w:rsid w:val="00665015"/>
    <w:rsid w:val="00665084"/>
    <w:rsid w:val="0066523C"/>
    <w:rsid w:val="0066553D"/>
    <w:rsid w:val="006655AC"/>
    <w:rsid w:val="0066568C"/>
    <w:rsid w:val="00665702"/>
    <w:rsid w:val="00665B5F"/>
    <w:rsid w:val="00665DB3"/>
    <w:rsid w:val="00666199"/>
    <w:rsid w:val="006662FB"/>
    <w:rsid w:val="00666399"/>
    <w:rsid w:val="006663EA"/>
    <w:rsid w:val="0066694D"/>
    <w:rsid w:val="0066699E"/>
    <w:rsid w:val="00666A7E"/>
    <w:rsid w:val="00666B59"/>
    <w:rsid w:val="00666F3F"/>
    <w:rsid w:val="00666FFE"/>
    <w:rsid w:val="0066701C"/>
    <w:rsid w:val="0066710A"/>
    <w:rsid w:val="0066719F"/>
    <w:rsid w:val="0066750D"/>
    <w:rsid w:val="0066757A"/>
    <w:rsid w:val="00667747"/>
    <w:rsid w:val="0066788E"/>
    <w:rsid w:val="006678AC"/>
    <w:rsid w:val="006678C9"/>
    <w:rsid w:val="00667E14"/>
    <w:rsid w:val="00667E53"/>
    <w:rsid w:val="00670316"/>
    <w:rsid w:val="00670589"/>
    <w:rsid w:val="0067071B"/>
    <w:rsid w:val="00670A6D"/>
    <w:rsid w:val="00670B40"/>
    <w:rsid w:val="00670C89"/>
    <w:rsid w:val="00670CE4"/>
    <w:rsid w:val="00671225"/>
    <w:rsid w:val="00671548"/>
    <w:rsid w:val="006716C2"/>
    <w:rsid w:val="0067171C"/>
    <w:rsid w:val="00671804"/>
    <w:rsid w:val="00671884"/>
    <w:rsid w:val="00671B2E"/>
    <w:rsid w:val="00671C41"/>
    <w:rsid w:val="00671D0A"/>
    <w:rsid w:val="00671D1B"/>
    <w:rsid w:val="00671E53"/>
    <w:rsid w:val="00671F03"/>
    <w:rsid w:val="00672359"/>
    <w:rsid w:val="00672455"/>
    <w:rsid w:val="0067284F"/>
    <w:rsid w:val="006728D5"/>
    <w:rsid w:val="00672BE9"/>
    <w:rsid w:val="00672C0D"/>
    <w:rsid w:val="00672D08"/>
    <w:rsid w:val="00672F1F"/>
    <w:rsid w:val="0067306D"/>
    <w:rsid w:val="006730F0"/>
    <w:rsid w:val="00673244"/>
    <w:rsid w:val="00673B43"/>
    <w:rsid w:val="00673BEB"/>
    <w:rsid w:val="00673F2A"/>
    <w:rsid w:val="00673FA9"/>
    <w:rsid w:val="00673FDD"/>
    <w:rsid w:val="006742B1"/>
    <w:rsid w:val="00674422"/>
    <w:rsid w:val="00674494"/>
    <w:rsid w:val="006750AF"/>
    <w:rsid w:val="006751E2"/>
    <w:rsid w:val="006754FE"/>
    <w:rsid w:val="0067583C"/>
    <w:rsid w:val="006759B9"/>
    <w:rsid w:val="00675A7B"/>
    <w:rsid w:val="00675CA8"/>
    <w:rsid w:val="00676313"/>
    <w:rsid w:val="0067640B"/>
    <w:rsid w:val="00676439"/>
    <w:rsid w:val="006766C8"/>
    <w:rsid w:val="006767DB"/>
    <w:rsid w:val="006767F0"/>
    <w:rsid w:val="00676BA4"/>
    <w:rsid w:val="00677089"/>
    <w:rsid w:val="0067752F"/>
    <w:rsid w:val="006775D9"/>
    <w:rsid w:val="00677F18"/>
    <w:rsid w:val="00677FCB"/>
    <w:rsid w:val="0068003F"/>
    <w:rsid w:val="00680162"/>
    <w:rsid w:val="006801DC"/>
    <w:rsid w:val="006805EC"/>
    <w:rsid w:val="00680B00"/>
    <w:rsid w:val="00680C4D"/>
    <w:rsid w:val="00680CF7"/>
    <w:rsid w:val="00680FF5"/>
    <w:rsid w:val="00681125"/>
    <w:rsid w:val="0068112D"/>
    <w:rsid w:val="00681443"/>
    <w:rsid w:val="00681482"/>
    <w:rsid w:val="0068148A"/>
    <w:rsid w:val="00681DCA"/>
    <w:rsid w:val="006820AB"/>
    <w:rsid w:val="00682100"/>
    <w:rsid w:val="0068234C"/>
    <w:rsid w:val="0068241E"/>
    <w:rsid w:val="006826B6"/>
    <w:rsid w:val="006826F7"/>
    <w:rsid w:val="00682727"/>
    <w:rsid w:val="00682819"/>
    <w:rsid w:val="00682DAF"/>
    <w:rsid w:val="00682FE4"/>
    <w:rsid w:val="00683635"/>
    <w:rsid w:val="0068366E"/>
    <w:rsid w:val="006836E4"/>
    <w:rsid w:val="00683856"/>
    <w:rsid w:val="00683C1E"/>
    <w:rsid w:val="00684002"/>
    <w:rsid w:val="0068409C"/>
    <w:rsid w:val="006840AD"/>
    <w:rsid w:val="00684150"/>
    <w:rsid w:val="006848FC"/>
    <w:rsid w:val="00684990"/>
    <w:rsid w:val="00684A8E"/>
    <w:rsid w:val="00684B5C"/>
    <w:rsid w:val="00684BD5"/>
    <w:rsid w:val="00685486"/>
    <w:rsid w:val="00685595"/>
    <w:rsid w:val="00685948"/>
    <w:rsid w:val="00685986"/>
    <w:rsid w:val="00685FCB"/>
    <w:rsid w:val="00686705"/>
    <w:rsid w:val="0068671F"/>
    <w:rsid w:val="00686840"/>
    <w:rsid w:val="006868FB"/>
    <w:rsid w:val="00686C20"/>
    <w:rsid w:val="00686DC4"/>
    <w:rsid w:val="006873FB"/>
    <w:rsid w:val="0068742A"/>
    <w:rsid w:val="006877D9"/>
    <w:rsid w:val="0068795A"/>
    <w:rsid w:val="006879D5"/>
    <w:rsid w:val="006901A0"/>
    <w:rsid w:val="006905E2"/>
    <w:rsid w:val="00690677"/>
    <w:rsid w:val="00690F80"/>
    <w:rsid w:val="00691053"/>
    <w:rsid w:val="006910AA"/>
    <w:rsid w:val="006912EA"/>
    <w:rsid w:val="006913FA"/>
    <w:rsid w:val="006913FF"/>
    <w:rsid w:val="006916A7"/>
    <w:rsid w:val="00691743"/>
    <w:rsid w:val="00691E2E"/>
    <w:rsid w:val="0069209E"/>
    <w:rsid w:val="0069220B"/>
    <w:rsid w:val="00692223"/>
    <w:rsid w:val="006922DE"/>
    <w:rsid w:val="0069251E"/>
    <w:rsid w:val="00692785"/>
    <w:rsid w:val="00692848"/>
    <w:rsid w:val="00692E20"/>
    <w:rsid w:val="00692F3E"/>
    <w:rsid w:val="00693024"/>
    <w:rsid w:val="006931F6"/>
    <w:rsid w:val="006937C7"/>
    <w:rsid w:val="00693C41"/>
    <w:rsid w:val="00693CFD"/>
    <w:rsid w:val="0069425F"/>
    <w:rsid w:val="006943CD"/>
    <w:rsid w:val="0069458B"/>
    <w:rsid w:val="00694693"/>
    <w:rsid w:val="00694998"/>
    <w:rsid w:val="00694AB0"/>
    <w:rsid w:val="0069522A"/>
    <w:rsid w:val="00695312"/>
    <w:rsid w:val="00695342"/>
    <w:rsid w:val="00695381"/>
    <w:rsid w:val="006953D0"/>
    <w:rsid w:val="006955F2"/>
    <w:rsid w:val="00695E4B"/>
    <w:rsid w:val="00695FF2"/>
    <w:rsid w:val="00696A3D"/>
    <w:rsid w:val="00696A73"/>
    <w:rsid w:val="00696B81"/>
    <w:rsid w:val="006971DB"/>
    <w:rsid w:val="00697288"/>
    <w:rsid w:val="006976F0"/>
    <w:rsid w:val="00697866"/>
    <w:rsid w:val="006978DB"/>
    <w:rsid w:val="00697D40"/>
    <w:rsid w:val="00697DEA"/>
    <w:rsid w:val="00697EBE"/>
    <w:rsid w:val="00697F05"/>
    <w:rsid w:val="00697FAF"/>
    <w:rsid w:val="006A0179"/>
    <w:rsid w:val="006A0330"/>
    <w:rsid w:val="006A08A8"/>
    <w:rsid w:val="006A0929"/>
    <w:rsid w:val="006A09CE"/>
    <w:rsid w:val="006A0EE2"/>
    <w:rsid w:val="006A124D"/>
    <w:rsid w:val="006A143D"/>
    <w:rsid w:val="006A1560"/>
    <w:rsid w:val="006A1871"/>
    <w:rsid w:val="006A1C18"/>
    <w:rsid w:val="006A23B8"/>
    <w:rsid w:val="006A23E4"/>
    <w:rsid w:val="006A2421"/>
    <w:rsid w:val="006A2562"/>
    <w:rsid w:val="006A27E7"/>
    <w:rsid w:val="006A27F7"/>
    <w:rsid w:val="006A2826"/>
    <w:rsid w:val="006A28A2"/>
    <w:rsid w:val="006A2BF4"/>
    <w:rsid w:val="006A2CBF"/>
    <w:rsid w:val="006A2D05"/>
    <w:rsid w:val="006A306B"/>
    <w:rsid w:val="006A3248"/>
    <w:rsid w:val="006A324D"/>
    <w:rsid w:val="006A35FA"/>
    <w:rsid w:val="006A37FE"/>
    <w:rsid w:val="006A38D4"/>
    <w:rsid w:val="006A39C2"/>
    <w:rsid w:val="006A3DF4"/>
    <w:rsid w:val="006A3E2D"/>
    <w:rsid w:val="006A3FD7"/>
    <w:rsid w:val="006A43B3"/>
    <w:rsid w:val="006A4608"/>
    <w:rsid w:val="006A4B42"/>
    <w:rsid w:val="006A4CBE"/>
    <w:rsid w:val="006A4D30"/>
    <w:rsid w:val="006A4F67"/>
    <w:rsid w:val="006A505B"/>
    <w:rsid w:val="006A512D"/>
    <w:rsid w:val="006A516E"/>
    <w:rsid w:val="006A5C9B"/>
    <w:rsid w:val="006A5F9E"/>
    <w:rsid w:val="006A6046"/>
    <w:rsid w:val="006A606A"/>
    <w:rsid w:val="006A622B"/>
    <w:rsid w:val="006A6300"/>
    <w:rsid w:val="006A68BE"/>
    <w:rsid w:val="006A68C7"/>
    <w:rsid w:val="006A692F"/>
    <w:rsid w:val="006A6969"/>
    <w:rsid w:val="006A6A10"/>
    <w:rsid w:val="006A6A87"/>
    <w:rsid w:val="006A6D97"/>
    <w:rsid w:val="006A6E9A"/>
    <w:rsid w:val="006A6F9B"/>
    <w:rsid w:val="006A728A"/>
    <w:rsid w:val="006A72F6"/>
    <w:rsid w:val="006A734E"/>
    <w:rsid w:val="006A7C0A"/>
    <w:rsid w:val="006A7FC9"/>
    <w:rsid w:val="006B0075"/>
    <w:rsid w:val="006B0204"/>
    <w:rsid w:val="006B02EB"/>
    <w:rsid w:val="006B0446"/>
    <w:rsid w:val="006B045C"/>
    <w:rsid w:val="006B04C5"/>
    <w:rsid w:val="006B06D3"/>
    <w:rsid w:val="006B08D2"/>
    <w:rsid w:val="006B0A6F"/>
    <w:rsid w:val="006B0A8B"/>
    <w:rsid w:val="006B0C17"/>
    <w:rsid w:val="006B0CAF"/>
    <w:rsid w:val="006B0E74"/>
    <w:rsid w:val="006B1068"/>
    <w:rsid w:val="006B16C6"/>
    <w:rsid w:val="006B16F5"/>
    <w:rsid w:val="006B1714"/>
    <w:rsid w:val="006B197D"/>
    <w:rsid w:val="006B1AD8"/>
    <w:rsid w:val="006B1E62"/>
    <w:rsid w:val="006B1FB7"/>
    <w:rsid w:val="006B2336"/>
    <w:rsid w:val="006B23AA"/>
    <w:rsid w:val="006B23AE"/>
    <w:rsid w:val="006B2440"/>
    <w:rsid w:val="006B2572"/>
    <w:rsid w:val="006B2581"/>
    <w:rsid w:val="006B25FB"/>
    <w:rsid w:val="006B2670"/>
    <w:rsid w:val="006B27D7"/>
    <w:rsid w:val="006B28CF"/>
    <w:rsid w:val="006B299B"/>
    <w:rsid w:val="006B2A21"/>
    <w:rsid w:val="006B2A95"/>
    <w:rsid w:val="006B3485"/>
    <w:rsid w:val="006B372B"/>
    <w:rsid w:val="006B3A4E"/>
    <w:rsid w:val="006B3A73"/>
    <w:rsid w:val="006B3BE8"/>
    <w:rsid w:val="006B3D84"/>
    <w:rsid w:val="006B3E78"/>
    <w:rsid w:val="006B431D"/>
    <w:rsid w:val="006B43C2"/>
    <w:rsid w:val="006B48C7"/>
    <w:rsid w:val="006B4B79"/>
    <w:rsid w:val="006B4BD9"/>
    <w:rsid w:val="006B533C"/>
    <w:rsid w:val="006B5477"/>
    <w:rsid w:val="006B5893"/>
    <w:rsid w:val="006B59BD"/>
    <w:rsid w:val="006B5FC4"/>
    <w:rsid w:val="006B6257"/>
    <w:rsid w:val="006B6657"/>
    <w:rsid w:val="006B667D"/>
    <w:rsid w:val="006B66DD"/>
    <w:rsid w:val="006B6772"/>
    <w:rsid w:val="006B6970"/>
    <w:rsid w:val="006B6999"/>
    <w:rsid w:val="006B69F6"/>
    <w:rsid w:val="006B7465"/>
    <w:rsid w:val="006B758C"/>
    <w:rsid w:val="006B75E4"/>
    <w:rsid w:val="006B7BDD"/>
    <w:rsid w:val="006B7DA7"/>
    <w:rsid w:val="006B7FCC"/>
    <w:rsid w:val="006C005A"/>
    <w:rsid w:val="006C00BC"/>
    <w:rsid w:val="006C012D"/>
    <w:rsid w:val="006C0266"/>
    <w:rsid w:val="006C02BD"/>
    <w:rsid w:val="006C030E"/>
    <w:rsid w:val="006C03DD"/>
    <w:rsid w:val="006C0618"/>
    <w:rsid w:val="006C0789"/>
    <w:rsid w:val="006C07FB"/>
    <w:rsid w:val="006C095F"/>
    <w:rsid w:val="006C0A59"/>
    <w:rsid w:val="006C0B28"/>
    <w:rsid w:val="006C0D2A"/>
    <w:rsid w:val="006C11AD"/>
    <w:rsid w:val="006C184D"/>
    <w:rsid w:val="006C1AF3"/>
    <w:rsid w:val="006C1CBD"/>
    <w:rsid w:val="006C1E70"/>
    <w:rsid w:val="006C2048"/>
    <w:rsid w:val="006C208F"/>
    <w:rsid w:val="006C217B"/>
    <w:rsid w:val="006C2271"/>
    <w:rsid w:val="006C2370"/>
    <w:rsid w:val="006C253E"/>
    <w:rsid w:val="006C25D0"/>
    <w:rsid w:val="006C25D6"/>
    <w:rsid w:val="006C25F7"/>
    <w:rsid w:val="006C2883"/>
    <w:rsid w:val="006C290E"/>
    <w:rsid w:val="006C2F50"/>
    <w:rsid w:val="006C2F52"/>
    <w:rsid w:val="006C300A"/>
    <w:rsid w:val="006C3538"/>
    <w:rsid w:val="006C358A"/>
    <w:rsid w:val="006C362E"/>
    <w:rsid w:val="006C37BE"/>
    <w:rsid w:val="006C3859"/>
    <w:rsid w:val="006C385F"/>
    <w:rsid w:val="006C394E"/>
    <w:rsid w:val="006C3A73"/>
    <w:rsid w:val="006C4312"/>
    <w:rsid w:val="006C43E2"/>
    <w:rsid w:val="006C453C"/>
    <w:rsid w:val="006C4560"/>
    <w:rsid w:val="006C457B"/>
    <w:rsid w:val="006C4887"/>
    <w:rsid w:val="006C4A0B"/>
    <w:rsid w:val="006C4C0B"/>
    <w:rsid w:val="006C4FD6"/>
    <w:rsid w:val="006C5017"/>
    <w:rsid w:val="006C5130"/>
    <w:rsid w:val="006C5147"/>
    <w:rsid w:val="006C51EE"/>
    <w:rsid w:val="006C5483"/>
    <w:rsid w:val="006C57E6"/>
    <w:rsid w:val="006C5808"/>
    <w:rsid w:val="006C583C"/>
    <w:rsid w:val="006C584F"/>
    <w:rsid w:val="006C594B"/>
    <w:rsid w:val="006C5BAD"/>
    <w:rsid w:val="006C5DB3"/>
    <w:rsid w:val="006C6105"/>
    <w:rsid w:val="006C6234"/>
    <w:rsid w:val="006C628C"/>
    <w:rsid w:val="006C63A8"/>
    <w:rsid w:val="006C63F7"/>
    <w:rsid w:val="006C6445"/>
    <w:rsid w:val="006C6690"/>
    <w:rsid w:val="006C6848"/>
    <w:rsid w:val="006C685E"/>
    <w:rsid w:val="006C68D4"/>
    <w:rsid w:val="006C68E7"/>
    <w:rsid w:val="006C6904"/>
    <w:rsid w:val="006C6E16"/>
    <w:rsid w:val="006C7407"/>
    <w:rsid w:val="006C7694"/>
    <w:rsid w:val="006C7940"/>
    <w:rsid w:val="006C7A3D"/>
    <w:rsid w:val="006C7CFA"/>
    <w:rsid w:val="006C7DA2"/>
    <w:rsid w:val="006C7F9B"/>
    <w:rsid w:val="006D0447"/>
    <w:rsid w:val="006D0512"/>
    <w:rsid w:val="006D0625"/>
    <w:rsid w:val="006D0716"/>
    <w:rsid w:val="006D0819"/>
    <w:rsid w:val="006D0826"/>
    <w:rsid w:val="006D0C3D"/>
    <w:rsid w:val="006D11FE"/>
    <w:rsid w:val="006D1312"/>
    <w:rsid w:val="006D13DB"/>
    <w:rsid w:val="006D1684"/>
    <w:rsid w:val="006D172E"/>
    <w:rsid w:val="006D179D"/>
    <w:rsid w:val="006D17CF"/>
    <w:rsid w:val="006D19B6"/>
    <w:rsid w:val="006D1ABF"/>
    <w:rsid w:val="006D1B32"/>
    <w:rsid w:val="006D2477"/>
    <w:rsid w:val="006D2492"/>
    <w:rsid w:val="006D25A1"/>
    <w:rsid w:val="006D2668"/>
    <w:rsid w:val="006D28E2"/>
    <w:rsid w:val="006D2927"/>
    <w:rsid w:val="006D29FA"/>
    <w:rsid w:val="006D3215"/>
    <w:rsid w:val="006D326D"/>
    <w:rsid w:val="006D3282"/>
    <w:rsid w:val="006D3397"/>
    <w:rsid w:val="006D33A1"/>
    <w:rsid w:val="006D3604"/>
    <w:rsid w:val="006D372C"/>
    <w:rsid w:val="006D379E"/>
    <w:rsid w:val="006D3A77"/>
    <w:rsid w:val="006D3C2D"/>
    <w:rsid w:val="006D3D33"/>
    <w:rsid w:val="006D3E62"/>
    <w:rsid w:val="006D406A"/>
    <w:rsid w:val="006D4396"/>
    <w:rsid w:val="006D4461"/>
    <w:rsid w:val="006D4712"/>
    <w:rsid w:val="006D4833"/>
    <w:rsid w:val="006D4ABA"/>
    <w:rsid w:val="006D4B39"/>
    <w:rsid w:val="006D4BF2"/>
    <w:rsid w:val="006D4CCC"/>
    <w:rsid w:val="006D4D28"/>
    <w:rsid w:val="006D5322"/>
    <w:rsid w:val="006D535E"/>
    <w:rsid w:val="006D5448"/>
    <w:rsid w:val="006D57A4"/>
    <w:rsid w:val="006D58B7"/>
    <w:rsid w:val="006D5D59"/>
    <w:rsid w:val="006D6633"/>
    <w:rsid w:val="006D66AE"/>
    <w:rsid w:val="006D6706"/>
    <w:rsid w:val="006D6993"/>
    <w:rsid w:val="006D6C1D"/>
    <w:rsid w:val="006D6DAD"/>
    <w:rsid w:val="006D6EA9"/>
    <w:rsid w:val="006D7213"/>
    <w:rsid w:val="006D74A5"/>
    <w:rsid w:val="006D75EF"/>
    <w:rsid w:val="006D778F"/>
    <w:rsid w:val="006D7869"/>
    <w:rsid w:val="006D78FA"/>
    <w:rsid w:val="006D791B"/>
    <w:rsid w:val="006D79B1"/>
    <w:rsid w:val="006D7A7D"/>
    <w:rsid w:val="006D7B54"/>
    <w:rsid w:val="006D7B8A"/>
    <w:rsid w:val="006D7E3D"/>
    <w:rsid w:val="006E0091"/>
    <w:rsid w:val="006E0107"/>
    <w:rsid w:val="006E0261"/>
    <w:rsid w:val="006E0444"/>
    <w:rsid w:val="006E05A6"/>
    <w:rsid w:val="006E0857"/>
    <w:rsid w:val="006E093A"/>
    <w:rsid w:val="006E09F5"/>
    <w:rsid w:val="006E0A1E"/>
    <w:rsid w:val="006E0BB4"/>
    <w:rsid w:val="006E0D15"/>
    <w:rsid w:val="006E0D88"/>
    <w:rsid w:val="006E0E8B"/>
    <w:rsid w:val="006E1029"/>
    <w:rsid w:val="006E124B"/>
    <w:rsid w:val="006E160B"/>
    <w:rsid w:val="006E16D7"/>
    <w:rsid w:val="006E176B"/>
    <w:rsid w:val="006E1A01"/>
    <w:rsid w:val="006E1C4A"/>
    <w:rsid w:val="006E1E52"/>
    <w:rsid w:val="006E1EE6"/>
    <w:rsid w:val="006E1F9E"/>
    <w:rsid w:val="006E1FE8"/>
    <w:rsid w:val="006E22E4"/>
    <w:rsid w:val="006E231E"/>
    <w:rsid w:val="006E2558"/>
    <w:rsid w:val="006E25AA"/>
    <w:rsid w:val="006E2CF7"/>
    <w:rsid w:val="006E31BA"/>
    <w:rsid w:val="006E3213"/>
    <w:rsid w:val="006E33FF"/>
    <w:rsid w:val="006E363B"/>
    <w:rsid w:val="006E3874"/>
    <w:rsid w:val="006E39F5"/>
    <w:rsid w:val="006E3B4B"/>
    <w:rsid w:val="006E3BB8"/>
    <w:rsid w:val="006E3CE1"/>
    <w:rsid w:val="006E3F25"/>
    <w:rsid w:val="006E3F65"/>
    <w:rsid w:val="006E4114"/>
    <w:rsid w:val="006E44BF"/>
    <w:rsid w:val="006E4A85"/>
    <w:rsid w:val="006E4AA8"/>
    <w:rsid w:val="006E4F31"/>
    <w:rsid w:val="006E4FDF"/>
    <w:rsid w:val="006E50C1"/>
    <w:rsid w:val="006E5113"/>
    <w:rsid w:val="006E5319"/>
    <w:rsid w:val="006E54C9"/>
    <w:rsid w:val="006E54FA"/>
    <w:rsid w:val="006E566F"/>
    <w:rsid w:val="006E5A4F"/>
    <w:rsid w:val="006E5C06"/>
    <w:rsid w:val="006E5C4A"/>
    <w:rsid w:val="006E5DED"/>
    <w:rsid w:val="006E5E8C"/>
    <w:rsid w:val="006E5F21"/>
    <w:rsid w:val="006E600E"/>
    <w:rsid w:val="006E6090"/>
    <w:rsid w:val="006E610B"/>
    <w:rsid w:val="006E62E3"/>
    <w:rsid w:val="006E6629"/>
    <w:rsid w:val="006E667B"/>
    <w:rsid w:val="006E6AAE"/>
    <w:rsid w:val="006E6D3A"/>
    <w:rsid w:val="006E6E92"/>
    <w:rsid w:val="006E70E2"/>
    <w:rsid w:val="006E7113"/>
    <w:rsid w:val="006E7263"/>
    <w:rsid w:val="006E7B99"/>
    <w:rsid w:val="006E7BB2"/>
    <w:rsid w:val="006E7BEB"/>
    <w:rsid w:val="006E7D7C"/>
    <w:rsid w:val="006E7DA7"/>
    <w:rsid w:val="006E7F0F"/>
    <w:rsid w:val="006F0294"/>
    <w:rsid w:val="006F06F3"/>
    <w:rsid w:val="006F0C79"/>
    <w:rsid w:val="006F0CCE"/>
    <w:rsid w:val="006F0ED3"/>
    <w:rsid w:val="006F0F16"/>
    <w:rsid w:val="006F0F60"/>
    <w:rsid w:val="006F1002"/>
    <w:rsid w:val="006F1010"/>
    <w:rsid w:val="006F10D9"/>
    <w:rsid w:val="006F11B8"/>
    <w:rsid w:val="006F1319"/>
    <w:rsid w:val="006F135B"/>
    <w:rsid w:val="006F1412"/>
    <w:rsid w:val="006F14DA"/>
    <w:rsid w:val="006F19CE"/>
    <w:rsid w:val="006F1A9C"/>
    <w:rsid w:val="006F1E36"/>
    <w:rsid w:val="006F1EB6"/>
    <w:rsid w:val="006F1F71"/>
    <w:rsid w:val="006F2718"/>
    <w:rsid w:val="006F28F4"/>
    <w:rsid w:val="006F2916"/>
    <w:rsid w:val="006F2955"/>
    <w:rsid w:val="006F298A"/>
    <w:rsid w:val="006F29B6"/>
    <w:rsid w:val="006F2AD6"/>
    <w:rsid w:val="006F2C6A"/>
    <w:rsid w:val="006F2D3C"/>
    <w:rsid w:val="006F2E48"/>
    <w:rsid w:val="006F32AC"/>
    <w:rsid w:val="006F362C"/>
    <w:rsid w:val="006F3687"/>
    <w:rsid w:val="006F38A9"/>
    <w:rsid w:val="006F41DF"/>
    <w:rsid w:val="006F41EF"/>
    <w:rsid w:val="006F433F"/>
    <w:rsid w:val="006F4396"/>
    <w:rsid w:val="006F4480"/>
    <w:rsid w:val="006F46EE"/>
    <w:rsid w:val="006F487A"/>
    <w:rsid w:val="006F4B1A"/>
    <w:rsid w:val="006F4F01"/>
    <w:rsid w:val="006F525A"/>
    <w:rsid w:val="006F55E3"/>
    <w:rsid w:val="006F55EF"/>
    <w:rsid w:val="006F5608"/>
    <w:rsid w:val="006F566C"/>
    <w:rsid w:val="006F57B9"/>
    <w:rsid w:val="006F57D4"/>
    <w:rsid w:val="006F5B2A"/>
    <w:rsid w:val="006F5BB2"/>
    <w:rsid w:val="006F5DA3"/>
    <w:rsid w:val="006F5EEA"/>
    <w:rsid w:val="006F5FA0"/>
    <w:rsid w:val="006F6107"/>
    <w:rsid w:val="006F61A3"/>
    <w:rsid w:val="006F630C"/>
    <w:rsid w:val="006F654B"/>
    <w:rsid w:val="006F68F1"/>
    <w:rsid w:val="006F6AEF"/>
    <w:rsid w:val="006F6F84"/>
    <w:rsid w:val="006F6F98"/>
    <w:rsid w:val="006F6FDB"/>
    <w:rsid w:val="006F72B8"/>
    <w:rsid w:val="006F7460"/>
    <w:rsid w:val="006F751A"/>
    <w:rsid w:val="006F757A"/>
    <w:rsid w:val="006F765F"/>
    <w:rsid w:val="006F77AD"/>
    <w:rsid w:val="00700155"/>
    <w:rsid w:val="00700311"/>
    <w:rsid w:val="00700425"/>
    <w:rsid w:val="00700522"/>
    <w:rsid w:val="007005F8"/>
    <w:rsid w:val="00700764"/>
    <w:rsid w:val="00700B07"/>
    <w:rsid w:val="00700B6B"/>
    <w:rsid w:val="00700C49"/>
    <w:rsid w:val="00700D45"/>
    <w:rsid w:val="007010D5"/>
    <w:rsid w:val="0070141A"/>
    <w:rsid w:val="007014A8"/>
    <w:rsid w:val="007017B8"/>
    <w:rsid w:val="0070194D"/>
    <w:rsid w:val="00701C39"/>
    <w:rsid w:val="00701D41"/>
    <w:rsid w:val="00701DBE"/>
    <w:rsid w:val="00701FD4"/>
    <w:rsid w:val="00702262"/>
    <w:rsid w:val="007022E7"/>
    <w:rsid w:val="007023DC"/>
    <w:rsid w:val="007025D3"/>
    <w:rsid w:val="00702AC9"/>
    <w:rsid w:val="00702ECA"/>
    <w:rsid w:val="00702FF3"/>
    <w:rsid w:val="00703120"/>
    <w:rsid w:val="00703224"/>
    <w:rsid w:val="007034B0"/>
    <w:rsid w:val="007034B7"/>
    <w:rsid w:val="00703588"/>
    <w:rsid w:val="00703863"/>
    <w:rsid w:val="00703946"/>
    <w:rsid w:val="00703969"/>
    <w:rsid w:val="00703BF1"/>
    <w:rsid w:val="00703CAE"/>
    <w:rsid w:val="007041FD"/>
    <w:rsid w:val="007044EA"/>
    <w:rsid w:val="0070450E"/>
    <w:rsid w:val="0070474F"/>
    <w:rsid w:val="007047F4"/>
    <w:rsid w:val="00704A3D"/>
    <w:rsid w:val="00704A98"/>
    <w:rsid w:val="00704AF0"/>
    <w:rsid w:val="00704D89"/>
    <w:rsid w:val="00704FDE"/>
    <w:rsid w:val="00704FE0"/>
    <w:rsid w:val="00705056"/>
    <w:rsid w:val="0070522F"/>
    <w:rsid w:val="007056E6"/>
    <w:rsid w:val="00705949"/>
    <w:rsid w:val="00705A0D"/>
    <w:rsid w:val="00705C45"/>
    <w:rsid w:val="00705C85"/>
    <w:rsid w:val="00705F77"/>
    <w:rsid w:val="007061B9"/>
    <w:rsid w:val="00706277"/>
    <w:rsid w:val="007065B9"/>
    <w:rsid w:val="007066C1"/>
    <w:rsid w:val="00706C5B"/>
    <w:rsid w:val="00706C7F"/>
    <w:rsid w:val="00706CAA"/>
    <w:rsid w:val="00706D1A"/>
    <w:rsid w:val="00706E67"/>
    <w:rsid w:val="007070B1"/>
    <w:rsid w:val="00707105"/>
    <w:rsid w:val="007071FF"/>
    <w:rsid w:val="00707421"/>
    <w:rsid w:val="0070756F"/>
    <w:rsid w:val="00707594"/>
    <w:rsid w:val="00707618"/>
    <w:rsid w:val="00707700"/>
    <w:rsid w:val="007077FD"/>
    <w:rsid w:val="00707838"/>
    <w:rsid w:val="0070790F"/>
    <w:rsid w:val="00707A0E"/>
    <w:rsid w:val="00707A2B"/>
    <w:rsid w:val="00707A62"/>
    <w:rsid w:val="00707B93"/>
    <w:rsid w:val="00710083"/>
    <w:rsid w:val="00710240"/>
    <w:rsid w:val="007107A4"/>
    <w:rsid w:val="00710AA1"/>
    <w:rsid w:val="00710B96"/>
    <w:rsid w:val="00710D45"/>
    <w:rsid w:val="00710D4C"/>
    <w:rsid w:val="00710F29"/>
    <w:rsid w:val="00710FA1"/>
    <w:rsid w:val="00711167"/>
    <w:rsid w:val="0071127F"/>
    <w:rsid w:val="00711385"/>
    <w:rsid w:val="007114FD"/>
    <w:rsid w:val="00711634"/>
    <w:rsid w:val="0071166B"/>
    <w:rsid w:val="007116A7"/>
    <w:rsid w:val="007119A1"/>
    <w:rsid w:val="00711D61"/>
    <w:rsid w:val="00711DED"/>
    <w:rsid w:val="00711EE2"/>
    <w:rsid w:val="0071247E"/>
    <w:rsid w:val="007125FB"/>
    <w:rsid w:val="0071283A"/>
    <w:rsid w:val="00712B23"/>
    <w:rsid w:val="00712EDD"/>
    <w:rsid w:val="00712FB1"/>
    <w:rsid w:val="00713001"/>
    <w:rsid w:val="007133E5"/>
    <w:rsid w:val="007134C4"/>
    <w:rsid w:val="00713A01"/>
    <w:rsid w:val="00713A37"/>
    <w:rsid w:val="00713EB1"/>
    <w:rsid w:val="00713F78"/>
    <w:rsid w:val="007140A6"/>
    <w:rsid w:val="0071455F"/>
    <w:rsid w:val="007145E0"/>
    <w:rsid w:val="00714880"/>
    <w:rsid w:val="007149C0"/>
    <w:rsid w:val="00714A88"/>
    <w:rsid w:val="00714BD5"/>
    <w:rsid w:val="00714C54"/>
    <w:rsid w:val="00714D21"/>
    <w:rsid w:val="00714D86"/>
    <w:rsid w:val="007152CF"/>
    <w:rsid w:val="00715524"/>
    <w:rsid w:val="007156B3"/>
    <w:rsid w:val="00715864"/>
    <w:rsid w:val="00715AEB"/>
    <w:rsid w:val="00715E00"/>
    <w:rsid w:val="007164C1"/>
    <w:rsid w:val="0071663E"/>
    <w:rsid w:val="00716B1B"/>
    <w:rsid w:val="00716CA1"/>
    <w:rsid w:val="00716D05"/>
    <w:rsid w:val="00716DE4"/>
    <w:rsid w:val="00717265"/>
    <w:rsid w:val="00717426"/>
    <w:rsid w:val="0071747B"/>
    <w:rsid w:val="007174A3"/>
    <w:rsid w:val="00717600"/>
    <w:rsid w:val="00717758"/>
    <w:rsid w:val="00717A52"/>
    <w:rsid w:val="00717FB8"/>
    <w:rsid w:val="00720043"/>
    <w:rsid w:val="00720612"/>
    <w:rsid w:val="0072065A"/>
    <w:rsid w:val="00720674"/>
    <w:rsid w:val="00720855"/>
    <w:rsid w:val="007209BB"/>
    <w:rsid w:val="00720D46"/>
    <w:rsid w:val="00720FB6"/>
    <w:rsid w:val="00721131"/>
    <w:rsid w:val="0072156E"/>
    <w:rsid w:val="007215C5"/>
    <w:rsid w:val="00721694"/>
    <w:rsid w:val="00721712"/>
    <w:rsid w:val="00721749"/>
    <w:rsid w:val="007217B8"/>
    <w:rsid w:val="00721AE3"/>
    <w:rsid w:val="00721D92"/>
    <w:rsid w:val="0072216F"/>
    <w:rsid w:val="00722177"/>
    <w:rsid w:val="007221D1"/>
    <w:rsid w:val="00722657"/>
    <w:rsid w:val="007226DE"/>
    <w:rsid w:val="007228C2"/>
    <w:rsid w:val="00722B43"/>
    <w:rsid w:val="00722BA5"/>
    <w:rsid w:val="00722DA1"/>
    <w:rsid w:val="00722DFB"/>
    <w:rsid w:val="007231BE"/>
    <w:rsid w:val="0072329B"/>
    <w:rsid w:val="007234B1"/>
    <w:rsid w:val="00723644"/>
    <w:rsid w:val="0072374D"/>
    <w:rsid w:val="00723D86"/>
    <w:rsid w:val="00723DC9"/>
    <w:rsid w:val="00723E0B"/>
    <w:rsid w:val="00723EA9"/>
    <w:rsid w:val="007240F9"/>
    <w:rsid w:val="00724DF3"/>
    <w:rsid w:val="00724EF8"/>
    <w:rsid w:val="0072551D"/>
    <w:rsid w:val="00725615"/>
    <w:rsid w:val="0072569C"/>
    <w:rsid w:val="007259E6"/>
    <w:rsid w:val="00725AF8"/>
    <w:rsid w:val="00725BB8"/>
    <w:rsid w:val="00725E0B"/>
    <w:rsid w:val="0072600C"/>
    <w:rsid w:val="007260A3"/>
    <w:rsid w:val="00726124"/>
    <w:rsid w:val="00726160"/>
    <w:rsid w:val="00726203"/>
    <w:rsid w:val="007262E3"/>
    <w:rsid w:val="00726874"/>
    <w:rsid w:val="00726B5A"/>
    <w:rsid w:val="00726D0A"/>
    <w:rsid w:val="00726E62"/>
    <w:rsid w:val="00726FA4"/>
    <w:rsid w:val="00727264"/>
    <w:rsid w:val="0072784E"/>
    <w:rsid w:val="00727B2D"/>
    <w:rsid w:val="00727B58"/>
    <w:rsid w:val="00727C5B"/>
    <w:rsid w:val="0073004A"/>
    <w:rsid w:val="00730108"/>
    <w:rsid w:val="007301C6"/>
    <w:rsid w:val="007302BD"/>
    <w:rsid w:val="007302E6"/>
    <w:rsid w:val="007303E1"/>
    <w:rsid w:val="0073065A"/>
    <w:rsid w:val="0073144D"/>
    <w:rsid w:val="00731590"/>
    <w:rsid w:val="007316A0"/>
    <w:rsid w:val="007316A1"/>
    <w:rsid w:val="0073174B"/>
    <w:rsid w:val="00731E0F"/>
    <w:rsid w:val="00731F87"/>
    <w:rsid w:val="00732217"/>
    <w:rsid w:val="0073227F"/>
    <w:rsid w:val="007322CE"/>
    <w:rsid w:val="00732348"/>
    <w:rsid w:val="0073245A"/>
    <w:rsid w:val="00732639"/>
    <w:rsid w:val="007326B2"/>
    <w:rsid w:val="007327FB"/>
    <w:rsid w:val="00732838"/>
    <w:rsid w:val="0073297B"/>
    <w:rsid w:val="00732A12"/>
    <w:rsid w:val="00732C1D"/>
    <w:rsid w:val="00733179"/>
    <w:rsid w:val="007331F7"/>
    <w:rsid w:val="007338B5"/>
    <w:rsid w:val="00733C8A"/>
    <w:rsid w:val="00733DEB"/>
    <w:rsid w:val="00733F44"/>
    <w:rsid w:val="00734038"/>
    <w:rsid w:val="007343A7"/>
    <w:rsid w:val="00734441"/>
    <w:rsid w:val="00734451"/>
    <w:rsid w:val="0073447E"/>
    <w:rsid w:val="0073469F"/>
    <w:rsid w:val="00734717"/>
    <w:rsid w:val="007347E7"/>
    <w:rsid w:val="00734A59"/>
    <w:rsid w:val="00734BAD"/>
    <w:rsid w:val="00734D11"/>
    <w:rsid w:val="00734D9A"/>
    <w:rsid w:val="00734E6D"/>
    <w:rsid w:val="00735197"/>
    <w:rsid w:val="00735252"/>
    <w:rsid w:val="007352FB"/>
    <w:rsid w:val="00735313"/>
    <w:rsid w:val="007356A6"/>
    <w:rsid w:val="007358FF"/>
    <w:rsid w:val="00735928"/>
    <w:rsid w:val="00735C10"/>
    <w:rsid w:val="00735E01"/>
    <w:rsid w:val="0073630B"/>
    <w:rsid w:val="00736430"/>
    <w:rsid w:val="00736444"/>
    <w:rsid w:val="007367DF"/>
    <w:rsid w:val="00736D35"/>
    <w:rsid w:val="00736DB1"/>
    <w:rsid w:val="00736DD9"/>
    <w:rsid w:val="00736DF4"/>
    <w:rsid w:val="0073707E"/>
    <w:rsid w:val="007371AB"/>
    <w:rsid w:val="007372B1"/>
    <w:rsid w:val="007374C7"/>
    <w:rsid w:val="007375B8"/>
    <w:rsid w:val="007378C2"/>
    <w:rsid w:val="00740069"/>
    <w:rsid w:val="007400A2"/>
    <w:rsid w:val="007401B3"/>
    <w:rsid w:val="00740296"/>
    <w:rsid w:val="007402B4"/>
    <w:rsid w:val="007403C8"/>
    <w:rsid w:val="00740415"/>
    <w:rsid w:val="007404EE"/>
    <w:rsid w:val="0074072B"/>
    <w:rsid w:val="00740864"/>
    <w:rsid w:val="0074090D"/>
    <w:rsid w:val="00740E13"/>
    <w:rsid w:val="00740F41"/>
    <w:rsid w:val="00740F98"/>
    <w:rsid w:val="007413BC"/>
    <w:rsid w:val="00741482"/>
    <w:rsid w:val="00741771"/>
    <w:rsid w:val="00741C42"/>
    <w:rsid w:val="00741C76"/>
    <w:rsid w:val="0074209A"/>
    <w:rsid w:val="007421B0"/>
    <w:rsid w:val="00742284"/>
    <w:rsid w:val="007425B5"/>
    <w:rsid w:val="00742831"/>
    <w:rsid w:val="007428F2"/>
    <w:rsid w:val="00742A01"/>
    <w:rsid w:val="00742A6B"/>
    <w:rsid w:val="00742ABD"/>
    <w:rsid w:val="00742B26"/>
    <w:rsid w:val="00742E73"/>
    <w:rsid w:val="007437AB"/>
    <w:rsid w:val="00743964"/>
    <w:rsid w:val="00743AD2"/>
    <w:rsid w:val="00743BDE"/>
    <w:rsid w:val="00743C20"/>
    <w:rsid w:val="00743E07"/>
    <w:rsid w:val="0074411C"/>
    <w:rsid w:val="00744280"/>
    <w:rsid w:val="00744479"/>
    <w:rsid w:val="0074465C"/>
    <w:rsid w:val="00744671"/>
    <w:rsid w:val="007448A1"/>
    <w:rsid w:val="007449D8"/>
    <w:rsid w:val="00744A0E"/>
    <w:rsid w:val="00744B30"/>
    <w:rsid w:val="00745580"/>
    <w:rsid w:val="00745650"/>
    <w:rsid w:val="00745717"/>
    <w:rsid w:val="00745959"/>
    <w:rsid w:val="00745CA7"/>
    <w:rsid w:val="00746003"/>
    <w:rsid w:val="0074600F"/>
    <w:rsid w:val="00746184"/>
    <w:rsid w:val="007462AE"/>
    <w:rsid w:val="007463D7"/>
    <w:rsid w:val="007465AB"/>
    <w:rsid w:val="00746892"/>
    <w:rsid w:val="007469F5"/>
    <w:rsid w:val="00746B2E"/>
    <w:rsid w:val="00746BF1"/>
    <w:rsid w:val="00746E24"/>
    <w:rsid w:val="00746E3D"/>
    <w:rsid w:val="007470AF"/>
    <w:rsid w:val="007470BF"/>
    <w:rsid w:val="00747534"/>
    <w:rsid w:val="0074755A"/>
    <w:rsid w:val="00747570"/>
    <w:rsid w:val="007476A0"/>
    <w:rsid w:val="00747823"/>
    <w:rsid w:val="0074783A"/>
    <w:rsid w:val="007478C9"/>
    <w:rsid w:val="00747944"/>
    <w:rsid w:val="00747A7E"/>
    <w:rsid w:val="00747A90"/>
    <w:rsid w:val="00747AC6"/>
    <w:rsid w:val="00747AEA"/>
    <w:rsid w:val="00750056"/>
    <w:rsid w:val="007500AB"/>
    <w:rsid w:val="007501A1"/>
    <w:rsid w:val="00750A42"/>
    <w:rsid w:val="00750AF6"/>
    <w:rsid w:val="00750DA5"/>
    <w:rsid w:val="007511E9"/>
    <w:rsid w:val="0075121E"/>
    <w:rsid w:val="007512C5"/>
    <w:rsid w:val="0075151B"/>
    <w:rsid w:val="007516E6"/>
    <w:rsid w:val="00751718"/>
    <w:rsid w:val="00751A56"/>
    <w:rsid w:val="00751BD8"/>
    <w:rsid w:val="00751BFC"/>
    <w:rsid w:val="00751DD7"/>
    <w:rsid w:val="00751F7A"/>
    <w:rsid w:val="007520AF"/>
    <w:rsid w:val="007520C4"/>
    <w:rsid w:val="0075230E"/>
    <w:rsid w:val="00752498"/>
    <w:rsid w:val="0075298F"/>
    <w:rsid w:val="007529BA"/>
    <w:rsid w:val="00752B03"/>
    <w:rsid w:val="00752D2A"/>
    <w:rsid w:val="00752D8D"/>
    <w:rsid w:val="00752F32"/>
    <w:rsid w:val="007536EF"/>
    <w:rsid w:val="00753803"/>
    <w:rsid w:val="007539D9"/>
    <w:rsid w:val="00753B8A"/>
    <w:rsid w:val="00753ECE"/>
    <w:rsid w:val="00754034"/>
    <w:rsid w:val="00754167"/>
    <w:rsid w:val="0075435E"/>
    <w:rsid w:val="007543A1"/>
    <w:rsid w:val="007548B0"/>
    <w:rsid w:val="007549EA"/>
    <w:rsid w:val="00754F6D"/>
    <w:rsid w:val="00755314"/>
    <w:rsid w:val="0075575F"/>
    <w:rsid w:val="007560D6"/>
    <w:rsid w:val="007561D3"/>
    <w:rsid w:val="007562B1"/>
    <w:rsid w:val="0075650A"/>
    <w:rsid w:val="007565A4"/>
    <w:rsid w:val="00756745"/>
    <w:rsid w:val="00756813"/>
    <w:rsid w:val="00756C83"/>
    <w:rsid w:val="00756DDA"/>
    <w:rsid w:val="00756E1D"/>
    <w:rsid w:val="00756F65"/>
    <w:rsid w:val="00756FFD"/>
    <w:rsid w:val="007571A0"/>
    <w:rsid w:val="0075754C"/>
    <w:rsid w:val="00757845"/>
    <w:rsid w:val="00757B74"/>
    <w:rsid w:val="00757C14"/>
    <w:rsid w:val="00757C94"/>
    <w:rsid w:val="00760C0B"/>
    <w:rsid w:val="00760D2E"/>
    <w:rsid w:val="00760F1F"/>
    <w:rsid w:val="007614A2"/>
    <w:rsid w:val="0076152C"/>
    <w:rsid w:val="007615B5"/>
    <w:rsid w:val="0076160D"/>
    <w:rsid w:val="0076167D"/>
    <w:rsid w:val="00761813"/>
    <w:rsid w:val="00761975"/>
    <w:rsid w:val="00761ADB"/>
    <w:rsid w:val="00761C06"/>
    <w:rsid w:val="00761C67"/>
    <w:rsid w:val="00761CE3"/>
    <w:rsid w:val="00761E3E"/>
    <w:rsid w:val="00761EA4"/>
    <w:rsid w:val="00761ECC"/>
    <w:rsid w:val="00762008"/>
    <w:rsid w:val="0076215A"/>
    <w:rsid w:val="00762187"/>
    <w:rsid w:val="00762194"/>
    <w:rsid w:val="00762209"/>
    <w:rsid w:val="007623D8"/>
    <w:rsid w:val="0076271D"/>
    <w:rsid w:val="0076273F"/>
    <w:rsid w:val="00762E97"/>
    <w:rsid w:val="0076317D"/>
    <w:rsid w:val="0076331F"/>
    <w:rsid w:val="00763826"/>
    <w:rsid w:val="00763943"/>
    <w:rsid w:val="007639B2"/>
    <w:rsid w:val="00763C56"/>
    <w:rsid w:val="00763DE4"/>
    <w:rsid w:val="00763EC3"/>
    <w:rsid w:val="00763F24"/>
    <w:rsid w:val="00763FC7"/>
    <w:rsid w:val="00763FDD"/>
    <w:rsid w:val="007642EA"/>
    <w:rsid w:val="007648A5"/>
    <w:rsid w:val="0076529D"/>
    <w:rsid w:val="007652C1"/>
    <w:rsid w:val="00765646"/>
    <w:rsid w:val="0076578B"/>
    <w:rsid w:val="00765CE6"/>
    <w:rsid w:val="0076665B"/>
    <w:rsid w:val="00766769"/>
    <w:rsid w:val="00766DCE"/>
    <w:rsid w:val="00767037"/>
    <w:rsid w:val="00767400"/>
    <w:rsid w:val="0076749E"/>
    <w:rsid w:val="007674F3"/>
    <w:rsid w:val="00767529"/>
    <w:rsid w:val="0076761B"/>
    <w:rsid w:val="00767AA5"/>
    <w:rsid w:val="00767D28"/>
    <w:rsid w:val="00767DC7"/>
    <w:rsid w:val="00770089"/>
    <w:rsid w:val="00770303"/>
    <w:rsid w:val="00770331"/>
    <w:rsid w:val="0077071B"/>
    <w:rsid w:val="00770857"/>
    <w:rsid w:val="00770B98"/>
    <w:rsid w:val="007711D3"/>
    <w:rsid w:val="00771478"/>
    <w:rsid w:val="0077161E"/>
    <w:rsid w:val="00771734"/>
    <w:rsid w:val="00771CF0"/>
    <w:rsid w:val="007723D5"/>
    <w:rsid w:val="0077247F"/>
    <w:rsid w:val="007724AD"/>
    <w:rsid w:val="00772A0E"/>
    <w:rsid w:val="00772FFC"/>
    <w:rsid w:val="00773121"/>
    <w:rsid w:val="00773391"/>
    <w:rsid w:val="00773902"/>
    <w:rsid w:val="00773907"/>
    <w:rsid w:val="00773A65"/>
    <w:rsid w:val="00773C92"/>
    <w:rsid w:val="00773D5A"/>
    <w:rsid w:val="00773EFB"/>
    <w:rsid w:val="00774015"/>
    <w:rsid w:val="007743D2"/>
    <w:rsid w:val="007745C4"/>
    <w:rsid w:val="007745C5"/>
    <w:rsid w:val="0077499C"/>
    <w:rsid w:val="00774B1E"/>
    <w:rsid w:val="00774BB1"/>
    <w:rsid w:val="00774C5A"/>
    <w:rsid w:val="00775335"/>
    <w:rsid w:val="007755AF"/>
    <w:rsid w:val="007755E8"/>
    <w:rsid w:val="0077588B"/>
    <w:rsid w:val="00775C43"/>
    <w:rsid w:val="00775DE6"/>
    <w:rsid w:val="00776006"/>
    <w:rsid w:val="0077602C"/>
    <w:rsid w:val="0077611D"/>
    <w:rsid w:val="0077614C"/>
    <w:rsid w:val="007761A2"/>
    <w:rsid w:val="007766D9"/>
    <w:rsid w:val="00776834"/>
    <w:rsid w:val="0077689F"/>
    <w:rsid w:val="007768F9"/>
    <w:rsid w:val="00776940"/>
    <w:rsid w:val="00776CD1"/>
    <w:rsid w:val="00776F2C"/>
    <w:rsid w:val="0077738B"/>
    <w:rsid w:val="00777616"/>
    <w:rsid w:val="0077765C"/>
    <w:rsid w:val="00777A77"/>
    <w:rsid w:val="00777B58"/>
    <w:rsid w:val="00777BE5"/>
    <w:rsid w:val="00777F9A"/>
    <w:rsid w:val="0078059B"/>
    <w:rsid w:val="007806D6"/>
    <w:rsid w:val="0078099F"/>
    <w:rsid w:val="00780BC8"/>
    <w:rsid w:val="00780F61"/>
    <w:rsid w:val="00780F68"/>
    <w:rsid w:val="007810A2"/>
    <w:rsid w:val="00781497"/>
    <w:rsid w:val="0078161E"/>
    <w:rsid w:val="0078166C"/>
    <w:rsid w:val="00781698"/>
    <w:rsid w:val="0078179B"/>
    <w:rsid w:val="00781AEE"/>
    <w:rsid w:val="00781B62"/>
    <w:rsid w:val="00781D2B"/>
    <w:rsid w:val="00781DBF"/>
    <w:rsid w:val="007820DC"/>
    <w:rsid w:val="0078235D"/>
    <w:rsid w:val="0078238B"/>
    <w:rsid w:val="0078249C"/>
    <w:rsid w:val="007825D2"/>
    <w:rsid w:val="007826C0"/>
    <w:rsid w:val="00782879"/>
    <w:rsid w:val="00782922"/>
    <w:rsid w:val="00782A7B"/>
    <w:rsid w:val="00782C86"/>
    <w:rsid w:val="00782F4B"/>
    <w:rsid w:val="00782F4C"/>
    <w:rsid w:val="00783749"/>
    <w:rsid w:val="007837B1"/>
    <w:rsid w:val="00783CE6"/>
    <w:rsid w:val="00783D64"/>
    <w:rsid w:val="00783E30"/>
    <w:rsid w:val="00784111"/>
    <w:rsid w:val="007841F5"/>
    <w:rsid w:val="007842CD"/>
    <w:rsid w:val="0078439C"/>
    <w:rsid w:val="00784936"/>
    <w:rsid w:val="00784D01"/>
    <w:rsid w:val="00784E1A"/>
    <w:rsid w:val="00784E9B"/>
    <w:rsid w:val="00785053"/>
    <w:rsid w:val="007853A4"/>
    <w:rsid w:val="00785803"/>
    <w:rsid w:val="007858EF"/>
    <w:rsid w:val="00785ADA"/>
    <w:rsid w:val="00785B8E"/>
    <w:rsid w:val="00785EB2"/>
    <w:rsid w:val="00786319"/>
    <w:rsid w:val="0078650A"/>
    <w:rsid w:val="00786518"/>
    <w:rsid w:val="0078651D"/>
    <w:rsid w:val="007865FC"/>
    <w:rsid w:val="00786614"/>
    <w:rsid w:val="007866B3"/>
    <w:rsid w:val="00786754"/>
    <w:rsid w:val="0078686D"/>
    <w:rsid w:val="00786E1F"/>
    <w:rsid w:val="00786F40"/>
    <w:rsid w:val="00786FA1"/>
    <w:rsid w:val="00786FDB"/>
    <w:rsid w:val="00787126"/>
    <w:rsid w:val="007871C6"/>
    <w:rsid w:val="007873E1"/>
    <w:rsid w:val="00787455"/>
    <w:rsid w:val="00787753"/>
    <w:rsid w:val="00787794"/>
    <w:rsid w:val="0078795B"/>
    <w:rsid w:val="00787B3B"/>
    <w:rsid w:val="0079025E"/>
    <w:rsid w:val="0079085F"/>
    <w:rsid w:val="00790952"/>
    <w:rsid w:val="00790B44"/>
    <w:rsid w:val="00790BD0"/>
    <w:rsid w:val="007910C2"/>
    <w:rsid w:val="00791130"/>
    <w:rsid w:val="0079133A"/>
    <w:rsid w:val="007915BE"/>
    <w:rsid w:val="00791661"/>
    <w:rsid w:val="00791714"/>
    <w:rsid w:val="0079196A"/>
    <w:rsid w:val="00791D81"/>
    <w:rsid w:val="00791F44"/>
    <w:rsid w:val="007923CA"/>
    <w:rsid w:val="0079249B"/>
    <w:rsid w:val="007925B0"/>
    <w:rsid w:val="0079285C"/>
    <w:rsid w:val="007928E7"/>
    <w:rsid w:val="00792B2A"/>
    <w:rsid w:val="00792BE7"/>
    <w:rsid w:val="00792E58"/>
    <w:rsid w:val="00792F95"/>
    <w:rsid w:val="007933EF"/>
    <w:rsid w:val="00793420"/>
    <w:rsid w:val="0079353B"/>
    <w:rsid w:val="00793654"/>
    <w:rsid w:val="00793828"/>
    <w:rsid w:val="00793939"/>
    <w:rsid w:val="00793A2E"/>
    <w:rsid w:val="00793C9D"/>
    <w:rsid w:val="00793E66"/>
    <w:rsid w:val="00794271"/>
    <w:rsid w:val="00794318"/>
    <w:rsid w:val="007943DE"/>
    <w:rsid w:val="0079453A"/>
    <w:rsid w:val="00794693"/>
    <w:rsid w:val="007946D8"/>
    <w:rsid w:val="0079474F"/>
    <w:rsid w:val="0079485E"/>
    <w:rsid w:val="00794D7F"/>
    <w:rsid w:val="00795202"/>
    <w:rsid w:val="007952A4"/>
    <w:rsid w:val="0079530E"/>
    <w:rsid w:val="00795341"/>
    <w:rsid w:val="00795447"/>
    <w:rsid w:val="007954D1"/>
    <w:rsid w:val="0079585A"/>
    <w:rsid w:val="00795872"/>
    <w:rsid w:val="00795A46"/>
    <w:rsid w:val="00795B27"/>
    <w:rsid w:val="00795BBA"/>
    <w:rsid w:val="00795BE2"/>
    <w:rsid w:val="00795C3A"/>
    <w:rsid w:val="00795E6E"/>
    <w:rsid w:val="00795EAC"/>
    <w:rsid w:val="0079617D"/>
    <w:rsid w:val="00796192"/>
    <w:rsid w:val="0079670F"/>
    <w:rsid w:val="00796864"/>
    <w:rsid w:val="00797051"/>
    <w:rsid w:val="00797265"/>
    <w:rsid w:val="007974A0"/>
    <w:rsid w:val="00797533"/>
    <w:rsid w:val="007976A6"/>
    <w:rsid w:val="00797991"/>
    <w:rsid w:val="00797C07"/>
    <w:rsid w:val="00797E9C"/>
    <w:rsid w:val="00797F1C"/>
    <w:rsid w:val="007A02D2"/>
    <w:rsid w:val="007A03BE"/>
    <w:rsid w:val="007A0644"/>
    <w:rsid w:val="007A0781"/>
    <w:rsid w:val="007A0887"/>
    <w:rsid w:val="007A0C8C"/>
    <w:rsid w:val="007A118F"/>
    <w:rsid w:val="007A12EC"/>
    <w:rsid w:val="007A166F"/>
    <w:rsid w:val="007A1B5F"/>
    <w:rsid w:val="007A1BCB"/>
    <w:rsid w:val="007A1CF4"/>
    <w:rsid w:val="007A1DA2"/>
    <w:rsid w:val="007A224C"/>
    <w:rsid w:val="007A26A6"/>
    <w:rsid w:val="007A2862"/>
    <w:rsid w:val="007A293C"/>
    <w:rsid w:val="007A2965"/>
    <w:rsid w:val="007A2FB0"/>
    <w:rsid w:val="007A306D"/>
    <w:rsid w:val="007A30BF"/>
    <w:rsid w:val="007A3590"/>
    <w:rsid w:val="007A3647"/>
    <w:rsid w:val="007A38B0"/>
    <w:rsid w:val="007A38C2"/>
    <w:rsid w:val="007A3A18"/>
    <w:rsid w:val="007A3AA4"/>
    <w:rsid w:val="007A40F3"/>
    <w:rsid w:val="007A46C8"/>
    <w:rsid w:val="007A47AD"/>
    <w:rsid w:val="007A4811"/>
    <w:rsid w:val="007A48BB"/>
    <w:rsid w:val="007A4A4B"/>
    <w:rsid w:val="007A4C38"/>
    <w:rsid w:val="007A4DEA"/>
    <w:rsid w:val="007A5282"/>
    <w:rsid w:val="007A5340"/>
    <w:rsid w:val="007A53CA"/>
    <w:rsid w:val="007A547E"/>
    <w:rsid w:val="007A59A9"/>
    <w:rsid w:val="007A5A44"/>
    <w:rsid w:val="007A5B93"/>
    <w:rsid w:val="007A5C47"/>
    <w:rsid w:val="007A5F1E"/>
    <w:rsid w:val="007A5FFE"/>
    <w:rsid w:val="007A6208"/>
    <w:rsid w:val="007A6432"/>
    <w:rsid w:val="007A6481"/>
    <w:rsid w:val="007A6590"/>
    <w:rsid w:val="007A65BA"/>
    <w:rsid w:val="007A666A"/>
    <w:rsid w:val="007A6749"/>
    <w:rsid w:val="007A6B70"/>
    <w:rsid w:val="007A6BF0"/>
    <w:rsid w:val="007A6C5C"/>
    <w:rsid w:val="007A6F11"/>
    <w:rsid w:val="007A6FD7"/>
    <w:rsid w:val="007A702D"/>
    <w:rsid w:val="007A7063"/>
    <w:rsid w:val="007A7335"/>
    <w:rsid w:val="007A7465"/>
    <w:rsid w:val="007A78A2"/>
    <w:rsid w:val="007A7BAF"/>
    <w:rsid w:val="007A7DD2"/>
    <w:rsid w:val="007A7F42"/>
    <w:rsid w:val="007A7FCB"/>
    <w:rsid w:val="007B0042"/>
    <w:rsid w:val="007B00E8"/>
    <w:rsid w:val="007B0251"/>
    <w:rsid w:val="007B03D6"/>
    <w:rsid w:val="007B03FD"/>
    <w:rsid w:val="007B0473"/>
    <w:rsid w:val="007B07A0"/>
    <w:rsid w:val="007B07B4"/>
    <w:rsid w:val="007B07E3"/>
    <w:rsid w:val="007B081B"/>
    <w:rsid w:val="007B0AED"/>
    <w:rsid w:val="007B0B7C"/>
    <w:rsid w:val="007B0C4B"/>
    <w:rsid w:val="007B0DB2"/>
    <w:rsid w:val="007B0DC8"/>
    <w:rsid w:val="007B0F33"/>
    <w:rsid w:val="007B16FF"/>
    <w:rsid w:val="007B1A2B"/>
    <w:rsid w:val="007B1D1A"/>
    <w:rsid w:val="007B1DFB"/>
    <w:rsid w:val="007B1FAA"/>
    <w:rsid w:val="007B20D0"/>
    <w:rsid w:val="007B24D4"/>
    <w:rsid w:val="007B2741"/>
    <w:rsid w:val="007B2759"/>
    <w:rsid w:val="007B27BD"/>
    <w:rsid w:val="007B2B35"/>
    <w:rsid w:val="007B2C1E"/>
    <w:rsid w:val="007B2E27"/>
    <w:rsid w:val="007B32F4"/>
    <w:rsid w:val="007B332A"/>
    <w:rsid w:val="007B3A32"/>
    <w:rsid w:val="007B3C84"/>
    <w:rsid w:val="007B4470"/>
    <w:rsid w:val="007B448F"/>
    <w:rsid w:val="007B44AE"/>
    <w:rsid w:val="007B459C"/>
    <w:rsid w:val="007B47DE"/>
    <w:rsid w:val="007B49C8"/>
    <w:rsid w:val="007B4AA1"/>
    <w:rsid w:val="007B4F4E"/>
    <w:rsid w:val="007B500D"/>
    <w:rsid w:val="007B5101"/>
    <w:rsid w:val="007B516E"/>
    <w:rsid w:val="007B53D6"/>
    <w:rsid w:val="007B5635"/>
    <w:rsid w:val="007B58E6"/>
    <w:rsid w:val="007B5A14"/>
    <w:rsid w:val="007B5ED5"/>
    <w:rsid w:val="007B6006"/>
    <w:rsid w:val="007B60F5"/>
    <w:rsid w:val="007B611F"/>
    <w:rsid w:val="007B6224"/>
    <w:rsid w:val="007B6265"/>
    <w:rsid w:val="007B660B"/>
    <w:rsid w:val="007B667B"/>
    <w:rsid w:val="007B675C"/>
    <w:rsid w:val="007B687F"/>
    <w:rsid w:val="007B6A2D"/>
    <w:rsid w:val="007B6BD6"/>
    <w:rsid w:val="007B6C71"/>
    <w:rsid w:val="007B6ED8"/>
    <w:rsid w:val="007B70A7"/>
    <w:rsid w:val="007B70F9"/>
    <w:rsid w:val="007B7538"/>
    <w:rsid w:val="007B758A"/>
    <w:rsid w:val="007B76CC"/>
    <w:rsid w:val="007B7830"/>
    <w:rsid w:val="007B7929"/>
    <w:rsid w:val="007B79FC"/>
    <w:rsid w:val="007B7A64"/>
    <w:rsid w:val="007B7AE8"/>
    <w:rsid w:val="007C022D"/>
    <w:rsid w:val="007C0588"/>
    <w:rsid w:val="007C05BB"/>
    <w:rsid w:val="007C0775"/>
    <w:rsid w:val="007C07C0"/>
    <w:rsid w:val="007C0B38"/>
    <w:rsid w:val="007C0C39"/>
    <w:rsid w:val="007C1169"/>
    <w:rsid w:val="007C128F"/>
    <w:rsid w:val="007C1327"/>
    <w:rsid w:val="007C13F2"/>
    <w:rsid w:val="007C148C"/>
    <w:rsid w:val="007C174A"/>
    <w:rsid w:val="007C1D91"/>
    <w:rsid w:val="007C1DEC"/>
    <w:rsid w:val="007C265F"/>
    <w:rsid w:val="007C2D7F"/>
    <w:rsid w:val="007C2D8E"/>
    <w:rsid w:val="007C301C"/>
    <w:rsid w:val="007C316E"/>
    <w:rsid w:val="007C3294"/>
    <w:rsid w:val="007C35FD"/>
    <w:rsid w:val="007C360A"/>
    <w:rsid w:val="007C371D"/>
    <w:rsid w:val="007C403C"/>
    <w:rsid w:val="007C406F"/>
    <w:rsid w:val="007C40C7"/>
    <w:rsid w:val="007C40F4"/>
    <w:rsid w:val="007C4137"/>
    <w:rsid w:val="007C423A"/>
    <w:rsid w:val="007C467B"/>
    <w:rsid w:val="007C4B45"/>
    <w:rsid w:val="007C4C06"/>
    <w:rsid w:val="007C4CD1"/>
    <w:rsid w:val="007C4E40"/>
    <w:rsid w:val="007C501E"/>
    <w:rsid w:val="007C58A9"/>
    <w:rsid w:val="007C5952"/>
    <w:rsid w:val="007C5CDF"/>
    <w:rsid w:val="007C61AD"/>
    <w:rsid w:val="007C61E7"/>
    <w:rsid w:val="007C6201"/>
    <w:rsid w:val="007C6388"/>
    <w:rsid w:val="007C63E9"/>
    <w:rsid w:val="007C63F3"/>
    <w:rsid w:val="007C65A7"/>
    <w:rsid w:val="007C65DD"/>
    <w:rsid w:val="007C665D"/>
    <w:rsid w:val="007C69A1"/>
    <w:rsid w:val="007C69E6"/>
    <w:rsid w:val="007C6A0B"/>
    <w:rsid w:val="007C6B5A"/>
    <w:rsid w:val="007C6E14"/>
    <w:rsid w:val="007C6E54"/>
    <w:rsid w:val="007C6FAE"/>
    <w:rsid w:val="007C6FF4"/>
    <w:rsid w:val="007C709D"/>
    <w:rsid w:val="007C710E"/>
    <w:rsid w:val="007C71F7"/>
    <w:rsid w:val="007C7BE7"/>
    <w:rsid w:val="007C7D51"/>
    <w:rsid w:val="007C7FB8"/>
    <w:rsid w:val="007D002F"/>
    <w:rsid w:val="007D01EA"/>
    <w:rsid w:val="007D025B"/>
    <w:rsid w:val="007D0270"/>
    <w:rsid w:val="007D02DD"/>
    <w:rsid w:val="007D036D"/>
    <w:rsid w:val="007D043E"/>
    <w:rsid w:val="007D064E"/>
    <w:rsid w:val="007D0964"/>
    <w:rsid w:val="007D09A7"/>
    <w:rsid w:val="007D0B36"/>
    <w:rsid w:val="007D1363"/>
    <w:rsid w:val="007D152A"/>
    <w:rsid w:val="007D1589"/>
    <w:rsid w:val="007D17B1"/>
    <w:rsid w:val="007D201F"/>
    <w:rsid w:val="007D209F"/>
    <w:rsid w:val="007D21ED"/>
    <w:rsid w:val="007D2539"/>
    <w:rsid w:val="007D26CE"/>
    <w:rsid w:val="007D2921"/>
    <w:rsid w:val="007D29D3"/>
    <w:rsid w:val="007D2D5E"/>
    <w:rsid w:val="007D3025"/>
    <w:rsid w:val="007D305B"/>
    <w:rsid w:val="007D3062"/>
    <w:rsid w:val="007D31B4"/>
    <w:rsid w:val="007D31F4"/>
    <w:rsid w:val="007D3510"/>
    <w:rsid w:val="007D3525"/>
    <w:rsid w:val="007D3557"/>
    <w:rsid w:val="007D3579"/>
    <w:rsid w:val="007D3772"/>
    <w:rsid w:val="007D3995"/>
    <w:rsid w:val="007D39C7"/>
    <w:rsid w:val="007D3A90"/>
    <w:rsid w:val="007D3AAC"/>
    <w:rsid w:val="007D3AE5"/>
    <w:rsid w:val="007D3D90"/>
    <w:rsid w:val="007D3F64"/>
    <w:rsid w:val="007D409A"/>
    <w:rsid w:val="007D4215"/>
    <w:rsid w:val="007D4267"/>
    <w:rsid w:val="007D4274"/>
    <w:rsid w:val="007D4385"/>
    <w:rsid w:val="007D452B"/>
    <w:rsid w:val="007D45C8"/>
    <w:rsid w:val="007D4629"/>
    <w:rsid w:val="007D4696"/>
    <w:rsid w:val="007D46E2"/>
    <w:rsid w:val="007D47F1"/>
    <w:rsid w:val="007D4865"/>
    <w:rsid w:val="007D49DB"/>
    <w:rsid w:val="007D4C5D"/>
    <w:rsid w:val="007D4D2F"/>
    <w:rsid w:val="007D4E10"/>
    <w:rsid w:val="007D4ECA"/>
    <w:rsid w:val="007D4F6B"/>
    <w:rsid w:val="007D5115"/>
    <w:rsid w:val="007D51C8"/>
    <w:rsid w:val="007D54A1"/>
    <w:rsid w:val="007D5AF6"/>
    <w:rsid w:val="007D5BC0"/>
    <w:rsid w:val="007D5EA4"/>
    <w:rsid w:val="007D5EDD"/>
    <w:rsid w:val="007D60DA"/>
    <w:rsid w:val="007D61FA"/>
    <w:rsid w:val="007D622F"/>
    <w:rsid w:val="007D6309"/>
    <w:rsid w:val="007D654B"/>
    <w:rsid w:val="007D65B0"/>
    <w:rsid w:val="007D6823"/>
    <w:rsid w:val="007D6853"/>
    <w:rsid w:val="007D698C"/>
    <w:rsid w:val="007D6A73"/>
    <w:rsid w:val="007D6B52"/>
    <w:rsid w:val="007D6D26"/>
    <w:rsid w:val="007D75B5"/>
    <w:rsid w:val="007D7875"/>
    <w:rsid w:val="007D7CAD"/>
    <w:rsid w:val="007D7E9B"/>
    <w:rsid w:val="007E0115"/>
    <w:rsid w:val="007E0192"/>
    <w:rsid w:val="007E0223"/>
    <w:rsid w:val="007E02D1"/>
    <w:rsid w:val="007E0469"/>
    <w:rsid w:val="007E04C5"/>
    <w:rsid w:val="007E05F5"/>
    <w:rsid w:val="007E0776"/>
    <w:rsid w:val="007E0926"/>
    <w:rsid w:val="007E09D2"/>
    <w:rsid w:val="007E0CE2"/>
    <w:rsid w:val="007E0CFF"/>
    <w:rsid w:val="007E0DAE"/>
    <w:rsid w:val="007E0FCF"/>
    <w:rsid w:val="007E1140"/>
    <w:rsid w:val="007E1394"/>
    <w:rsid w:val="007E1F4D"/>
    <w:rsid w:val="007E242A"/>
    <w:rsid w:val="007E255E"/>
    <w:rsid w:val="007E25BF"/>
    <w:rsid w:val="007E2916"/>
    <w:rsid w:val="007E2A5E"/>
    <w:rsid w:val="007E2BED"/>
    <w:rsid w:val="007E2C62"/>
    <w:rsid w:val="007E2F0F"/>
    <w:rsid w:val="007E3198"/>
    <w:rsid w:val="007E3225"/>
    <w:rsid w:val="007E33FB"/>
    <w:rsid w:val="007E3876"/>
    <w:rsid w:val="007E3CDE"/>
    <w:rsid w:val="007E3DB8"/>
    <w:rsid w:val="007E429C"/>
    <w:rsid w:val="007E4516"/>
    <w:rsid w:val="007E47D3"/>
    <w:rsid w:val="007E49A4"/>
    <w:rsid w:val="007E49C0"/>
    <w:rsid w:val="007E49F7"/>
    <w:rsid w:val="007E4AA4"/>
    <w:rsid w:val="007E4B2C"/>
    <w:rsid w:val="007E506B"/>
    <w:rsid w:val="007E553D"/>
    <w:rsid w:val="007E560A"/>
    <w:rsid w:val="007E5700"/>
    <w:rsid w:val="007E5946"/>
    <w:rsid w:val="007E598A"/>
    <w:rsid w:val="007E5BA7"/>
    <w:rsid w:val="007E5E1F"/>
    <w:rsid w:val="007E6434"/>
    <w:rsid w:val="007E6692"/>
    <w:rsid w:val="007E66B4"/>
    <w:rsid w:val="007E6A25"/>
    <w:rsid w:val="007E6AC8"/>
    <w:rsid w:val="007E6B27"/>
    <w:rsid w:val="007E6CE1"/>
    <w:rsid w:val="007E6D09"/>
    <w:rsid w:val="007E6E14"/>
    <w:rsid w:val="007E6E64"/>
    <w:rsid w:val="007E6F43"/>
    <w:rsid w:val="007E7113"/>
    <w:rsid w:val="007E7244"/>
    <w:rsid w:val="007E7356"/>
    <w:rsid w:val="007E7623"/>
    <w:rsid w:val="007E7B21"/>
    <w:rsid w:val="007E7FE4"/>
    <w:rsid w:val="007F037B"/>
    <w:rsid w:val="007F06CB"/>
    <w:rsid w:val="007F0748"/>
    <w:rsid w:val="007F0870"/>
    <w:rsid w:val="007F0A45"/>
    <w:rsid w:val="007F0BD7"/>
    <w:rsid w:val="007F0D6A"/>
    <w:rsid w:val="007F0E92"/>
    <w:rsid w:val="007F12F4"/>
    <w:rsid w:val="007F1345"/>
    <w:rsid w:val="007F134C"/>
    <w:rsid w:val="007F15B0"/>
    <w:rsid w:val="007F1B0A"/>
    <w:rsid w:val="007F21D3"/>
    <w:rsid w:val="007F2234"/>
    <w:rsid w:val="007F24A2"/>
    <w:rsid w:val="007F26E3"/>
    <w:rsid w:val="007F2839"/>
    <w:rsid w:val="007F2CBB"/>
    <w:rsid w:val="007F2EBA"/>
    <w:rsid w:val="007F34F8"/>
    <w:rsid w:val="007F3D7C"/>
    <w:rsid w:val="007F3DBE"/>
    <w:rsid w:val="007F3DF8"/>
    <w:rsid w:val="007F4173"/>
    <w:rsid w:val="007F46A4"/>
    <w:rsid w:val="007F483C"/>
    <w:rsid w:val="007F4A2A"/>
    <w:rsid w:val="007F4A8B"/>
    <w:rsid w:val="007F4B5D"/>
    <w:rsid w:val="007F4B8F"/>
    <w:rsid w:val="007F4E5D"/>
    <w:rsid w:val="007F5021"/>
    <w:rsid w:val="007F57A0"/>
    <w:rsid w:val="007F5A5B"/>
    <w:rsid w:val="007F5AFB"/>
    <w:rsid w:val="007F5CD7"/>
    <w:rsid w:val="007F6025"/>
    <w:rsid w:val="007F60DA"/>
    <w:rsid w:val="007F61A4"/>
    <w:rsid w:val="007F61C4"/>
    <w:rsid w:val="007F6356"/>
    <w:rsid w:val="007F6511"/>
    <w:rsid w:val="007F6536"/>
    <w:rsid w:val="007F661A"/>
    <w:rsid w:val="007F68F6"/>
    <w:rsid w:val="007F6A77"/>
    <w:rsid w:val="007F6CB5"/>
    <w:rsid w:val="007F6F93"/>
    <w:rsid w:val="007F6FDD"/>
    <w:rsid w:val="007F7870"/>
    <w:rsid w:val="007F78BE"/>
    <w:rsid w:val="007F795A"/>
    <w:rsid w:val="007F79F1"/>
    <w:rsid w:val="007F7AA2"/>
    <w:rsid w:val="007F7B1F"/>
    <w:rsid w:val="007F7CEB"/>
    <w:rsid w:val="007F7E9D"/>
    <w:rsid w:val="008002B0"/>
    <w:rsid w:val="00800305"/>
    <w:rsid w:val="00800732"/>
    <w:rsid w:val="0080092C"/>
    <w:rsid w:val="00800D34"/>
    <w:rsid w:val="00800E9B"/>
    <w:rsid w:val="00800F50"/>
    <w:rsid w:val="00801150"/>
    <w:rsid w:val="008011B5"/>
    <w:rsid w:val="00801274"/>
    <w:rsid w:val="00801422"/>
    <w:rsid w:val="0080154C"/>
    <w:rsid w:val="008016D4"/>
    <w:rsid w:val="00801A2F"/>
    <w:rsid w:val="00801B17"/>
    <w:rsid w:val="00801B89"/>
    <w:rsid w:val="00801C91"/>
    <w:rsid w:val="00801FDA"/>
    <w:rsid w:val="0080214B"/>
    <w:rsid w:val="008021BF"/>
    <w:rsid w:val="008021F7"/>
    <w:rsid w:val="0080230F"/>
    <w:rsid w:val="00802719"/>
    <w:rsid w:val="00802815"/>
    <w:rsid w:val="00802880"/>
    <w:rsid w:val="00802965"/>
    <w:rsid w:val="00802CCB"/>
    <w:rsid w:val="00802CF3"/>
    <w:rsid w:val="00802F1D"/>
    <w:rsid w:val="00803684"/>
    <w:rsid w:val="00803869"/>
    <w:rsid w:val="00803ADD"/>
    <w:rsid w:val="00803B53"/>
    <w:rsid w:val="00803FB4"/>
    <w:rsid w:val="0080407E"/>
    <w:rsid w:val="00804106"/>
    <w:rsid w:val="008043E3"/>
    <w:rsid w:val="008047A3"/>
    <w:rsid w:val="008048CF"/>
    <w:rsid w:val="00804BE9"/>
    <w:rsid w:val="00804EB0"/>
    <w:rsid w:val="0080509F"/>
    <w:rsid w:val="00805388"/>
    <w:rsid w:val="00805556"/>
    <w:rsid w:val="008055E4"/>
    <w:rsid w:val="00805700"/>
    <w:rsid w:val="0080570A"/>
    <w:rsid w:val="00805799"/>
    <w:rsid w:val="00805898"/>
    <w:rsid w:val="008059B3"/>
    <w:rsid w:val="008059CA"/>
    <w:rsid w:val="00805AB7"/>
    <w:rsid w:val="00805C54"/>
    <w:rsid w:val="00805C94"/>
    <w:rsid w:val="00805CEF"/>
    <w:rsid w:val="0080606A"/>
    <w:rsid w:val="00806102"/>
    <w:rsid w:val="00806115"/>
    <w:rsid w:val="00806215"/>
    <w:rsid w:val="00806663"/>
    <w:rsid w:val="00806802"/>
    <w:rsid w:val="00806914"/>
    <w:rsid w:val="00806C58"/>
    <w:rsid w:val="00806F0D"/>
    <w:rsid w:val="00806F20"/>
    <w:rsid w:val="00807071"/>
    <w:rsid w:val="0080728F"/>
    <w:rsid w:val="00807305"/>
    <w:rsid w:val="00807362"/>
    <w:rsid w:val="00807D29"/>
    <w:rsid w:val="00807D9A"/>
    <w:rsid w:val="0081005B"/>
    <w:rsid w:val="00810229"/>
    <w:rsid w:val="0081048D"/>
    <w:rsid w:val="00810542"/>
    <w:rsid w:val="008105C0"/>
    <w:rsid w:val="00810B6C"/>
    <w:rsid w:val="00810C62"/>
    <w:rsid w:val="00810FCB"/>
    <w:rsid w:val="0081107E"/>
    <w:rsid w:val="0081121C"/>
    <w:rsid w:val="008112DF"/>
    <w:rsid w:val="00811661"/>
    <w:rsid w:val="00811BFE"/>
    <w:rsid w:val="00811D78"/>
    <w:rsid w:val="00811EAA"/>
    <w:rsid w:val="00811F16"/>
    <w:rsid w:val="00811F90"/>
    <w:rsid w:val="0081219E"/>
    <w:rsid w:val="00812711"/>
    <w:rsid w:val="008128F6"/>
    <w:rsid w:val="00812CE1"/>
    <w:rsid w:val="00812DAE"/>
    <w:rsid w:val="0081337B"/>
    <w:rsid w:val="008133B4"/>
    <w:rsid w:val="00813649"/>
    <w:rsid w:val="00813C08"/>
    <w:rsid w:val="00813CBF"/>
    <w:rsid w:val="00813E3D"/>
    <w:rsid w:val="00813F00"/>
    <w:rsid w:val="00813F47"/>
    <w:rsid w:val="00813FE0"/>
    <w:rsid w:val="008141D0"/>
    <w:rsid w:val="008141E2"/>
    <w:rsid w:val="00814688"/>
    <w:rsid w:val="008147BD"/>
    <w:rsid w:val="008148CD"/>
    <w:rsid w:val="00814936"/>
    <w:rsid w:val="00814C0F"/>
    <w:rsid w:val="0081529C"/>
    <w:rsid w:val="00815388"/>
    <w:rsid w:val="00815B68"/>
    <w:rsid w:val="00816020"/>
    <w:rsid w:val="00816045"/>
    <w:rsid w:val="00816085"/>
    <w:rsid w:val="00816504"/>
    <w:rsid w:val="00816574"/>
    <w:rsid w:val="008169F1"/>
    <w:rsid w:val="00816A86"/>
    <w:rsid w:val="00816B3C"/>
    <w:rsid w:val="00816B8B"/>
    <w:rsid w:val="00816C90"/>
    <w:rsid w:val="008170B5"/>
    <w:rsid w:val="008172C6"/>
    <w:rsid w:val="008176A8"/>
    <w:rsid w:val="00817794"/>
    <w:rsid w:val="00817875"/>
    <w:rsid w:val="00817A92"/>
    <w:rsid w:val="00817B2B"/>
    <w:rsid w:val="00817C03"/>
    <w:rsid w:val="00817E52"/>
    <w:rsid w:val="00820165"/>
    <w:rsid w:val="0082027C"/>
    <w:rsid w:val="008202C5"/>
    <w:rsid w:val="008206EF"/>
    <w:rsid w:val="00820938"/>
    <w:rsid w:val="00820C98"/>
    <w:rsid w:val="00820DC8"/>
    <w:rsid w:val="00820DFC"/>
    <w:rsid w:val="00821429"/>
    <w:rsid w:val="00821481"/>
    <w:rsid w:val="008214E7"/>
    <w:rsid w:val="00821E29"/>
    <w:rsid w:val="00821EAB"/>
    <w:rsid w:val="0082271D"/>
    <w:rsid w:val="008229C6"/>
    <w:rsid w:val="00822A23"/>
    <w:rsid w:val="00822A2F"/>
    <w:rsid w:val="00822A3A"/>
    <w:rsid w:val="00822CF5"/>
    <w:rsid w:val="00823298"/>
    <w:rsid w:val="00823354"/>
    <w:rsid w:val="00823829"/>
    <w:rsid w:val="008239AA"/>
    <w:rsid w:val="008239C1"/>
    <w:rsid w:val="00823A4F"/>
    <w:rsid w:val="008240B4"/>
    <w:rsid w:val="00824109"/>
    <w:rsid w:val="0082432B"/>
    <w:rsid w:val="00824448"/>
    <w:rsid w:val="00824674"/>
    <w:rsid w:val="00824724"/>
    <w:rsid w:val="00824786"/>
    <w:rsid w:val="0082488E"/>
    <w:rsid w:val="00824891"/>
    <w:rsid w:val="008249A0"/>
    <w:rsid w:val="00824A59"/>
    <w:rsid w:val="00824A62"/>
    <w:rsid w:val="00824E7D"/>
    <w:rsid w:val="00824F01"/>
    <w:rsid w:val="008251AA"/>
    <w:rsid w:val="008253F7"/>
    <w:rsid w:val="0082553B"/>
    <w:rsid w:val="00825756"/>
    <w:rsid w:val="0082598A"/>
    <w:rsid w:val="008259E6"/>
    <w:rsid w:val="00825BA3"/>
    <w:rsid w:val="00825C4C"/>
    <w:rsid w:val="00825D8C"/>
    <w:rsid w:val="00825DBD"/>
    <w:rsid w:val="0082601C"/>
    <w:rsid w:val="0082607E"/>
    <w:rsid w:val="00826347"/>
    <w:rsid w:val="008263B9"/>
    <w:rsid w:val="008266BA"/>
    <w:rsid w:val="00826703"/>
    <w:rsid w:val="00826704"/>
    <w:rsid w:val="008267A6"/>
    <w:rsid w:val="008268C4"/>
    <w:rsid w:val="00826BAE"/>
    <w:rsid w:val="00826C26"/>
    <w:rsid w:val="00826C2C"/>
    <w:rsid w:val="00826CDF"/>
    <w:rsid w:val="00826D7D"/>
    <w:rsid w:val="008275D8"/>
    <w:rsid w:val="0082789B"/>
    <w:rsid w:val="00827A45"/>
    <w:rsid w:val="00827A4C"/>
    <w:rsid w:val="00827D42"/>
    <w:rsid w:val="00827D8A"/>
    <w:rsid w:val="008300CA"/>
    <w:rsid w:val="0083016E"/>
    <w:rsid w:val="00830488"/>
    <w:rsid w:val="00830570"/>
    <w:rsid w:val="00830789"/>
    <w:rsid w:val="008307BA"/>
    <w:rsid w:val="00830932"/>
    <w:rsid w:val="00830C90"/>
    <w:rsid w:val="00830CA1"/>
    <w:rsid w:val="00830D68"/>
    <w:rsid w:val="00830DA9"/>
    <w:rsid w:val="00830F78"/>
    <w:rsid w:val="00831354"/>
    <w:rsid w:val="008316D3"/>
    <w:rsid w:val="00831988"/>
    <w:rsid w:val="00831B94"/>
    <w:rsid w:val="00831DFE"/>
    <w:rsid w:val="00831FE7"/>
    <w:rsid w:val="00832098"/>
    <w:rsid w:val="008324F2"/>
    <w:rsid w:val="008327E8"/>
    <w:rsid w:val="00832804"/>
    <w:rsid w:val="00832A7A"/>
    <w:rsid w:val="00832BDF"/>
    <w:rsid w:val="00832E1E"/>
    <w:rsid w:val="00833026"/>
    <w:rsid w:val="008330B4"/>
    <w:rsid w:val="00833383"/>
    <w:rsid w:val="00833439"/>
    <w:rsid w:val="00833518"/>
    <w:rsid w:val="0083354F"/>
    <w:rsid w:val="008337DE"/>
    <w:rsid w:val="00833858"/>
    <w:rsid w:val="00833A48"/>
    <w:rsid w:val="00833B39"/>
    <w:rsid w:val="00833B97"/>
    <w:rsid w:val="00833CF5"/>
    <w:rsid w:val="00833D30"/>
    <w:rsid w:val="00833DEA"/>
    <w:rsid w:val="00834127"/>
    <w:rsid w:val="00834131"/>
    <w:rsid w:val="00834366"/>
    <w:rsid w:val="0083453F"/>
    <w:rsid w:val="00834929"/>
    <w:rsid w:val="00834C09"/>
    <w:rsid w:val="00834C21"/>
    <w:rsid w:val="00834C60"/>
    <w:rsid w:val="00834E76"/>
    <w:rsid w:val="00834ED7"/>
    <w:rsid w:val="00834FD5"/>
    <w:rsid w:val="00835214"/>
    <w:rsid w:val="0083533B"/>
    <w:rsid w:val="00835349"/>
    <w:rsid w:val="0083555B"/>
    <w:rsid w:val="00835624"/>
    <w:rsid w:val="0083572E"/>
    <w:rsid w:val="00835A78"/>
    <w:rsid w:val="00836332"/>
    <w:rsid w:val="0083649D"/>
    <w:rsid w:val="00836923"/>
    <w:rsid w:val="008369B7"/>
    <w:rsid w:val="008369DF"/>
    <w:rsid w:val="00836BD6"/>
    <w:rsid w:val="00836D7B"/>
    <w:rsid w:val="008370A0"/>
    <w:rsid w:val="00837457"/>
    <w:rsid w:val="008374F5"/>
    <w:rsid w:val="0083779B"/>
    <w:rsid w:val="00837AB5"/>
    <w:rsid w:val="00837CB0"/>
    <w:rsid w:val="00837CCF"/>
    <w:rsid w:val="00837E17"/>
    <w:rsid w:val="008401C3"/>
    <w:rsid w:val="00840776"/>
    <w:rsid w:val="00840BBC"/>
    <w:rsid w:val="00840BFD"/>
    <w:rsid w:val="00840C33"/>
    <w:rsid w:val="00840DCC"/>
    <w:rsid w:val="008410DF"/>
    <w:rsid w:val="00841450"/>
    <w:rsid w:val="0084162E"/>
    <w:rsid w:val="00841702"/>
    <w:rsid w:val="008417D8"/>
    <w:rsid w:val="00841918"/>
    <w:rsid w:val="00841961"/>
    <w:rsid w:val="00841D06"/>
    <w:rsid w:val="00841E81"/>
    <w:rsid w:val="0084205A"/>
    <w:rsid w:val="00842067"/>
    <w:rsid w:val="008420A3"/>
    <w:rsid w:val="008425FC"/>
    <w:rsid w:val="00842676"/>
    <w:rsid w:val="008426D1"/>
    <w:rsid w:val="008429DE"/>
    <w:rsid w:val="00842A58"/>
    <w:rsid w:val="00842D6B"/>
    <w:rsid w:val="008430A4"/>
    <w:rsid w:val="008430B5"/>
    <w:rsid w:val="008432E1"/>
    <w:rsid w:val="008436E3"/>
    <w:rsid w:val="00843898"/>
    <w:rsid w:val="00843931"/>
    <w:rsid w:val="0084393F"/>
    <w:rsid w:val="008439E4"/>
    <w:rsid w:val="00843AFD"/>
    <w:rsid w:val="00843C81"/>
    <w:rsid w:val="0084422B"/>
    <w:rsid w:val="0084458B"/>
    <w:rsid w:val="008447EE"/>
    <w:rsid w:val="00844D2A"/>
    <w:rsid w:val="00844FC7"/>
    <w:rsid w:val="00844FDA"/>
    <w:rsid w:val="0084525A"/>
    <w:rsid w:val="008458E8"/>
    <w:rsid w:val="00845A0F"/>
    <w:rsid w:val="00845A10"/>
    <w:rsid w:val="00845AD5"/>
    <w:rsid w:val="00845F54"/>
    <w:rsid w:val="00846043"/>
    <w:rsid w:val="0084610C"/>
    <w:rsid w:val="00846370"/>
    <w:rsid w:val="00846432"/>
    <w:rsid w:val="008464C2"/>
    <w:rsid w:val="00846D1D"/>
    <w:rsid w:val="00846FD4"/>
    <w:rsid w:val="00847089"/>
    <w:rsid w:val="00847123"/>
    <w:rsid w:val="00847176"/>
    <w:rsid w:val="0084745E"/>
    <w:rsid w:val="00847798"/>
    <w:rsid w:val="00847980"/>
    <w:rsid w:val="008479EC"/>
    <w:rsid w:val="00847B18"/>
    <w:rsid w:val="00847C04"/>
    <w:rsid w:val="00847CB6"/>
    <w:rsid w:val="00850016"/>
    <w:rsid w:val="00850124"/>
    <w:rsid w:val="00850127"/>
    <w:rsid w:val="0085015D"/>
    <w:rsid w:val="008504BB"/>
    <w:rsid w:val="008506E7"/>
    <w:rsid w:val="0085079E"/>
    <w:rsid w:val="008507C4"/>
    <w:rsid w:val="00850CE7"/>
    <w:rsid w:val="00850ECD"/>
    <w:rsid w:val="00851196"/>
    <w:rsid w:val="008512CA"/>
    <w:rsid w:val="00851609"/>
    <w:rsid w:val="00851629"/>
    <w:rsid w:val="00851766"/>
    <w:rsid w:val="0085197A"/>
    <w:rsid w:val="008519B8"/>
    <w:rsid w:val="00852245"/>
    <w:rsid w:val="008523C1"/>
    <w:rsid w:val="00852510"/>
    <w:rsid w:val="00852CF4"/>
    <w:rsid w:val="00852F54"/>
    <w:rsid w:val="0085318A"/>
    <w:rsid w:val="0085322D"/>
    <w:rsid w:val="00853539"/>
    <w:rsid w:val="00853540"/>
    <w:rsid w:val="00853651"/>
    <w:rsid w:val="00853A74"/>
    <w:rsid w:val="00853B81"/>
    <w:rsid w:val="00853E68"/>
    <w:rsid w:val="00853FA6"/>
    <w:rsid w:val="00854014"/>
    <w:rsid w:val="008543DD"/>
    <w:rsid w:val="00854502"/>
    <w:rsid w:val="00854658"/>
    <w:rsid w:val="00854791"/>
    <w:rsid w:val="00854BF5"/>
    <w:rsid w:val="00854D27"/>
    <w:rsid w:val="00854E14"/>
    <w:rsid w:val="00854F8E"/>
    <w:rsid w:val="008551B1"/>
    <w:rsid w:val="008556F8"/>
    <w:rsid w:val="00855759"/>
    <w:rsid w:val="008557D9"/>
    <w:rsid w:val="00855B64"/>
    <w:rsid w:val="00855E7D"/>
    <w:rsid w:val="00855F6C"/>
    <w:rsid w:val="00856078"/>
    <w:rsid w:val="0085643D"/>
    <w:rsid w:val="00856539"/>
    <w:rsid w:val="0085654F"/>
    <w:rsid w:val="0085668D"/>
    <w:rsid w:val="008566F0"/>
    <w:rsid w:val="00856915"/>
    <w:rsid w:val="00856987"/>
    <w:rsid w:val="00856ADB"/>
    <w:rsid w:val="008570DC"/>
    <w:rsid w:val="0085739D"/>
    <w:rsid w:val="008574DC"/>
    <w:rsid w:val="00857823"/>
    <w:rsid w:val="008579C3"/>
    <w:rsid w:val="00857A3A"/>
    <w:rsid w:val="008600F4"/>
    <w:rsid w:val="00860426"/>
    <w:rsid w:val="00860566"/>
    <w:rsid w:val="0086057D"/>
    <w:rsid w:val="00860689"/>
    <w:rsid w:val="008607B0"/>
    <w:rsid w:val="008607C1"/>
    <w:rsid w:val="0086091D"/>
    <w:rsid w:val="00860A24"/>
    <w:rsid w:val="00860B2B"/>
    <w:rsid w:val="00860BFF"/>
    <w:rsid w:val="008610F4"/>
    <w:rsid w:val="008612FB"/>
    <w:rsid w:val="0086133E"/>
    <w:rsid w:val="0086137C"/>
    <w:rsid w:val="00861423"/>
    <w:rsid w:val="008614A2"/>
    <w:rsid w:val="00861865"/>
    <w:rsid w:val="00861890"/>
    <w:rsid w:val="00861959"/>
    <w:rsid w:val="008619D9"/>
    <w:rsid w:val="00861B95"/>
    <w:rsid w:val="00861EB0"/>
    <w:rsid w:val="00861EFA"/>
    <w:rsid w:val="00861F34"/>
    <w:rsid w:val="00862339"/>
    <w:rsid w:val="00862378"/>
    <w:rsid w:val="00862446"/>
    <w:rsid w:val="008625E8"/>
    <w:rsid w:val="00862632"/>
    <w:rsid w:val="00862AFA"/>
    <w:rsid w:val="00862BA5"/>
    <w:rsid w:val="00862BBA"/>
    <w:rsid w:val="00862C31"/>
    <w:rsid w:val="00862D5D"/>
    <w:rsid w:val="00862DFA"/>
    <w:rsid w:val="00862E16"/>
    <w:rsid w:val="00862F60"/>
    <w:rsid w:val="00862F72"/>
    <w:rsid w:val="00862F97"/>
    <w:rsid w:val="00863274"/>
    <w:rsid w:val="00863276"/>
    <w:rsid w:val="00863A03"/>
    <w:rsid w:val="00863A9D"/>
    <w:rsid w:val="00863AF5"/>
    <w:rsid w:val="00863F96"/>
    <w:rsid w:val="008641E7"/>
    <w:rsid w:val="00864392"/>
    <w:rsid w:val="00864665"/>
    <w:rsid w:val="0086487A"/>
    <w:rsid w:val="008649BC"/>
    <w:rsid w:val="00864AE8"/>
    <w:rsid w:val="00864C1C"/>
    <w:rsid w:val="00864F0A"/>
    <w:rsid w:val="00864FFC"/>
    <w:rsid w:val="0086511F"/>
    <w:rsid w:val="00865569"/>
    <w:rsid w:val="00865E78"/>
    <w:rsid w:val="00866248"/>
    <w:rsid w:val="008663D3"/>
    <w:rsid w:val="008665BF"/>
    <w:rsid w:val="00866C7C"/>
    <w:rsid w:val="00866D34"/>
    <w:rsid w:val="00866DD6"/>
    <w:rsid w:val="00867152"/>
    <w:rsid w:val="008672A7"/>
    <w:rsid w:val="008678D8"/>
    <w:rsid w:val="0086793B"/>
    <w:rsid w:val="00867CA2"/>
    <w:rsid w:val="00867E8C"/>
    <w:rsid w:val="0087000E"/>
    <w:rsid w:val="00870074"/>
    <w:rsid w:val="008700FB"/>
    <w:rsid w:val="008703E5"/>
    <w:rsid w:val="008704F5"/>
    <w:rsid w:val="00870642"/>
    <w:rsid w:val="008706CE"/>
    <w:rsid w:val="00870740"/>
    <w:rsid w:val="00870CB3"/>
    <w:rsid w:val="00870D35"/>
    <w:rsid w:val="00870EFA"/>
    <w:rsid w:val="00870FE5"/>
    <w:rsid w:val="00871061"/>
    <w:rsid w:val="0087148F"/>
    <w:rsid w:val="00871579"/>
    <w:rsid w:val="00871A0F"/>
    <w:rsid w:val="00871A72"/>
    <w:rsid w:val="00871B26"/>
    <w:rsid w:val="00871DC5"/>
    <w:rsid w:val="00871E38"/>
    <w:rsid w:val="00872019"/>
    <w:rsid w:val="008720F3"/>
    <w:rsid w:val="00872194"/>
    <w:rsid w:val="00872429"/>
    <w:rsid w:val="0087257E"/>
    <w:rsid w:val="008725C6"/>
    <w:rsid w:val="008725D6"/>
    <w:rsid w:val="00872802"/>
    <w:rsid w:val="00872A20"/>
    <w:rsid w:val="00872DA1"/>
    <w:rsid w:val="00872F78"/>
    <w:rsid w:val="00872F80"/>
    <w:rsid w:val="00872F81"/>
    <w:rsid w:val="00873115"/>
    <w:rsid w:val="0087334A"/>
    <w:rsid w:val="008734A0"/>
    <w:rsid w:val="008734E3"/>
    <w:rsid w:val="0087376B"/>
    <w:rsid w:val="00873A35"/>
    <w:rsid w:val="00873C27"/>
    <w:rsid w:val="00873F06"/>
    <w:rsid w:val="008740AC"/>
    <w:rsid w:val="00874486"/>
    <w:rsid w:val="008746FF"/>
    <w:rsid w:val="0087478D"/>
    <w:rsid w:val="008747FD"/>
    <w:rsid w:val="0087485B"/>
    <w:rsid w:val="00874B9E"/>
    <w:rsid w:val="00874C5E"/>
    <w:rsid w:val="00874D84"/>
    <w:rsid w:val="008750DF"/>
    <w:rsid w:val="0087519A"/>
    <w:rsid w:val="008751F4"/>
    <w:rsid w:val="00875391"/>
    <w:rsid w:val="008755EC"/>
    <w:rsid w:val="0087563C"/>
    <w:rsid w:val="00875646"/>
    <w:rsid w:val="00875648"/>
    <w:rsid w:val="0087565B"/>
    <w:rsid w:val="00875745"/>
    <w:rsid w:val="008757D3"/>
    <w:rsid w:val="00875B72"/>
    <w:rsid w:val="00875DE4"/>
    <w:rsid w:val="00875E29"/>
    <w:rsid w:val="00875F6B"/>
    <w:rsid w:val="008760A1"/>
    <w:rsid w:val="008760C5"/>
    <w:rsid w:val="008760DE"/>
    <w:rsid w:val="008761D2"/>
    <w:rsid w:val="00876226"/>
    <w:rsid w:val="008763DB"/>
    <w:rsid w:val="0087641A"/>
    <w:rsid w:val="00876853"/>
    <w:rsid w:val="00876DFE"/>
    <w:rsid w:val="00877114"/>
    <w:rsid w:val="0087746C"/>
    <w:rsid w:val="00877623"/>
    <w:rsid w:val="00877875"/>
    <w:rsid w:val="008779B6"/>
    <w:rsid w:val="00877DD8"/>
    <w:rsid w:val="00877F1E"/>
    <w:rsid w:val="00880025"/>
    <w:rsid w:val="00880334"/>
    <w:rsid w:val="00880341"/>
    <w:rsid w:val="008804F5"/>
    <w:rsid w:val="00880573"/>
    <w:rsid w:val="008807EB"/>
    <w:rsid w:val="00880814"/>
    <w:rsid w:val="00880821"/>
    <w:rsid w:val="00880AAC"/>
    <w:rsid w:val="00880C58"/>
    <w:rsid w:val="00880C5B"/>
    <w:rsid w:val="00880CCB"/>
    <w:rsid w:val="00880E3B"/>
    <w:rsid w:val="008810A5"/>
    <w:rsid w:val="008810E9"/>
    <w:rsid w:val="0088192F"/>
    <w:rsid w:val="00881D1D"/>
    <w:rsid w:val="008822B6"/>
    <w:rsid w:val="00882306"/>
    <w:rsid w:val="0088238E"/>
    <w:rsid w:val="008823FC"/>
    <w:rsid w:val="00882AC4"/>
    <w:rsid w:val="008830E4"/>
    <w:rsid w:val="00883146"/>
    <w:rsid w:val="008832C0"/>
    <w:rsid w:val="008832FC"/>
    <w:rsid w:val="008835D8"/>
    <w:rsid w:val="00883720"/>
    <w:rsid w:val="008837EE"/>
    <w:rsid w:val="00883A1D"/>
    <w:rsid w:val="00883AFB"/>
    <w:rsid w:val="00883B70"/>
    <w:rsid w:val="00884236"/>
    <w:rsid w:val="00884350"/>
    <w:rsid w:val="008843F2"/>
    <w:rsid w:val="008844D8"/>
    <w:rsid w:val="0088488D"/>
    <w:rsid w:val="00884AE8"/>
    <w:rsid w:val="00884D5F"/>
    <w:rsid w:val="00884E4F"/>
    <w:rsid w:val="00884E5A"/>
    <w:rsid w:val="00884F8A"/>
    <w:rsid w:val="008852AE"/>
    <w:rsid w:val="0088538D"/>
    <w:rsid w:val="008858EE"/>
    <w:rsid w:val="00885957"/>
    <w:rsid w:val="00885D45"/>
    <w:rsid w:val="00885E23"/>
    <w:rsid w:val="00885E60"/>
    <w:rsid w:val="008860D7"/>
    <w:rsid w:val="008861E6"/>
    <w:rsid w:val="008866CC"/>
    <w:rsid w:val="00886ACB"/>
    <w:rsid w:val="00886D50"/>
    <w:rsid w:val="0088712F"/>
    <w:rsid w:val="008873C5"/>
    <w:rsid w:val="0088742B"/>
    <w:rsid w:val="008876D8"/>
    <w:rsid w:val="008876EE"/>
    <w:rsid w:val="00887875"/>
    <w:rsid w:val="008878B1"/>
    <w:rsid w:val="00887DD4"/>
    <w:rsid w:val="0089030A"/>
    <w:rsid w:val="00890775"/>
    <w:rsid w:val="008907AD"/>
    <w:rsid w:val="008907EE"/>
    <w:rsid w:val="008908DE"/>
    <w:rsid w:val="00890ABD"/>
    <w:rsid w:val="00890B9E"/>
    <w:rsid w:val="00891046"/>
    <w:rsid w:val="008910D2"/>
    <w:rsid w:val="008914D6"/>
    <w:rsid w:val="008916BA"/>
    <w:rsid w:val="00891B12"/>
    <w:rsid w:val="00891F26"/>
    <w:rsid w:val="00892042"/>
    <w:rsid w:val="00892150"/>
    <w:rsid w:val="008923A6"/>
    <w:rsid w:val="00892456"/>
    <w:rsid w:val="00892779"/>
    <w:rsid w:val="008927F0"/>
    <w:rsid w:val="0089284F"/>
    <w:rsid w:val="00892903"/>
    <w:rsid w:val="008929ED"/>
    <w:rsid w:val="00892A09"/>
    <w:rsid w:val="00892E28"/>
    <w:rsid w:val="00892FCA"/>
    <w:rsid w:val="00892FEE"/>
    <w:rsid w:val="008930D5"/>
    <w:rsid w:val="00893322"/>
    <w:rsid w:val="00893682"/>
    <w:rsid w:val="008937E1"/>
    <w:rsid w:val="00893E23"/>
    <w:rsid w:val="00893F73"/>
    <w:rsid w:val="00893F7A"/>
    <w:rsid w:val="008940DD"/>
    <w:rsid w:val="008941E4"/>
    <w:rsid w:val="008942C9"/>
    <w:rsid w:val="00894511"/>
    <w:rsid w:val="0089464F"/>
    <w:rsid w:val="00894F83"/>
    <w:rsid w:val="00894F93"/>
    <w:rsid w:val="008958CC"/>
    <w:rsid w:val="00895A12"/>
    <w:rsid w:val="00895EF1"/>
    <w:rsid w:val="00895EF3"/>
    <w:rsid w:val="0089612C"/>
    <w:rsid w:val="008961B9"/>
    <w:rsid w:val="0089647C"/>
    <w:rsid w:val="0089653A"/>
    <w:rsid w:val="008967F5"/>
    <w:rsid w:val="00896B9F"/>
    <w:rsid w:val="00896CF4"/>
    <w:rsid w:val="00896DC2"/>
    <w:rsid w:val="00896FD6"/>
    <w:rsid w:val="0089767B"/>
    <w:rsid w:val="008976D5"/>
    <w:rsid w:val="00897D02"/>
    <w:rsid w:val="00897DB5"/>
    <w:rsid w:val="00897EF7"/>
    <w:rsid w:val="00897F08"/>
    <w:rsid w:val="008A025D"/>
    <w:rsid w:val="008A0350"/>
    <w:rsid w:val="008A04CE"/>
    <w:rsid w:val="008A05C4"/>
    <w:rsid w:val="008A07C4"/>
    <w:rsid w:val="008A0838"/>
    <w:rsid w:val="008A14BA"/>
    <w:rsid w:val="008A1647"/>
    <w:rsid w:val="008A17AC"/>
    <w:rsid w:val="008A1823"/>
    <w:rsid w:val="008A1948"/>
    <w:rsid w:val="008A1CCA"/>
    <w:rsid w:val="008A1F66"/>
    <w:rsid w:val="008A2001"/>
    <w:rsid w:val="008A2115"/>
    <w:rsid w:val="008A22A9"/>
    <w:rsid w:val="008A2465"/>
    <w:rsid w:val="008A251E"/>
    <w:rsid w:val="008A259D"/>
    <w:rsid w:val="008A276A"/>
    <w:rsid w:val="008A29D7"/>
    <w:rsid w:val="008A2A79"/>
    <w:rsid w:val="008A2AB6"/>
    <w:rsid w:val="008A2B51"/>
    <w:rsid w:val="008A2D44"/>
    <w:rsid w:val="008A2E21"/>
    <w:rsid w:val="008A2EAC"/>
    <w:rsid w:val="008A30DB"/>
    <w:rsid w:val="008A36A9"/>
    <w:rsid w:val="008A3A7F"/>
    <w:rsid w:val="008A4044"/>
    <w:rsid w:val="008A4047"/>
    <w:rsid w:val="008A4927"/>
    <w:rsid w:val="008A4DCA"/>
    <w:rsid w:val="008A50E8"/>
    <w:rsid w:val="008A5606"/>
    <w:rsid w:val="008A5651"/>
    <w:rsid w:val="008A577D"/>
    <w:rsid w:val="008A5E68"/>
    <w:rsid w:val="008A62BB"/>
    <w:rsid w:val="008A63DC"/>
    <w:rsid w:val="008A64CA"/>
    <w:rsid w:val="008A6753"/>
    <w:rsid w:val="008A675E"/>
    <w:rsid w:val="008A6C21"/>
    <w:rsid w:val="008A6F8A"/>
    <w:rsid w:val="008A7165"/>
    <w:rsid w:val="008A74DD"/>
    <w:rsid w:val="008A767D"/>
    <w:rsid w:val="008A7793"/>
    <w:rsid w:val="008A7DEA"/>
    <w:rsid w:val="008A7F0D"/>
    <w:rsid w:val="008B0264"/>
    <w:rsid w:val="008B0518"/>
    <w:rsid w:val="008B0558"/>
    <w:rsid w:val="008B0609"/>
    <w:rsid w:val="008B1085"/>
    <w:rsid w:val="008B1421"/>
    <w:rsid w:val="008B14CA"/>
    <w:rsid w:val="008B1AC3"/>
    <w:rsid w:val="008B1B0B"/>
    <w:rsid w:val="008B1E4E"/>
    <w:rsid w:val="008B2031"/>
    <w:rsid w:val="008B217A"/>
    <w:rsid w:val="008B2513"/>
    <w:rsid w:val="008B2680"/>
    <w:rsid w:val="008B26DB"/>
    <w:rsid w:val="008B2890"/>
    <w:rsid w:val="008B28A1"/>
    <w:rsid w:val="008B2BE3"/>
    <w:rsid w:val="008B2C21"/>
    <w:rsid w:val="008B3168"/>
    <w:rsid w:val="008B3350"/>
    <w:rsid w:val="008B374D"/>
    <w:rsid w:val="008B3977"/>
    <w:rsid w:val="008B3B31"/>
    <w:rsid w:val="008B48BE"/>
    <w:rsid w:val="008B4AAE"/>
    <w:rsid w:val="008B4EB9"/>
    <w:rsid w:val="008B5027"/>
    <w:rsid w:val="008B50F4"/>
    <w:rsid w:val="008B5372"/>
    <w:rsid w:val="008B5773"/>
    <w:rsid w:val="008B594D"/>
    <w:rsid w:val="008B59E7"/>
    <w:rsid w:val="008B5AE2"/>
    <w:rsid w:val="008B5E54"/>
    <w:rsid w:val="008B61E7"/>
    <w:rsid w:val="008B62E4"/>
    <w:rsid w:val="008B6723"/>
    <w:rsid w:val="008B68D6"/>
    <w:rsid w:val="008B6956"/>
    <w:rsid w:val="008B6980"/>
    <w:rsid w:val="008B6E3A"/>
    <w:rsid w:val="008B708F"/>
    <w:rsid w:val="008B727A"/>
    <w:rsid w:val="008B7415"/>
    <w:rsid w:val="008B7813"/>
    <w:rsid w:val="008B7A2E"/>
    <w:rsid w:val="008B7D2D"/>
    <w:rsid w:val="008B7DE0"/>
    <w:rsid w:val="008B7F18"/>
    <w:rsid w:val="008C01B8"/>
    <w:rsid w:val="008C01F2"/>
    <w:rsid w:val="008C033C"/>
    <w:rsid w:val="008C0356"/>
    <w:rsid w:val="008C042F"/>
    <w:rsid w:val="008C059E"/>
    <w:rsid w:val="008C05E7"/>
    <w:rsid w:val="008C065E"/>
    <w:rsid w:val="008C07E7"/>
    <w:rsid w:val="008C0950"/>
    <w:rsid w:val="008C0F64"/>
    <w:rsid w:val="008C0F78"/>
    <w:rsid w:val="008C12CE"/>
    <w:rsid w:val="008C1335"/>
    <w:rsid w:val="008C13F9"/>
    <w:rsid w:val="008C1407"/>
    <w:rsid w:val="008C1965"/>
    <w:rsid w:val="008C1C08"/>
    <w:rsid w:val="008C202D"/>
    <w:rsid w:val="008C21DA"/>
    <w:rsid w:val="008C25D3"/>
    <w:rsid w:val="008C25E8"/>
    <w:rsid w:val="008C2B7C"/>
    <w:rsid w:val="008C2BB4"/>
    <w:rsid w:val="008C2DDA"/>
    <w:rsid w:val="008C2FA3"/>
    <w:rsid w:val="008C31D9"/>
    <w:rsid w:val="008C3360"/>
    <w:rsid w:val="008C3470"/>
    <w:rsid w:val="008C3573"/>
    <w:rsid w:val="008C37E2"/>
    <w:rsid w:val="008C3893"/>
    <w:rsid w:val="008C39C2"/>
    <w:rsid w:val="008C39D5"/>
    <w:rsid w:val="008C3F88"/>
    <w:rsid w:val="008C4751"/>
    <w:rsid w:val="008C4802"/>
    <w:rsid w:val="008C498F"/>
    <w:rsid w:val="008C4B86"/>
    <w:rsid w:val="008C4D1F"/>
    <w:rsid w:val="008C4D8A"/>
    <w:rsid w:val="008C4F20"/>
    <w:rsid w:val="008C4F98"/>
    <w:rsid w:val="008C518F"/>
    <w:rsid w:val="008C53D1"/>
    <w:rsid w:val="008C588D"/>
    <w:rsid w:val="008C59DE"/>
    <w:rsid w:val="008C5BFF"/>
    <w:rsid w:val="008C5C25"/>
    <w:rsid w:val="008C5EAC"/>
    <w:rsid w:val="008C627C"/>
    <w:rsid w:val="008C62C2"/>
    <w:rsid w:val="008C6EB7"/>
    <w:rsid w:val="008C736F"/>
    <w:rsid w:val="008C794F"/>
    <w:rsid w:val="008C7982"/>
    <w:rsid w:val="008C7B90"/>
    <w:rsid w:val="008C7C29"/>
    <w:rsid w:val="008C7CAB"/>
    <w:rsid w:val="008C7D60"/>
    <w:rsid w:val="008C7F93"/>
    <w:rsid w:val="008D0344"/>
    <w:rsid w:val="008D0382"/>
    <w:rsid w:val="008D04B1"/>
    <w:rsid w:val="008D050A"/>
    <w:rsid w:val="008D0552"/>
    <w:rsid w:val="008D09B6"/>
    <w:rsid w:val="008D118E"/>
    <w:rsid w:val="008D12A9"/>
    <w:rsid w:val="008D19B9"/>
    <w:rsid w:val="008D1FDD"/>
    <w:rsid w:val="008D21CB"/>
    <w:rsid w:val="008D22EE"/>
    <w:rsid w:val="008D2551"/>
    <w:rsid w:val="008D269E"/>
    <w:rsid w:val="008D2781"/>
    <w:rsid w:val="008D2786"/>
    <w:rsid w:val="008D2A94"/>
    <w:rsid w:val="008D2E29"/>
    <w:rsid w:val="008D313A"/>
    <w:rsid w:val="008D315F"/>
    <w:rsid w:val="008D32BC"/>
    <w:rsid w:val="008D3372"/>
    <w:rsid w:val="008D3764"/>
    <w:rsid w:val="008D37B5"/>
    <w:rsid w:val="008D3842"/>
    <w:rsid w:val="008D3961"/>
    <w:rsid w:val="008D3AB5"/>
    <w:rsid w:val="008D3CF1"/>
    <w:rsid w:val="008D3E2A"/>
    <w:rsid w:val="008D40CE"/>
    <w:rsid w:val="008D4379"/>
    <w:rsid w:val="008D475E"/>
    <w:rsid w:val="008D48D6"/>
    <w:rsid w:val="008D4AFC"/>
    <w:rsid w:val="008D4D04"/>
    <w:rsid w:val="008D4D3F"/>
    <w:rsid w:val="008D502C"/>
    <w:rsid w:val="008D502F"/>
    <w:rsid w:val="008D504A"/>
    <w:rsid w:val="008D5103"/>
    <w:rsid w:val="008D5141"/>
    <w:rsid w:val="008D517D"/>
    <w:rsid w:val="008D5293"/>
    <w:rsid w:val="008D52CD"/>
    <w:rsid w:val="008D580C"/>
    <w:rsid w:val="008D6013"/>
    <w:rsid w:val="008D64EE"/>
    <w:rsid w:val="008D6878"/>
    <w:rsid w:val="008D6D01"/>
    <w:rsid w:val="008D71F1"/>
    <w:rsid w:val="008D75B3"/>
    <w:rsid w:val="008D75FF"/>
    <w:rsid w:val="008D76AF"/>
    <w:rsid w:val="008D77E7"/>
    <w:rsid w:val="008E0189"/>
    <w:rsid w:val="008E01C9"/>
    <w:rsid w:val="008E020D"/>
    <w:rsid w:val="008E08B3"/>
    <w:rsid w:val="008E097B"/>
    <w:rsid w:val="008E0A7D"/>
    <w:rsid w:val="008E0C0E"/>
    <w:rsid w:val="008E0C93"/>
    <w:rsid w:val="008E0DD0"/>
    <w:rsid w:val="008E0F1E"/>
    <w:rsid w:val="008E1123"/>
    <w:rsid w:val="008E116E"/>
    <w:rsid w:val="008E1404"/>
    <w:rsid w:val="008E1A1F"/>
    <w:rsid w:val="008E1B4E"/>
    <w:rsid w:val="008E224A"/>
    <w:rsid w:val="008E236C"/>
    <w:rsid w:val="008E23C2"/>
    <w:rsid w:val="008E23EA"/>
    <w:rsid w:val="008E2580"/>
    <w:rsid w:val="008E26A5"/>
    <w:rsid w:val="008E26E2"/>
    <w:rsid w:val="008E2920"/>
    <w:rsid w:val="008E2A61"/>
    <w:rsid w:val="008E2B56"/>
    <w:rsid w:val="008E2D8A"/>
    <w:rsid w:val="008E3027"/>
    <w:rsid w:val="008E3493"/>
    <w:rsid w:val="008E3537"/>
    <w:rsid w:val="008E3A25"/>
    <w:rsid w:val="008E3DD1"/>
    <w:rsid w:val="008E3EE8"/>
    <w:rsid w:val="008E3F6A"/>
    <w:rsid w:val="008E4092"/>
    <w:rsid w:val="008E4293"/>
    <w:rsid w:val="008E4669"/>
    <w:rsid w:val="008E4843"/>
    <w:rsid w:val="008E516F"/>
    <w:rsid w:val="008E5282"/>
    <w:rsid w:val="008E52A3"/>
    <w:rsid w:val="008E545B"/>
    <w:rsid w:val="008E54EE"/>
    <w:rsid w:val="008E5505"/>
    <w:rsid w:val="008E5679"/>
    <w:rsid w:val="008E5AF6"/>
    <w:rsid w:val="008E5D33"/>
    <w:rsid w:val="008E5DF5"/>
    <w:rsid w:val="008E5F9F"/>
    <w:rsid w:val="008E611B"/>
    <w:rsid w:val="008E61BB"/>
    <w:rsid w:val="008E631B"/>
    <w:rsid w:val="008E641B"/>
    <w:rsid w:val="008E6693"/>
    <w:rsid w:val="008E6A4B"/>
    <w:rsid w:val="008E6AD2"/>
    <w:rsid w:val="008E6BAA"/>
    <w:rsid w:val="008E7220"/>
    <w:rsid w:val="008E724B"/>
    <w:rsid w:val="008E7312"/>
    <w:rsid w:val="008E7441"/>
    <w:rsid w:val="008E7852"/>
    <w:rsid w:val="008E7B36"/>
    <w:rsid w:val="008E7B77"/>
    <w:rsid w:val="008E7DC7"/>
    <w:rsid w:val="008E7EE6"/>
    <w:rsid w:val="008E7F08"/>
    <w:rsid w:val="008F022C"/>
    <w:rsid w:val="008F024D"/>
    <w:rsid w:val="008F06C0"/>
    <w:rsid w:val="008F090C"/>
    <w:rsid w:val="008F0AE6"/>
    <w:rsid w:val="008F0DA7"/>
    <w:rsid w:val="008F0DD0"/>
    <w:rsid w:val="008F0E8C"/>
    <w:rsid w:val="008F0FA7"/>
    <w:rsid w:val="008F1080"/>
    <w:rsid w:val="008F11B8"/>
    <w:rsid w:val="008F12C9"/>
    <w:rsid w:val="008F191A"/>
    <w:rsid w:val="008F196A"/>
    <w:rsid w:val="008F199E"/>
    <w:rsid w:val="008F1EA6"/>
    <w:rsid w:val="008F1EA8"/>
    <w:rsid w:val="008F2089"/>
    <w:rsid w:val="008F257D"/>
    <w:rsid w:val="008F2598"/>
    <w:rsid w:val="008F25BB"/>
    <w:rsid w:val="008F25F4"/>
    <w:rsid w:val="008F27D4"/>
    <w:rsid w:val="008F2922"/>
    <w:rsid w:val="008F2A7D"/>
    <w:rsid w:val="008F2B33"/>
    <w:rsid w:val="008F2CE2"/>
    <w:rsid w:val="008F2F09"/>
    <w:rsid w:val="008F35FE"/>
    <w:rsid w:val="008F36BA"/>
    <w:rsid w:val="008F3733"/>
    <w:rsid w:val="008F3878"/>
    <w:rsid w:val="008F3891"/>
    <w:rsid w:val="008F3CC4"/>
    <w:rsid w:val="008F4274"/>
    <w:rsid w:val="008F4399"/>
    <w:rsid w:val="008F446B"/>
    <w:rsid w:val="008F45AF"/>
    <w:rsid w:val="008F4606"/>
    <w:rsid w:val="008F46D3"/>
    <w:rsid w:val="008F473A"/>
    <w:rsid w:val="008F4892"/>
    <w:rsid w:val="008F49CC"/>
    <w:rsid w:val="008F49F1"/>
    <w:rsid w:val="008F4A4E"/>
    <w:rsid w:val="008F4B6A"/>
    <w:rsid w:val="008F4B78"/>
    <w:rsid w:val="008F4DB9"/>
    <w:rsid w:val="008F4EC9"/>
    <w:rsid w:val="008F5010"/>
    <w:rsid w:val="008F5049"/>
    <w:rsid w:val="008F513F"/>
    <w:rsid w:val="008F51CD"/>
    <w:rsid w:val="008F5300"/>
    <w:rsid w:val="008F54F8"/>
    <w:rsid w:val="008F56BB"/>
    <w:rsid w:val="008F578C"/>
    <w:rsid w:val="008F580D"/>
    <w:rsid w:val="008F5EC3"/>
    <w:rsid w:val="008F60AB"/>
    <w:rsid w:val="008F657F"/>
    <w:rsid w:val="008F6656"/>
    <w:rsid w:val="008F66C5"/>
    <w:rsid w:val="008F6BBA"/>
    <w:rsid w:val="008F6EFB"/>
    <w:rsid w:val="008F6FBA"/>
    <w:rsid w:val="008F71B4"/>
    <w:rsid w:val="008F77D1"/>
    <w:rsid w:val="008F7839"/>
    <w:rsid w:val="008F79A4"/>
    <w:rsid w:val="008F79BE"/>
    <w:rsid w:val="00900303"/>
    <w:rsid w:val="009003D8"/>
    <w:rsid w:val="00900555"/>
    <w:rsid w:val="00900709"/>
    <w:rsid w:val="009007F6"/>
    <w:rsid w:val="00900867"/>
    <w:rsid w:val="00900ADA"/>
    <w:rsid w:val="00900CC2"/>
    <w:rsid w:val="00900CEC"/>
    <w:rsid w:val="009011A7"/>
    <w:rsid w:val="00901392"/>
    <w:rsid w:val="009014D7"/>
    <w:rsid w:val="00901666"/>
    <w:rsid w:val="009016D0"/>
    <w:rsid w:val="009017DF"/>
    <w:rsid w:val="00901A9A"/>
    <w:rsid w:val="00901B28"/>
    <w:rsid w:val="009020D7"/>
    <w:rsid w:val="009020F1"/>
    <w:rsid w:val="009022B5"/>
    <w:rsid w:val="009024EA"/>
    <w:rsid w:val="00902522"/>
    <w:rsid w:val="00902589"/>
    <w:rsid w:val="00902B21"/>
    <w:rsid w:val="00902CA5"/>
    <w:rsid w:val="00902D42"/>
    <w:rsid w:val="00902E13"/>
    <w:rsid w:val="00902EEB"/>
    <w:rsid w:val="00902F50"/>
    <w:rsid w:val="00902FEC"/>
    <w:rsid w:val="0090307E"/>
    <w:rsid w:val="00903503"/>
    <w:rsid w:val="00903515"/>
    <w:rsid w:val="00903529"/>
    <w:rsid w:val="00903A49"/>
    <w:rsid w:val="00903E8E"/>
    <w:rsid w:val="00904844"/>
    <w:rsid w:val="009048F1"/>
    <w:rsid w:val="0090492C"/>
    <w:rsid w:val="00904C3E"/>
    <w:rsid w:val="00904C91"/>
    <w:rsid w:val="00904E84"/>
    <w:rsid w:val="0090514A"/>
    <w:rsid w:val="00905199"/>
    <w:rsid w:val="0090521A"/>
    <w:rsid w:val="0090546D"/>
    <w:rsid w:val="00905748"/>
    <w:rsid w:val="00905972"/>
    <w:rsid w:val="00905F8C"/>
    <w:rsid w:val="009061EC"/>
    <w:rsid w:val="009062A4"/>
    <w:rsid w:val="009067A7"/>
    <w:rsid w:val="009068B3"/>
    <w:rsid w:val="00906935"/>
    <w:rsid w:val="00906A6C"/>
    <w:rsid w:val="00906BE0"/>
    <w:rsid w:val="00906F69"/>
    <w:rsid w:val="009070C6"/>
    <w:rsid w:val="00907107"/>
    <w:rsid w:val="0090713A"/>
    <w:rsid w:val="00907609"/>
    <w:rsid w:val="00907A65"/>
    <w:rsid w:val="0091059C"/>
    <w:rsid w:val="009105D1"/>
    <w:rsid w:val="009109AE"/>
    <w:rsid w:val="00910A7E"/>
    <w:rsid w:val="00910B54"/>
    <w:rsid w:val="00910C0D"/>
    <w:rsid w:val="00910E76"/>
    <w:rsid w:val="00910FF7"/>
    <w:rsid w:val="009110D1"/>
    <w:rsid w:val="009113A2"/>
    <w:rsid w:val="00911E67"/>
    <w:rsid w:val="00911F3C"/>
    <w:rsid w:val="0091204D"/>
    <w:rsid w:val="009120CC"/>
    <w:rsid w:val="009122D8"/>
    <w:rsid w:val="00912BD0"/>
    <w:rsid w:val="00912C48"/>
    <w:rsid w:val="00912F3E"/>
    <w:rsid w:val="00912FFC"/>
    <w:rsid w:val="00913002"/>
    <w:rsid w:val="00913335"/>
    <w:rsid w:val="00913760"/>
    <w:rsid w:val="00913AEB"/>
    <w:rsid w:val="00913AF2"/>
    <w:rsid w:val="00913B97"/>
    <w:rsid w:val="00913D17"/>
    <w:rsid w:val="0091446B"/>
    <w:rsid w:val="009148FA"/>
    <w:rsid w:val="00914AC1"/>
    <w:rsid w:val="00914C50"/>
    <w:rsid w:val="00914DB6"/>
    <w:rsid w:val="00915115"/>
    <w:rsid w:val="009152C0"/>
    <w:rsid w:val="00915535"/>
    <w:rsid w:val="00915547"/>
    <w:rsid w:val="00915589"/>
    <w:rsid w:val="00915A3C"/>
    <w:rsid w:val="00915B56"/>
    <w:rsid w:val="00916364"/>
    <w:rsid w:val="00916703"/>
    <w:rsid w:val="009169D3"/>
    <w:rsid w:val="009169F3"/>
    <w:rsid w:val="00916D1D"/>
    <w:rsid w:val="00916D4E"/>
    <w:rsid w:val="00916E3A"/>
    <w:rsid w:val="00916E84"/>
    <w:rsid w:val="00917092"/>
    <w:rsid w:val="00917255"/>
    <w:rsid w:val="009172D8"/>
    <w:rsid w:val="00917522"/>
    <w:rsid w:val="009175A6"/>
    <w:rsid w:val="009176D2"/>
    <w:rsid w:val="009177ED"/>
    <w:rsid w:val="00917844"/>
    <w:rsid w:val="00917D74"/>
    <w:rsid w:val="00917EE8"/>
    <w:rsid w:val="00917F3C"/>
    <w:rsid w:val="00917FE5"/>
    <w:rsid w:val="00920143"/>
    <w:rsid w:val="009201A6"/>
    <w:rsid w:val="009201EC"/>
    <w:rsid w:val="0092069D"/>
    <w:rsid w:val="009208C7"/>
    <w:rsid w:val="009210C0"/>
    <w:rsid w:val="009211B7"/>
    <w:rsid w:val="0092126D"/>
    <w:rsid w:val="00921598"/>
    <w:rsid w:val="009215C8"/>
    <w:rsid w:val="00921659"/>
    <w:rsid w:val="00921989"/>
    <w:rsid w:val="009219A7"/>
    <w:rsid w:val="009219C3"/>
    <w:rsid w:val="009219DF"/>
    <w:rsid w:val="00921B84"/>
    <w:rsid w:val="00921DAD"/>
    <w:rsid w:val="0092205F"/>
    <w:rsid w:val="0092236B"/>
    <w:rsid w:val="00922426"/>
    <w:rsid w:val="00922656"/>
    <w:rsid w:val="0092298F"/>
    <w:rsid w:val="009229CE"/>
    <w:rsid w:val="00922D52"/>
    <w:rsid w:val="00922D5D"/>
    <w:rsid w:val="00922DEF"/>
    <w:rsid w:val="00922F15"/>
    <w:rsid w:val="009232FC"/>
    <w:rsid w:val="00923430"/>
    <w:rsid w:val="00923433"/>
    <w:rsid w:val="009235DD"/>
    <w:rsid w:val="009235F8"/>
    <w:rsid w:val="00923788"/>
    <w:rsid w:val="00923AB8"/>
    <w:rsid w:val="00923DAF"/>
    <w:rsid w:val="00923E92"/>
    <w:rsid w:val="00923FC1"/>
    <w:rsid w:val="009240A6"/>
    <w:rsid w:val="00924102"/>
    <w:rsid w:val="009248F1"/>
    <w:rsid w:val="00924BDD"/>
    <w:rsid w:val="00924C5D"/>
    <w:rsid w:val="00924D6C"/>
    <w:rsid w:val="00924E58"/>
    <w:rsid w:val="00924E91"/>
    <w:rsid w:val="00924F24"/>
    <w:rsid w:val="0092524B"/>
    <w:rsid w:val="009252E4"/>
    <w:rsid w:val="00925373"/>
    <w:rsid w:val="0092542A"/>
    <w:rsid w:val="009254CB"/>
    <w:rsid w:val="0092550E"/>
    <w:rsid w:val="009257BA"/>
    <w:rsid w:val="00925911"/>
    <w:rsid w:val="00925ACC"/>
    <w:rsid w:val="00925BF2"/>
    <w:rsid w:val="00926086"/>
    <w:rsid w:val="0092683C"/>
    <w:rsid w:val="00926A14"/>
    <w:rsid w:val="00926BEF"/>
    <w:rsid w:val="00926CA7"/>
    <w:rsid w:val="00926E80"/>
    <w:rsid w:val="009271A6"/>
    <w:rsid w:val="0092731A"/>
    <w:rsid w:val="009275ED"/>
    <w:rsid w:val="00927734"/>
    <w:rsid w:val="00927903"/>
    <w:rsid w:val="00927A2F"/>
    <w:rsid w:val="00927D92"/>
    <w:rsid w:val="0093013E"/>
    <w:rsid w:val="00930182"/>
    <w:rsid w:val="00930602"/>
    <w:rsid w:val="00930623"/>
    <w:rsid w:val="009307EE"/>
    <w:rsid w:val="00931209"/>
    <w:rsid w:val="009315B5"/>
    <w:rsid w:val="009316F3"/>
    <w:rsid w:val="00931C29"/>
    <w:rsid w:val="00931C93"/>
    <w:rsid w:val="00931EE7"/>
    <w:rsid w:val="00931F45"/>
    <w:rsid w:val="00931F4F"/>
    <w:rsid w:val="00931FFA"/>
    <w:rsid w:val="00932076"/>
    <w:rsid w:val="0093209B"/>
    <w:rsid w:val="00932343"/>
    <w:rsid w:val="00932358"/>
    <w:rsid w:val="00932437"/>
    <w:rsid w:val="00932599"/>
    <w:rsid w:val="009325C9"/>
    <w:rsid w:val="009325E8"/>
    <w:rsid w:val="009329FF"/>
    <w:rsid w:val="00932E46"/>
    <w:rsid w:val="00932F45"/>
    <w:rsid w:val="00933117"/>
    <w:rsid w:val="0093313A"/>
    <w:rsid w:val="009332D1"/>
    <w:rsid w:val="0093332C"/>
    <w:rsid w:val="00933582"/>
    <w:rsid w:val="00933A56"/>
    <w:rsid w:val="00933A89"/>
    <w:rsid w:val="00933A96"/>
    <w:rsid w:val="00933CB0"/>
    <w:rsid w:val="00933D6D"/>
    <w:rsid w:val="0093435A"/>
    <w:rsid w:val="00934383"/>
    <w:rsid w:val="00934680"/>
    <w:rsid w:val="009346A9"/>
    <w:rsid w:val="009347C7"/>
    <w:rsid w:val="00934C78"/>
    <w:rsid w:val="00935078"/>
    <w:rsid w:val="00935161"/>
    <w:rsid w:val="0093517C"/>
    <w:rsid w:val="00935249"/>
    <w:rsid w:val="00935677"/>
    <w:rsid w:val="009358FA"/>
    <w:rsid w:val="00935C30"/>
    <w:rsid w:val="00935CF4"/>
    <w:rsid w:val="00935D33"/>
    <w:rsid w:val="00935DC5"/>
    <w:rsid w:val="00935EF0"/>
    <w:rsid w:val="0093600D"/>
    <w:rsid w:val="0093607E"/>
    <w:rsid w:val="009360A9"/>
    <w:rsid w:val="009360DC"/>
    <w:rsid w:val="009361FC"/>
    <w:rsid w:val="00936480"/>
    <w:rsid w:val="009367BF"/>
    <w:rsid w:val="00936D00"/>
    <w:rsid w:val="00936DF1"/>
    <w:rsid w:val="00936EC6"/>
    <w:rsid w:val="00936F67"/>
    <w:rsid w:val="00936FB9"/>
    <w:rsid w:val="00937665"/>
    <w:rsid w:val="0093783C"/>
    <w:rsid w:val="0093794C"/>
    <w:rsid w:val="009379E8"/>
    <w:rsid w:val="00937A80"/>
    <w:rsid w:val="00937CB7"/>
    <w:rsid w:val="00937CBD"/>
    <w:rsid w:val="0094012D"/>
    <w:rsid w:val="00940281"/>
    <w:rsid w:val="00940612"/>
    <w:rsid w:val="00940643"/>
    <w:rsid w:val="009406A3"/>
    <w:rsid w:val="00940809"/>
    <w:rsid w:val="00940901"/>
    <w:rsid w:val="00940A76"/>
    <w:rsid w:val="00940AAD"/>
    <w:rsid w:val="00940B98"/>
    <w:rsid w:val="00940C51"/>
    <w:rsid w:val="009410CB"/>
    <w:rsid w:val="00941179"/>
    <w:rsid w:val="00941297"/>
    <w:rsid w:val="009418FF"/>
    <w:rsid w:val="00941A7E"/>
    <w:rsid w:val="00941B16"/>
    <w:rsid w:val="00941C63"/>
    <w:rsid w:val="00942061"/>
    <w:rsid w:val="009421F5"/>
    <w:rsid w:val="009423C7"/>
    <w:rsid w:val="009425E3"/>
    <w:rsid w:val="0094265D"/>
    <w:rsid w:val="00942B90"/>
    <w:rsid w:val="00942D81"/>
    <w:rsid w:val="00942EFF"/>
    <w:rsid w:val="00943052"/>
    <w:rsid w:val="009430AA"/>
    <w:rsid w:val="009431C4"/>
    <w:rsid w:val="009431D4"/>
    <w:rsid w:val="009432B7"/>
    <w:rsid w:val="00943378"/>
    <w:rsid w:val="00943409"/>
    <w:rsid w:val="00943460"/>
    <w:rsid w:val="009437AF"/>
    <w:rsid w:val="00943D6B"/>
    <w:rsid w:val="00943F5A"/>
    <w:rsid w:val="00944783"/>
    <w:rsid w:val="009449C3"/>
    <w:rsid w:val="00944A50"/>
    <w:rsid w:val="00944AB3"/>
    <w:rsid w:val="00944FA8"/>
    <w:rsid w:val="00945271"/>
    <w:rsid w:val="009453FF"/>
    <w:rsid w:val="009456BE"/>
    <w:rsid w:val="00945891"/>
    <w:rsid w:val="00945E56"/>
    <w:rsid w:val="00945E6F"/>
    <w:rsid w:val="00945EDC"/>
    <w:rsid w:val="0094615A"/>
    <w:rsid w:val="0094616B"/>
    <w:rsid w:val="00946200"/>
    <w:rsid w:val="009468E8"/>
    <w:rsid w:val="00946B79"/>
    <w:rsid w:val="00946BE6"/>
    <w:rsid w:val="0094742F"/>
    <w:rsid w:val="0094743E"/>
    <w:rsid w:val="009474E7"/>
    <w:rsid w:val="009475C1"/>
    <w:rsid w:val="00947826"/>
    <w:rsid w:val="00947931"/>
    <w:rsid w:val="00947BBE"/>
    <w:rsid w:val="00947D60"/>
    <w:rsid w:val="00947DD4"/>
    <w:rsid w:val="00947EE5"/>
    <w:rsid w:val="0095000E"/>
    <w:rsid w:val="009507F4"/>
    <w:rsid w:val="00950FC8"/>
    <w:rsid w:val="0095120C"/>
    <w:rsid w:val="00951513"/>
    <w:rsid w:val="0095166A"/>
    <w:rsid w:val="00951703"/>
    <w:rsid w:val="00951927"/>
    <w:rsid w:val="009519C6"/>
    <w:rsid w:val="00951CF3"/>
    <w:rsid w:val="00951DD8"/>
    <w:rsid w:val="0095216D"/>
    <w:rsid w:val="00952171"/>
    <w:rsid w:val="00952313"/>
    <w:rsid w:val="0095235E"/>
    <w:rsid w:val="009527EC"/>
    <w:rsid w:val="00952855"/>
    <w:rsid w:val="009529DE"/>
    <w:rsid w:val="00952B8B"/>
    <w:rsid w:val="00952DE7"/>
    <w:rsid w:val="0095307F"/>
    <w:rsid w:val="00953263"/>
    <w:rsid w:val="00953269"/>
    <w:rsid w:val="00953338"/>
    <w:rsid w:val="009539B6"/>
    <w:rsid w:val="00954183"/>
    <w:rsid w:val="00954C39"/>
    <w:rsid w:val="00954EF4"/>
    <w:rsid w:val="00954F2E"/>
    <w:rsid w:val="0095505B"/>
    <w:rsid w:val="009552E8"/>
    <w:rsid w:val="0095547E"/>
    <w:rsid w:val="0095576E"/>
    <w:rsid w:val="00955795"/>
    <w:rsid w:val="00955A6D"/>
    <w:rsid w:val="009563C5"/>
    <w:rsid w:val="00956BE6"/>
    <w:rsid w:val="00956CDE"/>
    <w:rsid w:val="00956DCB"/>
    <w:rsid w:val="00956F5D"/>
    <w:rsid w:val="0095721C"/>
    <w:rsid w:val="009572BF"/>
    <w:rsid w:val="00957407"/>
    <w:rsid w:val="00957513"/>
    <w:rsid w:val="0095793C"/>
    <w:rsid w:val="00957D7E"/>
    <w:rsid w:val="00957F6F"/>
    <w:rsid w:val="0096000E"/>
    <w:rsid w:val="0096000F"/>
    <w:rsid w:val="009601BA"/>
    <w:rsid w:val="00960315"/>
    <w:rsid w:val="00960442"/>
    <w:rsid w:val="00960836"/>
    <w:rsid w:val="00960CBA"/>
    <w:rsid w:val="00960D49"/>
    <w:rsid w:val="00961007"/>
    <w:rsid w:val="00961114"/>
    <w:rsid w:val="009611A0"/>
    <w:rsid w:val="009611DF"/>
    <w:rsid w:val="0096133B"/>
    <w:rsid w:val="00961697"/>
    <w:rsid w:val="009616B4"/>
    <w:rsid w:val="00961769"/>
    <w:rsid w:val="00961789"/>
    <w:rsid w:val="00961810"/>
    <w:rsid w:val="009619A1"/>
    <w:rsid w:val="00961ABD"/>
    <w:rsid w:val="009625D3"/>
    <w:rsid w:val="00962626"/>
    <w:rsid w:val="00962725"/>
    <w:rsid w:val="009629A1"/>
    <w:rsid w:val="009629C7"/>
    <w:rsid w:val="009629FE"/>
    <w:rsid w:val="00962C8B"/>
    <w:rsid w:val="00962C97"/>
    <w:rsid w:val="00962FE6"/>
    <w:rsid w:val="0096330C"/>
    <w:rsid w:val="009634D8"/>
    <w:rsid w:val="00963529"/>
    <w:rsid w:val="0096352C"/>
    <w:rsid w:val="00963568"/>
    <w:rsid w:val="009635EC"/>
    <w:rsid w:val="00963738"/>
    <w:rsid w:val="009643DB"/>
    <w:rsid w:val="00964433"/>
    <w:rsid w:val="0096444B"/>
    <w:rsid w:val="00964470"/>
    <w:rsid w:val="009644CF"/>
    <w:rsid w:val="009644FC"/>
    <w:rsid w:val="0096468B"/>
    <w:rsid w:val="00964765"/>
    <w:rsid w:val="009647E9"/>
    <w:rsid w:val="00964B5B"/>
    <w:rsid w:val="00964BA0"/>
    <w:rsid w:val="00964D86"/>
    <w:rsid w:val="00964F70"/>
    <w:rsid w:val="00965068"/>
    <w:rsid w:val="009653A1"/>
    <w:rsid w:val="00965450"/>
    <w:rsid w:val="009656C4"/>
    <w:rsid w:val="00965A76"/>
    <w:rsid w:val="00965CD0"/>
    <w:rsid w:val="00965DC3"/>
    <w:rsid w:val="00965EC2"/>
    <w:rsid w:val="0096609C"/>
    <w:rsid w:val="00966180"/>
    <w:rsid w:val="00966338"/>
    <w:rsid w:val="00966379"/>
    <w:rsid w:val="00966516"/>
    <w:rsid w:val="0096676D"/>
    <w:rsid w:val="00966A2E"/>
    <w:rsid w:val="00966BBF"/>
    <w:rsid w:val="00966BCD"/>
    <w:rsid w:val="00966F19"/>
    <w:rsid w:val="00967205"/>
    <w:rsid w:val="009672C0"/>
    <w:rsid w:val="00967315"/>
    <w:rsid w:val="009673B1"/>
    <w:rsid w:val="009673F8"/>
    <w:rsid w:val="0096768B"/>
    <w:rsid w:val="0096768C"/>
    <w:rsid w:val="009677B9"/>
    <w:rsid w:val="009678BE"/>
    <w:rsid w:val="00967A19"/>
    <w:rsid w:val="00967BC2"/>
    <w:rsid w:val="00967C25"/>
    <w:rsid w:val="00967EF0"/>
    <w:rsid w:val="0097057B"/>
    <w:rsid w:val="00970630"/>
    <w:rsid w:val="00970850"/>
    <w:rsid w:val="00970877"/>
    <w:rsid w:val="00970967"/>
    <w:rsid w:val="00970A2D"/>
    <w:rsid w:val="00970B0E"/>
    <w:rsid w:val="00970C07"/>
    <w:rsid w:val="00970CF0"/>
    <w:rsid w:val="00970F16"/>
    <w:rsid w:val="00970F54"/>
    <w:rsid w:val="00970FB7"/>
    <w:rsid w:val="00971398"/>
    <w:rsid w:val="009719F2"/>
    <w:rsid w:val="00971B43"/>
    <w:rsid w:val="00971D95"/>
    <w:rsid w:val="00971E6C"/>
    <w:rsid w:val="00972164"/>
    <w:rsid w:val="009725AD"/>
    <w:rsid w:val="00972683"/>
    <w:rsid w:val="009727F2"/>
    <w:rsid w:val="00972830"/>
    <w:rsid w:val="009728C9"/>
    <w:rsid w:val="00972936"/>
    <w:rsid w:val="00972C5B"/>
    <w:rsid w:val="0097323A"/>
    <w:rsid w:val="009732A0"/>
    <w:rsid w:val="009733EE"/>
    <w:rsid w:val="009733FD"/>
    <w:rsid w:val="00973478"/>
    <w:rsid w:val="009734A5"/>
    <w:rsid w:val="00973896"/>
    <w:rsid w:val="00973B21"/>
    <w:rsid w:val="00974082"/>
    <w:rsid w:val="009740C2"/>
    <w:rsid w:val="0097412C"/>
    <w:rsid w:val="009741E0"/>
    <w:rsid w:val="0097476D"/>
    <w:rsid w:val="009747A9"/>
    <w:rsid w:val="00974A75"/>
    <w:rsid w:val="00975616"/>
    <w:rsid w:val="0097581E"/>
    <w:rsid w:val="0097591C"/>
    <w:rsid w:val="009759F7"/>
    <w:rsid w:val="00975A07"/>
    <w:rsid w:val="00975A69"/>
    <w:rsid w:val="00975B87"/>
    <w:rsid w:val="00975F3E"/>
    <w:rsid w:val="00975FEA"/>
    <w:rsid w:val="0097614A"/>
    <w:rsid w:val="00976762"/>
    <w:rsid w:val="00976885"/>
    <w:rsid w:val="00976AB3"/>
    <w:rsid w:val="00976B7C"/>
    <w:rsid w:val="00976B90"/>
    <w:rsid w:val="00976BE8"/>
    <w:rsid w:val="00976D42"/>
    <w:rsid w:val="00977299"/>
    <w:rsid w:val="009773D6"/>
    <w:rsid w:val="00977505"/>
    <w:rsid w:val="00977773"/>
    <w:rsid w:val="00977A24"/>
    <w:rsid w:val="00977B84"/>
    <w:rsid w:val="00980006"/>
    <w:rsid w:val="0098031F"/>
    <w:rsid w:val="0098059D"/>
    <w:rsid w:val="009805BB"/>
    <w:rsid w:val="00980795"/>
    <w:rsid w:val="009808B0"/>
    <w:rsid w:val="00980A02"/>
    <w:rsid w:val="00980A11"/>
    <w:rsid w:val="00980A95"/>
    <w:rsid w:val="00980D3B"/>
    <w:rsid w:val="00981011"/>
    <w:rsid w:val="009813E8"/>
    <w:rsid w:val="0098141E"/>
    <w:rsid w:val="009815E0"/>
    <w:rsid w:val="00981623"/>
    <w:rsid w:val="009816B9"/>
    <w:rsid w:val="009818E8"/>
    <w:rsid w:val="00981967"/>
    <w:rsid w:val="0098199D"/>
    <w:rsid w:val="00981DF3"/>
    <w:rsid w:val="009821E2"/>
    <w:rsid w:val="0098228E"/>
    <w:rsid w:val="0098251B"/>
    <w:rsid w:val="0098256F"/>
    <w:rsid w:val="0098270E"/>
    <w:rsid w:val="00982926"/>
    <w:rsid w:val="00982AAE"/>
    <w:rsid w:val="00982C10"/>
    <w:rsid w:val="00982CF2"/>
    <w:rsid w:val="00982D17"/>
    <w:rsid w:val="00982D21"/>
    <w:rsid w:val="00982EE1"/>
    <w:rsid w:val="009832BE"/>
    <w:rsid w:val="00983304"/>
    <w:rsid w:val="00983383"/>
    <w:rsid w:val="0098351D"/>
    <w:rsid w:val="009839CC"/>
    <w:rsid w:val="00983B1A"/>
    <w:rsid w:val="00983B52"/>
    <w:rsid w:val="00983DE9"/>
    <w:rsid w:val="00983F12"/>
    <w:rsid w:val="00983FB8"/>
    <w:rsid w:val="00984397"/>
    <w:rsid w:val="00984556"/>
    <w:rsid w:val="0098465E"/>
    <w:rsid w:val="0098469C"/>
    <w:rsid w:val="00984918"/>
    <w:rsid w:val="00984A05"/>
    <w:rsid w:val="00984B02"/>
    <w:rsid w:val="00984CAB"/>
    <w:rsid w:val="009851AE"/>
    <w:rsid w:val="00985241"/>
    <w:rsid w:val="0098525F"/>
    <w:rsid w:val="00985425"/>
    <w:rsid w:val="00985697"/>
    <w:rsid w:val="009857CF"/>
    <w:rsid w:val="00985850"/>
    <w:rsid w:val="00985A8C"/>
    <w:rsid w:val="00985EE5"/>
    <w:rsid w:val="00986215"/>
    <w:rsid w:val="009863E4"/>
    <w:rsid w:val="009866F1"/>
    <w:rsid w:val="009866F2"/>
    <w:rsid w:val="009867DE"/>
    <w:rsid w:val="009868C0"/>
    <w:rsid w:val="00986930"/>
    <w:rsid w:val="00986D36"/>
    <w:rsid w:val="00987125"/>
    <w:rsid w:val="009874AD"/>
    <w:rsid w:val="009874BF"/>
    <w:rsid w:val="00987881"/>
    <w:rsid w:val="00987AA6"/>
    <w:rsid w:val="00987BC9"/>
    <w:rsid w:val="00987E16"/>
    <w:rsid w:val="00990389"/>
    <w:rsid w:val="009903ED"/>
    <w:rsid w:val="009906F5"/>
    <w:rsid w:val="009909CD"/>
    <w:rsid w:val="00990B05"/>
    <w:rsid w:val="00990BAC"/>
    <w:rsid w:val="00990E47"/>
    <w:rsid w:val="00990EF0"/>
    <w:rsid w:val="009913D6"/>
    <w:rsid w:val="009914B2"/>
    <w:rsid w:val="00991543"/>
    <w:rsid w:val="009919E8"/>
    <w:rsid w:val="009919F1"/>
    <w:rsid w:val="00991BFC"/>
    <w:rsid w:val="00991E2C"/>
    <w:rsid w:val="00991F02"/>
    <w:rsid w:val="00991F29"/>
    <w:rsid w:val="0099216D"/>
    <w:rsid w:val="009922A8"/>
    <w:rsid w:val="009922C3"/>
    <w:rsid w:val="00992468"/>
    <w:rsid w:val="00992883"/>
    <w:rsid w:val="009928CB"/>
    <w:rsid w:val="00992907"/>
    <w:rsid w:val="0099294B"/>
    <w:rsid w:val="00992A7B"/>
    <w:rsid w:val="00992B4E"/>
    <w:rsid w:val="00992C5E"/>
    <w:rsid w:val="00992ED0"/>
    <w:rsid w:val="00992FC4"/>
    <w:rsid w:val="009933A0"/>
    <w:rsid w:val="009933C2"/>
    <w:rsid w:val="009936AA"/>
    <w:rsid w:val="009937E4"/>
    <w:rsid w:val="00993925"/>
    <w:rsid w:val="00993C00"/>
    <w:rsid w:val="00994023"/>
    <w:rsid w:val="009941B5"/>
    <w:rsid w:val="009942C0"/>
    <w:rsid w:val="00994413"/>
    <w:rsid w:val="0099468D"/>
    <w:rsid w:val="0099489D"/>
    <w:rsid w:val="00994ACF"/>
    <w:rsid w:val="00994BB1"/>
    <w:rsid w:val="00994CE5"/>
    <w:rsid w:val="00994DA5"/>
    <w:rsid w:val="00995115"/>
    <w:rsid w:val="00995294"/>
    <w:rsid w:val="009952A9"/>
    <w:rsid w:val="00995409"/>
    <w:rsid w:val="009954C7"/>
    <w:rsid w:val="00995522"/>
    <w:rsid w:val="009956D5"/>
    <w:rsid w:val="00995A2C"/>
    <w:rsid w:val="00995ED3"/>
    <w:rsid w:val="00995F30"/>
    <w:rsid w:val="00996BAA"/>
    <w:rsid w:val="00996FA1"/>
    <w:rsid w:val="00997325"/>
    <w:rsid w:val="00997437"/>
    <w:rsid w:val="00997671"/>
    <w:rsid w:val="00997A3F"/>
    <w:rsid w:val="00997D01"/>
    <w:rsid w:val="009A0025"/>
    <w:rsid w:val="009A0184"/>
    <w:rsid w:val="009A0386"/>
    <w:rsid w:val="009A04D6"/>
    <w:rsid w:val="009A06A3"/>
    <w:rsid w:val="009A06E7"/>
    <w:rsid w:val="009A0756"/>
    <w:rsid w:val="009A086E"/>
    <w:rsid w:val="009A0BD8"/>
    <w:rsid w:val="009A1046"/>
    <w:rsid w:val="009A11A8"/>
    <w:rsid w:val="009A129C"/>
    <w:rsid w:val="009A1362"/>
    <w:rsid w:val="009A1389"/>
    <w:rsid w:val="009A13FC"/>
    <w:rsid w:val="009A1465"/>
    <w:rsid w:val="009A1B59"/>
    <w:rsid w:val="009A1D1C"/>
    <w:rsid w:val="009A1EB0"/>
    <w:rsid w:val="009A2290"/>
    <w:rsid w:val="009A26C5"/>
    <w:rsid w:val="009A2776"/>
    <w:rsid w:val="009A28FA"/>
    <w:rsid w:val="009A2AEE"/>
    <w:rsid w:val="009A2D7D"/>
    <w:rsid w:val="009A3215"/>
    <w:rsid w:val="009A32ED"/>
    <w:rsid w:val="009A3319"/>
    <w:rsid w:val="009A35B6"/>
    <w:rsid w:val="009A36BC"/>
    <w:rsid w:val="009A38AA"/>
    <w:rsid w:val="009A3EA9"/>
    <w:rsid w:val="009A425C"/>
    <w:rsid w:val="009A42A8"/>
    <w:rsid w:val="009A46CC"/>
    <w:rsid w:val="009A473A"/>
    <w:rsid w:val="009A4CA6"/>
    <w:rsid w:val="009A514E"/>
    <w:rsid w:val="009A5E22"/>
    <w:rsid w:val="009A5E57"/>
    <w:rsid w:val="009A5F11"/>
    <w:rsid w:val="009A602B"/>
    <w:rsid w:val="009A650C"/>
    <w:rsid w:val="009A65FC"/>
    <w:rsid w:val="009A6635"/>
    <w:rsid w:val="009A68D6"/>
    <w:rsid w:val="009A6C60"/>
    <w:rsid w:val="009A6E37"/>
    <w:rsid w:val="009A70A1"/>
    <w:rsid w:val="009A731E"/>
    <w:rsid w:val="009A74E3"/>
    <w:rsid w:val="009A755F"/>
    <w:rsid w:val="009A77A0"/>
    <w:rsid w:val="009A77E3"/>
    <w:rsid w:val="009A7911"/>
    <w:rsid w:val="009A7E0E"/>
    <w:rsid w:val="009B0124"/>
    <w:rsid w:val="009B01B0"/>
    <w:rsid w:val="009B0343"/>
    <w:rsid w:val="009B0588"/>
    <w:rsid w:val="009B0726"/>
    <w:rsid w:val="009B082F"/>
    <w:rsid w:val="009B08DD"/>
    <w:rsid w:val="009B096A"/>
    <w:rsid w:val="009B09CB"/>
    <w:rsid w:val="009B0B23"/>
    <w:rsid w:val="009B0D30"/>
    <w:rsid w:val="009B0E12"/>
    <w:rsid w:val="009B131C"/>
    <w:rsid w:val="009B16D9"/>
    <w:rsid w:val="009B16EF"/>
    <w:rsid w:val="009B1C35"/>
    <w:rsid w:val="009B1C8F"/>
    <w:rsid w:val="009B1F22"/>
    <w:rsid w:val="009B1F6B"/>
    <w:rsid w:val="009B1F91"/>
    <w:rsid w:val="009B1FC8"/>
    <w:rsid w:val="009B20E7"/>
    <w:rsid w:val="009B2165"/>
    <w:rsid w:val="009B228F"/>
    <w:rsid w:val="009B22AD"/>
    <w:rsid w:val="009B2303"/>
    <w:rsid w:val="009B2507"/>
    <w:rsid w:val="009B28D7"/>
    <w:rsid w:val="009B28E1"/>
    <w:rsid w:val="009B2A58"/>
    <w:rsid w:val="009B2FA3"/>
    <w:rsid w:val="009B32E2"/>
    <w:rsid w:val="009B3407"/>
    <w:rsid w:val="009B3504"/>
    <w:rsid w:val="009B35A1"/>
    <w:rsid w:val="009B376D"/>
    <w:rsid w:val="009B37F7"/>
    <w:rsid w:val="009B388B"/>
    <w:rsid w:val="009B3B8D"/>
    <w:rsid w:val="009B3CA1"/>
    <w:rsid w:val="009B3D7C"/>
    <w:rsid w:val="009B3DDB"/>
    <w:rsid w:val="009B3E69"/>
    <w:rsid w:val="009B3FF3"/>
    <w:rsid w:val="009B40CC"/>
    <w:rsid w:val="009B4193"/>
    <w:rsid w:val="009B43C8"/>
    <w:rsid w:val="009B46CE"/>
    <w:rsid w:val="009B4946"/>
    <w:rsid w:val="009B49C1"/>
    <w:rsid w:val="009B4A0A"/>
    <w:rsid w:val="009B4B48"/>
    <w:rsid w:val="009B4D60"/>
    <w:rsid w:val="009B4EF4"/>
    <w:rsid w:val="009B5330"/>
    <w:rsid w:val="009B542F"/>
    <w:rsid w:val="009B54CC"/>
    <w:rsid w:val="009B5667"/>
    <w:rsid w:val="009B57F5"/>
    <w:rsid w:val="009B58FC"/>
    <w:rsid w:val="009B5A45"/>
    <w:rsid w:val="009B5D94"/>
    <w:rsid w:val="009B5E7C"/>
    <w:rsid w:val="009B5F51"/>
    <w:rsid w:val="009B6070"/>
    <w:rsid w:val="009B617C"/>
    <w:rsid w:val="009B63BD"/>
    <w:rsid w:val="009B6549"/>
    <w:rsid w:val="009B65D1"/>
    <w:rsid w:val="009B65F0"/>
    <w:rsid w:val="009B699F"/>
    <w:rsid w:val="009B6A95"/>
    <w:rsid w:val="009B6C40"/>
    <w:rsid w:val="009B6DB4"/>
    <w:rsid w:val="009B6EF5"/>
    <w:rsid w:val="009B703F"/>
    <w:rsid w:val="009B707C"/>
    <w:rsid w:val="009B729D"/>
    <w:rsid w:val="009B735A"/>
    <w:rsid w:val="009B74F6"/>
    <w:rsid w:val="009B76AE"/>
    <w:rsid w:val="009B784C"/>
    <w:rsid w:val="009B7A55"/>
    <w:rsid w:val="009B7D0C"/>
    <w:rsid w:val="009C056C"/>
    <w:rsid w:val="009C063F"/>
    <w:rsid w:val="009C06FE"/>
    <w:rsid w:val="009C0A69"/>
    <w:rsid w:val="009C0C28"/>
    <w:rsid w:val="009C0C94"/>
    <w:rsid w:val="009C0F77"/>
    <w:rsid w:val="009C104A"/>
    <w:rsid w:val="009C1136"/>
    <w:rsid w:val="009C119F"/>
    <w:rsid w:val="009C148C"/>
    <w:rsid w:val="009C1C4D"/>
    <w:rsid w:val="009C2064"/>
    <w:rsid w:val="009C2151"/>
    <w:rsid w:val="009C232F"/>
    <w:rsid w:val="009C27CA"/>
    <w:rsid w:val="009C2CAB"/>
    <w:rsid w:val="009C2D8B"/>
    <w:rsid w:val="009C3033"/>
    <w:rsid w:val="009C3052"/>
    <w:rsid w:val="009C30D5"/>
    <w:rsid w:val="009C3159"/>
    <w:rsid w:val="009C321E"/>
    <w:rsid w:val="009C324A"/>
    <w:rsid w:val="009C343D"/>
    <w:rsid w:val="009C35AB"/>
    <w:rsid w:val="009C3662"/>
    <w:rsid w:val="009C36F9"/>
    <w:rsid w:val="009C372F"/>
    <w:rsid w:val="009C3C37"/>
    <w:rsid w:val="009C3CB4"/>
    <w:rsid w:val="009C3CDE"/>
    <w:rsid w:val="009C407D"/>
    <w:rsid w:val="009C416A"/>
    <w:rsid w:val="009C48A6"/>
    <w:rsid w:val="009C4BCE"/>
    <w:rsid w:val="009C4C3C"/>
    <w:rsid w:val="009C4CAB"/>
    <w:rsid w:val="009C5118"/>
    <w:rsid w:val="009C52AE"/>
    <w:rsid w:val="009C5357"/>
    <w:rsid w:val="009C53D3"/>
    <w:rsid w:val="009C55EF"/>
    <w:rsid w:val="009C56F4"/>
    <w:rsid w:val="009C5AE7"/>
    <w:rsid w:val="009C5BE2"/>
    <w:rsid w:val="009C5CE8"/>
    <w:rsid w:val="009C6508"/>
    <w:rsid w:val="009C6738"/>
    <w:rsid w:val="009C675E"/>
    <w:rsid w:val="009C6C06"/>
    <w:rsid w:val="009C6E4D"/>
    <w:rsid w:val="009C6F2B"/>
    <w:rsid w:val="009C700C"/>
    <w:rsid w:val="009C70BC"/>
    <w:rsid w:val="009C7356"/>
    <w:rsid w:val="009C7473"/>
    <w:rsid w:val="009C7554"/>
    <w:rsid w:val="009C755F"/>
    <w:rsid w:val="009C7625"/>
    <w:rsid w:val="009C771D"/>
    <w:rsid w:val="009C7DEF"/>
    <w:rsid w:val="009D00CC"/>
    <w:rsid w:val="009D01DC"/>
    <w:rsid w:val="009D0338"/>
    <w:rsid w:val="009D04D9"/>
    <w:rsid w:val="009D05CF"/>
    <w:rsid w:val="009D0A2B"/>
    <w:rsid w:val="009D0AA8"/>
    <w:rsid w:val="009D0B9F"/>
    <w:rsid w:val="009D0CE8"/>
    <w:rsid w:val="009D0CF0"/>
    <w:rsid w:val="009D0E14"/>
    <w:rsid w:val="009D108A"/>
    <w:rsid w:val="009D10DC"/>
    <w:rsid w:val="009D11D2"/>
    <w:rsid w:val="009D1653"/>
    <w:rsid w:val="009D1809"/>
    <w:rsid w:val="009D19C0"/>
    <w:rsid w:val="009D1A6B"/>
    <w:rsid w:val="009D1C19"/>
    <w:rsid w:val="009D2003"/>
    <w:rsid w:val="009D2579"/>
    <w:rsid w:val="009D25D2"/>
    <w:rsid w:val="009D27CB"/>
    <w:rsid w:val="009D294F"/>
    <w:rsid w:val="009D29D7"/>
    <w:rsid w:val="009D2AB1"/>
    <w:rsid w:val="009D2B1E"/>
    <w:rsid w:val="009D2C39"/>
    <w:rsid w:val="009D2EDD"/>
    <w:rsid w:val="009D3071"/>
    <w:rsid w:val="009D316E"/>
    <w:rsid w:val="009D31B6"/>
    <w:rsid w:val="009D3297"/>
    <w:rsid w:val="009D32BD"/>
    <w:rsid w:val="009D3428"/>
    <w:rsid w:val="009D35B9"/>
    <w:rsid w:val="009D3CFD"/>
    <w:rsid w:val="009D3F02"/>
    <w:rsid w:val="009D4043"/>
    <w:rsid w:val="009D4259"/>
    <w:rsid w:val="009D4371"/>
    <w:rsid w:val="009D44FF"/>
    <w:rsid w:val="009D4664"/>
    <w:rsid w:val="009D485B"/>
    <w:rsid w:val="009D5153"/>
    <w:rsid w:val="009D5458"/>
    <w:rsid w:val="009D5BBD"/>
    <w:rsid w:val="009D5F00"/>
    <w:rsid w:val="009D6157"/>
    <w:rsid w:val="009D6165"/>
    <w:rsid w:val="009D621B"/>
    <w:rsid w:val="009D627D"/>
    <w:rsid w:val="009D658F"/>
    <w:rsid w:val="009D669F"/>
    <w:rsid w:val="009D6765"/>
    <w:rsid w:val="009D69BF"/>
    <w:rsid w:val="009D6A95"/>
    <w:rsid w:val="009D6E31"/>
    <w:rsid w:val="009D71C4"/>
    <w:rsid w:val="009D731B"/>
    <w:rsid w:val="009D771D"/>
    <w:rsid w:val="009D793E"/>
    <w:rsid w:val="009D7BFF"/>
    <w:rsid w:val="009D7D10"/>
    <w:rsid w:val="009E0209"/>
    <w:rsid w:val="009E034A"/>
    <w:rsid w:val="009E03D4"/>
    <w:rsid w:val="009E05CD"/>
    <w:rsid w:val="009E0945"/>
    <w:rsid w:val="009E0A1E"/>
    <w:rsid w:val="009E0E75"/>
    <w:rsid w:val="009E0EAC"/>
    <w:rsid w:val="009E12E6"/>
    <w:rsid w:val="009E13AA"/>
    <w:rsid w:val="009E1463"/>
    <w:rsid w:val="009E19A1"/>
    <w:rsid w:val="009E1A69"/>
    <w:rsid w:val="009E1BA5"/>
    <w:rsid w:val="009E1DEB"/>
    <w:rsid w:val="009E2116"/>
    <w:rsid w:val="009E2221"/>
    <w:rsid w:val="009E2419"/>
    <w:rsid w:val="009E252D"/>
    <w:rsid w:val="009E254D"/>
    <w:rsid w:val="009E267F"/>
    <w:rsid w:val="009E2798"/>
    <w:rsid w:val="009E2BD1"/>
    <w:rsid w:val="009E2E22"/>
    <w:rsid w:val="009E2FD9"/>
    <w:rsid w:val="009E3001"/>
    <w:rsid w:val="009E31F4"/>
    <w:rsid w:val="009E34B7"/>
    <w:rsid w:val="009E363E"/>
    <w:rsid w:val="009E37B5"/>
    <w:rsid w:val="009E37D9"/>
    <w:rsid w:val="009E387E"/>
    <w:rsid w:val="009E3912"/>
    <w:rsid w:val="009E3A24"/>
    <w:rsid w:val="009E3A56"/>
    <w:rsid w:val="009E3BA0"/>
    <w:rsid w:val="009E3BD9"/>
    <w:rsid w:val="009E42D8"/>
    <w:rsid w:val="009E436E"/>
    <w:rsid w:val="009E440B"/>
    <w:rsid w:val="009E44EF"/>
    <w:rsid w:val="009E489D"/>
    <w:rsid w:val="009E4A70"/>
    <w:rsid w:val="009E4C73"/>
    <w:rsid w:val="009E4DE8"/>
    <w:rsid w:val="009E54A1"/>
    <w:rsid w:val="009E5599"/>
    <w:rsid w:val="009E566B"/>
    <w:rsid w:val="009E56FE"/>
    <w:rsid w:val="009E59F0"/>
    <w:rsid w:val="009E5D0E"/>
    <w:rsid w:val="009E5D72"/>
    <w:rsid w:val="009E5EE0"/>
    <w:rsid w:val="009E5FC9"/>
    <w:rsid w:val="009E62AF"/>
    <w:rsid w:val="009E685A"/>
    <w:rsid w:val="009E69B1"/>
    <w:rsid w:val="009E6A90"/>
    <w:rsid w:val="009E6AD6"/>
    <w:rsid w:val="009E6BB4"/>
    <w:rsid w:val="009E6FA6"/>
    <w:rsid w:val="009E7272"/>
    <w:rsid w:val="009E737A"/>
    <w:rsid w:val="009E7460"/>
    <w:rsid w:val="009E7773"/>
    <w:rsid w:val="009E7777"/>
    <w:rsid w:val="009E7A24"/>
    <w:rsid w:val="009E7C33"/>
    <w:rsid w:val="009E7F31"/>
    <w:rsid w:val="009F0141"/>
    <w:rsid w:val="009F04CB"/>
    <w:rsid w:val="009F04D5"/>
    <w:rsid w:val="009F0647"/>
    <w:rsid w:val="009F0AE6"/>
    <w:rsid w:val="009F0D86"/>
    <w:rsid w:val="009F0E4B"/>
    <w:rsid w:val="009F1081"/>
    <w:rsid w:val="009F10E2"/>
    <w:rsid w:val="009F12CB"/>
    <w:rsid w:val="009F139E"/>
    <w:rsid w:val="009F147D"/>
    <w:rsid w:val="009F14C9"/>
    <w:rsid w:val="009F1525"/>
    <w:rsid w:val="009F1688"/>
    <w:rsid w:val="009F191E"/>
    <w:rsid w:val="009F19AD"/>
    <w:rsid w:val="009F1DE4"/>
    <w:rsid w:val="009F21A8"/>
    <w:rsid w:val="009F22B2"/>
    <w:rsid w:val="009F2405"/>
    <w:rsid w:val="009F26C6"/>
    <w:rsid w:val="009F27FB"/>
    <w:rsid w:val="009F2AC3"/>
    <w:rsid w:val="009F2BB2"/>
    <w:rsid w:val="009F2CF2"/>
    <w:rsid w:val="009F2F6D"/>
    <w:rsid w:val="009F335D"/>
    <w:rsid w:val="009F33F5"/>
    <w:rsid w:val="009F3B31"/>
    <w:rsid w:val="009F3FD1"/>
    <w:rsid w:val="009F40D8"/>
    <w:rsid w:val="009F430F"/>
    <w:rsid w:val="009F4938"/>
    <w:rsid w:val="009F4B33"/>
    <w:rsid w:val="009F4DAF"/>
    <w:rsid w:val="009F5262"/>
    <w:rsid w:val="009F5395"/>
    <w:rsid w:val="009F54E2"/>
    <w:rsid w:val="009F5C84"/>
    <w:rsid w:val="009F5D03"/>
    <w:rsid w:val="009F6060"/>
    <w:rsid w:val="009F6099"/>
    <w:rsid w:val="009F610F"/>
    <w:rsid w:val="009F6140"/>
    <w:rsid w:val="009F631B"/>
    <w:rsid w:val="009F6495"/>
    <w:rsid w:val="009F6B1C"/>
    <w:rsid w:val="009F6B49"/>
    <w:rsid w:val="009F6BB1"/>
    <w:rsid w:val="009F6BF1"/>
    <w:rsid w:val="009F6DCA"/>
    <w:rsid w:val="009F6EE1"/>
    <w:rsid w:val="009F7061"/>
    <w:rsid w:val="009F7711"/>
    <w:rsid w:val="009F778D"/>
    <w:rsid w:val="009F797E"/>
    <w:rsid w:val="009F79EB"/>
    <w:rsid w:val="009F7AAE"/>
    <w:rsid w:val="009F7CE9"/>
    <w:rsid w:val="009F7EBA"/>
    <w:rsid w:val="00A00012"/>
    <w:rsid w:val="00A0010E"/>
    <w:rsid w:val="00A005C1"/>
    <w:rsid w:val="00A00BF1"/>
    <w:rsid w:val="00A00E0A"/>
    <w:rsid w:val="00A012AE"/>
    <w:rsid w:val="00A013EF"/>
    <w:rsid w:val="00A01D53"/>
    <w:rsid w:val="00A0209E"/>
    <w:rsid w:val="00A020A9"/>
    <w:rsid w:val="00A02100"/>
    <w:rsid w:val="00A02267"/>
    <w:rsid w:val="00A0236A"/>
    <w:rsid w:val="00A02497"/>
    <w:rsid w:val="00A029F8"/>
    <w:rsid w:val="00A02B80"/>
    <w:rsid w:val="00A02C16"/>
    <w:rsid w:val="00A02D37"/>
    <w:rsid w:val="00A02DD1"/>
    <w:rsid w:val="00A02EBD"/>
    <w:rsid w:val="00A02FE3"/>
    <w:rsid w:val="00A03023"/>
    <w:rsid w:val="00A036EF"/>
    <w:rsid w:val="00A03746"/>
    <w:rsid w:val="00A037D9"/>
    <w:rsid w:val="00A038FF"/>
    <w:rsid w:val="00A03AA4"/>
    <w:rsid w:val="00A03B21"/>
    <w:rsid w:val="00A03DB9"/>
    <w:rsid w:val="00A03E34"/>
    <w:rsid w:val="00A04188"/>
    <w:rsid w:val="00A043EB"/>
    <w:rsid w:val="00A04435"/>
    <w:rsid w:val="00A044D6"/>
    <w:rsid w:val="00A045C4"/>
    <w:rsid w:val="00A047A7"/>
    <w:rsid w:val="00A04906"/>
    <w:rsid w:val="00A049B8"/>
    <w:rsid w:val="00A04E08"/>
    <w:rsid w:val="00A050E6"/>
    <w:rsid w:val="00A051AD"/>
    <w:rsid w:val="00A05538"/>
    <w:rsid w:val="00A05B20"/>
    <w:rsid w:val="00A05B56"/>
    <w:rsid w:val="00A05D4A"/>
    <w:rsid w:val="00A05F8D"/>
    <w:rsid w:val="00A0615E"/>
    <w:rsid w:val="00A061B7"/>
    <w:rsid w:val="00A0624D"/>
    <w:rsid w:val="00A0697C"/>
    <w:rsid w:val="00A06B82"/>
    <w:rsid w:val="00A07053"/>
    <w:rsid w:val="00A073C9"/>
    <w:rsid w:val="00A079CE"/>
    <w:rsid w:val="00A079FB"/>
    <w:rsid w:val="00A07ABC"/>
    <w:rsid w:val="00A07D4E"/>
    <w:rsid w:val="00A07E62"/>
    <w:rsid w:val="00A07FD0"/>
    <w:rsid w:val="00A10167"/>
    <w:rsid w:val="00A101A7"/>
    <w:rsid w:val="00A10326"/>
    <w:rsid w:val="00A103EA"/>
    <w:rsid w:val="00A10569"/>
    <w:rsid w:val="00A1083B"/>
    <w:rsid w:val="00A10A38"/>
    <w:rsid w:val="00A1108B"/>
    <w:rsid w:val="00A11354"/>
    <w:rsid w:val="00A1152C"/>
    <w:rsid w:val="00A1157B"/>
    <w:rsid w:val="00A118B0"/>
    <w:rsid w:val="00A12170"/>
    <w:rsid w:val="00A12541"/>
    <w:rsid w:val="00A125A7"/>
    <w:rsid w:val="00A126CC"/>
    <w:rsid w:val="00A127A9"/>
    <w:rsid w:val="00A12AB1"/>
    <w:rsid w:val="00A12D94"/>
    <w:rsid w:val="00A12FBC"/>
    <w:rsid w:val="00A12FD2"/>
    <w:rsid w:val="00A12FEC"/>
    <w:rsid w:val="00A132FA"/>
    <w:rsid w:val="00A13BB0"/>
    <w:rsid w:val="00A13D42"/>
    <w:rsid w:val="00A13DE2"/>
    <w:rsid w:val="00A13F6C"/>
    <w:rsid w:val="00A13FD2"/>
    <w:rsid w:val="00A13FFC"/>
    <w:rsid w:val="00A14140"/>
    <w:rsid w:val="00A1429A"/>
    <w:rsid w:val="00A143A7"/>
    <w:rsid w:val="00A14513"/>
    <w:rsid w:val="00A14904"/>
    <w:rsid w:val="00A1491A"/>
    <w:rsid w:val="00A14945"/>
    <w:rsid w:val="00A1496E"/>
    <w:rsid w:val="00A14980"/>
    <w:rsid w:val="00A14CC7"/>
    <w:rsid w:val="00A14D8B"/>
    <w:rsid w:val="00A14D9B"/>
    <w:rsid w:val="00A14DF0"/>
    <w:rsid w:val="00A14F07"/>
    <w:rsid w:val="00A15333"/>
    <w:rsid w:val="00A158AA"/>
    <w:rsid w:val="00A158E5"/>
    <w:rsid w:val="00A15B56"/>
    <w:rsid w:val="00A15C6E"/>
    <w:rsid w:val="00A15C7B"/>
    <w:rsid w:val="00A15DA6"/>
    <w:rsid w:val="00A15F25"/>
    <w:rsid w:val="00A163BB"/>
    <w:rsid w:val="00A16711"/>
    <w:rsid w:val="00A1697B"/>
    <w:rsid w:val="00A16E32"/>
    <w:rsid w:val="00A171D1"/>
    <w:rsid w:val="00A171DF"/>
    <w:rsid w:val="00A1791A"/>
    <w:rsid w:val="00A1796D"/>
    <w:rsid w:val="00A179B1"/>
    <w:rsid w:val="00A17CAC"/>
    <w:rsid w:val="00A20448"/>
    <w:rsid w:val="00A20463"/>
    <w:rsid w:val="00A20818"/>
    <w:rsid w:val="00A20DEA"/>
    <w:rsid w:val="00A20FA9"/>
    <w:rsid w:val="00A21300"/>
    <w:rsid w:val="00A21340"/>
    <w:rsid w:val="00A21346"/>
    <w:rsid w:val="00A21434"/>
    <w:rsid w:val="00A21674"/>
    <w:rsid w:val="00A219AE"/>
    <w:rsid w:val="00A219B6"/>
    <w:rsid w:val="00A21B50"/>
    <w:rsid w:val="00A21BB2"/>
    <w:rsid w:val="00A21BEC"/>
    <w:rsid w:val="00A21BFE"/>
    <w:rsid w:val="00A21EB7"/>
    <w:rsid w:val="00A22004"/>
    <w:rsid w:val="00A2238B"/>
    <w:rsid w:val="00A22680"/>
    <w:rsid w:val="00A22DA1"/>
    <w:rsid w:val="00A230BD"/>
    <w:rsid w:val="00A2357F"/>
    <w:rsid w:val="00A236FE"/>
    <w:rsid w:val="00A2387C"/>
    <w:rsid w:val="00A23AEC"/>
    <w:rsid w:val="00A23D1D"/>
    <w:rsid w:val="00A245FE"/>
    <w:rsid w:val="00A246C4"/>
    <w:rsid w:val="00A2488B"/>
    <w:rsid w:val="00A24B26"/>
    <w:rsid w:val="00A251E4"/>
    <w:rsid w:val="00A252EE"/>
    <w:rsid w:val="00A25A27"/>
    <w:rsid w:val="00A25D47"/>
    <w:rsid w:val="00A25E03"/>
    <w:rsid w:val="00A2617B"/>
    <w:rsid w:val="00A261D4"/>
    <w:rsid w:val="00A2636F"/>
    <w:rsid w:val="00A263C3"/>
    <w:rsid w:val="00A2644B"/>
    <w:rsid w:val="00A264D1"/>
    <w:rsid w:val="00A268E1"/>
    <w:rsid w:val="00A26906"/>
    <w:rsid w:val="00A26A64"/>
    <w:rsid w:val="00A26BED"/>
    <w:rsid w:val="00A26C8C"/>
    <w:rsid w:val="00A26E2D"/>
    <w:rsid w:val="00A26FD4"/>
    <w:rsid w:val="00A270CF"/>
    <w:rsid w:val="00A27113"/>
    <w:rsid w:val="00A27257"/>
    <w:rsid w:val="00A27320"/>
    <w:rsid w:val="00A2747F"/>
    <w:rsid w:val="00A2749D"/>
    <w:rsid w:val="00A27589"/>
    <w:rsid w:val="00A278E8"/>
    <w:rsid w:val="00A278F5"/>
    <w:rsid w:val="00A27CC8"/>
    <w:rsid w:val="00A27E18"/>
    <w:rsid w:val="00A27F71"/>
    <w:rsid w:val="00A27FE7"/>
    <w:rsid w:val="00A3000B"/>
    <w:rsid w:val="00A3004C"/>
    <w:rsid w:val="00A301BD"/>
    <w:rsid w:val="00A3046B"/>
    <w:rsid w:val="00A30911"/>
    <w:rsid w:val="00A30CE6"/>
    <w:rsid w:val="00A31008"/>
    <w:rsid w:val="00A31104"/>
    <w:rsid w:val="00A3124D"/>
    <w:rsid w:val="00A3129D"/>
    <w:rsid w:val="00A313A6"/>
    <w:rsid w:val="00A314FD"/>
    <w:rsid w:val="00A316DD"/>
    <w:rsid w:val="00A31BF3"/>
    <w:rsid w:val="00A31C2A"/>
    <w:rsid w:val="00A31C44"/>
    <w:rsid w:val="00A31E23"/>
    <w:rsid w:val="00A32076"/>
    <w:rsid w:val="00A321C4"/>
    <w:rsid w:val="00A32352"/>
    <w:rsid w:val="00A327CC"/>
    <w:rsid w:val="00A32B8F"/>
    <w:rsid w:val="00A32EA3"/>
    <w:rsid w:val="00A33144"/>
    <w:rsid w:val="00A33588"/>
    <w:rsid w:val="00A33643"/>
    <w:rsid w:val="00A33716"/>
    <w:rsid w:val="00A33751"/>
    <w:rsid w:val="00A337D0"/>
    <w:rsid w:val="00A33B94"/>
    <w:rsid w:val="00A33C8C"/>
    <w:rsid w:val="00A33D22"/>
    <w:rsid w:val="00A33DCA"/>
    <w:rsid w:val="00A33E1A"/>
    <w:rsid w:val="00A33F98"/>
    <w:rsid w:val="00A34344"/>
    <w:rsid w:val="00A344AB"/>
    <w:rsid w:val="00A349E6"/>
    <w:rsid w:val="00A34D95"/>
    <w:rsid w:val="00A34DF7"/>
    <w:rsid w:val="00A34F7E"/>
    <w:rsid w:val="00A34FBA"/>
    <w:rsid w:val="00A351FB"/>
    <w:rsid w:val="00A35556"/>
    <w:rsid w:val="00A35565"/>
    <w:rsid w:val="00A35586"/>
    <w:rsid w:val="00A355B6"/>
    <w:rsid w:val="00A35643"/>
    <w:rsid w:val="00A356C5"/>
    <w:rsid w:val="00A357F7"/>
    <w:rsid w:val="00A358C4"/>
    <w:rsid w:val="00A35971"/>
    <w:rsid w:val="00A35B6D"/>
    <w:rsid w:val="00A35DA1"/>
    <w:rsid w:val="00A35DED"/>
    <w:rsid w:val="00A35EA6"/>
    <w:rsid w:val="00A35F37"/>
    <w:rsid w:val="00A360EA"/>
    <w:rsid w:val="00A361BA"/>
    <w:rsid w:val="00A36421"/>
    <w:rsid w:val="00A365B1"/>
    <w:rsid w:val="00A36647"/>
    <w:rsid w:val="00A368BC"/>
    <w:rsid w:val="00A369AA"/>
    <w:rsid w:val="00A369C9"/>
    <w:rsid w:val="00A36A2A"/>
    <w:rsid w:val="00A36BAF"/>
    <w:rsid w:val="00A36EF6"/>
    <w:rsid w:val="00A37223"/>
    <w:rsid w:val="00A372C3"/>
    <w:rsid w:val="00A3747E"/>
    <w:rsid w:val="00A374AD"/>
    <w:rsid w:val="00A3777F"/>
    <w:rsid w:val="00A377AD"/>
    <w:rsid w:val="00A37ABF"/>
    <w:rsid w:val="00A37EB5"/>
    <w:rsid w:val="00A37F89"/>
    <w:rsid w:val="00A37F90"/>
    <w:rsid w:val="00A40002"/>
    <w:rsid w:val="00A402FF"/>
    <w:rsid w:val="00A4031A"/>
    <w:rsid w:val="00A40386"/>
    <w:rsid w:val="00A40511"/>
    <w:rsid w:val="00A40666"/>
    <w:rsid w:val="00A40807"/>
    <w:rsid w:val="00A40849"/>
    <w:rsid w:val="00A409B9"/>
    <w:rsid w:val="00A40A40"/>
    <w:rsid w:val="00A40C66"/>
    <w:rsid w:val="00A40D91"/>
    <w:rsid w:val="00A412F9"/>
    <w:rsid w:val="00A419AC"/>
    <w:rsid w:val="00A41C09"/>
    <w:rsid w:val="00A41C92"/>
    <w:rsid w:val="00A41DD4"/>
    <w:rsid w:val="00A41E27"/>
    <w:rsid w:val="00A42003"/>
    <w:rsid w:val="00A42154"/>
    <w:rsid w:val="00A4222C"/>
    <w:rsid w:val="00A42329"/>
    <w:rsid w:val="00A42399"/>
    <w:rsid w:val="00A4242C"/>
    <w:rsid w:val="00A42431"/>
    <w:rsid w:val="00A42464"/>
    <w:rsid w:val="00A42815"/>
    <w:rsid w:val="00A42826"/>
    <w:rsid w:val="00A4290C"/>
    <w:rsid w:val="00A42CDA"/>
    <w:rsid w:val="00A42D34"/>
    <w:rsid w:val="00A4310F"/>
    <w:rsid w:val="00A43192"/>
    <w:rsid w:val="00A4324F"/>
    <w:rsid w:val="00A43267"/>
    <w:rsid w:val="00A4328B"/>
    <w:rsid w:val="00A438B2"/>
    <w:rsid w:val="00A438BE"/>
    <w:rsid w:val="00A441FE"/>
    <w:rsid w:val="00A442B3"/>
    <w:rsid w:val="00A44576"/>
    <w:rsid w:val="00A44959"/>
    <w:rsid w:val="00A449A2"/>
    <w:rsid w:val="00A44C1C"/>
    <w:rsid w:val="00A44D06"/>
    <w:rsid w:val="00A44D10"/>
    <w:rsid w:val="00A44DC2"/>
    <w:rsid w:val="00A44E0D"/>
    <w:rsid w:val="00A44FD0"/>
    <w:rsid w:val="00A451A5"/>
    <w:rsid w:val="00A458CE"/>
    <w:rsid w:val="00A45B21"/>
    <w:rsid w:val="00A45B61"/>
    <w:rsid w:val="00A45D7E"/>
    <w:rsid w:val="00A45F95"/>
    <w:rsid w:val="00A4609F"/>
    <w:rsid w:val="00A4620A"/>
    <w:rsid w:val="00A464DD"/>
    <w:rsid w:val="00A4691F"/>
    <w:rsid w:val="00A46921"/>
    <w:rsid w:val="00A46A80"/>
    <w:rsid w:val="00A46DCB"/>
    <w:rsid w:val="00A46F17"/>
    <w:rsid w:val="00A46FA5"/>
    <w:rsid w:val="00A46FA7"/>
    <w:rsid w:val="00A4705B"/>
    <w:rsid w:val="00A47144"/>
    <w:rsid w:val="00A47178"/>
    <w:rsid w:val="00A4720E"/>
    <w:rsid w:val="00A473DF"/>
    <w:rsid w:val="00A474C1"/>
    <w:rsid w:val="00A47DFD"/>
    <w:rsid w:val="00A47E04"/>
    <w:rsid w:val="00A47EA6"/>
    <w:rsid w:val="00A47F84"/>
    <w:rsid w:val="00A47FF4"/>
    <w:rsid w:val="00A5002E"/>
    <w:rsid w:val="00A50230"/>
    <w:rsid w:val="00A50274"/>
    <w:rsid w:val="00A502DF"/>
    <w:rsid w:val="00A50500"/>
    <w:rsid w:val="00A507BC"/>
    <w:rsid w:val="00A50901"/>
    <w:rsid w:val="00A50A7C"/>
    <w:rsid w:val="00A51634"/>
    <w:rsid w:val="00A51709"/>
    <w:rsid w:val="00A51A2B"/>
    <w:rsid w:val="00A51EAB"/>
    <w:rsid w:val="00A52643"/>
    <w:rsid w:val="00A5272D"/>
    <w:rsid w:val="00A52A3A"/>
    <w:rsid w:val="00A52DF2"/>
    <w:rsid w:val="00A52E42"/>
    <w:rsid w:val="00A52EDE"/>
    <w:rsid w:val="00A52FBD"/>
    <w:rsid w:val="00A5304D"/>
    <w:rsid w:val="00A5336A"/>
    <w:rsid w:val="00A53411"/>
    <w:rsid w:val="00A53455"/>
    <w:rsid w:val="00A535C3"/>
    <w:rsid w:val="00A537B8"/>
    <w:rsid w:val="00A539D5"/>
    <w:rsid w:val="00A53E05"/>
    <w:rsid w:val="00A53EC3"/>
    <w:rsid w:val="00A54064"/>
    <w:rsid w:val="00A5429C"/>
    <w:rsid w:val="00A544AA"/>
    <w:rsid w:val="00A54515"/>
    <w:rsid w:val="00A547BF"/>
    <w:rsid w:val="00A548EB"/>
    <w:rsid w:val="00A54ACD"/>
    <w:rsid w:val="00A54D53"/>
    <w:rsid w:val="00A54E02"/>
    <w:rsid w:val="00A5569E"/>
    <w:rsid w:val="00A5600F"/>
    <w:rsid w:val="00A561EA"/>
    <w:rsid w:val="00A562D0"/>
    <w:rsid w:val="00A56793"/>
    <w:rsid w:val="00A5680C"/>
    <w:rsid w:val="00A568D9"/>
    <w:rsid w:val="00A56991"/>
    <w:rsid w:val="00A56B0A"/>
    <w:rsid w:val="00A56C59"/>
    <w:rsid w:val="00A56FEE"/>
    <w:rsid w:val="00A5729F"/>
    <w:rsid w:val="00A5732F"/>
    <w:rsid w:val="00A577A4"/>
    <w:rsid w:val="00A57907"/>
    <w:rsid w:val="00A57B38"/>
    <w:rsid w:val="00A57D13"/>
    <w:rsid w:val="00A57E8C"/>
    <w:rsid w:val="00A60496"/>
    <w:rsid w:val="00A60628"/>
    <w:rsid w:val="00A6097B"/>
    <w:rsid w:val="00A60A99"/>
    <w:rsid w:val="00A60BEA"/>
    <w:rsid w:val="00A61138"/>
    <w:rsid w:val="00A611FB"/>
    <w:rsid w:val="00A6130F"/>
    <w:rsid w:val="00A616EF"/>
    <w:rsid w:val="00A617C1"/>
    <w:rsid w:val="00A61865"/>
    <w:rsid w:val="00A61931"/>
    <w:rsid w:val="00A61A80"/>
    <w:rsid w:val="00A61C0C"/>
    <w:rsid w:val="00A61C36"/>
    <w:rsid w:val="00A6217B"/>
    <w:rsid w:val="00A621AE"/>
    <w:rsid w:val="00A6233B"/>
    <w:rsid w:val="00A62471"/>
    <w:rsid w:val="00A624B0"/>
    <w:rsid w:val="00A6255B"/>
    <w:rsid w:val="00A62597"/>
    <w:rsid w:val="00A62886"/>
    <w:rsid w:val="00A6298C"/>
    <w:rsid w:val="00A62B8D"/>
    <w:rsid w:val="00A62CFF"/>
    <w:rsid w:val="00A6318B"/>
    <w:rsid w:val="00A6321E"/>
    <w:rsid w:val="00A63483"/>
    <w:rsid w:val="00A6360B"/>
    <w:rsid w:val="00A637B2"/>
    <w:rsid w:val="00A63855"/>
    <w:rsid w:val="00A6388C"/>
    <w:rsid w:val="00A6390D"/>
    <w:rsid w:val="00A639A5"/>
    <w:rsid w:val="00A63A1D"/>
    <w:rsid w:val="00A63E41"/>
    <w:rsid w:val="00A64221"/>
    <w:rsid w:val="00A643CC"/>
    <w:rsid w:val="00A64462"/>
    <w:rsid w:val="00A64943"/>
    <w:rsid w:val="00A64A8B"/>
    <w:rsid w:val="00A64D8B"/>
    <w:rsid w:val="00A65423"/>
    <w:rsid w:val="00A6545D"/>
    <w:rsid w:val="00A655A4"/>
    <w:rsid w:val="00A656EE"/>
    <w:rsid w:val="00A65AFF"/>
    <w:rsid w:val="00A65DBA"/>
    <w:rsid w:val="00A65E30"/>
    <w:rsid w:val="00A65EF8"/>
    <w:rsid w:val="00A6613E"/>
    <w:rsid w:val="00A6624B"/>
    <w:rsid w:val="00A66272"/>
    <w:rsid w:val="00A6640A"/>
    <w:rsid w:val="00A66533"/>
    <w:rsid w:val="00A6661B"/>
    <w:rsid w:val="00A66685"/>
    <w:rsid w:val="00A667EA"/>
    <w:rsid w:val="00A66801"/>
    <w:rsid w:val="00A6690E"/>
    <w:rsid w:val="00A669F2"/>
    <w:rsid w:val="00A66C06"/>
    <w:rsid w:val="00A66F5B"/>
    <w:rsid w:val="00A674AF"/>
    <w:rsid w:val="00A67515"/>
    <w:rsid w:val="00A677EB"/>
    <w:rsid w:val="00A67932"/>
    <w:rsid w:val="00A679E6"/>
    <w:rsid w:val="00A67C5E"/>
    <w:rsid w:val="00A67E38"/>
    <w:rsid w:val="00A67F99"/>
    <w:rsid w:val="00A67FDD"/>
    <w:rsid w:val="00A701FD"/>
    <w:rsid w:val="00A707ED"/>
    <w:rsid w:val="00A70BB5"/>
    <w:rsid w:val="00A70E98"/>
    <w:rsid w:val="00A71532"/>
    <w:rsid w:val="00A71541"/>
    <w:rsid w:val="00A715A3"/>
    <w:rsid w:val="00A7169D"/>
    <w:rsid w:val="00A718EC"/>
    <w:rsid w:val="00A71A92"/>
    <w:rsid w:val="00A71CE8"/>
    <w:rsid w:val="00A71F6C"/>
    <w:rsid w:val="00A721BE"/>
    <w:rsid w:val="00A7255C"/>
    <w:rsid w:val="00A72675"/>
    <w:rsid w:val="00A72773"/>
    <w:rsid w:val="00A72951"/>
    <w:rsid w:val="00A72A54"/>
    <w:rsid w:val="00A72A5A"/>
    <w:rsid w:val="00A72E8A"/>
    <w:rsid w:val="00A731E5"/>
    <w:rsid w:val="00A73261"/>
    <w:rsid w:val="00A732FA"/>
    <w:rsid w:val="00A7352C"/>
    <w:rsid w:val="00A73697"/>
    <w:rsid w:val="00A738D6"/>
    <w:rsid w:val="00A73912"/>
    <w:rsid w:val="00A73A4B"/>
    <w:rsid w:val="00A73B3B"/>
    <w:rsid w:val="00A73D75"/>
    <w:rsid w:val="00A73EF9"/>
    <w:rsid w:val="00A73F7B"/>
    <w:rsid w:val="00A740C1"/>
    <w:rsid w:val="00A74553"/>
    <w:rsid w:val="00A745D0"/>
    <w:rsid w:val="00A74720"/>
    <w:rsid w:val="00A749E8"/>
    <w:rsid w:val="00A74D7C"/>
    <w:rsid w:val="00A74DCC"/>
    <w:rsid w:val="00A74EF8"/>
    <w:rsid w:val="00A750BC"/>
    <w:rsid w:val="00A751A1"/>
    <w:rsid w:val="00A752D3"/>
    <w:rsid w:val="00A753CB"/>
    <w:rsid w:val="00A75482"/>
    <w:rsid w:val="00A75526"/>
    <w:rsid w:val="00A75646"/>
    <w:rsid w:val="00A75777"/>
    <w:rsid w:val="00A75A03"/>
    <w:rsid w:val="00A75A5F"/>
    <w:rsid w:val="00A75D38"/>
    <w:rsid w:val="00A75D94"/>
    <w:rsid w:val="00A7601A"/>
    <w:rsid w:val="00A760A5"/>
    <w:rsid w:val="00A76291"/>
    <w:rsid w:val="00A7636A"/>
    <w:rsid w:val="00A763B5"/>
    <w:rsid w:val="00A763B6"/>
    <w:rsid w:val="00A763F5"/>
    <w:rsid w:val="00A76696"/>
    <w:rsid w:val="00A768B8"/>
    <w:rsid w:val="00A76AD3"/>
    <w:rsid w:val="00A77453"/>
    <w:rsid w:val="00A7765D"/>
    <w:rsid w:val="00A77958"/>
    <w:rsid w:val="00A77B96"/>
    <w:rsid w:val="00A77BB9"/>
    <w:rsid w:val="00A80011"/>
    <w:rsid w:val="00A80044"/>
    <w:rsid w:val="00A801BE"/>
    <w:rsid w:val="00A80469"/>
    <w:rsid w:val="00A80F2D"/>
    <w:rsid w:val="00A81071"/>
    <w:rsid w:val="00A81222"/>
    <w:rsid w:val="00A81309"/>
    <w:rsid w:val="00A81420"/>
    <w:rsid w:val="00A81468"/>
    <w:rsid w:val="00A8160C"/>
    <w:rsid w:val="00A817B0"/>
    <w:rsid w:val="00A818C5"/>
    <w:rsid w:val="00A8194E"/>
    <w:rsid w:val="00A81C9E"/>
    <w:rsid w:val="00A81D74"/>
    <w:rsid w:val="00A82018"/>
    <w:rsid w:val="00A82193"/>
    <w:rsid w:val="00A828F1"/>
    <w:rsid w:val="00A829E4"/>
    <w:rsid w:val="00A82A8D"/>
    <w:rsid w:val="00A82ABF"/>
    <w:rsid w:val="00A82B16"/>
    <w:rsid w:val="00A82E70"/>
    <w:rsid w:val="00A83116"/>
    <w:rsid w:val="00A831F1"/>
    <w:rsid w:val="00A832E4"/>
    <w:rsid w:val="00A83455"/>
    <w:rsid w:val="00A8368D"/>
    <w:rsid w:val="00A8370D"/>
    <w:rsid w:val="00A83BB9"/>
    <w:rsid w:val="00A83BC7"/>
    <w:rsid w:val="00A842EA"/>
    <w:rsid w:val="00A84323"/>
    <w:rsid w:val="00A846B4"/>
    <w:rsid w:val="00A84788"/>
    <w:rsid w:val="00A847E3"/>
    <w:rsid w:val="00A848BD"/>
    <w:rsid w:val="00A84AE0"/>
    <w:rsid w:val="00A84B6D"/>
    <w:rsid w:val="00A84F70"/>
    <w:rsid w:val="00A85296"/>
    <w:rsid w:val="00A852B9"/>
    <w:rsid w:val="00A85658"/>
    <w:rsid w:val="00A8597D"/>
    <w:rsid w:val="00A86437"/>
    <w:rsid w:val="00A86576"/>
    <w:rsid w:val="00A86B2F"/>
    <w:rsid w:val="00A86C13"/>
    <w:rsid w:val="00A86C97"/>
    <w:rsid w:val="00A86E0F"/>
    <w:rsid w:val="00A86F03"/>
    <w:rsid w:val="00A87104"/>
    <w:rsid w:val="00A87122"/>
    <w:rsid w:val="00A87276"/>
    <w:rsid w:val="00A8782F"/>
    <w:rsid w:val="00A8796D"/>
    <w:rsid w:val="00A879C2"/>
    <w:rsid w:val="00A87BDB"/>
    <w:rsid w:val="00A87CDB"/>
    <w:rsid w:val="00A87FB2"/>
    <w:rsid w:val="00A87FD7"/>
    <w:rsid w:val="00A90258"/>
    <w:rsid w:val="00A90318"/>
    <w:rsid w:val="00A9032A"/>
    <w:rsid w:val="00A90442"/>
    <w:rsid w:val="00A904FD"/>
    <w:rsid w:val="00A90AD9"/>
    <w:rsid w:val="00A90B1D"/>
    <w:rsid w:val="00A90E87"/>
    <w:rsid w:val="00A90FBF"/>
    <w:rsid w:val="00A91096"/>
    <w:rsid w:val="00A9115C"/>
    <w:rsid w:val="00A911B4"/>
    <w:rsid w:val="00A9121C"/>
    <w:rsid w:val="00A91233"/>
    <w:rsid w:val="00A9137A"/>
    <w:rsid w:val="00A91750"/>
    <w:rsid w:val="00A91C33"/>
    <w:rsid w:val="00A92019"/>
    <w:rsid w:val="00A92100"/>
    <w:rsid w:val="00A92584"/>
    <w:rsid w:val="00A925CE"/>
    <w:rsid w:val="00A928C4"/>
    <w:rsid w:val="00A92D07"/>
    <w:rsid w:val="00A92E2F"/>
    <w:rsid w:val="00A92F1C"/>
    <w:rsid w:val="00A92FF5"/>
    <w:rsid w:val="00A931CE"/>
    <w:rsid w:val="00A93355"/>
    <w:rsid w:val="00A9368C"/>
    <w:rsid w:val="00A93751"/>
    <w:rsid w:val="00A937D8"/>
    <w:rsid w:val="00A93924"/>
    <w:rsid w:val="00A93DCD"/>
    <w:rsid w:val="00A93F9E"/>
    <w:rsid w:val="00A942DB"/>
    <w:rsid w:val="00A94430"/>
    <w:rsid w:val="00A9458F"/>
    <w:rsid w:val="00A9460A"/>
    <w:rsid w:val="00A9469D"/>
    <w:rsid w:val="00A94A6B"/>
    <w:rsid w:val="00A94BC4"/>
    <w:rsid w:val="00A9509F"/>
    <w:rsid w:val="00A950B7"/>
    <w:rsid w:val="00A951E6"/>
    <w:rsid w:val="00A952C9"/>
    <w:rsid w:val="00A952FD"/>
    <w:rsid w:val="00A954DD"/>
    <w:rsid w:val="00A9564F"/>
    <w:rsid w:val="00A958AF"/>
    <w:rsid w:val="00A95905"/>
    <w:rsid w:val="00A95AAA"/>
    <w:rsid w:val="00A96132"/>
    <w:rsid w:val="00A96308"/>
    <w:rsid w:val="00A96382"/>
    <w:rsid w:val="00A96768"/>
    <w:rsid w:val="00A96AFB"/>
    <w:rsid w:val="00A96D6F"/>
    <w:rsid w:val="00A96F76"/>
    <w:rsid w:val="00A96FFB"/>
    <w:rsid w:val="00A97259"/>
    <w:rsid w:val="00A973AF"/>
    <w:rsid w:val="00A9762C"/>
    <w:rsid w:val="00A979AE"/>
    <w:rsid w:val="00A97F85"/>
    <w:rsid w:val="00AA000B"/>
    <w:rsid w:val="00AA03C2"/>
    <w:rsid w:val="00AA0430"/>
    <w:rsid w:val="00AA04BC"/>
    <w:rsid w:val="00AA055B"/>
    <w:rsid w:val="00AA05A3"/>
    <w:rsid w:val="00AA062B"/>
    <w:rsid w:val="00AA0BED"/>
    <w:rsid w:val="00AA0DA3"/>
    <w:rsid w:val="00AA1067"/>
    <w:rsid w:val="00AA1205"/>
    <w:rsid w:val="00AA1240"/>
    <w:rsid w:val="00AA1242"/>
    <w:rsid w:val="00AA13AC"/>
    <w:rsid w:val="00AA1482"/>
    <w:rsid w:val="00AA1637"/>
    <w:rsid w:val="00AA1C65"/>
    <w:rsid w:val="00AA1CB5"/>
    <w:rsid w:val="00AA1E2D"/>
    <w:rsid w:val="00AA206A"/>
    <w:rsid w:val="00AA282E"/>
    <w:rsid w:val="00AA2988"/>
    <w:rsid w:val="00AA2A6B"/>
    <w:rsid w:val="00AA2C42"/>
    <w:rsid w:val="00AA2DAF"/>
    <w:rsid w:val="00AA2F30"/>
    <w:rsid w:val="00AA304C"/>
    <w:rsid w:val="00AA30A8"/>
    <w:rsid w:val="00AA3149"/>
    <w:rsid w:val="00AA3345"/>
    <w:rsid w:val="00AA33B3"/>
    <w:rsid w:val="00AA35DD"/>
    <w:rsid w:val="00AA35E3"/>
    <w:rsid w:val="00AA3770"/>
    <w:rsid w:val="00AA3AA2"/>
    <w:rsid w:val="00AA3AD8"/>
    <w:rsid w:val="00AA3D83"/>
    <w:rsid w:val="00AA3F16"/>
    <w:rsid w:val="00AA4033"/>
    <w:rsid w:val="00AA405C"/>
    <w:rsid w:val="00AA416E"/>
    <w:rsid w:val="00AA418B"/>
    <w:rsid w:val="00AA4407"/>
    <w:rsid w:val="00AA45A1"/>
    <w:rsid w:val="00AA4688"/>
    <w:rsid w:val="00AA47AC"/>
    <w:rsid w:val="00AA4807"/>
    <w:rsid w:val="00AA4D2A"/>
    <w:rsid w:val="00AA4D8A"/>
    <w:rsid w:val="00AA5171"/>
    <w:rsid w:val="00AA520D"/>
    <w:rsid w:val="00AA53D8"/>
    <w:rsid w:val="00AA5519"/>
    <w:rsid w:val="00AA5FAD"/>
    <w:rsid w:val="00AA5FBA"/>
    <w:rsid w:val="00AA6B6A"/>
    <w:rsid w:val="00AA6D0D"/>
    <w:rsid w:val="00AA71D0"/>
    <w:rsid w:val="00AA73D4"/>
    <w:rsid w:val="00AA76C1"/>
    <w:rsid w:val="00AA78F6"/>
    <w:rsid w:val="00AA7CE4"/>
    <w:rsid w:val="00AA7CFD"/>
    <w:rsid w:val="00AA7F92"/>
    <w:rsid w:val="00AB0024"/>
    <w:rsid w:val="00AB0089"/>
    <w:rsid w:val="00AB015F"/>
    <w:rsid w:val="00AB01F9"/>
    <w:rsid w:val="00AB0345"/>
    <w:rsid w:val="00AB059A"/>
    <w:rsid w:val="00AB0A94"/>
    <w:rsid w:val="00AB0CF2"/>
    <w:rsid w:val="00AB1177"/>
    <w:rsid w:val="00AB11BF"/>
    <w:rsid w:val="00AB1337"/>
    <w:rsid w:val="00AB13AF"/>
    <w:rsid w:val="00AB1552"/>
    <w:rsid w:val="00AB15B8"/>
    <w:rsid w:val="00AB169F"/>
    <w:rsid w:val="00AB180E"/>
    <w:rsid w:val="00AB18CC"/>
    <w:rsid w:val="00AB1931"/>
    <w:rsid w:val="00AB19EE"/>
    <w:rsid w:val="00AB1C2D"/>
    <w:rsid w:val="00AB1F66"/>
    <w:rsid w:val="00AB21E7"/>
    <w:rsid w:val="00AB23E4"/>
    <w:rsid w:val="00AB250D"/>
    <w:rsid w:val="00AB2639"/>
    <w:rsid w:val="00AB2649"/>
    <w:rsid w:val="00AB2772"/>
    <w:rsid w:val="00AB27AD"/>
    <w:rsid w:val="00AB287A"/>
    <w:rsid w:val="00AB2D36"/>
    <w:rsid w:val="00AB2FF4"/>
    <w:rsid w:val="00AB305C"/>
    <w:rsid w:val="00AB30DC"/>
    <w:rsid w:val="00AB315F"/>
    <w:rsid w:val="00AB3176"/>
    <w:rsid w:val="00AB32B9"/>
    <w:rsid w:val="00AB33F6"/>
    <w:rsid w:val="00AB340F"/>
    <w:rsid w:val="00AB360E"/>
    <w:rsid w:val="00AB36BB"/>
    <w:rsid w:val="00AB3786"/>
    <w:rsid w:val="00AB387C"/>
    <w:rsid w:val="00AB3B2F"/>
    <w:rsid w:val="00AB3D9F"/>
    <w:rsid w:val="00AB405B"/>
    <w:rsid w:val="00AB4190"/>
    <w:rsid w:val="00AB4192"/>
    <w:rsid w:val="00AB4320"/>
    <w:rsid w:val="00AB43F1"/>
    <w:rsid w:val="00AB4660"/>
    <w:rsid w:val="00AB470A"/>
    <w:rsid w:val="00AB47D4"/>
    <w:rsid w:val="00AB4993"/>
    <w:rsid w:val="00AB4E03"/>
    <w:rsid w:val="00AB501B"/>
    <w:rsid w:val="00AB50A5"/>
    <w:rsid w:val="00AB50AD"/>
    <w:rsid w:val="00AB50B7"/>
    <w:rsid w:val="00AB57F0"/>
    <w:rsid w:val="00AB59EC"/>
    <w:rsid w:val="00AB5E9C"/>
    <w:rsid w:val="00AB6019"/>
    <w:rsid w:val="00AB6028"/>
    <w:rsid w:val="00AB63E1"/>
    <w:rsid w:val="00AB6518"/>
    <w:rsid w:val="00AB6BEB"/>
    <w:rsid w:val="00AB6C34"/>
    <w:rsid w:val="00AB6DA1"/>
    <w:rsid w:val="00AB6EC2"/>
    <w:rsid w:val="00AB6FAB"/>
    <w:rsid w:val="00AB7180"/>
    <w:rsid w:val="00AB7907"/>
    <w:rsid w:val="00AB7CE0"/>
    <w:rsid w:val="00AB7D1F"/>
    <w:rsid w:val="00AB7E5A"/>
    <w:rsid w:val="00AC02EE"/>
    <w:rsid w:val="00AC04EC"/>
    <w:rsid w:val="00AC0568"/>
    <w:rsid w:val="00AC05CC"/>
    <w:rsid w:val="00AC098E"/>
    <w:rsid w:val="00AC0AF5"/>
    <w:rsid w:val="00AC0F3A"/>
    <w:rsid w:val="00AC11F8"/>
    <w:rsid w:val="00AC1258"/>
    <w:rsid w:val="00AC151A"/>
    <w:rsid w:val="00AC1AB9"/>
    <w:rsid w:val="00AC1B91"/>
    <w:rsid w:val="00AC2147"/>
    <w:rsid w:val="00AC236E"/>
    <w:rsid w:val="00AC23B9"/>
    <w:rsid w:val="00AC29B3"/>
    <w:rsid w:val="00AC2CC9"/>
    <w:rsid w:val="00AC2E2E"/>
    <w:rsid w:val="00AC30A8"/>
    <w:rsid w:val="00AC3486"/>
    <w:rsid w:val="00AC354F"/>
    <w:rsid w:val="00AC3753"/>
    <w:rsid w:val="00AC3935"/>
    <w:rsid w:val="00AC3936"/>
    <w:rsid w:val="00AC396A"/>
    <w:rsid w:val="00AC3C44"/>
    <w:rsid w:val="00AC3F25"/>
    <w:rsid w:val="00AC3F6E"/>
    <w:rsid w:val="00AC40BF"/>
    <w:rsid w:val="00AC41BD"/>
    <w:rsid w:val="00AC428A"/>
    <w:rsid w:val="00AC4394"/>
    <w:rsid w:val="00AC44B5"/>
    <w:rsid w:val="00AC48F9"/>
    <w:rsid w:val="00AC4B34"/>
    <w:rsid w:val="00AC4FBE"/>
    <w:rsid w:val="00AC5936"/>
    <w:rsid w:val="00AC5A3C"/>
    <w:rsid w:val="00AC6136"/>
    <w:rsid w:val="00AC6292"/>
    <w:rsid w:val="00AC6368"/>
    <w:rsid w:val="00AC69FE"/>
    <w:rsid w:val="00AC6A07"/>
    <w:rsid w:val="00AC6A3D"/>
    <w:rsid w:val="00AC6C47"/>
    <w:rsid w:val="00AC712D"/>
    <w:rsid w:val="00AC7286"/>
    <w:rsid w:val="00AC7737"/>
    <w:rsid w:val="00AC78A6"/>
    <w:rsid w:val="00AC7AE7"/>
    <w:rsid w:val="00AC7B84"/>
    <w:rsid w:val="00AC7C50"/>
    <w:rsid w:val="00AD0010"/>
    <w:rsid w:val="00AD04A9"/>
    <w:rsid w:val="00AD0560"/>
    <w:rsid w:val="00AD05CC"/>
    <w:rsid w:val="00AD068F"/>
    <w:rsid w:val="00AD0703"/>
    <w:rsid w:val="00AD07F6"/>
    <w:rsid w:val="00AD0B8D"/>
    <w:rsid w:val="00AD11A0"/>
    <w:rsid w:val="00AD1349"/>
    <w:rsid w:val="00AD13B0"/>
    <w:rsid w:val="00AD1660"/>
    <w:rsid w:val="00AD1661"/>
    <w:rsid w:val="00AD1662"/>
    <w:rsid w:val="00AD168D"/>
    <w:rsid w:val="00AD16C8"/>
    <w:rsid w:val="00AD1A6E"/>
    <w:rsid w:val="00AD1D3E"/>
    <w:rsid w:val="00AD1D72"/>
    <w:rsid w:val="00AD1E95"/>
    <w:rsid w:val="00AD1EFC"/>
    <w:rsid w:val="00AD250D"/>
    <w:rsid w:val="00AD298D"/>
    <w:rsid w:val="00AD2AEC"/>
    <w:rsid w:val="00AD2C06"/>
    <w:rsid w:val="00AD2D01"/>
    <w:rsid w:val="00AD2E30"/>
    <w:rsid w:val="00AD2E78"/>
    <w:rsid w:val="00AD2F72"/>
    <w:rsid w:val="00AD2FC3"/>
    <w:rsid w:val="00AD32E9"/>
    <w:rsid w:val="00AD33D2"/>
    <w:rsid w:val="00AD343C"/>
    <w:rsid w:val="00AD3775"/>
    <w:rsid w:val="00AD3E79"/>
    <w:rsid w:val="00AD429C"/>
    <w:rsid w:val="00AD43E3"/>
    <w:rsid w:val="00AD45A0"/>
    <w:rsid w:val="00AD4847"/>
    <w:rsid w:val="00AD49AD"/>
    <w:rsid w:val="00AD4C1F"/>
    <w:rsid w:val="00AD4E32"/>
    <w:rsid w:val="00AD4F34"/>
    <w:rsid w:val="00AD5088"/>
    <w:rsid w:val="00AD50B4"/>
    <w:rsid w:val="00AD52E1"/>
    <w:rsid w:val="00AD5306"/>
    <w:rsid w:val="00AD53B6"/>
    <w:rsid w:val="00AD578C"/>
    <w:rsid w:val="00AD58C3"/>
    <w:rsid w:val="00AD5B84"/>
    <w:rsid w:val="00AD5FAD"/>
    <w:rsid w:val="00AD62BB"/>
    <w:rsid w:val="00AD67F7"/>
    <w:rsid w:val="00AD6A55"/>
    <w:rsid w:val="00AD6DD7"/>
    <w:rsid w:val="00AD70C7"/>
    <w:rsid w:val="00AD70DF"/>
    <w:rsid w:val="00AD7360"/>
    <w:rsid w:val="00AD7780"/>
    <w:rsid w:val="00AD782E"/>
    <w:rsid w:val="00AD7837"/>
    <w:rsid w:val="00AD78C2"/>
    <w:rsid w:val="00AD7AFF"/>
    <w:rsid w:val="00AD7B01"/>
    <w:rsid w:val="00AD7F20"/>
    <w:rsid w:val="00AD7F36"/>
    <w:rsid w:val="00AE004A"/>
    <w:rsid w:val="00AE0240"/>
    <w:rsid w:val="00AE02DE"/>
    <w:rsid w:val="00AE040F"/>
    <w:rsid w:val="00AE05C4"/>
    <w:rsid w:val="00AE0932"/>
    <w:rsid w:val="00AE0C47"/>
    <w:rsid w:val="00AE0D08"/>
    <w:rsid w:val="00AE0ED6"/>
    <w:rsid w:val="00AE159B"/>
    <w:rsid w:val="00AE17F4"/>
    <w:rsid w:val="00AE1C44"/>
    <w:rsid w:val="00AE1D9E"/>
    <w:rsid w:val="00AE1F3D"/>
    <w:rsid w:val="00AE2015"/>
    <w:rsid w:val="00AE223C"/>
    <w:rsid w:val="00AE23DB"/>
    <w:rsid w:val="00AE27CA"/>
    <w:rsid w:val="00AE2896"/>
    <w:rsid w:val="00AE2CEC"/>
    <w:rsid w:val="00AE2E21"/>
    <w:rsid w:val="00AE2E9D"/>
    <w:rsid w:val="00AE2F7A"/>
    <w:rsid w:val="00AE3048"/>
    <w:rsid w:val="00AE30D5"/>
    <w:rsid w:val="00AE349D"/>
    <w:rsid w:val="00AE36FA"/>
    <w:rsid w:val="00AE3839"/>
    <w:rsid w:val="00AE3F97"/>
    <w:rsid w:val="00AE4211"/>
    <w:rsid w:val="00AE4434"/>
    <w:rsid w:val="00AE44E6"/>
    <w:rsid w:val="00AE457D"/>
    <w:rsid w:val="00AE49F2"/>
    <w:rsid w:val="00AE4BC9"/>
    <w:rsid w:val="00AE4BCA"/>
    <w:rsid w:val="00AE4CFC"/>
    <w:rsid w:val="00AE4D13"/>
    <w:rsid w:val="00AE4FC0"/>
    <w:rsid w:val="00AE5464"/>
    <w:rsid w:val="00AE54A9"/>
    <w:rsid w:val="00AE59EE"/>
    <w:rsid w:val="00AE5A2A"/>
    <w:rsid w:val="00AE5B98"/>
    <w:rsid w:val="00AE5D08"/>
    <w:rsid w:val="00AE5D6B"/>
    <w:rsid w:val="00AE60F3"/>
    <w:rsid w:val="00AE61ED"/>
    <w:rsid w:val="00AE67D6"/>
    <w:rsid w:val="00AE6808"/>
    <w:rsid w:val="00AE69D7"/>
    <w:rsid w:val="00AE6A95"/>
    <w:rsid w:val="00AE6D5C"/>
    <w:rsid w:val="00AE727B"/>
    <w:rsid w:val="00AE7424"/>
    <w:rsid w:val="00AE7AD5"/>
    <w:rsid w:val="00AE7B53"/>
    <w:rsid w:val="00AE7C7E"/>
    <w:rsid w:val="00AE7E3E"/>
    <w:rsid w:val="00AE7F6A"/>
    <w:rsid w:val="00AF007D"/>
    <w:rsid w:val="00AF01CF"/>
    <w:rsid w:val="00AF01FB"/>
    <w:rsid w:val="00AF0428"/>
    <w:rsid w:val="00AF0678"/>
    <w:rsid w:val="00AF0BC9"/>
    <w:rsid w:val="00AF0FB5"/>
    <w:rsid w:val="00AF1239"/>
    <w:rsid w:val="00AF128E"/>
    <w:rsid w:val="00AF1412"/>
    <w:rsid w:val="00AF1900"/>
    <w:rsid w:val="00AF1BAE"/>
    <w:rsid w:val="00AF1C00"/>
    <w:rsid w:val="00AF1D87"/>
    <w:rsid w:val="00AF1E22"/>
    <w:rsid w:val="00AF1FAD"/>
    <w:rsid w:val="00AF23B6"/>
    <w:rsid w:val="00AF2E47"/>
    <w:rsid w:val="00AF2FB8"/>
    <w:rsid w:val="00AF321D"/>
    <w:rsid w:val="00AF323B"/>
    <w:rsid w:val="00AF35B1"/>
    <w:rsid w:val="00AF37F1"/>
    <w:rsid w:val="00AF3930"/>
    <w:rsid w:val="00AF395D"/>
    <w:rsid w:val="00AF3C75"/>
    <w:rsid w:val="00AF3E0E"/>
    <w:rsid w:val="00AF3EB3"/>
    <w:rsid w:val="00AF3FB7"/>
    <w:rsid w:val="00AF4312"/>
    <w:rsid w:val="00AF4339"/>
    <w:rsid w:val="00AF4359"/>
    <w:rsid w:val="00AF4362"/>
    <w:rsid w:val="00AF43C7"/>
    <w:rsid w:val="00AF4495"/>
    <w:rsid w:val="00AF45A2"/>
    <w:rsid w:val="00AF468B"/>
    <w:rsid w:val="00AF46BF"/>
    <w:rsid w:val="00AF471E"/>
    <w:rsid w:val="00AF47CD"/>
    <w:rsid w:val="00AF483B"/>
    <w:rsid w:val="00AF49B6"/>
    <w:rsid w:val="00AF4B39"/>
    <w:rsid w:val="00AF5409"/>
    <w:rsid w:val="00AF5606"/>
    <w:rsid w:val="00AF560C"/>
    <w:rsid w:val="00AF566A"/>
    <w:rsid w:val="00AF56BE"/>
    <w:rsid w:val="00AF61E4"/>
    <w:rsid w:val="00AF6338"/>
    <w:rsid w:val="00AF64AB"/>
    <w:rsid w:val="00AF66D3"/>
    <w:rsid w:val="00AF66DA"/>
    <w:rsid w:val="00AF68DF"/>
    <w:rsid w:val="00AF6973"/>
    <w:rsid w:val="00AF6AFA"/>
    <w:rsid w:val="00AF6DBD"/>
    <w:rsid w:val="00AF7114"/>
    <w:rsid w:val="00AF711D"/>
    <w:rsid w:val="00AF74D3"/>
    <w:rsid w:val="00AF75B9"/>
    <w:rsid w:val="00AF771A"/>
    <w:rsid w:val="00AF780D"/>
    <w:rsid w:val="00AF7ADF"/>
    <w:rsid w:val="00AF7AF0"/>
    <w:rsid w:val="00AF7D01"/>
    <w:rsid w:val="00B001B6"/>
    <w:rsid w:val="00B001E9"/>
    <w:rsid w:val="00B00256"/>
    <w:rsid w:val="00B0030C"/>
    <w:rsid w:val="00B0096A"/>
    <w:rsid w:val="00B0108E"/>
    <w:rsid w:val="00B010DF"/>
    <w:rsid w:val="00B011DD"/>
    <w:rsid w:val="00B015D2"/>
    <w:rsid w:val="00B016E3"/>
    <w:rsid w:val="00B01758"/>
    <w:rsid w:val="00B01779"/>
    <w:rsid w:val="00B01F43"/>
    <w:rsid w:val="00B0216A"/>
    <w:rsid w:val="00B0230E"/>
    <w:rsid w:val="00B025AC"/>
    <w:rsid w:val="00B02A3D"/>
    <w:rsid w:val="00B02D67"/>
    <w:rsid w:val="00B032E6"/>
    <w:rsid w:val="00B03603"/>
    <w:rsid w:val="00B036B8"/>
    <w:rsid w:val="00B03724"/>
    <w:rsid w:val="00B03B6C"/>
    <w:rsid w:val="00B03C68"/>
    <w:rsid w:val="00B03E5A"/>
    <w:rsid w:val="00B04070"/>
    <w:rsid w:val="00B04564"/>
    <w:rsid w:val="00B046AC"/>
    <w:rsid w:val="00B04787"/>
    <w:rsid w:val="00B0492B"/>
    <w:rsid w:val="00B04EFA"/>
    <w:rsid w:val="00B0510F"/>
    <w:rsid w:val="00B0514B"/>
    <w:rsid w:val="00B0518E"/>
    <w:rsid w:val="00B055C9"/>
    <w:rsid w:val="00B05681"/>
    <w:rsid w:val="00B056DC"/>
    <w:rsid w:val="00B057E7"/>
    <w:rsid w:val="00B0581A"/>
    <w:rsid w:val="00B05A7A"/>
    <w:rsid w:val="00B05ABD"/>
    <w:rsid w:val="00B05C16"/>
    <w:rsid w:val="00B05C62"/>
    <w:rsid w:val="00B05D0C"/>
    <w:rsid w:val="00B05D54"/>
    <w:rsid w:val="00B061C9"/>
    <w:rsid w:val="00B06586"/>
    <w:rsid w:val="00B0678C"/>
    <w:rsid w:val="00B06A75"/>
    <w:rsid w:val="00B06B8B"/>
    <w:rsid w:val="00B06C62"/>
    <w:rsid w:val="00B06CC1"/>
    <w:rsid w:val="00B06DA1"/>
    <w:rsid w:val="00B07534"/>
    <w:rsid w:val="00B075F2"/>
    <w:rsid w:val="00B075FB"/>
    <w:rsid w:val="00B0769E"/>
    <w:rsid w:val="00B076AE"/>
    <w:rsid w:val="00B076FB"/>
    <w:rsid w:val="00B077EB"/>
    <w:rsid w:val="00B078B5"/>
    <w:rsid w:val="00B07CFE"/>
    <w:rsid w:val="00B07FCD"/>
    <w:rsid w:val="00B102C9"/>
    <w:rsid w:val="00B103FE"/>
    <w:rsid w:val="00B10544"/>
    <w:rsid w:val="00B105DD"/>
    <w:rsid w:val="00B1082B"/>
    <w:rsid w:val="00B10D55"/>
    <w:rsid w:val="00B10F77"/>
    <w:rsid w:val="00B11156"/>
    <w:rsid w:val="00B117BC"/>
    <w:rsid w:val="00B11B48"/>
    <w:rsid w:val="00B11E8D"/>
    <w:rsid w:val="00B11F43"/>
    <w:rsid w:val="00B12081"/>
    <w:rsid w:val="00B1237D"/>
    <w:rsid w:val="00B128B8"/>
    <w:rsid w:val="00B12B59"/>
    <w:rsid w:val="00B130EA"/>
    <w:rsid w:val="00B1326B"/>
    <w:rsid w:val="00B132C5"/>
    <w:rsid w:val="00B13369"/>
    <w:rsid w:val="00B13467"/>
    <w:rsid w:val="00B1376B"/>
    <w:rsid w:val="00B13823"/>
    <w:rsid w:val="00B13B54"/>
    <w:rsid w:val="00B13C46"/>
    <w:rsid w:val="00B13E94"/>
    <w:rsid w:val="00B14085"/>
    <w:rsid w:val="00B1413E"/>
    <w:rsid w:val="00B145E3"/>
    <w:rsid w:val="00B147E7"/>
    <w:rsid w:val="00B1483E"/>
    <w:rsid w:val="00B14A30"/>
    <w:rsid w:val="00B14C32"/>
    <w:rsid w:val="00B1510B"/>
    <w:rsid w:val="00B15543"/>
    <w:rsid w:val="00B15B46"/>
    <w:rsid w:val="00B15D59"/>
    <w:rsid w:val="00B15F41"/>
    <w:rsid w:val="00B16163"/>
    <w:rsid w:val="00B16CD9"/>
    <w:rsid w:val="00B16DF8"/>
    <w:rsid w:val="00B17157"/>
    <w:rsid w:val="00B172CE"/>
    <w:rsid w:val="00B174F2"/>
    <w:rsid w:val="00B1768C"/>
    <w:rsid w:val="00B178E0"/>
    <w:rsid w:val="00B17DC1"/>
    <w:rsid w:val="00B17FB0"/>
    <w:rsid w:val="00B20076"/>
    <w:rsid w:val="00B20095"/>
    <w:rsid w:val="00B2009B"/>
    <w:rsid w:val="00B20214"/>
    <w:rsid w:val="00B20366"/>
    <w:rsid w:val="00B203AF"/>
    <w:rsid w:val="00B20400"/>
    <w:rsid w:val="00B207F5"/>
    <w:rsid w:val="00B20A1D"/>
    <w:rsid w:val="00B20A3F"/>
    <w:rsid w:val="00B20E81"/>
    <w:rsid w:val="00B219E1"/>
    <w:rsid w:val="00B21A18"/>
    <w:rsid w:val="00B21A56"/>
    <w:rsid w:val="00B21AC6"/>
    <w:rsid w:val="00B21ACC"/>
    <w:rsid w:val="00B21AEE"/>
    <w:rsid w:val="00B2254F"/>
    <w:rsid w:val="00B225A4"/>
    <w:rsid w:val="00B227EA"/>
    <w:rsid w:val="00B22A9A"/>
    <w:rsid w:val="00B22C4F"/>
    <w:rsid w:val="00B22CF1"/>
    <w:rsid w:val="00B22D44"/>
    <w:rsid w:val="00B22FD4"/>
    <w:rsid w:val="00B230CB"/>
    <w:rsid w:val="00B232A1"/>
    <w:rsid w:val="00B233BD"/>
    <w:rsid w:val="00B23FA1"/>
    <w:rsid w:val="00B24067"/>
    <w:rsid w:val="00B24410"/>
    <w:rsid w:val="00B24758"/>
    <w:rsid w:val="00B24901"/>
    <w:rsid w:val="00B24E9E"/>
    <w:rsid w:val="00B25047"/>
    <w:rsid w:val="00B25272"/>
    <w:rsid w:val="00B255C2"/>
    <w:rsid w:val="00B25618"/>
    <w:rsid w:val="00B256EE"/>
    <w:rsid w:val="00B257A7"/>
    <w:rsid w:val="00B25B70"/>
    <w:rsid w:val="00B25CAE"/>
    <w:rsid w:val="00B25D4F"/>
    <w:rsid w:val="00B25DD3"/>
    <w:rsid w:val="00B26249"/>
    <w:rsid w:val="00B26415"/>
    <w:rsid w:val="00B26465"/>
    <w:rsid w:val="00B26559"/>
    <w:rsid w:val="00B2655B"/>
    <w:rsid w:val="00B26B34"/>
    <w:rsid w:val="00B26D9F"/>
    <w:rsid w:val="00B27066"/>
    <w:rsid w:val="00B27093"/>
    <w:rsid w:val="00B270FE"/>
    <w:rsid w:val="00B272B5"/>
    <w:rsid w:val="00B27649"/>
    <w:rsid w:val="00B278EC"/>
    <w:rsid w:val="00B278FB"/>
    <w:rsid w:val="00B2796D"/>
    <w:rsid w:val="00B27A50"/>
    <w:rsid w:val="00B27A9A"/>
    <w:rsid w:val="00B3009C"/>
    <w:rsid w:val="00B30482"/>
    <w:rsid w:val="00B306B0"/>
    <w:rsid w:val="00B30C3B"/>
    <w:rsid w:val="00B30C88"/>
    <w:rsid w:val="00B310C2"/>
    <w:rsid w:val="00B311E7"/>
    <w:rsid w:val="00B3132C"/>
    <w:rsid w:val="00B31369"/>
    <w:rsid w:val="00B315F4"/>
    <w:rsid w:val="00B316B9"/>
    <w:rsid w:val="00B3175B"/>
    <w:rsid w:val="00B318C3"/>
    <w:rsid w:val="00B31AA4"/>
    <w:rsid w:val="00B31DAC"/>
    <w:rsid w:val="00B32051"/>
    <w:rsid w:val="00B3228A"/>
    <w:rsid w:val="00B325E0"/>
    <w:rsid w:val="00B32894"/>
    <w:rsid w:val="00B32C31"/>
    <w:rsid w:val="00B32C4B"/>
    <w:rsid w:val="00B33052"/>
    <w:rsid w:val="00B3318C"/>
    <w:rsid w:val="00B33199"/>
    <w:rsid w:val="00B33A28"/>
    <w:rsid w:val="00B33B9C"/>
    <w:rsid w:val="00B33BA3"/>
    <w:rsid w:val="00B33F1B"/>
    <w:rsid w:val="00B34106"/>
    <w:rsid w:val="00B342D2"/>
    <w:rsid w:val="00B342DC"/>
    <w:rsid w:val="00B344A2"/>
    <w:rsid w:val="00B345F6"/>
    <w:rsid w:val="00B34947"/>
    <w:rsid w:val="00B34948"/>
    <w:rsid w:val="00B34B12"/>
    <w:rsid w:val="00B34D0A"/>
    <w:rsid w:val="00B34F0D"/>
    <w:rsid w:val="00B352E8"/>
    <w:rsid w:val="00B356AB"/>
    <w:rsid w:val="00B356F0"/>
    <w:rsid w:val="00B35ED7"/>
    <w:rsid w:val="00B35F93"/>
    <w:rsid w:val="00B36167"/>
    <w:rsid w:val="00B3636E"/>
    <w:rsid w:val="00B36413"/>
    <w:rsid w:val="00B3651B"/>
    <w:rsid w:val="00B36904"/>
    <w:rsid w:val="00B3699F"/>
    <w:rsid w:val="00B36BBD"/>
    <w:rsid w:val="00B36D64"/>
    <w:rsid w:val="00B36DDB"/>
    <w:rsid w:val="00B37025"/>
    <w:rsid w:val="00B37051"/>
    <w:rsid w:val="00B37321"/>
    <w:rsid w:val="00B37512"/>
    <w:rsid w:val="00B375B1"/>
    <w:rsid w:val="00B3770D"/>
    <w:rsid w:val="00B37FB0"/>
    <w:rsid w:val="00B37FD0"/>
    <w:rsid w:val="00B37FEE"/>
    <w:rsid w:val="00B40532"/>
    <w:rsid w:val="00B4063C"/>
    <w:rsid w:val="00B40667"/>
    <w:rsid w:val="00B40991"/>
    <w:rsid w:val="00B40C19"/>
    <w:rsid w:val="00B40D7C"/>
    <w:rsid w:val="00B40EB8"/>
    <w:rsid w:val="00B40FFD"/>
    <w:rsid w:val="00B4102E"/>
    <w:rsid w:val="00B41030"/>
    <w:rsid w:val="00B4132E"/>
    <w:rsid w:val="00B413A8"/>
    <w:rsid w:val="00B41474"/>
    <w:rsid w:val="00B4152E"/>
    <w:rsid w:val="00B416E4"/>
    <w:rsid w:val="00B4174B"/>
    <w:rsid w:val="00B417C4"/>
    <w:rsid w:val="00B41A27"/>
    <w:rsid w:val="00B41CC9"/>
    <w:rsid w:val="00B41D4A"/>
    <w:rsid w:val="00B41DD2"/>
    <w:rsid w:val="00B41EF4"/>
    <w:rsid w:val="00B41F17"/>
    <w:rsid w:val="00B42605"/>
    <w:rsid w:val="00B42674"/>
    <w:rsid w:val="00B42767"/>
    <w:rsid w:val="00B42768"/>
    <w:rsid w:val="00B42912"/>
    <w:rsid w:val="00B42F90"/>
    <w:rsid w:val="00B433C2"/>
    <w:rsid w:val="00B4358A"/>
    <w:rsid w:val="00B4382A"/>
    <w:rsid w:val="00B4397E"/>
    <w:rsid w:val="00B43B33"/>
    <w:rsid w:val="00B43CC4"/>
    <w:rsid w:val="00B43E37"/>
    <w:rsid w:val="00B43F2D"/>
    <w:rsid w:val="00B43FAB"/>
    <w:rsid w:val="00B44010"/>
    <w:rsid w:val="00B44065"/>
    <w:rsid w:val="00B4406C"/>
    <w:rsid w:val="00B4409A"/>
    <w:rsid w:val="00B44225"/>
    <w:rsid w:val="00B445A0"/>
    <w:rsid w:val="00B445EE"/>
    <w:rsid w:val="00B44939"/>
    <w:rsid w:val="00B4498A"/>
    <w:rsid w:val="00B44A08"/>
    <w:rsid w:val="00B44D59"/>
    <w:rsid w:val="00B44DE1"/>
    <w:rsid w:val="00B44FA0"/>
    <w:rsid w:val="00B45085"/>
    <w:rsid w:val="00B45249"/>
    <w:rsid w:val="00B454A6"/>
    <w:rsid w:val="00B455B0"/>
    <w:rsid w:val="00B456C2"/>
    <w:rsid w:val="00B457E5"/>
    <w:rsid w:val="00B457F0"/>
    <w:rsid w:val="00B45840"/>
    <w:rsid w:val="00B45A7E"/>
    <w:rsid w:val="00B45C5F"/>
    <w:rsid w:val="00B45CD8"/>
    <w:rsid w:val="00B45E71"/>
    <w:rsid w:val="00B45EDE"/>
    <w:rsid w:val="00B45F08"/>
    <w:rsid w:val="00B45FC7"/>
    <w:rsid w:val="00B46054"/>
    <w:rsid w:val="00B460F8"/>
    <w:rsid w:val="00B46729"/>
    <w:rsid w:val="00B46935"/>
    <w:rsid w:val="00B46A4D"/>
    <w:rsid w:val="00B46B72"/>
    <w:rsid w:val="00B46C03"/>
    <w:rsid w:val="00B46C7E"/>
    <w:rsid w:val="00B46E61"/>
    <w:rsid w:val="00B4732D"/>
    <w:rsid w:val="00B47754"/>
    <w:rsid w:val="00B503E2"/>
    <w:rsid w:val="00B506F6"/>
    <w:rsid w:val="00B50B9A"/>
    <w:rsid w:val="00B50E9B"/>
    <w:rsid w:val="00B5120C"/>
    <w:rsid w:val="00B516B0"/>
    <w:rsid w:val="00B51718"/>
    <w:rsid w:val="00B5189E"/>
    <w:rsid w:val="00B520A7"/>
    <w:rsid w:val="00B521C1"/>
    <w:rsid w:val="00B52236"/>
    <w:rsid w:val="00B52366"/>
    <w:rsid w:val="00B52B2F"/>
    <w:rsid w:val="00B52C74"/>
    <w:rsid w:val="00B52D50"/>
    <w:rsid w:val="00B52E62"/>
    <w:rsid w:val="00B52F02"/>
    <w:rsid w:val="00B535EA"/>
    <w:rsid w:val="00B5372B"/>
    <w:rsid w:val="00B539D6"/>
    <w:rsid w:val="00B53BE5"/>
    <w:rsid w:val="00B53CC9"/>
    <w:rsid w:val="00B53E67"/>
    <w:rsid w:val="00B5462D"/>
    <w:rsid w:val="00B54837"/>
    <w:rsid w:val="00B548F6"/>
    <w:rsid w:val="00B5491E"/>
    <w:rsid w:val="00B549D0"/>
    <w:rsid w:val="00B54AA6"/>
    <w:rsid w:val="00B552FA"/>
    <w:rsid w:val="00B55592"/>
    <w:rsid w:val="00B55761"/>
    <w:rsid w:val="00B55B80"/>
    <w:rsid w:val="00B5606E"/>
    <w:rsid w:val="00B560D6"/>
    <w:rsid w:val="00B5654C"/>
    <w:rsid w:val="00B565AC"/>
    <w:rsid w:val="00B5682B"/>
    <w:rsid w:val="00B56985"/>
    <w:rsid w:val="00B56C4A"/>
    <w:rsid w:val="00B56D56"/>
    <w:rsid w:val="00B56EB5"/>
    <w:rsid w:val="00B571E8"/>
    <w:rsid w:val="00B5753D"/>
    <w:rsid w:val="00B576A4"/>
    <w:rsid w:val="00B576A9"/>
    <w:rsid w:val="00B577A9"/>
    <w:rsid w:val="00B57AB2"/>
    <w:rsid w:val="00B57AC1"/>
    <w:rsid w:val="00B57C8B"/>
    <w:rsid w:val="00B57E24"/>
    <w:rsid w:val="00B60B80"/>
    <w:rsid w:val="00B60BA1"/>
    <w:rsid w:val="00B60D0B"/>
    <w:rsid w:val="00B60E9C"/>
    <w:rsid w:val="00B60ECB"/>
    <w:rsid w:val="00B61919"/>
    <w:rsid w:val="00B619A3"/>
    <w:rsid w:val="00B619C8"/>
    <w:rsid w:val="00B61A9D"/>
    <w:rsid w:val="00B61B4F"/>
    <w:rsid w:val="00B61B7D"/>
    <w:rsid w:val="00B6202D"/>
    <w:rsid w:val="00B62076"/>
    <w:rsid w:val="00B621EA"/>
    <w:rsid w:val="00B62601"/>
    <w:rsid w:val="00B627E0"/>
    <w:rsid w:val="00B62A86"/>
    <w:rsid w:val="00B62B0B"/>
    <w:rsid w:val="00B62B11"/>
    <w:rsid w:val="00B62C72"/>
    <w:rsid w:val="00B634D9"/>
    <w:rsid w:val="00B6365B"/>
    <w:rsid w:val="00B63943"/>
    <w:rsid w:val="00B63A23"/>
    <w:rsid w:val="00B63A79"/>
    <w:rsid w:val="00B63B81"/>
    <w:rsid w:val="00B63ECC"/>
    <w:rsid w:val="00B64144"/>
    <w:rsid w:val="00B642C8"/>
    <w:rsid w:val="00B6468A"/>
    <w:rsid w:val="00B646EA"/>
    <w:rsid w:val="00B6477E"/>
    <w:rsid w:val="00B64832"/>
    <w:rsid w:val="00B64968"/>
    <w:rsid w:val="00B64C23"/>
    <w:rsid w:val="00B64DC2"/>
    <w:rsid w:val="00B64E0F"/>
    <w:rsid w:val="00B65008"/>
    <w:rsid w:val="00B65275"/>
    <w:rsid w:val="00B65506"/>
    <w:rsid w:val="00B6553D"/>
    <w:rsid w:val="00B65D0C"/>
    <w:rsid w:val="00B662BC"/>
    <w:rsid w:val="00B66477"/>
    <w:rsid w:val="00B66524"/>
    <w:rsid w:val="00B667BD"/>
    <w:rsid w:val="00B67068"/>
    <w:rsid w:val="00B6715E"/>
    <w:rsid w:val="00B671C4"/>
    <w:rsid w:val="00B67386"/>
    <w:rsid w:val="00B679CB"/>
    <w:rsid w:val="00B679FC"/>
    <w:rsid w:val="00B67D5A"/>
    <w:rsid w:val="00B67DAE"/>
    <w:rsid w:val="00B70017"/>
    <w:rsid w:val="00B70115"/>
    <w:rsid w:val="00B70466"/>
    <w:rsid w:val="00B705BB"/>
    <w:rsid w:val="00B707B4"/>
    <w:rsid w:val="00B707E7"/>
    <w:rsid w:val="00B70B29"/>
    <w:rsid w:val="00B70D8E"/>
    <w:rsid w:val="00B70DFA"/>
    <w:rsid w:val="00B70E34"/>
    <w:rsid w:val="00B71099"/>
    <w:rsid w:val="00B711B1"/>
    <w:rsid w:val="00B711E3"/>
    <w:rsid w:val="00B7186D"/>
    <w:rsid w:val="00B718A4"/>
    <w:rsid w:val="00B71AC4"/>
    <w:rsid w:val="00B71B85"/>
    <w:rsid w:val="00B72401"/>
    <w:rsid w:val="00B72A92"/>
    <w:rsid w:val="00B72AA9"/>
    <w:rsid w:val="00B72B1E"/>
    <w:rsid w:val="00B72B5D"/>
    <w:rsid w:val="00B72BC2"/>
    <w:rsid w:val="00B72DEF"/>
    <w:rsid w:val="00B733A1"/>
    <w:rsid w:val="00B734D0"/>
    <w:rsid w:val="00B73510"/>
    <w:rsid w:val="00B73671"/>
    <w:rsid w:val="00B738A4"/>
    <w:rsid w:val="00B73B16"/>
    <w:rsid w:val="00B73BA3"/>
    <w:rsid w:val="00B73CAE"/>
    <w:rsid w:val="00B73CE4"/>
    <w:rsid w:val="00B73F5B"/>
    <w:rsid w:val="00B7403B"/>
    <w:rsid w:val="00B747FB"/>
    <w:rsid w:val="00B74B8C"/>
    <w:rsid w:val="00B74CB2"/>
    <w:rsid w:val="00B74D96"/>
    <w:rsid w:val="00B750BC"/>
    <w:rsid w:val="00B7521F"/>
    <w:rsid w:val="00B75575"/>
    <w:rsid w:val="00B755D1"/>
    <w:rsid w:val="00B756DD"/>
    <w:rsid w:val="00B75729"/>
    <w:rsid w:val="00B759A8"/>
    <w:rsid w:val="00B75AD8"/>
    <w:rsid w:val="00B75D57"/>
    <w:rsid w:val="00B75EAD"/>
    <w:rsid w:val="00B75F2B"/>
    <w:rsid w:val="00B7607F"/>
    <w:rsid w:val="00B76113"/>
    <w:rsid w:val="00B762CA"/>
    <w:rsid w:val="00B7638A"/>
    <w:rsid w:val="00B76523"/>
    <w:rsid w:val="00B7671E"/>
    <w:rsid w:val="00B767DD"/>
    <w:rsid w:val="00B76A19"/>
    <w:rsid w:val="00B76B6D"/>
    <w:rsid w:val="00B76BC8"/>
    <w:rsid w:val="00B76BD3"/>
    <w:rsid w:val="00B76CD0"/>
    <w:rsid w:val="00B76DB3"/>
    <w:rsid w:val="00B76E11"/>
    <w:rsid w:val="00B771E2"/>
    <w:rsid w:val="00B77280"/>
    <w:rsid w:val="00B774F6"/>
    <w:rsid w:val="00B77C4A"/>
    <w:rsid w:val="00B77D3F"/>
    <w:rsid w:val="00B800FD"/>
    <w:rsid w:val="00B801B5"/>
    <w:rsid w:val="00B80390"/>
    <w:rsid w:val="00B80642"/>
    <w:rsid w:val="00B80730"/>
    <w:rsid w:val="00B80971"/>
    <w:rsid w:val="00B80EC4"/>
    <w:rsid w:val="00B80F87"/>
    <w:rsid w:val="00B80FD1"/>
    <w:rsid w:val="00B81240"/>
    <w:rsid w:val="00B812CA"/>
    <w:rsid w:val="00B81558"/>
    <w:rsid w:val="00B81604"/>
    <w:rsid w:val="00B816AB"/>
    <w:rsid w:val="00B81788"/>
    <w:rsid w:val="00B8187D"/>
    <w:rsid w:val="00B81891"/>
    <w:rsid w:val="00B81A97"/>
    <w:rsid w:val="00B81C68"/>
    <w:rsid w:val="00B81F67"/>
    <w:rsid w:val="00B82059"/>
    <w:rsid w:val="00B82108"/>
    <w:rsid w:val="00B822B5"/>
    <w:rsid w:val="00B8236F"/>
    <w:rsid w:val="00B825AA"/>
    <w:rsid w:val="00B825D9"/>
    <w:rsid w:val="00B828E3"/>
    <w:rsid w:val="00B82E73"/>
    <w:rsid w:val="00B82F39"/>
    <w:rsid w:val="00B82F72"/>
    <w:rsid w:val="00B8334C"/>
    <w:rsid w:val="00B83382"/>
    <w:rsid w:val="00B833AC"/>
    <w:rsid w:val="00B83677"/>
    <w:rsid w:val="00B8392F"/>
    <w:rsid w:val="00B83B81"/>
    <w:rsid w:val="00B83CEA"/>
    <w:rsid w:val="00B83D8D"/>
    <w:rsid w:val="00B83E76"/>
    <w:rsid w:val="00B83EAB"/>
    <w:rsid w:val="00B84025"/>
    <w:rsid w:val="00B84102"/>
    <w:rsid w:val="00B8487E"/>
    <w:rsid w:val="00B84A00"/>
    <w:rsid w:val="00B84E79"/>
    <w:rsid w:val="00B851B0"/>
    <w:rsid w:val="00B85359"/>
    <w:rsid w:val="00B853B2"/>
    <w:rsid w:val="00B85727"/>
    <w:rsid w:val="00B858F4"/>
    <w:rsid w:val="00B85BAD"/>
    <w:rsid w:val="00B85D17"/>
    <w:rsid w:val="00B85F12"/>
    <w:rsid w:val="00B865A3"/>
    <w:rsid w:val="00B86614"/>
    <w:rsid w:val="00B8670B"/>
    <w:rsid w:val="00B8682B"/>
    <w:rsid w:val="00B86BB4"/>
    <w:rsid w:val="00B86D87"/>
    <w:rsid w:val="00B86E9C"/>
    <w:rsid w:val="00B86EE0"/>
    <w:rsid w:val="00B871F4"/>
    <w:rsid w:val="00B873D2"/>
    <w:rsid w:val="00B8766E"/>
    <w:rsid w:val="00B8769D"/>
    <w:rsid w:val="00B8798F"/>
    <w:rsid w:val="00B879E9"/>
    <w:rsid w:val="00B87D05"/>
    <w:rsid w:val="00B87E3A"/>
    <w:rsid w:val="00B9014D"/>
    <w:rsid w:val="00B9016E"/>
    <w:rsid w:val="00B90492"/>
    <w:rsid w:val="00B907C3"/>
    <w:rsid w:val="00B90938"/>
    <w:rsid w:val="00B909D2"/>
    <w:rsid w:val="00B90A6F"/>
    <w:rsid w:val="00B90BBA"/>
    <w:rsid w:val="00B90CD7"/>
    <w:rsid w:val="00B90FE4"/>
    <w:rsid w:val="00B9117C"/>
    <w:rsid w:val="00B91182"/>
    <w:rsid w:val="00B91307"/>
    <w:rsid w:val="00B91529"/>
    <w:rsid w:val="00B91763"/>
    <w:rsid w:val="00B91A35"/>
    <w:rsid w:val="00B91AF1"/>
    <w:rsid w:val="00B91B05"/>
    <w:rsid w:val="00B91C82"/>
    <w:rsid w:val="00B92314"/>
    <w:rsid w:val="00B92458"/>
    <w:rsid w:val="00B9250C"/>
    <w:rsid w:val="00B92621"/>
    <w:rsid w:val="00B9286D"/>
    <w:rsid w:val="00B92870"/>
    <w:rsid w:val="00B9288D"/>
    <w:rsid w:val="00B92AC4"/>
    <w:rsid w:val="00B92C5E"/>
    <w:rsid w:val="00B92DC9"/>
    <w:rsid w:val="00B92E97"/>
    <w:rsid w:val="00B92F73"/>
    <w:rsid w:val="00B9302C"/>
    <w:rsid w:val="00B930AE"/>
    <w:rsid w:val="00B934F4"/>
    <w:rsid w:val="00B9365B"/>
    <w:rsid w:val="00B9386F"/>
    <w:rsid w:val="00B938DC"/>
    <w:rsid w:val="00B939E4"/>
    <w:rsid w:val="00B93EC2"/>
    <w:rsid w:val="00B94055"/>
    <w:rsid w:val="00B942E9"/>
    <w:rsid w:val="00B9437A"/>
    <w:rsid w:val="00B943E1"/>
    <w:rsid w:val="00B949B4"/>
    <w:rsid w:val="00B94A60"/>
    <w:rsid w:val="00B94CD3"/>
    <w:rsid w:val="00B94F57"/>
    <w:rsid w:val="00B9513F"/>
    <w:rsid w:val="00B9560A"/>
    <w:rsid w:val="00B95937"/>
    <w:rsid w:val="00B95AAA"/>
    <w:rsid w:val="00B95BDE"/>
    <w:rsid w:val="00B96145"/>
    <w:rsid w:val="00B962B3"/>
    <w:rsid w:val="00B96314"/>
    <w:rsid w:val="00B964D2"/>
    <w:rsid w:val="00B965B5"/>
    <w:rsid w:val="00B96814"/>
    <w:rsid w:val="00B96835"/>
    <w:rsid w:val="00B96BC5"/>
    <w:rsid w:val="00B96C96"/>
    <w:rsid w:val="00B96F33"/>
    <w:rsid w:val="00B972CF"/>
    <w:rsid w:val="00B97390"/>
    <w:rsid w:val="00B97793"/>
    <w:rsid w:val="00B97835"/>
    <w:rsid w:val="00B978A7"/>
    <w:rsid w:val="00B9794D"/>
    <w:rsid w:val="00B97A2C"/>
    <w:rsid w:val="00B97A58"/>
    <w:rsid w:val="00B97B2F"/>
    <w:rsid w:val="00B97BA2"/>
    <w:rsid w:val="00B97C21"/>
    <w:rsid w:val="00B97CA5"/>
    <w:rsid w:val="00B97E3B"/>
    <w:rsid w:val="00BA0180"/>
    <w:rsid w:val="00BA0198"/>
    <w:rsid w:val="00BA01ED"/>
    <w:rsid w:val="00BA053A"/>
    <w:rsid w:val="00BA0A4E"/>
    <w:rsid w:val="00BA0A63"/>
    <w:rsid w:val="00BA0BC1"/>
    <w:rsid w:val="00BA0C30"/>
    <w:rsid w:val="00BA0DD0"/>
    <w:rsid w:val="00BA0E9B"/>
    <w:rsid w:val="00BA118A"/>
    <w:rsid w:val="00BA1202"/>
    <w:rsid w:val="00BA1427"/>
    <w:rsid w:val="00BA16F1"/>
    <w:rsid w:val="00BA1801"/>
    <w:rsid w:val="00BA188A"/>
    <w:rsid w:val="00BA1EA4"/>
    <w:rsid w:val="00BA1FE1"/>
    <w:rsid w:val="00BA23CE"/>
    <w:rsid w:val="00BA25B3"/>
    <w:rsid w:val="00BA25D8"/>
    <w:rsid w:val="00BA2785"/>
    <w:rsid w:val="00BA2A6A"/>
    <w:rsid w:val="00BA2BEE"/>
    <w:rsid w:val="00BA2DC2"/>
    <w:rsid w:val="00BA3035"/>
    <w:rsid w:val="00BA3266"/>
    <w:rsid w:val="00BA336D"/>
    <w:rsid w:val="00BA3377"/>
    <w:rsid w:val="00BA33C2"/>
    <w:rsid w:val="00BA3492"/>
    <w:rsid w:val="00BA37E5"/>
    <w:rsid w:val="00BA3893"/>
    <w:rsid w:val="00BA3959"/>
    <w:rsid w:val="00BA395F"/>
    <w:rsid w:val="00BA3AC4"/>
    <w:rsid w:val="00BA3AFD"/>
    <w:rsid w:val="00BA42B2"/>
    <w:rsid w:val="00BA496B"/>
    <w:rsid w:val="00BA4A83"/>
    <w:rsid w:val="00BA4EBB"/>
    <w:rsid w:val="00BA5131"/>
    <w:rsid w:val="00BA51D7"/>
    <w:rsid w:val="00BA5220"/>
    <w:rsid w:val="00BA5478"/>
    <w:rsid w:val="00BA549C"/>
    <w:rsid w:val="00BA560D"/>
    <w:rsid w:val="00BA5793"/>
    <w:rsid w:val="00BA5830"/>
    <w:rsid w:val="00BA592E"/>
    <w:rsid w:val="00BA5C23"/>
    <w:rsid w:val="00BA5C29"/>
    <w:rsid w:val="00BA5E20"/>
    <w:rsid w:val="00BA5ED3"/>
    <w:rsid w:val="00BA5FB8"/>
    <w:rsid w:val="00BA61BE"/>
    <w:rsid w:val="00BA6285"/>
    <w:rsid w:val="00BA6425"/>
    <w:rsid w:val="00BA6507"/>
    <w:rsid w:val="00BA653C"/>
    <w:rsid w:val="00BA6699"/>
    <w:rsid w:val="00BA6B29"/>
    <w:rsid w:val="00BA6DB5"/>
    <w:rsid w:val="00BA6DC9"/>
    <w:rsid w:val="00BA6DE4"/>
    <w:rsid w:val="00BA72AC"/>
    <w:rsid w:val="00BA7484"/>
    <w:rsid w:val="00BA7582"/>
    <w:rsid w:val="00BA769F"/>
    <w:rsid w:val="00BA7780"/>
    <w:rsid w:val="00BA78E6"/>
    <w:rsid w:val="00BA799A"/>
    <w:rsid w:val="00BA7AF6"/>
    <w:rsid w:val="00BA7B76"/>
    <w:rsid w:val="00BA7B8F"/>
    <w:rsid w:val="00BA7FAC"/>
    <w:rsid w:val="00BA7FAE"/>
    <w:rsid w:val="00BB0020"/>
    <w:rsid w:val="00BB033B"/>
    <w:rsid w:val="00BB035C"/>
    <w:rsid w:val="00BB0564"/>
    <w:rsid w:val="00BB0F4B"/>
    <w:rsid w:val="00BB12AA"/>
    <w:rsid w:val="00BB12E6"/>
    <w:rsid w:val="00BB12E9"/>
    <w:rsid w:val="00BB13FB"/>
    <w:rsid w:val="00BB144C"/>
    <w:rsid w:val="00BB1494"/>
    <w:rsid w:val="00BB1519"/>
    <w:rsid w:val="00BB1715"/>
    <w:rsid w:val="00BB17C0"/>
    <w:rsid w:val="00BB18F2"/>
    <w:rsid w:val="00BB19E0"/>
    <w:rsid w:val="00BB1C06"/>
    <w:rsid w:val="00BB1DF2"/>
    <w:rsid w:val="00BB1EED"/>
    <w:rsid w:val="00BB1FD6"/>
    <w:rsid w:val="00BB214E"/>
    <w:rsid w:val="00BB2170"/>
    <w:rsid w:val="00BB2386"/>
    <w:rsid w:val="00BB2676"/>
    <w:rsid w:val="00BB27EF"/>
    <w:rsid w:val="00BB2825"/>
    <w:rsid w:val="00BB290A"/>
    <w:rsid w:val="00BB2AB3"/>
    <w:rsid w:val="00BB2AC6"/>
    <w:rsid w:val="00BB2BEC"/>
    <w:rsid w:val="00BB2C27"/>
    <w:rsid w:val="00BB2CCE"/>
    <w:rsid w:val="00BB2F20"/>
    <w:rsid w:val="00BB2F92"/>
    <w:rsid w:val="00BB308E"/>
    <w:rsid w:val="00BB350D"/>
    <w:rsid w:val="00BB3748"/>
    <w:rsid w:val="00BB3807"/>
    <w:rsid w:val="00BB385A"/>
    <w:rsid w:val="00BB3FF0"/>
    <w:rsid w:val="00BB419D"/>
    <w:rsid w:val="00BB48C5"/>
    <w:rsid w:val="00BB4BD5"/>
    <w:rsid w:val="00BB4BE7"/>
    <w:rsid w:val="00BB4DEF"/>
    <w:rsid w:val="00BB4E2E"/>
    <w:rsid w:val="00BB52C9"/>
    <w:rsid w:val="00BB53F4"/>
    <w:rsid w:val="00BB5745"/>
    <w:rsid w:val="00BB5766"/>
    <w:rsid w:val="00BB5807"/>
    <w:rsid w:val="00BB5A19"/>
    <w:rsid w:val="00BB5C82"/>
    <w:rsid w:val="00BB5E35"/>
    <w:rsid w:val="00BB659F"/>
    <w:rsid w:val="00BB6622"/>
    <w:rsid w:val="00BB6657"/>
    <w:rsid w:val="00BB679E"/>
    <w:rsid w:val="00BB67D5"/>
    <w:rsid w:val="00BB67ED"/>
    <w:rsid w:val="00BB68EC"/>
    <w:rsid w:val="00BB697B"/>
    <w:rsid w:val="00BB6C5C"/>
    <w:rsid w:val="00BB6D42"/>
    <w:rsid w:val="00BB6FFF"/>
    <w:rsid w:val="00BB7024"/>
    <w:rsid w:val="00BB71B9"/>
    <w:rsid w:val="00BB769F"/>
    <w:rsid w:val="00BB7B5D"/>
    <w:rsid w:val="00BB7CA0"/>
    <w:rsid w:val="00BB7E18"/>
    <w:rsid w:val="00BC02B8"/>
    <w:rsid w:val="00BC035C"/>
    <w:rsid w:val="00BC07EE"/>
    <w:rsid w:val="00BC0879"/>
    <w:rsid w:val="00BC0B80"/>
    <w:rsid w:val="00BC0FA4"/>
    <w:rsid w:val="00BC132D"/>
    <w:rsid w:val="00BC1407"/>
    <w:rsid w:val="00BC1653"/>
    <w:rsid w:val="00BC181E"/>
    <w:rsid w:val="00BC1AD3"/>
    <w:rsid w:val="00BC1AFE"/>
    <w:rsid w:val="00BC1C63"/>
    <w:rsid w:val="00BC1CCA"/>
    <w:rsid w:val="00BC1D2D"/>
    <w:rsid w:val="00BC2005"/>
    <w:rsid w:val="00BC2016"/>
    <w:rsid w:val="00BC26F6"/>
    <w:rsid w:val="00BC29BD"/>
    <w:rsid w:val="00BC29D1"/>
    <w:rsid w:val="00BC2A6A"/>
    <w:rsid w:val="00BC2AA4"/>
    <w:rsid w:val="00BC2DD7"/>
    <w:rsid w:val="00BC2E06"/>
    <w:rsid w:val="00BC2E97"/>
    <w:rsid w:val="00BC2EDE"/>
    <w:rsid w:val="00BC2F42"/>
    <w:rsid w:val="00BC2FBA"/>
    <w:rsid w:val="00BC31D9"/>
    <w:rsid w:val="00BC3379"/>
    <w:rsid w:val="00BC3431"/>
    <w:rsid w:val="00BC3622"/>
    <w:rsid w:val="00BC3703"/>
    <w:rsid w:val="00BC3981"/>
    <w:rsid w:val="00BC3A40"/>
    <w:rsid w:val="00BC3B8C"/>
    <w:rsid w:val="00BC413B"/>
    <w:rsid w:val="00BC423A"/>
    <w:rsid w:val="00BC42CF"/>
    <w:rsid w:val="00BC42E2"/>
    <w:rsid w:val="00BC435A"/>
    <w:rsid w:val="00BC47C5"/>
    <w:rsid w:val="00BC4AEA"/>
    <w:rsid w:val="00BC4DF0"/>
    <w:rsid w:val="00BC4E83"/>
    <w:rsid w:val="00BC4F23"/>
    <w:rsid w:val="00BC4FD2"/>
    <w:rsid w:val="00BC5A5C"/>
    <w:rsid w:val="00BC614C"/>
    <w:rsid w:val="00BC6200"/>
    <w:rsid w:val="00BC68E4"/>
    <w:rsid w:val="00BC6B01"/>
    <w:rsid w:val="00BC6B65"/>
    <w:rsid w:val="00BC6B9C"/>
    <w:rsid w:val="00BC7000"/>
    <w:rsid w:val="00BC709F"/>
    <w:rsid w:val="00BC7468"/>
    <w:rsid w:val="00BC75DB"/>
    <w:rsid w:val="00BC7930"/>
    <w:rsid w:val="00BC7B4E"/>
    <w:rsid w:val="00BC7C3B"/>
    <w:rsid w:val="00BC7D15"/>
    <w:rsid w:val="00BC7D96"/>
    <w:rsid w:val="00BC7EBD"/>
    <w:rsid w:val="00BD0166"/>
    <w:rsid w:val="00BD021D"/>
    <w:rsid w:val="00BD0636"/>
    <w:rsid w:val="00BD06A9"/>
    <w:rsid w:val="00BD07F0"/>
    <w:rsid w:val="00BD08E1"/>
    <w:rsid w:val="00BD0A95"/>
    <w:rsid w:val="00BD0FFB"/>
    <w:rsid w:val="00BD10AD"/>
    <w:rsid w:val="00BD150D"/>
    <w:rsid w:val="00BD17B3"/>
    <w:rsid w:val="00BD195F"/>
    <w:rsid w:val="00BD1BD1"/>
    <w:rsid w:val="00BD1C18"/>
    <w:rsid w:val="00BD1CA3"/>
    <w:rsid w:val="00BD1CF9"/>
    <w:rsid w:val="00BD1F12"/>
    <w:rsid w:val="00BD1F9E"/>
    <w:rsid w:val="00BD24DE"/>
    <w:rsid w:val="00BD2645"/>
    <w:rsid w:val="00BD264C"/>
    <w:rsid w:val="00BD27B2"/>
    <w:rsid w:val="00BD2927"/>
    <w:rsid w:val="00BD29AF"/>
    <w:rsid w:val="00BD2A08"/>
    <w:rsid w:val="00BD2A78"/>
    <w:rsid w:val="00BD2C88"/>
    <w:rsid w:val="00BD2EDD"/>
    <w:rsid w:val="00BD3018"/>
    <w:rsid w:val="00BD369E"/>
    <w:rsid w:val="00BD3A32"/>
    <w:rsid w:val="00BD3BF4"/>
    <w:rsid w:val="00BD3F3C"/>
    <w:rsid w:val="00BD41A9"/>
    <w:rsid w:val="00BD4A78"/>
    <w:rsid w:val="00BD4BE5"/>
    <w:rsid w:val="00BD4BEB"/>
    <w:rsid w:val="00BD4FCD"/>
    <w:rsid w:val="00BD4FDE"/>
    <w:rsid w:val="00BD5025"/>
    <w:rsid w:val="00BD5209"/>
    <w:rsid w:val="00BD5618"/>
    <w:rsid w:val="00BD57FB"/>
    <w:rsid w:val="00BD5919"/>
    <w:rsid w:val="00BD5A99"/>
    <w:rsid w:val="00BD615B"/>
    <w:rsid w:val="00BD63C2"/>
    <w:rsid w:val="00BD6460"/>
    <w:rsid w:val="00BD649C"/>
    <w:rsid w:val="00BD6692"/>
    <w:rsid w:val="00BD6721"/>
    <w:rsid w:val="00BD6728"/>
    <w:rsid w:val="00BD6874"/>
    <w:rsid w:val="00BD707A"/>
    <w:rsid w:val="00BD75B2"/>
    <w:rsid w:val="00BD7697"/>
    <w:rsid w:val="00BD7718"/>
    <w:rsid w:val="00BD7891"/>
    <w:rsid w:val="00BD7C7E"/>
    <w:rsid w:val="00BD7EFF"/>
    <w:rsid w:val="00BE00C3"/>
    <w:rsid w:val="00BE0263"/>
    <w:rsid w:val="00BE0578"/>
    <w:rsid w:val="00BE05B7"/>
    <w:rsid w:val="00BE0905"/>
    <w:rsid w:val="00BE0CAD"/>
    <w:rsid w:val="00BE11B4"/>
    <w:rsid w:val="00BE1369"/>
    <w:rsid w:val="00BE156E"/>
    <w:rsid w:val="00BE16E2"/>
    <w:rsid w:val="00BE1DDB"/>
    <w:rsid w:val="00BE2087"/>
    <w:rsid w:val="00BE23C1"/>
    <w:rsid w:val="00BE2581"/>
    <w:rsid w:val="00BE2ACA"/>
    <w:rsid w:val="00BE2B89"/>
    <w:rsid w:val="00BE2BA6"/>
    <w:rsid w:val="00BE2CB3"/>
    <w:rsid w:val="00BE2E54"/>
    <w:rsid w:val="00BE2EE0"/>
    <w:rsid w:val="00BE3125"/>
    <w:rsid w:val="00BE31BA"/>
    <w:rsid w:val="00BE34E5"/>
    <w:rsid w:val="00BE3720"/>
    <w:rsid w:val="00BE3CB6"/>
    <w:rsid w:val="00BE3F33"/>
    <w:rsid w:val="00BE4026"/>
    <w:rsid w:val="00BE42CC"/>
    <w:rsid w:val="00BE45A9"/>
    <w:rsid w:val="00BE4699"/>
    <w:rsid w:val="00BE48FE"/>
    <w:rsid w:val="00BE4979"/>
    <w:rsid w:val="00BE4B65"/>
    <w:rsid w:val="00BE4CD3"/>
    <w:rsid w:val="00BE4D4E"/>
    <w:rsid w:val="00BE4E2D"/>
    <w:rsid w:val="00BE4EA9"/>
    <w:rsid w:val="00BE4ED1"/>
    <w:rsid w:val="00BE51DC"/>
    <w:rsid w:val="00BE522A"/>
    <w:rsid w:val="00BE5883"/>
    <w:rsid w:val="00BE5C4C"/>
    <w:rsid w:val="00BE5CC1"/>
    <w:rsid w:val="00BE5F20"/>
    <w:rsid w:val="00BE624C"/>
    <w:rsid w:val="00BE66A4"/>
    <w:rsid w:val="00BE67E7"/>
    <w:rsid w:val="00BE68FF"/>
    <w:rsid w:val="00BE6B83"/>
    <w:rsid w:val="00BE6BFF"/>
    <w:rsid w:val="00BE6DF8"/>
    <w:rsid w:val="00BE6E42"/>
    <w:rsid w:val="00BE6ECE"/>
    <w:rsid w:val="00BE6F7D"/>
    <w:rsid w:val="00BE6FF7"/>
    <w:rsid w:val="00BE71ED"/>
    <w:rsid w:val="00BE731A"/>
    <w:rsid w:val="00BE744C"/>
    <w:rsid w:val="00BE7465"/>
    <w:rsid w:val="00BE7767"/>
    <w:rsid w:val="00BE7A8C"/>
    <w:rsid w:val="00BE7AA4"/>
    <w:rsid w:val="00BE7BED"/>
    <w:rsid w:val="00BF006E"/>
    <w:rsid w:val="00BF0174"/>
    <w:rsid w:val="00BF0348"/>
    <w:rsid w:val="00BF056F"/>
    <w:rsid w:val="00BF0772"/>
    <w:rsid w:val="00BF09AC"/>
    <w:rsid w:val="00BF0D39"/>
    <w:rsid w:val="00BF0F98"/>
    <w:rsid w:val="00BF0FCF"/>
    <w:rsid w:val="00BF100D"/>
    <w:rsid w:val="00BF14C6"/>
    <w:rsid w:val="00BF170D"/>
    <w:rsid w:val="00BF18AA"/>
    <w:rsid w:val="00BF1AD7"/>
    <w:rsid w:val="00BF1BE8"/>
    <w:rsid w:val="00BF1ECC"/>
    <w:rsid w:val="00BF2088"/>
    <w:rsid w:val="00BF25D2"/>
    <w:rsid w:val="00BF274B"/>
    <w:rsid w:val="00BF28AE"/>
    <w:rsid w:val="00BF294B"/>
    <w:rsid w:val="00BF29AC"/>
    <w:rsid w:val="00BF2CA7"/>
    <w:rsid w:val="00BF2D79"/>
    <w:rsid w:val="00BF3DC9"/>
    <w:rsid w:val="00BF3EFE"/>
    <w:rsid w:val="00BF40B5"/>
    <w:rsid w:val="00BF413A"/>
    <w:rsid w:val="00BF424C"/>
    <w:rsid w:val="00BF4764"/>
    <w:rsid w:val="00BF4A7F"/>
    <w:rsid w:val="00BF4AA0"/>
    <w:rsid w:val="00BF4BEB"/>
    <w:rsid w:val="00BF4CB2"/>
    <w:rsid w:val="00BF4D94"/>
    <w:rsid w:val="00BF4F79"/>
    <w:rsid w:val="00BF53C2"/>
    <w:rsid w:val="00BF53D5"/>
    <w:rsid w:val="00BF54A4"/>
    <w:rsid w:val="00BF578A"/>
    <w:rsid w:val="00BF5990"/>
    <w:rsid w:val="00BF5A75"/>
    <w:rsid w:val="00BF5DB7"/>
    <w:rsid w:val="00BF5DF2"/>
    <w:rsid w:val="00BF5E8C"/>
    <w:rsid w:val="00BF5EDF"/>
    <w:rsid w:val="00BF645A"/>
    <w:rsid w:val="00BF6711"/>
    <w:rsid w:val="00BF6CEE"/>
    <w:rsid w:val="00BF6EE3"/>
    <w:rsid w:val="00BF6FAF"/>
    <w:rsid w:val="00BF70FA"/>
    <w:rsid w:val="00BF77DC"/>
    <w:rsid w:val="00BF78CE"/>
    <w:rsid w:val="00BF79D6"/>
    <w:rsid w:val="00BF7CA7"/>
    <w:rsid w:val="00BF7F16"/>
    <w:rsid w:val="00BF7F20"/>
    <w:rsid w:val="00C00059"/>
    <w:rsid w:val="00C001A5"/>
    <w:rsid w:val="00C0027E"/>
    <w:rsid w:val="00C004F9"/>
    <w:rsid w:val="00C0061F"/>
    <w:rsid w:val="00C00B5C"/>
    <w:rsid w:val="00C00C4A"/>
    <w:rsid w:val="00C00C88"/>
    <w:rsid w:val="00C00C91"/>
    <w:rsid w:val="00C00EA8"/>
    <w:rsid w:val="00C010F7"/>
    <w:rsid w:val="00C015FF"/>
    <w:rsid w:val="00C01676"/>
    <w:rsid w:val="00C01700"/>
    <w:rsid w:val="00C01952"/>
    <w:rsid w:val="00C0197B"/>
    <w:rsid w:val="00C01AED"/>
    <w:rsid w:val="00C01CEB"/>
    <w:rsid w:val="00C020BC"/>
    <w:rsid w:val="00C02119"/>
    <w:rsid w:val="00C021A1"/>
    <w:rsid w:val="00C02270"/>
    <w:rsid w:val="00C02BE0"/>
    <w:rsid w:val="00C02C61"/>
    <w:rsid w:val="00C02CB3"/>
    <w:rsid w:val="00C02D45"/>
    <w:rsid w:val="00C02D46"/>
    <w:rsid w:val="00C02E0B"/>
    <w:rsid w:val="00C02EB9"/>
    <w:rsid w:val="00C0321C"/>
    <w:rsid w:val="00C03423"/>
    <w:rsid w:val="00C034BD"/>
    <w:rsid w:val="00C0352D"/>
    <w:rsid w:val="00C0366E"/>
    <w:rsid w:val="00C0386F"/>
    <w:rsid w:val="00C0387E"/>
    <w:rsid w:val="00C03B27"/>
    <w:rsid w:val="00C040B7"/>
    <w:rsid w:val="00C040BB"/>
    <w:rsid w:val="00C04200"/>
    <w:rsid w:val="00C04273"/>
    <w:rsid w:val="00C049FF"/>
    <w:rsid w:val="00C04A9E"/>
    <w:rsid w:val="00C04AAB"/>
    <w:rsid w:val="00C04B56"/>
    <w:rsid w:val="00C04B57"/>
    <w:rsid w:val="00C04C2C"/>
    <w:rsid w:val="00C04DFC"/>
    <w:rsid w:val="00C051A0"/>
    <w:rsid w:val="00C0549A"/>
    <w:rsid w:val="00C054CB"/>
    <w:rsid w:val="00C0597B"/>
    <w:rsid w:val="00C05989"/>
    <w:rsid w:val="00C05A7D"/>
    <w:rsid w:val="00C05A85"/>
    <w:rsid w:val="00C05A9C"/>
    <w:rsid w:val="00C05C6C"/>
    <w:rsid w:val="00C060AF"/>
    <w:rsid w:val="00C06D03"/>
    <w:rsid w:val="00C06DF2"/>
    <w:rsid w:val="00C06F14"/>
    <w:rsid w:val="00C07212"/>
    <w:rsid w:val="00C072DF"/>
    <w:rsid w:val="00C07420"/>
    <w:rsid w:val="00C07422"/>
    <w:rsid w:val="00C07737"/>
    <w:rsid w:val="00C077D9"/>
    <w:rsid w:val="00C079B8"/>
    <w:rsid w:val="00C07B8F"/>
    <w:rsid w:val="00C07D04"/>
    <w:rsid w:val="00C07E3A"/>
    <w:rsid w:val="00C07EE0"/>
    <w:rsid w:val="00C07F03"/>
    <w:rsid w:val="00C10002"/>
    <w:rsid w:val="00C101D4"/>
    <w:rsid w:val="00C105DC"/>
    <w:rsid w:val="00C10685"/>
    <w:rsid w:val="00C107E5"/>
    <w:rsid w:val="00C10918"/>
    <w:rsid w:val="00C10A4F"/>
    <w:rsid w:val="00C10BFD"/>
    <w:rsid w:val="00C10CDC"/>
    <w:rsid w:val="00C10D80"/>
    <w:rsid w:val="00C1120C"/>
    <w:rsid w:val="00C112FD"/>
    <w:rsid w:val="00C1161C"/>
    <w:rsid w:val="00C119CA"/>
    <w:rsid w:val="00C11DDC"/>
    <w:rsid w:val="00C11EBF"/>
    <w:rsid w:val="00C11F42"/>
    <w:rsid w:val="00C122A0"/>
    <w:rsid w:val="00C12355"/>
    <w:rsid w:val="00C1243D"/>
    <w:rsid w:val="00C12CB9"/>
    <w:rsid w:val="00C12D6A"/>
    <w:rsid w:val="00C12D7B"/>
    <w:rsid w:val="00C12EB1"/>
    <w:rsid w:val="00C13084"/>
    <w:rsid w:val="00C1361F"/>
    <w:rsid w:val="00C1370F"/>
    <w:rsid w:val="00C1371A"/>
    <w:rsid w:val="00C138CD"/>
    <w:rsid w:val="00C13945"/>
    <w:rsid w:val="00C1398C"/>
    <w:rsid w:val="00C13B4D"/>
    <w:rsid w:val="00C13C59"/>
    <w:rsid w:val="00C13E10"/>
    <w:rsid w:val="00C141D9"/>
    <w:rsid w:val="00C142F7"/>
    <w:rsid w:val="00C14482"/>
    <w:rsid w:val="00C14631"/>
    <w:rsid w:val="00C146A7"/>
    <w:rsid w:val="00C14760"/>
    <w:rsid w:val="00C147DE"/>
    <w:rsid w:val="00C147F6"/>
    <w:rsid w:val="00C148E2"/>
    <w:rsid w:val="00C14977"/>
    <w:rsid w:val="00C14BCC"/>
    <w:rsid w:val="00C14C55"/>
    <w:rsid w:val="00C14CBE"/>
    <w:rsid w:val="00C14D07"/>
    <w:rsid w:val="00C14D38"/>
    <w:rsid w:val="00C15201"/>
    <w:rsid w:val="00C15256"/>
    <w:rsid w:val="00C152E3"/>
    <w:rsid w:val="00C15502"/>
    <w:rsid w:val="00C1576F"/>
    <w:rsid w:val="00C157A9"/>
    <w:rsid w:val="00C15A9B"/>
    <w:rsid w:val="00C15DD5"/>
    <w:rsid w:val="00C16090"/>
    <w:rsid w:val="00C1638D"/>
    <w:rsid w:val="00C163D8"/>
    <w:rsid w:val="00C16731"/>
    <w:rsid w:val="00C16779"/>
    <w:rsid w:val="00C16A5F"/>
    <w:rsid w:val="00C16AA6"/>
    <w:rsid w:val="00C16B99"/>
    <w:rsid w:val="00C16CF5"/>
    <w:rsid w:val="00C16D0E"/>
    <w:rsid w:val="00C17182"/>
    <w:rsid w:val="00C171B0"/>
    <w:rsid w:val="00C17482"/>
    <w:rsid w:val="00C17B04"/>
    <w:rsid w:val="00C17DD6"/>
    <w:rsid w:val="00C17E25"/>
    <w:rsid w:val="00C17F5F"/>
    <w:rsid w:val="00C20021"/>
    <w:rsid w:val="00C2003C"/>
    <w:rsid w:val="00C20215"/>
    <w:rsid w:val="00C20288"/>
    <w:rsid w:val="00C20372"/>
    <w:rsid w:val="00C203FD"/>
    <w:rsid w:val="00C2048A"/>
    <w:rsid w:val="00C20632"/>
    <w:rsid w:val="00C20762"/>
    <w:rsid w:val="00C20A99"/>
    <w:rsid w:val="00C20BAD"/>
    <w:rsid w:val="00C20BBC"/>
    <w:rsid w:val="00C20EA1"/>
    <w:rsid w:val="00C20F34"/>
    <w:rsid w:val="00C21AE8"/>
    <w:rsid w:val="00C21E6A"/>
    <w:rsid w:val="00C21F1F"/>
    <w:rsid w:val="00C2210E"/>
    <w:rsid w:val="00C22127"/>
    <w:rsid w:val="00C221A1"/>
    <w:rsid w:val="00C2233E"/>
    <w:rsid w:val="00C22C73"/>
    <w:rsid w:val="00C23099"/>
    <w:rsid w:val="00C23106"/>
    <w:rsid w:val="00C2314F"/>
    <w:rsid w:val="00C231CE"/>
    <w:rsid w:val="00C234C5"/>
    <w:rsid w:val="00C236E9"/>
    <w:rsid w:val="00C23A2E"/>
    <w:rsid w:val="00C23AA5"/>
    <w:rsid w:val="00C23AD5"/>
    <w:rsid w:val="00C23BE0"/>
    <w:rsid w:val="00C23CAA"/>
    <w:rsid w:val="00C241DF"/>
    <w:rsid w:val="00C24450"/>
    <w:rsid w:val="00C245CC"/>
    <w:rsid w:val="00C247E7"/>
    <w:rsid w:val="00C2491F"/>
    <w:rsid w:val="00C24957"/>
    <w:rsid w:val="00C24AF2"/>
    <w:rsid w:val="00C24BE4"/>
    <w:rsid w:val="00C2506D"/>
    <w:rsid w:val="00C251E3"/>
    <w:rsid w:val="00C2529C"/>
    <w:rsid w:val="00C25388"/>
    <w:rsid w:val="00C25687"/>
    <w:rsid w:val="00C25D2A"/>
    <w:rsid w:val="00C26016"/>
    <w:rsid w:val="00C26207"/>
    <w:rsid w:val="00C262D7"/>
    <w:rsid w:val="00C2667D"/>
    <w:rsid w:val="00C26823"/>
    <w:rsid w:val="00C26D4C"/>
    <w:rsid w:val="00C27241"/>
    <w:rsid w:val="00C273CB"/>
    <w:rsid w:val="00C275C2"/>
    <w:rsid w:val="00C2760D"/>
    <w:rsid w:val="00C2772B"/>
    <w:rsid w:val="00C27BF3"/>
    <w:rsid w:val="00C27E14"/>
    <w:rsid w:val="00C300AC"/>
    <w:rsid w:val="00C300DC"/>
    <w:rsid w:val="00C30105"/>
    <w:rsid w:val="00C3018C"/>
    <w:rsid w:val="00C305D2"/>
    <w:rsid w:val="00C30901"/>
    <w:rsid w:val="00C30996"/>
    <w:rsid w:val="00C30C1B"/>
    <w:rsid w:val="00C31202"/>
    <w:rsid w:val="00C31722"/>
    <w:rsid w:val="00C319F7"/>
    <w:rsid w:val="00C31AC8"/>
    <w:rsid w:val="00C31B07"/>
    <w:rsid w:val="00C31D83"/>
    <w:rsid w:val="00C31E6F"/>
    <w:rsid w:val="00C31F8E"/>
    <w:rsid w:val="00C31FD2"/>
    <w:rsid w:val="00C322ED"/>
    <w:rsid w:val="00C3244F"/>
    <w:rsid w:val="00C3276B"/>
    <w:rsid w:val="00C329A3"/>
    <w:rsid w:val="00C329B5"/>
    <w:rsid w:val="00C32ABB"/>
    <w:rsid w:val="00C32DF0"/>
    <w:rsid w:val="00C32E9D"/>
    <w:rsid w:val="00C32F04"/>
    <w:rsid w:val="00C33049"/>
    <w:rsid w:val="00C334B8"/>
    <w:rsid w:val="00C33535"/>
    <w:rsid w:val="00C3389E"/>
    <w:rsid w:val="00C33DDA"/>
    <w:rsid w:val="00C33DDB"/>
    <w:rsid w:val="00C33F6C"/>
    <w:rsid w:val="00C340CE"/>
    <w:rsid w:val="00C341C8"/>
    <w:rsid w:val="00C342DA"/>
    <w:rsid w:val="00C34342"/>
    <w:rsid w:val="00C345EE"/>
    <w:rsid w:val="00C34A7D"/>
    <w:rsid w:val="00C34A8F"/>
    <w:rsid w:val="00C34A9D"/>
    <w:rsid w:val="00C34B00"/>
    <w:rsid w:val="00C34C21"/>
    <w:rsid w:val="00C34CD8"/>
    <w:rsid w:val="00C34DD8"/>
    <w:rsid w:val="00C34F1A"/>
    <w:rsid w:val="00C35012"/>
    <w:rsid w:val="00C3585A"/>
    <w:rsid w:val="00C35905"/>
    <w:rsid w:val="00C363F9"/>
    <w:rsid w:val="00C3651C"/>
    <w:rsid w:val="00C3684A"/>
    <w:rsid w:val="00C36AA9"/>
    <w:rsid w:val="00C36B0A"/>
    <w:rsid w:val="00C36BA5"/>
    <w:rsid w:val="00C36DF3"/>
    <w:rsid w:val="00C370C7"/>
    <w:rsid w:val="00C37144"/>
    <w:rsid w:val="00C372A6"/>
    <w:rsid w:val="00C376E8"/>
    <w:rsid w:val="00C376FE"/>
    <w:rsid w:val="00C37AED"/>
    <w:rsid w:val="00C37B27"/>
    <w:rsid w:val="00C37B87"/>
    <w:rsid w:val="00C37FF9"/>
    <w:rsid w:val="00C4054E"/>
    <w:rsid w:val="00C4055A"/>
    <w:rsid w:val="00C407E7"/>
    <w:rsid w:val="00C40BDC"/>
    <w:rsid w:val="00C40CC8"/>
    <w:rsid w:val="00C40DC9"/>
    <w:rsid w:val="00C40ED3"/>
    <w:rsid w:val="00C4138B"/>
    <w:rsid w:val="00C413C6"/>
    <w:rsid w:val="00C4160B"/>
    <w:rsid w:val="00C41BEA"/>
    <w:rsid w:val="00C41F2E"/>
    <w:rsid w:val="00C41F4C"/>
    <w:rsid w:val="00C421D3"/>
    <w:rsid w:val="00C42461"/>
    <w:rsid w:val="00C427D2"/>
    <w:rsid w:val="00C42923"/>
    <w:rsid w:val="00C42975"/>
    <w:rsid w:val="00C42B12"/>
    <w:rsid w:val="00C42E56"/>
    <w:rsid w:val="00C4303A"/>
    <w:rsid w:val="00C4308D"/>
    <w:rsid w:val="00C430B9"/>
    <w:rsid w:val="00C4318C"/>
    <w:rsid w:val="00C435F0"/>
    <w:rsid w:val="00C43C4B"/>
    <w:rsid w:val="00C43FDA"/>
    <w:rsid w:val="00C44120"/>
    <w:rsid w:val="00C44293"/>
    <w:rsid w:val="00C44604"/>
    <w:rsid w:val="00C44611"/>
    <w:rsid w:val="00C44702"/>
    <w:rsid w:val="00C44CD4"/>
    <w:rsid w:val="00C44E97"/>
    <w:rsid w:val="00C45025"/>
    <w:rsid w:val="00C450D6"/>
    <w:rsid w:val="00C45472"/>
    <w:rsid w:val="00C4567A"/>
    <w:rsid w:val="00C456A5"/>
    <w:rsid w:val="00C458A2"/>
    <w:rsid w:val="00C45A3B"/>
    <w:rsid w:val="00C45CFF"/>
    <w:rsid w:val="00C4627B"/>
    <w:rsid w:val="00C467F5"/>
    <w:rsid w:val="00C46895"/>
    <w:rsid w:val="00C46A45"/>
    <w:rsid w:val="00C46AE2"/>
    <w:rsid w:val="00C4747B"/>
    <w:rsid w:val="00C476ED"/>
    <w:rsid w:val="00C47753"/>
    <w:rsid w:val="00C47918"/>
    <w:rsid w:val="00C47E0A"/>
    <w:rsid w:val="00C47E76"/>
    <w:rsid w:val="00C50276"/>
    <w:rsid w:val="00C5048E"/>
    <w:rsid w:val="00C5049C"/>
    <w:rsid w:val="00C505A1"/>
    <w:rsid w:val="00C5085F"/>
    <w:rsid w:val="00C50861"/>
    <w:rsid w:val="00C509B0"/>
    <w:rsid w:val="00C50C29"/>
    <w:rsid w:val="00C51108"/>
    <w:rsid w:val="00C5168C"/>
    <w:rsid w:val="00C51849"/>
    <w:rsid w:val="00C5187A"/>
    <w:rsid w:val="00C51F3B"/>
    <w:rsid w:val="00C52001"/>
    <w:rsid w:val="00C52143"/>
    <w:rsid w:val="00C525DE"/>
    <w:rsid w:val="00C526F8"/>
    <w:rsid w:val="00C52730"/>
    <w:rsid w:val="00C527B1"/>
    <w:rsid w:val="00C5284E"/>
    <w:rsid w:val="00C528A2"/>
    <w:rsid w:val="00C52F7A"/>
    <w:rsid w:val="00C530DF"/>
    <w:rsid w:val="00C5312A"/>
    <w:rsid w:val="00C53215"/>
    <w:rsid w:val="00C53451"/>
    <w:rsid w:val="00C535BB"/>
    <w:rsid w:val="00C535D9"/>
    <w:rsid w:val="00C53741"/>
    <w:rsid w:val="00C53856"/>
    <w:rsid w:val="00C538CE"/>
    <w:rsid w:val="00C53C6B"/>
    <w:rsid w:val="00C53D0D"/>
    <w:rsid w:val="00C540DA"/>
    <w:rsid w:val="00C54260"/>
    <w:rsid w:val="00C54D66"/>
    <w:rsid w:val="00C54EE9"/>
    <w:rsid w:val="00C54EEB"/>
    <w:rsid w:val="00C54EF3"/>
    <w:rsid w:val="00C54FBC"/>
    <w:rsid w:val="00C551B1"/>
    <w:rsid w:val="00C5527B"/>
    <w:rsid w:val="00C55602"/>
    <w:rsid w:val="00C55604"/>
    <w:rsid w:val="00C557F4"/>
    <w:rsid w:val="00C5593A"/>
    <w:rsid w:val="00C55DAC"/>
    <w:rsid w:val="00C55E15"/>
    <w:rsid w:val="00C55F97"/>
    <w:rsid w:val="00C5611D"/>
    <w:rsid w:val="00C5617C"/>
    <w:rsid w:val="00C56474"/>
    <w:rsid w:val="00C56481"/>
    <w:rsid w:val="00C56575"/>
    <w:rsid w:val="00C567CD"/>
    <w:rsid w:val="00C56A0A"/>
    <w:rsid w:val="00C56A87"/>
    <w:rsid w:val="00C57047"/>
    <w:rsid w:val="00C570D4"/>
    <w:rsid w:val="00C57180"/>
    <w:rsid w:val="00C57238"/>
    <w:rsid w:val="00C57863"/>
    <w:rsid w:val="00C578BB"/>
    <w:rsid w:val="00C579A2"/>
    <w:rsid w:val="00C57DE4"/>
    <w:rsid w:val="00C57DF9"/>
    <w:rsid w:val="00C601D5"/>
    <w:rsid w:val="00C60220"/>
    <w:rsid w:val="00C60326"/>
    <w:rsid w:val="00C60578"/>
    <w:rsid w:val="00C60579"/>
    <w:rsid w:val="00C60583"/>
    <w:rsid w:val="00C60683"/>
    <w:rsid w:val="00C607DE"/>
    <w:rsid w:val="00C60906"/>
    <w:rsid w:val="00C609F5"/>
    <w:rsid w:val="00C60AB1"/>
    <w:rsid w:val="00C60B11"/>
    <w:rsid w:val="00C60D11"/>
    <w:rsid w:val="00C60F8C"/>
    <w:rsid w:val="00C610AD"/>
    <w:rsid w:val="00C6120A"/>
    <w:rsid w:val="00C61249"/>
    <w:rsid w:val="00C6132B"/>
    <w:rsid w:val="00C613C0"/>
    <w:rsid w:val="00C6167E"/>
    <w:rsid w:val="00C6195A"/>
    <w:rsid w:val="00C61A78"/>
    <w:rsid w:val="00C61B23"/>
    <w:rsid w:val="00C61D0B"/>
    <w:rsid w:val="00C61DE4"/>
    <w:rsid w:val="00C61E07"/>
    <w:rsid w:val="00C61F83"/>
    <w:rsid w:val="00C621E0"/>
    <w:rsid w:val="00C623C3"/>
    <w:rsid w:val="00C625E0"/>
    <w:rsid w:val="00C62690"/>
    <w:rsid w:val="00C6287D"/>
    <w:rsid w:val="00C628C3"/>
    <w:rsid w:val="00C62BF3"/>
    <w:rsid w:val="00C62BF8"/>
    <w:rsid w:val="00C62C10"/>
    <w:rsid w:val="00C62D58"/>
    <w:rsid w:val="00C63790"/>
    <w:rsid w:val="00C6384A"/>
    <w:rsid w:val="00C63C6E"/>
    <w:rsid w:val="00C63E33"/>
    <w:rsid w:val="00C63F16"/>
    <w:rsid w:val="00C63FA3"/>
    <w:rsid w:val="00C6414C"/>
    <w:rsid w:val="00C6419C"/>
    <w:rsid w:val="00C6423A"/>
    <w:rsid w:val="00C643DC"/>
    <w:rsid w:val="00C6474D"/>
    <w:rsid w:val="00C64B2E"/>
    <w:rsid w:val="00C651A9"/>
    <w:rsid w:val="00C653EC"/>
    <w:rsid w:val="00C655F3"/>
    <w:rsid w:val="00C6571B"/>
    <w:rsid w:val="00C6577F"/>
    <w:rsid w:val="00C65839"/>
    <w:rsid w:val="00C659E5"/>
    <w:rsid w:val="00C65DC0"/>
    <w:rsid w:val="00C65E95"/>
    <w:rsid w:val="00C66139"/>
    <w:rsid w:val="00C66301"/>
    <w:rsid w:val="00C6633A"/>
    <w:rsid w:val="00C66836"/>
    <w:rsid w:val="00C668CA"/>
    <w:rsid w:val="00C66C04"/>
    <w:rsid w:val="00C679A3"/>
    <w:rsid w:val="00C67C80"/>
    <w:rsid w:val="00C67CCB"/>
    <w:rsid w:val="00C70089"/>
    <w:rsid w:val="00C70117"/>
    <w:rsid w:val="00C703A6"/>
    <w:rsid w:val="00C70429"/>
    <w:rsid w:val="00C70445"/>
    <w:rsid w:val="00C706A6"/>
    <w:rsid w:val="00C70B24"/>
    <w:rsid w:val="00C70B40"/>
    <w:rsid w:val="00C70DF4"/>
    <w:rsid w:val="00C70ECC"/>
    <w:rsid w:val="00C714AD"/>
    <w:rsid w:val="00C71B65"/>
    <w:rsid w:val="00C71D4D"/>
    <w:rsid w:val="00C71D57"/>
    <w:rsid w:val="00C71E39"/>
    <w:rsid w:val="00C71FAE"/>
    <w:rsid w:val="00C721BD"/>
    <w:rsid w:val="00C721CF"/>
    <w:rsid w:val="00C7255E"/>
    <w:rsid w:val="00C727C3"/>
    <w:rsid w:val="00C728E1"/>
    <w:rsid w:val="00C7299C"/>
    <w:rsid w:val="00C72ABF"/>
    <w:rsid w:val="00C72AE8"/>
    <w:rsid w:val="00C72D13"/>
    <w:rsid w:val="00C72EF4"/>
    <w:rsid w:val="00C7311C"/>
    <w:rsid w:val="00C731C5"/>
    <w:rsid w:val="00C7361B"/>
    <w:rsid w:val="00C736EB"/>
    <w:rsid w:val="00C73836"/>
    <w:rsid w:val="00C739F9"/>
    <w:rsid w:val="00C73D27"/>
    <w:rsid w:val="00C7408D"/>
    <w:rsid w:val="00C74229"/>
    <w:rsid w:val="00C742E7"/>
    <w:rsid w:val="00C74411"/>
    <w:rsid w:val="00C744FD"/>
    <w:rsid w:val="00C74838"/>
    <w:rsid w:val="00C74D95"/>
    <w:rsid w:val="00C74EB1"/>
    <w:rsid w:val="00C75040"/>
    <w:rsid w:val="00C7523F"/>
    <w:rsid w:val="00C75527"/>
    <w:rsid w:val="00C758B5"/>
    <w:rsid w:val="00C75C3F"/>
    <w:rsid w:val="00C75CBF"/>
    <w:rsid w:val="00C75E97"/>
    <w:rsid w:val="00C760BE"/>
    <w:rsid w:val="00C762E1"/>
    <w:rsid w:val="00C765A8"/>
    <w:rsid w:val="00C76612"/>
    <w:rsid w:val="00C7666D"/>
    <w:rsid w:val="00C76689"/>
    <w:rsid w:val="00C7681E"/>
    <w:rsid w:val="00C76A44"/>
    <w:rsid w:val="00C76FFE"/>
    <w:rsid w:val="00C774BA"/>
    <w:rsid w:val="00C77563"/>
    <w:rsid w:val="00C77597"/>
    <w:rsid w:val="00C77608"/>
    <w:rsid w:val="00C7790C"/>
    <w:rsid w:val="00C7795C"/>
    <w:rsid w:val="00C77CB8"/>
    <w:rsid w:val="00C77D3F"/>
    <w:rsid w:val="00C8022A"/>
    <w:rsid w:val="00C802FD"/>
    <w:rsid w:val="00C802FF"/>
    <w:rsid w:val="00C803B9"/>
    <w:rsid w:val="00C80A6A"/>
    <w:rsid w:val="00C80BC5"/>
    <w:rsid w:val="00C80C1E"/>
    <w:rsid w:val="00C80E14"/>
    <w:rsid w:val="00C810E1"/>
    <w:rsid w:val="00C812B7"/>
    <w:rsid w:val="00C81591"/>
    <w:rsid w:val="00C81641"/>
    <w:rsid w:val="00C81B3F"/>
    <w:rsid w:val="00C81C60"/>
    <w:rsid w:val="00C81CB9"/>
    <w:rsid w:val="00C81E46"/>
    <w:rsid w:val="00C821D5"/>
    <w:rsid w:val="00C823CC"/>
    <w:rsid w:val="00C8261A"/>
    <w:rsid w:val="00C8263B"/>
    <w:rsid w:val="00C82849"/>
    <w:rsid w:val="00C82BEE"/>
    <w:rsid w:val="00C82CE9"/>
    <w:rsid w:val="00C82F4E"/>
    <w:rsid w:val="00C830C1"/>
    <w:rsid w:val="00C839AF"/>
    <w:rsid w:val="00C83A8D"/>
    <w:rsid w:val="00C83D3F"/>
    <w:rsid w:val="00C83EB3"/>
    <w:rsid w:val="00C83F6A"/>
    <w:rsid w:val="00C84303"/>
    <w:rsid w:val="00C84685"/>
    <w:rsid w:val="00C847E1"/>
    <w:rsid w:val="00C8485A"/>
    <w:rsid w:val="00C84E76"/>
    <w:rsid w:val="00C85C59"/>
    <w:rsid w:val="00C85CE4"/>
    <w:rsid w:val="00C85D49"/>
    <w:rsid w:val="00C85D64"/>
    <w:rsid w:val="00C85E93"/>
    <w:rsid w:val="00C8603A"/>
    <w:rsid w:val="00C86179"/>
    <w:rsid w:val="00C8628E"/>
    <w:rsid w:val="00C86412"/>
    <w:rsid w:val="00C865E3"/>
    <w:rsid w:val="00C86924"/>
    <w:rsid w:val="00C8693B"/>
    <w:rsid w:val="00C86C6A"/>
    <w:rsid w:val="00C86DCA"/>
    <w:rsid w:val="00C87051"/>
    <w:rsid w:val="00C8748E"/>
    <w:rsid w:val="00C875E9"/>
    <w:rsid w:val="00C87760"/>
    <w:rsid w:val="00C87DE2"/>
    <w:rsid w:val="00C902B9"/>
    <w:rsid w:val="00C903A9"/>
    <w:rsid w:val="00C904B6"/>
    <w:rsid w:val="00C904E8"/>
    <w:rsid w:val="00C9054D"/>
    <w:rsid w:val="00C90644"/>
    <w:rsid w:val="00C90721"/>
    <w:rsid w:val="00C9076A"/>
    <w:rsid w:val="00C9094B"/>
    <w:rsid w:val="00C90BAD"/>
    <w:rsid w:val="00C90C14"/>
    <w:rsid w:val="00C90C3D"/>
    <w:rsid w:val="00C90D1D"/>
    <w:rsid w:val="00C90F41"/>
    <w:rsid w:val="00C91030"/>
    <w:rsid w:val="00C911BB"/>
    <w:rsid w:val="00C91253"/>
    <w:rsid w:val="00C914F2"/>
    <w:rsid w:val="00C91564"/>
    <w:rsid w:val="00C915ED"/>
    <w:rsid w:val="00C916AB"/>
    <w:rsid w:val="00C9189E"/>
    <w:rsid w:val="00C91BEB"/>
    <w:rsid w:val="00C91CED"/>
    <w:rsid w:val="00C91FFA"/>
    <w:rsid w:val="00C9204E"/>
    <w:rsid w:val="00C923CC"/>
    <w:rsid w:val="00C92416"/>
    <w:rsid w:val="00C92591"/>
    <w:rsid w:val="00C92639"/>
    <w:rsid w:val="00C92754"/>
    <w:rsid w:val="00C92763"/>
    <w:rsid w:val="00C927FA"/>
    <w:rsid w:val="00C929F6"/>
    <w:rsid w:val="00C92F1E"/>
    <w:rsid w:val="00C92FD9"/>
    <w:rsid w:val="00C93239"/>
    <w:rsid w:val="00C93358"/>
    <w:rsid w:val="00C9335E"/>
    <w:rsid w:val="00C934AF"/>
    <w:rsid w:val="00C936B9"/>
    <w:rsid w:val="00C93745"/>
    <w:rsid w:val="00C9374B"/>
    <w:rsid w:val="00C93BA9"/>
    <w:rsid w:val="00C944AC"/>
    <w:rsid w:val="00C94593"/>
    <w:rsid w:val="00C946EC"/>
    <w:rsid w:val="00C94D8A"/>
    <w:rsid w:val="00C9523A"/>
    <w:rsid w:val="00C952D9"/>
    <w:rsid w:val="00C9540F"/>
    <w:rsid w:val="00C95679"/>
    <w:rsid w:val="00C959D6"/>
    <w:rsid w:val="00C95FAC"/>
    <w:rsid w:val="00C95FB3"/>
    <w:rsid w:val="00C961ED"/>
    <w:rsid w:val="00C9623A"/>
    <w:rsid w:val="00C9630C"/>
    <w:rsid w:val="00C96384"/>
    <w:rsid w:val="00C964FE"/>
    <w:rsid w:val="00C966DB"/>
    <w:rsid w:val="00C96779"/>
    <w:rsid w:val="00C969F3"/>
    <w:rsid w:val="00C96C54"/>
    <w:rsid w:val="00C96CBA"/>
    <w:rsid w:val="00C96D9E"/>
    <w:rsid w:val="00C97003"/>
    <w:rsid w:val="00C9739B"/>
    <w:rsid w:val="00C97991"/>
    <w:rsid w:val="00C97A96"/>
    <w:rsid w:val="00C97C18"/>
    <w:rsid w:val="00C97C46"/>
    <w:rsid w:val="00C97C4A"/>
    <w:rsid w:val="00CA021C"/>
    <w:rsid w:val="00CA02EC"/>
    <w:rsid w:val="00CA05D5"/>
    <w:rsid w:val="00CA0820"/>
    <w:rsid w:val="00CA0E82"/>
    <w:rsid w:val="00CA0F0C"/>
    <w:rsid w:val="00CA125B"/>
    <w:rsid w:val="00CA148F"/>
    <w:rsid w:val="00CA1543"/>
    <w:rsid w:val="00CA178D"/>
    <w:rsid w:val="00CA1C83"/>
    <w:rsid w:val="00CA1E81"/>
    <w:rsid w:val="00CA1F64"/>
    <w:rsid w:val="00CA1FBF"/>
    <w:rsid w:val="00CA2347"/>
    <w:rsid w:val="00CA2405"/>
    <w:rsid w:val="00CA265E"/>
    <w:rsid w:val="00CA2712"/>
    <w:rsid w:val="00CA277F"/>
    <w:rsid w:val="00CA27C7"/>
    <w:rsid w:val="00CA293B"/>
    <w:rsid w:val="00CA2CE2"/>
    <w:rsid w:val="00CA2D42"/>
    <w:rsid w:val="00CA2F25"/>
    <w:rsid w:val="00CA3023"/>
    <w:rsid w:val="00CA3029"/>
    <w:rsid w:val="00CA329A"/>
    <w:rsid w:val="00CA334C"/>
    <w:rsid w:val="00CA35D7"/>
    <w:rsid w:val="00CA3665"/>
    <w:rsid w:val="00CA37D4"/>
    <w:rsid w:val="00CA3999"/>
    <w:rsid w:val="00CA3C14"/>
    <w:rsid w:val="00CA3DAA"/>
    <w:rsid w:val="00CA3EE2"/>
    <w:rsid w:val="00CA4CCC"/>
    <w:rsid w:val="00CA503E"/>
    <w:rsid w:val="00CA5408"/>
    <w:rsid w:val="00CA5B2B"/>
    <w:rsid w:val="00CA5B73"/>
    <w:rsid w:val="00CA5F42"/>
    <w:rsid w:val="00CA5FCA"/>
    <w:rsid w:val="00CA63AC"/>
    <w:rsid w:val="00CA6480"/>
    <w:rsid w:val="00CA64C0"/>
    <w:rsid w:val="00CA6686"/>
    <w:rsid w:val="00CA66A8"/>
    <w:rsid w:val="00CA67A2"/>
    <w:rsid w:val="00CA6D22"/>
    <w:rsid w:val="00CA6EE3"/>
    <w:rsid w:val="00CA6F80"/>
    <w:rsid w:val="00CA710B"/>
    <w:rsid w:val="00CA7323"/>
    <w:rsid w:val="00CA75A7"/>
    <w:rsid w:val="00CA7A39"/>
    <w:rsid w:val="00CA7A55"/>
    <w:rsid w:val="00CA7DDE"/>
    <w:rsid w:val="00CA7E68"/>
    <w:rsid w:val="00CA7EB8"/>
    <w:rsid w:val="00CB0663"/>
    <w:rsid w:val="00CB0835"/>
    <w:rsid w:val="00CB090A"/>
    <w:rsid w:val="00CB092D"/>
    <w:rsid w:val="00CB0BCF"/>
    <w:rsid w:val="00CB0DCE"/>
    <w:rsid w:val="00CB0FE7"/>
    <w:rsid w:val="00CB10CE"/>
    <w:rsid w:val="00CB1455"/>
    <w:rsid w:val="00CB1495"/>
    <w:rsid w:val="00CB14A7"/>
    <w:rsid w:val="00CB14DD"/>
    <w:rsid w:val="00CB1606"/>
    <w:rsid w:val="00CB163A"/>
    <w:rsid w:val="00CB16B9"/>
    <w:rsid w:val="00CB17A1"/>
    <w:rsid w:val="00CB1803"/>
    <w:rsid w:val="00CB1972"/>
    <w:rsid w:val="00CB1CEE"/>
    <w:rsid w:val="00CB20CD"/>
    <w:rsid w:val="00CB2353"/>
    <w:rsid w:val="00CB235D"/>
    <w:rsid w:val="00CB261A"/>
    <w:rsid w:val="00CB2634"/>
    <w:rsid w:val="00CB26CE"/>
    <w:rsid w:val="00CB2741"/>
    <w:rsid w:val="00CB2FDA"/>
    <w:rsid w:val="00CB31DC"/>
    <w:rsid w:val="00CB3228"/>
    <w:rsid w:val="00CB3292"/>
    <w:rsid w:val="00CB32A7"/>
    <w:rsid w:val="00CB3440"/>
    <w:rsid w:val="00CB360A"/>
    <w:rsid w:val="00CB36EF"/>
    <w:rsid w:val="00CB3C44"/>
    <w:rsid w:val="00CB3D2F"/>
    <w:rsid w:val="00CB3E05"/>
    <w:rsid w:val="00CB41A1"/>
    <w:rsid w:val="00CB446E"/>
    <w:rsid w:val="00CB4481"/>
    <w:rsid w:val="00CB462D"/>
    <w:rsid w:val="00CB4D67"/>
    <w:rsid w:val="00CB4F3E"/>
    <w:rsid w:val="00CB4FAE"/>
    <w:rsid w:val="00CB5205"/>
    <w:rsid w:val="00CB5386"/>
    <w:rsid w:val="00CB54C4"/>
    <w:rsid w:val="00CB5609"/>
    <w:rsid w:val="00CB57D6"/>
    <w:rsid w:val="00CB597E"/>
    <w:rsid w:val="00CB5B68"/>
    <w:rsid w:val="00CB5E13"/>
    <w:rsid w:val="00CB6035"/>
    <w:rsid w:val="00CB6558"/>
    <w:rsid w:val="00CB6A2B"/>
    <w:rsid w:val="00CB6FA9"/>
    <w:rsid w:val="00CB6FC0"/>
    <w:rsid w:val="00CB7057"/>
    <w:rsid w:val="00CB7131"/>
    <w:rsid w:val="00CB7159"/>
    <w:rsid w:val="00CB749A"/>
    <w:rsid w:val="00CB79A3"/>
    <w:rsid w:val="00CB7FB3"/>
    <w:rsid w:val="00CC00A7"/>
    <w:rsid w:val="00CC02B5"/>
    <w:rsid w:val="00CC02D0"/>
    <w:rsid w:val="00CC0487"/>
    <w:rsid w:val="00CC05D8"/>
    <w:rsid w:val="00CC0688"/>
    <w:rsid w:val="00CC0887"/>
    <w:rsid w:val="00CC092F"/>
    <w:rsid w:val="00CC0999"/>
    <w:rsid w:val="00CC0D0A"/>
    <w:rsid w:val="00CC0DCA"/>
    <w:rsid w:val="00CC0F69"/>
    <w:rsid w:val="00CC1056"/>
    <w:rsid w:val="00CC10B2"/>
    <w:rsid w:val="00CC10F8"/>
    <w:rsid w:val="00CC12CD"/>
    <w:rsid w:val="00CC1303"/>
    <w:rsid w:val="00CC1428"/>
    <w:rsid w:val="00CC1539"/>
    <w:rsid w:val="00CC18AB"/>
    <w:rsid w:val="00CC18D2"/>
    <w:rsid w:val="00CC1ECD"/>
    <w:rsid w:val="00CC1FD9"/>
    <w:rsid w:val="00CC2199"/>
    <w:rsid w:val="00CC2301"/>
    <w:rsid w:val="00CC2461"/>
    <w:rsid w:val="00CC280C"/>
    <w:rsid w:val="00CC2AFE"/>
    <w:rsid w:val="00CC2BC0"/>
    <w:rsid w:val="00CC2BC3"/>
    <w:rsid w:val="00CC2CD9"/>
    <w:rsid w:val="00CC2F87"/>
    <w:rsid w:val="00CC312B"/>
    <w:rsid w:val="00CC3146"/>
    <w:rsid w:val="00CC330D"/>
    <w:rsid w:val="00CC340E"/>
    <w:rsid w:val="00CC3551"/>
    <w:rsid w:val="00CC3631"/>
    <w:rsid w:val="00CC3697"/>
    <w:rsid w:val="00CC3D04"/>
    <w:rsid w:val="00CC4376"/>
    <w:rsid w:val="00CC4499"/>
    <w:rsid w:val="00CC4932"/>
    <w:rsid w:val="00CC4A63"/>
    <w:rsid w:val="00CC4E40"/>
    <w:rsid w:val="00CC531F"/>
    <w:rsid w:val="00CC53A1"/>
    <w:rsid w:val="00CC5582"/>
    <w:rsid w:val="00CC56FD"/>
    <w:rsid w:val="00CC62B1"/>
    <w:rsid w:val="00CC6A0E"/>
    <w:rsid w:val="00CC6D7F"/>
    <w:rsid w:val="00CC724F"/>
    <w:rsid w:val="00CC73D0"/>
    <w:rsid w:val="00CC748B"/>
    <w:rsid w:val="00CC764A"/>
    <w:rsid w:val="00CC76A4"/>
    <w:rsid w:val="00CC7BE4"/>
    <w:rsid w:val="00CC7C6C"/>
    <w:rsid w:val="00CC7D16"/>
    <w:rsid w:val="00CC7E2D"/>
    <w:rsid w:val="00CC7FEE"/>
    <w:rsid w:val="00CD011E"/>
    <w:rsid w:val="00CD025A"/>
    <w:rsid w:val="00CD050A"/>
    <w:rsid w:val="00CD06C1"/>
    <w:rsid w:val="00CD0A3D"/>
    <w:rsid w:val="00CD0F64"/>
    <w:rsid w:val="00CD0F85"/>
    <w:rsid w:val="00CD1082"/>
    <w:rsid w:val="00CD1347"/>
    <w:rsid w:val="00CD137B"/>
    <w:rsid w:val="00CD15F9"/>
    <w:rsid w:val="00CD1F2C"/>
    <w:rsid w:val="00CD2125"/>
    <w:rsid w:val="00CD2449"/>
    <w:rsid w:val="00CD24C9"/>
    <w:rsid w:val="00CD27C7"/>
    <w:rsid w:val="00CD2CE0"/>
    <w:rsid w:val="00CD2D57"/>
    <w:rsid w:val="00CD2EE7"/>
    <w:rsid w:val="00CD2FE2"/>
    <w:rsid w:val="00CD309D"/>
    <w:rsid w:val="00CD3192"/>
    <w:rsid w:val="00CD33E1"/>
    <w:rsid w:val="00CD3662"/>
    <w:rsid w:val="00CD36D2"/>
    <w:rsid w:val="00CD3877"/>
    <w:rsid w:val="00CD39F2"/>
    <w:rsid w:val="00CD3C61"/>
    <w:rsid w:val="00CD3DA4"/>
    <w:rsid w:val="00CD3E47"/>
    <w:rsid w:val="00CD41E4"/>
    <w:rsid w:val="00CD475B"/>
    <w:rsid w:val="00CD491B"/>
    <w:rsid w:val="00CD4A5F"/>
    <w:rsid w:val="00CD4CEC"/>
    <w:rsid w:val="00CD5183"/>
    <w:rsid w:val="00CD52F0"/>
    <w:rsid w:val="00CD5495"/>
    <w:rsid w:val="00CD58B0"/>
    <w:rsid w:val="00CD5AAF"/>
    <w:rsid w:val="00CD5D8D"/>
    <w:rsid w:val="00CD5FD3"/>
    <w:rsid w:val="00CD6088"/>
    <w:rsid w:val="00CD66BF"/>
    <w:rsid w:val="00CD6ADA"/>
    <w:rsid w:val="00CD6B33"/>
    <w:rsid w:val="00CD6BD6"/>
    <w:rsid w:val="00CD6DF9"/>
    <w:rsid w:val="00CD6F23"/>
    <w:rsid w:val="00CD6FE5"/>
    <w:rsid w:val="00CD7326"/>
    <w:rsid w:val="00CD7454"/>
    <w:rsid w:val="00CD7568"/>
    <w:rsid w:val="00CD76F8"/>
    <w:rsid w:val="00CD77AD"/>
    <w:rsid w:val="00CD77C0"/>
    <w:rsid w:val="00CD78BC"/>
    <w:rsid w:val="00CD7B50"/>
    <w:rsid w:val="00CD7C13"/>
    <w:rsid w:val="00CD7F2C"/>
    <w:rsid w:val="00CE0080"/>
    <w:rsid w:val="00CE0218"/>
    <w:rsid w:val="00CE0379"/>
    <w:rsid w:val="00CE0762"/>
    <w:rsid w:val="00CE099A"/>
    <w:rsid w:val="00CE0EAA"/>
    <w:rsid w:val="00CE1564"/>
    <w:rsid w:val="00CE15E9"/>
    <w:rsid w:val="00CE1648"/>
    <w:rsid w:val="00CE197F"/>
    <w:rsid w:val="00CE1E7C"/>
    <w:rsid w:val="00CE1F7A"/>
    <w:rsid w:val="00CE2321"/>
    <w:rsid w:val="00CE233D"/>
    <w:rsid w:val="00CE2482"/>
    <w:rsid w:val="00CE2C93"/>
    <w:rsid w:val="00CE2DAB"/>
    <w:rsid w:val="00CE2FC0"/>
    <w:rsid w:val="00CE3096"/>
    <w:rsid w:val="00CE34B5"/>
    <w:rsid w:val="00CE35E9"/>
    <w:rsid w:val="00CE363B"/>
    <w:rsid w:val="00CE38B4"/>
    <w:rsid w:val="00CE3902"/>
    <w:rsid w:val="00CE4111"/>
    <w:rsid w:val="00CE428E"/>
    <w:rsid w:val="00CE42B9"/>
    <w:rsid w:val="00CE4701"/>
    <w:rsid w:val="00CE4815"/>
    <w:rsid w:val="00CE4AFD"/>
    <w:rsid w:val="00CE4B77"/>
    <w:rsid w:val="00CE4CB6"/>
    <w:rsid w:val="00CE4D3F"/>
    <w:rsid w:val="00CE4D40"/>
    <w:rsid w:val="00CE531F"/>
    <w:rsid w:val="00CE564C"/>
    <w:rsid w:val="00CE57A2"/>
    <w:rsid w:val="00CE5869"/>
    <w:rsid w:val="00CE5AAA"/>
    <w:rsid w:val="00CE5F1E"/>
    <w:rsid w:val="00CE6078"/>
    <w:rsid w:val="00CE60FF"/>
    <w:rsid w:val="00CE636B"/>
    <w:rsid w:val="00CE6411"/>
    <w:rsid w:val="00CE649E"/>
    <w:rsid w:val="00CE6911"/>
    <w:rsid w:val="00CE6D15"/>
    <w:rsid w:val="00CE6E9A"/>
    <w:rsid w:val="00CE725B"/>
    <w:rsid w:val="00CE7260"/>
    <w:rsid w:val="00CE7766"/>
    <w:rsid w:val="00CE78B5"/>
    <w:rsid w:val="00CE7A94"/>
    <w:rsid w:val="00CE7C5A"/>
    <w:rsid w:val="00CF0596"/>
    <w:rsid w:val="00CF070D"/>
    <w:rsid w:val="00CF0A48"/>
    <w:rsid w:val="00CF0AFE"/>
    <w:rsid w:val="00CF0C84"/>
    <w:rsid w:val="00CF10EA"/>
    <w:rsid w:val="00CF12BF"/>
    <w:rsid w:val="00CF1789"/>
    <w:rsid w:val="00CF1A50"/>
    <w:rsid w:val="00CF1D19"/>
    <w:rsid w:val="00CF2529"/>
    <w:rsid w:val="00CF2632"/>
    <w:rsid w:val="00CF2680"/>
    <w:rsid w:val="00CF28ED"/>
    <w:rsid w:val="00CF2AC9"/>
    <w:rsid w:val="00CF2C52"/>
    <w:rsid w:val="00CF30BE"/>
    <w:rsid w:val="00CF33DE"/>
    <w:rsid w:val="00CF33EC"/>
    <w:rsid w:val="00CF342B"/>
    <w:rsid w:val="00CF3464"/>
    <w:rsid w:val="00CF38A0"/>
    <w:rsid w:val="00CF3986"/>
    <w:rsid w:val="00CF3F9B"/>
    <w:rsid w:val="00CF3FC0"/>
    <w:rsid w:val="00CF40FC"/>
    <w:rsid w:val="00CF48A4"/>
    <w:rsid w:val="00CF4EE1"/>
    <w:rsid w:val="00CF514A"/>
    <w:rsid w:val="00CF533A"/>
    <w:rsid w:val="00CF5B53"/>
    <w:rsid w:val="00CF5CE5"/>
    <w:rsid w:val="00CF5FFC"/>
    <w:rsid w:val="00CF6128"/>
    <w:rsid w:val="00CF64F7"/>
    <w:rsid w:val="00CF6A37"/>
    <w:rsid w:val="00CF6B44"/>
    <w:rsid w:val="00CF6F1E"/>
    <w:rsid w:val="00CF73D8"/>
    <w:rsid w:val="00CF772C"/>
    <w:rsid w:val="00CF7FB3"/>
    <w:rsid w:val="00D0020B"/>
    <w:rsid w:val="00D002F5"/>
    <w:rsid w:val="00D00548"/>
    <w:rsid w:val="00D00915"/>
    <w:rsid w:val="00D00AED"/>
    <w:rsid w:val="00D00BB2"/>
    <w:rsid w:val="00D00C7C"/>
    <w:rsid w:val="00D00C7D"/>
    <w:rsid w:val="00D00F4B"/>
    <w:rsid w:val="00D010D3"/>
    <w:rsid w:val="00D01307"/>
    <w:rsid w:val="00D01438"/>
    <w:rsid w:val="00D01684"/>
    <w:rsid w:val="00D01BDB"/>
    <w:rsid w:val="00D01F25"/>
    <w:rsid w:val="00D01FAF"/>
    <w:rsid w:val="00D02007"/>
    <w:rsid w:val="00D022F9"/>
    <w:rsid w:val="00D027EF"/>
    <w:rsid w:val="00D0288F"/>
    <w:rsid w:val="00D028C6"/>
    <w:rsid w:val="00D02A52"/>
    <w:rsid w:val="00D03242"/>
    <w:rsid w:val="00D034A6"/>
    <w:rsid w:val="00D035D7"/>
    <w:rsid w:val="00D038C9"/>
    <w:rsid w:val="00D038DB"/>
    <w:rsid w:val="00D03A8C"/>
    <w:rsid w:val="00D03CC3"/>
    <w:rsid w:val="00D03F8E"/>
    <w:rsid w:val="00D04238"/>
    <w:rsid w:val="00D047F1"/>
    <w:rsid w:val="00D04A7D"/>
    <w:rsid w:val="00D04CCA"/>
    <w:rsid w:val="00D04CF0"/>
    <w:rsid w:val="00D04D26"/>
    <w:rsid w:val="00D0504C"/>
    <w:rsid w:val="00D053A1"/>
    <w:rsid w:val="00D05401"/>
    <w:rsid w:val="00D054CB"/>
    <w:rsid w:val="00D054FD"/>
    <w:rsid w:val="00D05867"/>
    <w:rsid w:val="00D058D0"/>
    <w:rsid w:val="00D05911"/>
    <w:rsid w:val="00D05CCF"/>
    <w:rsid w:val="00D05DE5"/>
    <w:rsid w:val="00D05F73"/>
    <w:rsid w:val="00D05FA5"/>
    <w:rsid w:val="00D063B8"/>
    <w:rsid w:val="00D064F8"/>
    <w:rsid w:val="00D0687E"/>
    <w:rsid w:val="00D06899"/>
    <w:rsid w:val="00D069AE"/>
    <w:rsid w:val="00D06CD8"/>
    <w:rsid w:val="00D07197"/>
    <w:rsid w:val="00D07491"/>
    <w:rsid w:val="00D07759"/>
    <w:rsid w:val="00D078BD"/>
    <w:rsid w:val="00D07B23"/>
    <w:rsid w:val="00D07BF4"/>
    <w:rsid w:val="00D07CAC"/>
    <w:rsid w:val="00D07D15"/>
    <w:rsid w:val="00D07D5C"/>
    <w:rsid w:val="00D07E0E"/>
    <w:rsid w:val="00D10457"/>
    <w:rsid w:val="00D1063E"/>
    <w:rsid w:val="00D108CD"/>
    <w:rsid w:val="00D1090E"/>
    <w:rsid w:val="00D10A2C"/>
    <w:rsid w:val="00D10ADB"/>
    <w:rsid w:val="00D10D6A"/>
    <w:rsid w:val="00D10D8C"/>
    <w:rsid w:val="00D10EB4"/>
    <w:rsid w:val="00D111D9"/>
    <w:rsid w:val="00D1140D"/>
    <w:rsid w:val="00D1150A"/>
    <w:rsid w:val="00D1160C"/>
    <w:rsid w:val="00D117D2"/>
    <w:rsid w:val="00D1183E"/>
    <w:rsid w:val="00D11932"/>
    <w:rsid w:val="00D1194E"/>
    <w:rsid w:val="00D11C7E"/>
    <w:rsid w:val="00D11D7F"/>
    <w:rsid w:val="00D12088"/>
    <w:rsid w:val="00D12477"/>
    <w:rsid w:val="00D125FB"/>
    <w:rsid w:val="00D12936"/>
    <w:rsid w:val="00D12B6A"/>
    <w:rsid w:val="00D12C69"/>
    <w:rsid w:val="00D12E54"/>
    <w:rsid w:val="00D13003"/>
    <w:rsid w:val="00D1307E"/>
    <w:rsid w:val="00D13095"/>
    <w:rsid w:val="00D134CA"/>
    <w:rsid w:val="00D1371C"/>
    <w:rsid w:val="00D13DD9"/>
    <w:rsid w:val="00D13EE3"/>
    <w:rsid w:val="00D14413"/>
    <w:rsid w:val="00D15346"/>
    <w:rsid w:val="00D15748"/>
    <w:rsid w:val="00D159AE"/>
    <w:rsid w:val="00D15A37"/>
    <w:rsid w:val="00D15A3A"/>
    <w:rsid w:val="00D15C31"/>
    <w:rsid w:val="00D15C9A"/>
    <w:rsid w:val="00D160DE"/>
    <w:rsid w:val="00D161FB"/>
    <w:rsid w:val="00D16469"/>
    <w:rsid w:val="00D1664A"/>
    <w:rsid w:val="00D168CA"/>
    <w:rsid w:val="00D16DF5"/>
    <w:rsid w:val="00D16F51"/>
    <w:rsid w:val="00D17179"/>
    <w:rsid w:val="00D17415"/>
    <w:rsid w:val="00D17551"/>
    <w:rsid w:val="00D17D34"/>
    <w:rsid w:val="00D17D5E"/>
    <w:rsid w:val="00D17E10"/>
    <w:rsid w:val="00D202EF"/>
    <w:rsid w:val="00D20869"/>
    <w:rsid w:val="00D209B8"/>
    <w:rsid w:val="00D20B82"/>
    <w:rsid w:val="00D20EC4"/>
    <w:rsid w:val="00D21068"/>
    <w:rsid w:val="00D21623"/>
    <w:rsid w:val="00D21C64"/>
    <w:rsid w:val="00D21C90"/>
    <w:rsid w:val="00D21DFC"/>
    <w:rsid w:val="00D21FB6"/>
    <w:rsid w:val="00D2267C"/>
    <w:rsid w:val="00D22737"/>
    <w:rsid w:val="00D2288E"/>
    <w:rsid w:val="00D228BE"/>
    <w:rsid w:val="00D228D3"/>
    <w:rsid w:val="00D229AB"/>
    <w:rsid w:val="00D22CCE"/>
    <w:rsid w:val="00D22CE5"/>
    <w:rsid w:val="00D22E03"/>
    <w:rsid w:val="00D22F61"/>
    <w:rsid w:val="00D235AE"/>
    <w:rsid w:val="00D23760"/>
    <w:rsid w:val="00D2379F"/>
    <w:rsid w:val="00D2381A"/>
    <w:rsid w:val="00D23879"/>
    <w:rsid w:val="00D23C17"/>
    <w:rsid w:val="00D23D77"/>
    <w:rsid w:val="00D23F81"/>
    <w:rsid w:val="00D24011"/>
    <w:rsid w:val="00D242FD"/>
    <w:rsid w:val="00D24325"/>
    <w:rsid w:val="00D24567"/>
    <w:rsid w:val="00D245B7"/>
    <w:rsid w:val="00D24611"/>
    <w:rsid w:val="00D24ED1"/>
    <w:rsid w:val="00D255DF"/>
    <w:rsid w:val="00D258A7"/>
    <w:rsid w:val="00D25BB8"/>
    <w:rsid w:val="00D25CEE"/>
    <w:rsid w:val="00D25DE4"/>
    <w:rsid w:val="00D26085"/>
    <w:rsid w:val="00D264D3"/>
    <w:rsid w:val="00D2650C"/>
    <w:rsid w:val="00D265AC"/>
    <w:rsid w:val="00D26739"/>
    <w:rsid w:val="00D267F0"/>
    <w:rsid w:val="00D2693F"/>
    <w:rsid w:val="00D269E3"/>
    <w:rsid w:val="00D269F4"/>
    <w:rsid w:val="00D26DD2"/>
    <w:rsid w:val="00D26E58"/>
    <w:rsid w:val="00D26F0A"/>
    <w:rsid w:val="00D26FFE"/>
    <w:rsid w:val="00D2726C"/>
    <w:rsid w:val="00D272A4"/>
    <w:rsid w:val="00D276EC"/>
    <w:rsid w:val="00D278FA"/>
    <w:rsid w:val="00D27A47"/>
    <w:rsid w:val="00D27B67"/>
    <w:rsid w:val="00D27B93"/>
    <w:rsid w:val="00D27BB5"/>
    <w:rsid w:val="00D27C5F"/>
    <w:rsid w:val="00D27C9B"/>
    <w:rsid w:val="00D3006D"/>
    <w:rsid w:val="00D30372"/>
    <w:rsid w:val="00D30486"/>
    <w:rsid w:val="00D30A5F"/>
    <w:rsid w:val="00D30B67"/>
    <w:rsid w:val="00D30BE1"/>
    <w:rsid w:val="00D30FEA"/>
    <w:rsid w:val="00D31062"/>
    <w:rsid w:val="00D31227"/>
    <w:rsid w:val="00D31C61"/>
    <w:rsid w:val="00D31D37"/>
    <w:rsid w:val="00D31DF6"/>
    <w:rsid w:val="00D32243"/>
    <w:rsid w:val="00D328F3"/>
    <w:rsid w:val="00D32F0A"/>
    <w:rsid w:val="00D32F7B"/>
    <w:rsid w:val="00D32F7C"/>
    <w:rsid w:val="00D32FFA"/>
    <w:rsid w:val="00D3309E"/>
    <w:rsid w:val="00D33109"/>
    <w:rsid w:val="00D33142"/>
    <w:rsid w:val="00D33753"/>
    <w:rsid w:val="00D33877"/>
    <w:rsid w:val="00D34247"/>
    <w:rsid w:val="00D3503C"/>
    <w:rsid w:val="00D3559C"/>
    <w:rsid w:val="00D355AA"/>
    <w:rsid w:val="00D3570B"/>
    <w:rsid w:val="00D358A4"/>
    <w:rsid w:val="00D35A0B"/>
    <w:rsid w:val="00D35B7A"/>
    <w:rsid w:val="00D35F30"/>
    <w:rsid w:val="00D36338"/>
    <w:rsid w:val="00D36754"/>
    <w:rsid w:val="00D36D2B"/>
    <w:rsid w:val="00D36D56"/>
    <w:rsid w:val="00D36E9B"/>
    <w:rsid w:val="00D37245"/>
    <w:rsid w:val="00D37328"/>
    <w:rsid w:val="00D3761E"/>
    <w:rsid w:val="00D379AF"/>
    <w:rsid w:val="00D37D7E"/>
    <w:rsid w:val="00D37F17"/>
    <w:rsid w:val="00D37FA9"/>
    <w:rsid w:val="00D40035"/>
    <w:rsid w:val="00D40090"/>
    <w:rsid w:val="00D400C1"/>
    <w:rsid w:val="00D40140"/>
    <w:rsid w:val="00D4028C"/>
    <w:rsid w:val="00D40322"/>
    <w:rsid w:val="00D4034A"/>
    <w:rsid w:val="00D40414"/>
    <w:rsid w:val="00D4066C"/>
    <w:rsid w:val="00D40742"/>
    <w:rsid w:val="00D407EC"/>
    <w:rsid w:val="00D40880"/>
    <w:rsid w:val="00D41363"/>
    <w:rsid w:val="00D413A2"/>
    <w:rsid w:val="00D413B8"/>
    <w:rsid w:val="00D4196D"/>
    <w:rsid w:val="00D41DAC"/>
    <w:rsid w:val="00D41F5A"/>
    <w:rsid w:val="00D420D2"/>
    <w:rsid w:val="00D421F2"/>
    <w:rsid w:val="00D4244E"/>
    <w:rsid w:val="00D42483"/>
    <w:rsid w:val="00D42752"/>
    <w:rsid w:val="00D42941"/>
    <w:rsid w:val="00D42B22"/>
    <w:rsid w:val="00D42B2B"/>
    <w:rsid w:val="00D42CDC"/>
    <w:rsid w:val="00D4333B"/>
    <w:rsid w:val="00D4340A"/>
    <w:rsid w:val="00D43422"/>
    <w:rsid w:val="00D43A45"/>
    <w:rsid w:val="00D43AFD"/>
    <w:rsid w:val="00D43D15"/>
    <w:rsid w:val="00D43EF2"/>
    <w:rsid w:val="00D440EF"/>
    <w:rsid w:val="00D4473D"/>
    <w:rsid w:val="00D44785"/>
    <w:rsid w:val="00D44794"/>
    <w:rsid w:val="00D4495B"/>
    <w:rsid w:val="00D44B6B"/>
    <w:rsid w:val="00D44EB9"/>
    <w:rsid w:val="00D45226"/>
    <w:rsid w:val="00D45588"/>
    <w:rsid w:val="00D45990"/>
    <w:rsid w:val="00D459E2"/>
    <w:rsid w:val="00D45ABB"/>
    <w:rsid w:val="00D45B16"/>
    <w:rsid w:val="00D45D5F"/>
    <w:rsid w:val="00D45E9F"/>
    <w:rsid w:val="00D4604D"/>
    <w:rsid w:val="00D46050"/>
    <w:rsid w:val="00D46057"/>
    <w:rsid w:val="00D460B3"/>
    <w:rsid w:val="00D46387"/>
    <w:rsid w:val="00D4638E"/>
    <w:rsid w:val="00D463D8"/>
    <w:rsid w:val="00D46485"/>
    <w:rsid w:val="00D46AE7"/>
    <w:rsid w:val="00D46BC9"/>
    <w:rsid w:val="00D46E77"/>
    <w:rsid w:val="00D47037"/>
    <w:rsid w:val="00D4709E"/>
    <w:rsid w:val="00D472AB"/>
    <w:rsid w:val="00D47683"/>
    <w:rsid w:val="00D478DE"/>
    <w:rsid w:val="00D47CEC"/>
    <w:rsid w:val="00D47D70"/>
    <w:rsid w:val="00D5047F"/>
    <w:rsid w:val="00D50624"/>
    <w:rsid w:val="00D50697"/>
    <w:rsid w:val="00D50863"/>
    <w:rsid w:val="00D50A5B"/>
    <w:rsid w:val="00D50B0A"/>
    <w:rsid w:val="00D50BC1"/>
    <w:rsid w:val="00D50CAC"/>
    <w:rsid w:val="00D50D23"/>
    <w:rsid w:val="00D51467"/>
    <w:rsid w:val="00D515A2"/>
    <w:rsid w:val="00D515E7"/>
    <w:rsid w:val="00D51764"/>
    <w:rsid w:val="00D51861"/>
    <w:rsid w:val="00D519ED"/>
    <w:rsid w:val="00D51BA7"/>
    <w:rsid w:val="00D51CA4"/>
    <w:rsid w:val="00D51D61"/>
    <w:rsid w:val="00D52093"/>
    <w:rsid w:val="00D5252F"/>
    <w:rsid w:val="00D5258C"/>
    <w:rsid w:val="00D52918"/>
    <w:rsid w:val="00D52A73"/>
    <w:rsid w:val="00D535EC"/>
    <w:rsid w:val="00D5361A"/>
    <w:rsid w:val="00D53B26"/>
    <w:rsid w:val="00D53C0C"/>
    <w:rsid w:val="00D53D33"/>
    <w:rsid w:val="00D54023"/>
    <w:rsid w:val="00D540EF"/>
    <w:rsid w:val="00D54209"/>
    <w:rsid w:val="00D542E6"/>
    <w:rsid w:val="00D5435F"/>
    <w:rsid w:val="00D54527"/>
    <w:rsid w:val="00D545F0"/>
    <w:rsid w:val="00D5464E"/>
    <w:rsid w:val="00D5465E"/>
    <w:rsid w:val="00D547EF"/>
    <w:rsid w:val="00D54C6D"/>
    <w:rsid w:val="00D54FC4"/>
    <w:rsid w:val="00D55478"/>
    <w:rsid w:val="00D554BD"/>
    <w:rsid w:val="00D555CA"/>
    <w:rsid w:val="00D555ED"/>
    <w:rsid w:val="00D55C4C"/>
    <w:rsid w:val="00D55D4F"/>
    <w:rsid w:val="00D55E4A"/>
    <w:rsid w:val="00D5635E"/>
    <w:rsid w:val="00D564C9"/>
    <w:rsid w:val="00D566F7"/>
    <w:rsid w:val="00D569E9"/>
    <w:rsid w:val="00D56AC0"/>
    <w:rsid w:val="00D56DE6"/>
    <w:rsid w:val="00D56E8E"/>
    <w:rsid w:val="00D56EAD"/>
    <w:rsid w:val="00D56F63"/>
    <w:rsid w:val="00D5710D"/>
    <w:rsid w:val="00D571BF"/>
    <w:rsid w:val="00D571D1"/>
    <w:rsid w:val="00D57331"/>
    <w:rsid w:val="00D57551"/>
    <w:rsid w:val="00D5757F"/>
    <w:rsid w:val="00D576CB"/>
    <w:rsid w:val="00D57CF5"/>
    <w:rsid w:val="00D57FAA"/>
    <w:rsid w:val="00D60296"/>
    <w:rsid w:val="00D604D8"/>
    <w:rsid w:val="00D6074A"/>
    <w:rsid w:val="00D609A2"/>
    <w:rsid w:val="00D609B5"/>
    <w:rsid w:val="00D60A1F"/>
    <w:rsid w:val="00D60A81"/>
    <w:rsid w:val="00D60B55"/>
    <w:rsid w:val="00D60D5C"/>
    <w:rsid w:val="00D60F6B"/>
    <w:rsid w:val="00D60F7D"/>
    <w:rsid w:val="00D61093"/>
    <w:rsid w:val="00D6126D"/>
    <w:rsid w:val="00D612A9"/>
    <w:rsid w:val="00D612D9"/>
    <w:rsid w:val="00D61551"/>
    <w:rsid w:val="00D61651"/>
    <w:rsid w:val="00D61917"/>
    <w:rsid w:val="00D61E67"/>
    <w:rsid w:val="00D61E95"/>
    <w:rsid w:val="00D621C3"/>
    <w:rsid w:val="00D6249C"/>
    <w:rsid w:val="00D6258D"/>
    <w:rsid w:val="00D6263B"/>
    <w:rsid w:val="00D6295A"/>
    <w:rsid w:val="00D62C9E"/>
    <w:rsid w:val="00D62CB3"/>
    <w:rsid w:val="00D62E9E"/>
    <w:rsid w:val="00D62FB4"/>
    <w:rsid w:val="00D6340F"/>
    <w:rsid w:val="00D6342F"/>
    <w:rsid w:val="00D6352C"/>
    <w:rsid w:val="00D63819"/>
    <w:rsid w:val="00D639D1"/>
    <w:rsid w:val="00D63F3D"/>
    <w:rsid w:val="00D63F53"/>
    <w:rsid w:val="00D640FD"/>
    <w:rsid w:val="00D6429C"/>
    <w:rsid w:val="00D642C3"/>
    <w:rsid w:val="00D64567"/>
    <w:rsid w:val="00D64645"/>
    <w:rsid w:val="00D64AB9"/>
    <w:rsid w:val="00D64AD3"/>
    <w:rsid w:val="00D64B03"/>
    <w:rsid w:val="00D64DF7"/>
    <w:rsid w:val="00D64F25"/>
    <w:rsid w:val="00D64FB9"/>
    <w:rsid w:val="00D6507E"/>
    <w:rsid w:val="00D652BA"/>
    <w:rsid w:val="00D656B5"/>
    <w:rsid w:val="00D65956"/>
    <w:rsid w:val="00D65B60"/>
    <w:rsid w:val="00D660A5"/>
    <w:rsid w:val="00D661FC"/>
    <w:rsid w:val="00D66529"/>
    <w:rsid w:val="00D6656D"/>
    <w:rsid w:val="00D6663E"/>
    <w:rsid w:val="00D66B5F"/>
    <w:rsid w:val="00D66CEF"/>
    <w:rsid w:val="00D66D93"/>
    <w:rsid w:val="00D66DB6"/>
    <w:rsid w:val="00D66E61"/>
    <w:rsid w:val="00D66EDD"/>
    <w:rsid w:val="00D6704F"/>
    <w:rsid w:val="00D6709B"/>
    <w:rsid w:val="00D67597"/>
    <w:rsid w:val="00D675ED"/>
    <w:rsid w:val="00D67652"/>
    <w:rsid w:val="00D67787"/>
    <w:rsid w:val="00D679BA"/>
    <w:rsid w:val="00D67BCA"/>
    <w:rsid w:val="00D67D50"/>
    <w:rsid w:val="00D67D70"/>
    <w:rsid w:val="00D67DC6"/>
    <w:rsid w:val="00D67DF8"/>
    <w:rsid w:val="00D701B9"/>
    <w:rsid w:val="00D701BA"/>
    <w:rsid w:val="00D70247"/>
    <w:rsid w:val="00D702A5"/>
    <w:rsid w:val="00D70991"/>
    <w:rsid w:val="00D712F3"/>
    <w:rsid w:val="00D7147A"/>
    <w:rsid w:val="00D715C0"/>
    <w:rsid w:val="00D715D6"/>
    <w:rsid w:val="00D71800"/>
    <w:rsid w:val="00D718BC"/>
    <w:rsid w:val="00D719AB"/>
    <w:rsid w:val="00D719CE"/>
    <w:rsid w:val="00D71A8C"/>
    <w:rsid w:val="00D71C9A"/>
    <w:rsid w:val="00D71E84"/>
    <w:rsid w:val="00D71FA1"/>
    <w:rsid w:val="00D7207F"/>
    <w:rsid w:val="00D721F5"/>
    <w:rsid w:val="00D72250"/>
    <w:rsid w:val="00D72599"/>
    <w:rsid w:val="00D72656"/>
    <w:rsid w:val="00D7265A"/>
    <w:rsid w:val="00D72827"/>
    <w:rsid w:val="00D7285A"/>
    <w:rsid w:val="00D728A8"/>
    <w:rsid w:val="00D7290A"/>
    <w:rsid w:val="00D7294D"/>
    <w:rsid w:val="00D72A05"/>
    <w:rsid w:val="00D72C0D"/>
    <w:rsid w:val="00D72C5B"/>
    <w:rsid w:val="00D72D31"/>
    <w:rsid w:val="00D72E71"/>
    <w:rsid w:val="00D73442"/>
    <w:rsid w:val="00D734C9"/>
    <w:rsid w:val="00D734D5"/>
    <w:rsid w:val="00D7379D"/>
    <w:rsid w:val="00D73870"/>
    <w:rsid w:val="00D738C7"/>
    <w:rsid w:val="00D739D7"/>
    <w:rsid w:val="00D73CFB"/>
    <w:rsid w:val="00D73FEF"/>
    <w:rsid w:val="00D7428E"/>
    <w:rsid w:val="00D744C1"/>
    <w:rsid w:val="00D747B0"/>
    <w:rsid w:val="00D749EF"/>
    <w:rsid w:val="00D74AD8"/>
    <w:rsid w:val="00D74B0C"/>
    <w:rsid w:val="00D74B42"/>
    <w:rsid w:val="00D74BF9"/>
    <w:rsid w:val="00D74CE6"/>
    <w:rsid w:val="00D74D29"/>
    <w:rsid w:val="00D74E63"/>
    <w:rsid w:val="00D74F6A"/>
    <w:rsid w:val="00D757CC"/>
    <w:rsid w:val="00D75C7F"/>
    <w:rsid w:val="00D75D18"/>
    <w:rsid w:val="00D75DE7"/>
    <w:rsid w:val="00D75E9F"/>
    <w:rsid w:val="00D75F67"/>
    <w:rsid w:val="00D75F7C"/>
    <w:rsid w:val="00D762FE"/>
    <w:rsid w:val="00D76382"/>
    <w:rsid w:val="00D7640E"/>
    <w:rsid w:val="00D765B0"/>
    <w:rsid w:val="00D76798"/>
    <w:rsid w:val="00D769E9"/>
    <w:rsid w:val="00D76CFE"/>
    <w:rsid w:val="00D76D01"/>
    <w:rsid w:val="00D7746C"/>
    <w:rsid w:val="00D77B55"/>
    <w:rsid w:val="00D80327"/>
    <w:rsid w:val="00D80438"/>
    <w:rsid w:val="00D804D7"/>
    <w:rsid w:val="00D8066A"/>
    <w:rsid w:val="00D80BCA"/>
    <w:rsid w:val="00D80EAB"/>
    <w:rsid w:val="00D811A9"/>
    <w:rsid w:val="00D81243"/>
    <w:rsid w:val="00D812DA"/>
    <w:rsid w:val="00D8143B"/>
    <w:rsid w:val="00D8143F"/>
    <w:rsid w:val="00D81633"/>
    <w:rsid w:val="00D819A0"/>
    <w:rsid w:val="00D81E29"/>
    <w:rsid w:val="00D81E9E"/>
    <w:rsid w:val="00D82038"/>
    <w:rsid w:val="00D8252F"/>
    <w:rsid w:val="00D828AE"/>
    <w:rsid w:val="00D82B61"/>
    <w:rsid w:val="00D82DD7"/>
    <w:rsid w:val="00D82E01"/>
    <w:rsid w:val="00D82EB3"/>
    <w:rsid w:val="00D8306C"/>
    <w:rsid w:val="00D83164"/>
    <w:rsid w:val="00D8322F"/>
    <w:rsid w:val="00D8357C"/>
    <w:rsid w:val="00D83733"/>
    <w:rsid w:val="00D83A48"/>
    <w:rsid w:val="00D83B5C"/>
    <w:rsid w:val="00D83EAB"/>
    <w:rsid w:val="00D83ECA"/>
    <w:rsid w:val="00D83F3B"/>
    <w:rsid w:val="00D83F6E"/>
    <w:rsid w:val="00D83FF5"/>
    <w:rsid w:val="00D841A3"/>
    <w:rsid w:val="00D841F7"/>
    <w:rsid w:val="00D8430B"/>
    <w:rsid w:val="00D84446"/>
    <w:rsid w:val="00D847A3"/>
    <w:rsid w:val="00D84967"/>
    <w:rsid w:val="00D84A86"/>
    <w:rsid w:val="00D84B02"/>
    <w:rsid w:val="00D84B77"/>
    <w:rsid w:val="00D84FF5"/>
    <w:rsid w:val="00D85054"/>
    <w:rsid w:val="00D850B8"/>
    <w:rsid w:val="00D8513F"/>
    <w:rsid w:val="00D8528F"/>
    <w:rsid w:val="00D85466"/>
    <w:rsid w:val="00D8549A"/>
    <w:rsid w:val="00D854E3"/>
    <w:rsid w:val="00D85944"/>
    <w:rsid w:val="00D85BE4"/>
    <w:rsid w:val="00D85E5A"/>
    <w:rsid w:val="00D86187"/>
    <w:rsid w:val="00D86281"/>
    <w:rsid w:val="00D86547"/>
    <w:rsid w:val="00D86558"/>
    <w:rsid w:val="00D86569"/>
    <w:rsid w:val="00D86B75"/>
    <w:rsid w:val="00D86E41"/>
    <w:rsid w:val="00D8770C"/>
    <w:rsid w:val="00D87852"/>
    <w:rsid w:val="00D878B6"/>
    <w:rsid w:val="00D8790F"/>
    <w:rsid w:val="00D87D4D"/>
    <w:rsid w:val="00D87E99"/>
    <w:rsid w:val="00D9006C"/>
    <w:rsid w:val="00D90346"/>
    <w:rsid w:val="00D90447"/>
    <w:rsid w:val="00D9060A"/>
    <w:rsid w:val="00D90865"/>
    <w:rsid w:val="00D908C2"/>
    <w:rsid w:val="00D909FE"/>
    <w:rsid w:val="00D90DFD"/>
    <w:rsid w:val="00D90ED0"/>
    <w:rsid w:val="00D90F29"/>
    <w:rsid w:val="00D9103B"/>
    <w:rsid w:val="00D910D0"/>
    <w:rsid w:val="00D917AA"/>
    <w:rsid w:val="00D9190E"/>
    <w:rsid w:val="00D91BB3"/>
    <w:rsid w:val="00D91CB0"/>
    <w:rsid w:val="00D92019"/>
    <w:rsid w:val="00D920A8"/>
    <w:rsid w:val="00D92255"/>
    <w:rsid w:val="00D92364"/>
    <w:rsid w:val="00D92415"/>
    <w:rsid w:val="00D925C9"/>
    <w:rsid w:val="00D92774"/>
    <w:rsid w:val="00D92813"/>
    <w:rsid w:val="00D929AE"/>
    <w:rsid w:val="00D92B38"/>
    <w:rsid w:val="00D92C59"/>
    <w:rsid w:val="00D92C7A"/>
    <w:rsid w:val="00D92CD0"/>
    <w:rsid w:val="00D92D44"/>
    <w:rsid w:val="00D931B9"/>
    <w:rsid w:val="00D932AA"/>
    <w:rsid w:val="00D9365F"/>
    <w:rsid w:val="00D939CD"/>
    <w:rsid w:val="00D93A1B"/>
    <w:rsid w:val="00D93AD3"/>
    <w:rsid w:val="00D93B15"/>
    <w:rsid w:val="00D93E63"/>
    <w:rsid w:val="00D93F73"/>
    <w:rsid w:val="00D940AB"/>
    <w:rsid w:val="00D94628"/>
    <w:rsid w:val="00D94638"/>
    <w:rsid w:val="00D946E6"/>
    <w:rsid w:val="00D94A78"/>
    <w:rsid w:val="00D94E41"/>
    <w:rsid w:val="00D94E8C"/>
    <w:rsid w:val="00D95101"/>
    <w:rsid w:val="00D95224"/>
    <w:rsid w:val="00D95379"/>
    <w:rsid w:val="00D9566D"/>
    <w:rsid w:val="00D95857"/>
    <w:rsid w:val="00D95ABD"/>
    <w:rsid w:val="00D95D2E"/>
    <w:rsid w:val="00D95D37"/>
    <w:rsid w:val="00D963F1"/>
    <w:rsid w:val="00D9645F"/>
    <w:rsid w:val="00D9653B"/>
    <w:rsid w:val="00D9664E"/>
    <w:rsid w:val="00D968C9"/>
    <w:rsid w:val="00D968CF"/>
    <w:rsid w:val="00D96A30"/>
    <w:rsid w:val="00D96B7B"/>
    <w:rsid w:val="00D971BD"/>
    <w:rsid w:val="00D9725F"/>
    <w:rsid w:val="00D973E4"/>
    <w:rsid w:val="00D97490"/>
    <w:rsid w:val="00D975B0"/>
    <w:rsid w:val="00D979C1"/>
    <w:rsid w:val="00D979F3"/>
    <w:rsid w:val="00D97D12"/>
    <w:rsid w:val="00DA00B2"/>
    <w:rsid w:val="00DA02EE"/>
    <w:rsid w:val="00DA0496"/>
    <w:rsid w:val="00DA084D"/>
    <w:rsid w:val="00DA085E"/>
    <w:rsid w:val="00DA09C7"/>
    <w:rsid w:val="00DA0CA7"/>
    <w:rsid w:val="00DA0E23"/>
    <w:rsid w:val="00DA0F2B"/>
    <w:rsid w:val="00DA13E6"/>
    <w:rsid w:val="00DA157E"/>
    <w:rsid w:val="00DA15FC"/>
    <w:rsid w:val="00DA174D"/>
    <w:rsid w:val="00DA1B0B"/>
    <w:rsid w:val="00DA1C61"/>
    <w:rsid w:val="00DA1F8B"/>
    <w:rsid w:val="00DA210F"/>
    <w:rsid w:val="00DA21CD"/>
    <w:rsid w:val="00DA21D7"/>
    <w:rsid w:val="00DA224A"/>
    <w:rsid w:val="00DA2562"/>
    <w:rsid w:val="00DA2705"/>
    <w:rsid w:val="00DA2839"/>
    <w:rsid w:val="00DA28D2"/>
    <w:rsid w:val="00DA2AC6"/>
    <w:rsid w:val="00DA2BE0"/>
    <w:rsid w:val="00DA2C47"/>
    <w:rsid w:val="00DA2F31"/>
    <w:rsid w:val="00DA327B"/>
    <w:rsid w:val="00DA3C1D"/>
    <w:rsid w:val="00DA3EEA"/>
    <w:rsid w:val="00DA43DF"/>
    <w:rsid w:val="00DA4D66"/>
    <w:rsid w:val="00DA4FFA"/>
    <w:rsid w:val="00DA5211"/>
    <w:rsid w:val="00DA5449"/>
    <w:rsid w:val="00DA55E8"/>
    <w:rsid w:val="00DA567E"/>
    <w:rsid w:val="00DA5EEB"/>
    <w:rsid w:val="00DA5F64"/>
    <w:rsid w:val="00DA619F"/>
    <w:rsid w:val="00DA6533"/>
    <w:rsid w:val="00DA66A6"/>
    <w:rsid w:val="00DA67E4"/>
    <w:rsid w:val="00DA6917"/>
    <w:rsid w:val="00DA6B12"/>
    <w:rsid w:val="00DA6B6B"/>
    <w:rsid w:val="00DA6C2B"/>
    <w:rsid w:val="00DA6DDA"/>
    <w:rsid w:val="00DA7736"/>
    <w:rsid w:val="00DA777A"/>
    <w:rsid w:val="00DA798B"/>
    <w:rsid w:val="00DB01E7"/>
    <w:rsid w:val="00DB03E1"/>
    <w:rsid w:val="00DB046A"/>
    <w:rsid w:val="00DB06D5"/>
    <w:rsid w:val="00DB0769"/>
    <w:rsid w:val="00DB0FB8"/>
    <w:rsid w:val="00DB0FC9"/>
    <w:rsid w:val="00DB10B7"/>
    <w:rsid w:val="00DB189D"/>
    <w:rsid w:val="00DB19CD"/>
    <w:rsid w:val="00DB19FE"/>
    <w:rsid w:val="00DB1C87"/>
    <w:rsid w:val="00DB1D02"/>
    <w:rsid w:val="00DB1D26"/>
    <w:rsid w:val="00DB1FA1"/>
    <w:rsid w:val="00DB207D"/>
    <w:rsid w:val="00DB21AA"/>
    <w:rsid w:val="00DB21BC"/>
    <w:rsid w:val="00DB21DB"/>
    <w:rsid w:val="00DB28E2"/>
    <w:rsid w:val="00DB2917"/>
    <w:rsid w:val="00DB2AB4"/>
    <w:rsid w:val="00DB2B70"/>
    <w:rsid w:val="00DB2C90"/>
    <w:rsid w:val="00DB2FF4"/>
    <w:rsid w:val="00DB33C3"/>
    <w:rsid w:val="00DB34C0"/>
    <w:rsid w:val="00DB395D"/>
    <w:rsid w:val="00DB399A"/>
    <w:rsid w:val="00DB3C28"/>
    <w:rsid w:val="00DB3F94"/>
    <w:rsid w:val="00DB4084"/>
    <w:rsid w:val="00DB4251"/>
    <w:rsid w:val="00DB47FF"/>
    <w:rsid w:val="00DB485E"/>
    <w:rsid w:val="00DB499E"/>
    <w:rsid w:val="00DB4AA9"/>
    <w:rsid w:val="00DB4B84"/>
    <w:rsid w:val="00DB4CCD"/>
    <w:rsid w:val="00DB4D07"/>
    <w:rsid w:val="00DB4D35"/>
    <w:rsid w:val="00DB4F02"/>
    <w:rsid w:val="00DB4FB5"/>
    <w:rsid w:val="00DB5211"/>
    <w:rsid w:val="00DB536C"/>
    <w:rsid w:val="00DB55D1"/>
    <w:rsid w:val="00DB5662"/>
    <w:rsid w:val="00DB56A9"/>
    <w:rsid w:val="00DB5994"/>
    <w:rsid w:val="00DB59C3"/>
    <w:rsid w:val="00DB5AD4"/>
    <w:rsid w:val="00DB5B7A"/>
    <w:rsid w:val="00DB5D99"/>
    <w:rsid w:val="00DB5E52"/>
    <w:rsid w:val="00DB5F24"/>
    <w:rsid w:val="00DB6547"/>
    <w:rsid w:val="00DB65B4"/>
    <w:rsid w:val="00DB664A"/>
    <w:rsid w:val="00DB6673"/>
    <w:rsid w:val="00DB6762"/>
    <w:rsid w:val="00DB6FDD"/>
    <w:rsid w:val="00DB75FF"/>
    <w:rsid w:val="00DB77ED"/>
    <w:rsid w:val="00DB7CA9"/>
    <w:rsid w:val="00DB7CE0"/>
    <w:rsid w:val="00DC0597"/>
    <w:rsid w:val="00DC09F3"/>
    <w:rsid w:val="00DC0B80"/>
    <w:rsid w:val="00DC0CAA"/>
    <w:rsid w:val="00DC0CDE"/>
    <w:rsid w:val="00DC0D15"/>
    <w:rsid w:val="00DC1236"/>
    <w:rsid w:val="00DC156F"/>
    <w:rsid w:val="00DC15DB"/>
    <w:rsid w:val="00DC18BD"/>
    <w:rsid w:val="00DC1B75"/>
    <w:rsid w:val="00DC1C7F"/>
    <w:rsid w:val="00DC1F2A"/>
    <w:rsid w:val="00DC244E"/>
    <w:rsid w:val="00DC2536"/>
    <w:rsid w:val="00DC27CB"/>
    <w:rsid w:val="00DC2D29"/>
    <w:rsid w:val="00DC2DCC"/>
    <w:rsid w:val="00DC2F0D"/>
    <w:rsid w:val="00DC2F31"/>
    <w:rsid w:val="00DC34C9"/>
    <w:rsid w:val="00DC3878"/>
    <w:rsid w:val="00DC3C22"/>
    <w:rsid w:val="00DC3E7C"/>
    <w:rsid w:val="00DC40A2"/>
    <w:rsid w:val="00DC4103"/>
    <w:rsid w:val="00DC4132"/>
    <w:rsid w:val="00DC4247"/>
    <w:rsid w:val="00DC456F"/>
    <w:rsid w:val="00DC45DC"/>
    <w:rsid w:val="00DC486A"/>
    <w:rsid w:val="00DC4885"/>
    <w:rsid w:val="00DC4B6F"/>
    <w:rsid w:val="00DC4D15"/>
    <w:rsid w:val="00DC4EB2"/>
    <w:rsid w:val="00DC4F67"/>
    <w:rsid w:val="00DC519D"/>
    <w:rsid w:val="00DC586A"/>
    <w:rsid w:val="00DC588E"/>
    <w:rsid w:val="00DC5953"/>
    <w:rsid w:val="00DC5A85"/>
    <w:rsid w:val="00DC69B4"/>
    <w:rsid w:val="00DC6B38"/>
    <w:rsid w:val="00DC7016"/>
    <w:rsid w:val="00DC7231"/>
    <w:rsid w:val="00DC727C"/>
    <w:rsid w:val="00DC7710"/>
    <w:rsid w:val="00DC779C"/>
    <w:rsid w:val="00DC7AAC"/>
    <w:rsid w:val="00DC7D62"/>
    <w:rsid w:val="00DD0387"/>
    <w:rsid w:val="00DD07BB"/>
    <w:rsid w:val="00DD0AA5"/>
    <w:rsid w:val="00DD0AAB"/>
    <w:rsid w:val="00DD0CB2"/>
    <w:rsid w:val="00DD0D38"/>
    <w:rsid w:val="00DD0D6F"/>
    <w:rsid w:val="00DD1032"/>
    <w:rsid w:val="00DD1191"/>
    <w:rsid w:val="00DD11AF"/>
    <w:rsid w:val="00DD121E"/>
    <w:rsid w:val="00DD1267"/>
    <w:rsid w:val="00DD1383"/>
    <w:rsid w:val="00DD13BD"/>
    <w:rsid w:val="00DD1403"/>
    <w:rsid w:val="00DD16EB"/>
    <w:rsid w:val="00DD16F0"/>
    <w:rsid w:val="00DD16F6"/>
    <w:rsid w:val="00DD1F48"/>
    <w:rsid w:val="00DD20F9"/>
    <w:rsid w:val="00DD2AFA"/>
    <w:rsid w:val="00DD2BE5"/>
    <w:rsid w:val="00DD2DEE"/>
    <w:rsid w:val="00DD2FE0"/>
    <w:rsid w:val="00DD314D"/>
    <w:rsid w:val="00DD341B"/>
    <w:rsid w:val="00DD3614"/>
    <w:rsid w:val="00DD36A1"/>
    <w:rsid w:val="00DD374D"/>
    <w:rsid w:val="00DD37C4"/>
    <w:rsid w:val="00DD3BA9"/>
    <w:rsid w:val="00DD3C06"/>
    <w:rsid w:val="00DD3CC4"/>
    <w:rsid w:val="00DD3D2A"/>
    <w:rsid w:val="00DD4239"/>
    <w:rsid w:val="00DD4559"/>
    <w:rsid w:val="00DD471C"/>
    <w:rsid w:val="00DD49DD"/>
    <w:rsid w:val="00DD49EE"/>
    <w:rsid w:val="00DD4BA3"/>
    <w:rsid w:val="00DD4EEA"/>
    <w:rsid w:val="00DD4FF8"/>
    <w:rsid w:val="00DD51F5"/>
    <w:rsid w:val="00DD55D3"/>
    <w:rsid w:val="00DD573D"/>
    <w:rsid w:val="00DD5808"/>
    <w:rsid w:val="00DD589C"/>
    <w:rsid w:val="00DD58E7"/>
    <w:rsid w:val="00DD5EF7"/>
    <w:rsid w:val="00DD699B"/>
    <w:rsid w:val="00DD6B93"/>
    <w:rsid w:val="00DD6C15"/>
    <w:rsid w:val="00DD6DDC"/>
    <w:rsid w:val="00DD707C"/>
    <w:rsid w:val="00DD7114"/>
    <w:rsid w:val="00DD7505"/>
    <w:rsid w:val="00DD79E6"/>
    <w:rsid w:val="00DD79E7"/>
    <w:rsid w:val="00DD7C38"/>
    <w:rsid w:val="00DD7DCC"/>
    <w:rsid w:val="00DE0140"/>
    <w:rsid w:val="00DE01AB"/>
    <w:rsid w:val="00DE029E"/>
    <w:rsid w:val="00DE05A0"/>
    <w:rsid w:val="00DE0763"/>
    <w:rsid w:val="00DE079D"/>
    <w:rsid w:val="00DE07D6"/>
    <w:rsid w:val="00DE0A60"/>
    <w:rsid w:val="00DE0BA1"/>
    <w:rsid w:val="00DE0D21"/>
    <w:rsid w:val="00DE0DF3"/>
    <w:rsid w:val="00DE0FF0"/>
    <w:rsid w:val="00DE12FD"/>
    <w:rsid w:val="00DE1361"/>
    <w:rsid w:val="00DE1758"/>
    <w:rsid w:val="00DE1972"/>
    <w:rsid w:val="00DE1DC1"/>
    <w:rsid w:val="00DE203C"/>
    <w:rsid w:val="00DE21AA"/>
    <w:rsid w:val="00DE21D4"/>
    <w:rsid w:val="00DE231D"/>
    <w:rsid w:val="00DE2577"/>
    <w:rsid w:val="00DE27F3"/>
    <w:rsid w:val="00DE2C53"/>
    <w:rsid w:val="00DE2F2D"/>
    <w:rsid w:val="00DE2F2E"/>
    <w:rsid w:val="00DE32D0"/>
    <w:rsid w:val="00DE39A4"/>
    <w:rsid w:val="00DE3A91"/>
    <w:rsid w:val="00DE3B8F"/>
    <w:rsid w:val="00DE3BAF"/>
    <w:rsid w:val="00DE3C45"/>
    <w:rsid w:val="00DE3DC1"/>
    <w:rsid w:val="00DE4109"/>
    <w:rsid w:val="00DE4450"/>
    <w:rsid w:val="00DE44AA"/>
    <w:rsid w:val="00DE4A51"/>
    <w:rsid w:val="00DE4F5C"/>
    <w:rsid w:val="00DE5535"/>
    <w:rsid w:val="00DE5738"/>
    <w:rsid w:val="00DE5ACC"/>
    <w:rsid w:val="00DE5C51"/>
    <w:rsid w:val="00DE5CA3"/>
    <w:rsid w:val="00DE5DBA"/>
    <w:rsid w:val="00DE5F66"/>
    <w:rsid w:val="00DE602E"/>
    <w:rsid w:val="00DE6191"/>
    <w:rsid w:val="00DE6386"/>
    <w:rsid w:val="00DE6984"/>
    <w:rsid w:val="00DE69CA"/>
    <w:rsid w:val="00DE6A8B"/>
    <w:rsid w:val="00DE6C56"/>
    <w:rsid w:val="00DE7614"/>
    <w:rsid w:val="00DE7EEB"/>
    <w:rsid w:val="00DE7F71"/>
    <w:rsid w:val="00DF0724"/>
    <w:rsid w:val="00DF0954"/>
    <w:rsid w:val="00DF0BDF"/>
    <w:rsid w:val="00DF0CE3"/>
    <w:rsid w:val="00DF0F7D"/>
    <w:rsid w:val="00DF131A"/>
    <w:rsid w:val="00DF18EF"/>
    <w:rsid w:val="00DF1E39"/>
    <w:rsid w:val="00DF1F83"/>
    <w:rsid w:val="00DF2456"/>
    <w:rsid w:val="00DF25A4"/>
    <w:rsid w:val="00DF2624"/>
    <w:rsid w:val="00DF275F"/>
    <w:rsid w:val="00DF2772"/>
    <w:rsid w:val="00DF28A8"/>
    <w:rsid w:val="00DF2961"/>
    <w:rsid w:val="00DF2D0C"/>
    <w:rsid w:val="00DF2D3F"/>
    <w:rsid w:val="00DF2E8E"/>
    <w:rsid w:val="00DF32B4"/>
    <w:rsid w:val="00DF35AF"/>
    <w:rsid w:val="00DF362B"/>
    <w:rsid w:val="00DF3A93"/>
    <w:rsid w:val="00DF3DFB"/>
    <w:rsid w:val="00DF3F43"/>
    <w:rsid w:val="00DF3F98"/>
    <w:rsid w:val="00DF41FA"/>
    <w:rsid w:val="00DF44D5"/>
    <w:rsid w:val="00DF47D7"/>
    <w:rsid w:val="00DF487F"/>
    <w:rsid w:val="00DF4B8D"/>
    <w:rsid w:val="00DF4B9A"/>
    <w:rsid w:val="00DF4FEF"/>
    <w:rsid w:val="00DF514F"/>
    <w:rsid w:val="00DF518A"/>
    <w:rsid w:val="00DF5206"/>
    <w:rsid w:val="00DF5660"/>
    <w:rsid w:val="00DF56FA"/>
    <w:rsid w:val="00DF58E6"/>
    <w:rsid w:val="00DF5975"/>
    <w:rsid w:val="00DF5A99"/>
    <w:rsid w:val="00DF5FCC"/>
    <w:rsid w:val="00DF5FD2"/>
    <w:rsid w:val="00DF6024"/>
    <w:rsid w:val="00DF652C"/>
    <w:rsid w:val="00DF66C0"/>
    <w:rsid w:val="00DF6AC3"/>
    <w:rsid w:val="00DF6ACD"/>
    <w:rsid w:val="00DF6BE5"/>
    <w:rsid w:val="00DF6D9D"/>
    <w:rsid w:val="00DF6E3A"/>
    <w:rsid w:val="00DF7342"/>
    <w:rsid w:val="00DF734D"/>
    <w:rsid w:val="00DF7456"/>
    <w:rsid w:val="00DF74A8"/>
    <w:rsid w:val="00DF76A8"/>
    <w:rsid w:val="00DF7E40"/>
    <w:rsid w:val="00DF7EB2"/>
    <w:rsid w:val="00DF7F29"/>
    <w:rsid w:val="00E002E4"/>
    <w:rsid w:val="00E00555"/>
    <w:rsid w:val="00E00721"/>
    <w:rsid w:val="00E008DF"/>
    <w:rsid w:val="00E00BAB"/>
    <w:rsid w:val="00E00D76"/>
    <w:rsid w:val="00E010E4"/>
    <w:rsid w:val="00E0124B"/>
    <w:rsid w:val="00E014E3"/>
    <w:rsid w:val="00E01572"/>
    <w:rsid w:val="00E01832"/>
    <w:rsid w:val="00E01841"/>
    <w:rsid w:val="00E02042"/>
    <w:rsid w:val="00E0210A"/>
    <w:rsid w:val="00E021E4"/>
    <w:rsid w:val="00E024D1"/>
    <w:rsid w:val="00E02705"/>
    <w:rsid w:val="00E02852"/>
    <w:rsid w:val="00E02993"/>
    <w:rsid w:val="00E02B47"/>
    <w:rsid w:val="00E02E25"/>
    <w:rsid w:val="00E02E3F"/>
    <w:rsid w:val="00E02FF7"/>
    <w:rsid w:val="00E031F7"/>
    <w:rsid w:val="00E03281"/>
    <w:rsid w:val="00E033B6"/>
    <w:rsid w:val="00E0356A"/>
    <w:rsid w:val="00E03B28"/>
    <w:rsid w:val="00E03B70"/>
    <w:rsid w:val="00E0429E"/>
    <w:rsid w:val="00E043D1"/>
    <w:rsid w:val="00E04531"/>
    <w:rsid w:val="00E047FE"/>
    <w:rsid w:val="00E0495A"/>
    <w:rsid w:val="00E04984"/>
    <w:rsid w:val="00E04C06"/>
    <w:rsid w:val="00E04C82"/>
    <w:rsid w:val="00E051F6"/>
    <w:rsid w:val="00E05366"/>
    <w:rsid w:val="00E0555A"/>
    <w:rsid w:val="00E05664"/>
    <w:rsid w:val="00E0571B"/>
    <w:rsid w:val="00E05A6C"/>
    <w:rsid w:val="00E05C1B"/>
    <w:rsid w:val="00E064ED"/>
    <w:rsid w:val="00E06713"/>
    <w:rsid w:val="00E06996"/>
    <w:rsid w:val="00E06A2D"/>
    <w:rsid w:val="00E06E75"/>
    <w:rsid w:val="00E06E77"/>
    <w:rsid w:val="00E06F13"/>
    <w:rsid w:val="00E06F39"/>
    <w:rsid w:val="00E072AC"/>
    <w:rsid w:val="00E079AC"/>
    <w:rsid w:val="00E07AED"/>
    <w:rsid w:val="00E07B4A"/>
    <w:rsid w:val="00E07D8B"/>
    <w:rsid w:val="00E10066"/>
    <w:rsid w:val="00E10233"/>
    <w:rsid w:val="00E102A6"/>
    <w:rsid w:val="00E1036F"/>
    <w:rsid w:val="00E104BA"/>
    <w:rsid w:val="00E10538"/>
    <w:rsid w:val="00E10691"/>
    <w:rsid w:val="00E10726"/>
    <w:rsid w:val="00E108F6"/>
    <w:rsid w:val="00E10CE7"/>
    <w:rsid w:val="00E10FFF"/>
    <w:rsid w:val="00E110A2"/>
    <w:rsid w:val="00E112C6"/>
    <w:rsid w:val="00E121A0"/>
    <w:rsid w:val="00E1254F"/>
    <w:rsid w:val="00E125BC"/>
    <w:rsid w:val="00E12898"/>
    <w:rsid w:val="00E12B56"/>
    <w:rsid w:val="00E12D96"/>
    <w:rsid w:val="00E12F10"/>
    <w:rsid w:val="00E13235"/>
    <w:rsid w:val="00E1336D"/>
    <w:rsid w:val="00E13749"/>
    <w:rsid w:val="00E1394A"/>
    <w:rsid w:val="00E13A75"/>
    <w:rsid w:val="00E13CF4"/>
    <w:rsid w:val="00E13D0C"/>
    <w:rsid w:val="00E13D66"/>
    <w:rsid w:val="00E14236"/>
    <w:rsid w:val="00E14503"/>
    <w:rsid w:val="00E14562"/>
    <w:rsid w:val="00E14622"/>
    <w:rsid w:val="00E14625"/>
    <w:rsid w:val="00E14639"/>
    <w:rsid w:val="00E14737"/>
    <w:rsid w:val="00E14A75"/>
    <w:rsid w:val="00E14A8E"/>
    <w:rsid w:val="00E14C82"/>
    <w:rsid w:val="00E14D75"/>
    <w:rsid w:val="00E14DE7"/>
    <w:rsid w:val="00E14F72"/>
    <w:rsid w:val="00E14FD6"/>
    <w:rsid w:val="00E14FE2"/>
    <w:rsid w:val="00E1505B"/>
    <w:rsid w:val="00E154E1"/>
    <w:rsid w:val="00E15690"/>
    <w:rsid w:val="00E158D9"/>
    <w:rsid w:val="00E15C91"/>
    <w:rsid w:val="00E15D84"/>
    <w:rsid w:val="00E1641A"/>
    <w:rsid w:val="00E168D7"/>
    <w:rsid w:val="00E16A07"/>
    <w:rsid w:val="00E16D69"/>
    <w:rsid w:val="00E16E72"/>
    <w:rsid w:val="00E16EE1"/>
    <w:rsid w:val="00E16FB9"/>
    <w:rsid w:val="00E170AE"/>
    <w:rsid w:val="00E170C4"/>
    <w:rsid w:val="00E171FB"/>
    <w:rsid w:val="00E172F8"/>
    <w:rsid w:val="00E1742E"/>
    <w:rsid w:val="00E174E6"/>
    <w:rsid w:val="00E178C5"/>
    <w:rsid w:val="00E17A28"/>
    <w:rsid w:val="00E17CD5"/>
    <w:rsid w:val="00E201A0"/>
    <w:rsid w:val="00E201C2"/>
    <w:rsid w:val="00E203C3"/>
    <w:rsid w:val="00E20529"/>
    <w:rsid w:val="00E205E5"/>
    <w:rsid w:val="00E207AC"/>
    <w:rsid w:val="00E2097B"/>
    <w:rsid w:val="00E20DB5"/>
    <w:rsid w:val="00E20E4A"/>
    <w:rsid w:val="00E20F83"/>
    <w:rsid w:val="00E20F97"/>
    <w:rsid w:val="00E21002"/>
    <w:rsid w:val="00E2103F"/>
    <w:rsid w:val="00E210EF"/>
    <w:rsid w:val="00E2141D"/>
    <w:rsid w:val="00E21505"/>
    <w:rsid w:val="00E2197A"/>
    <w:rsid w:val="00E21C55"/>
    <w:rsid w:val="00E21C9E"/>
    <w:rsid w:val="00E21E98"/>
    <w:rsid w:val="00E22151"/>
    <w:rsid w:val="00E2216E"/>
    <w:rsid w:val="00E2229F"/>
    <w:rsid w:val="00E2238C"/>
    <w:rsid w:val="00E22406"/>
    <w:rsid w:val="00E2248D"/>
    <w:rsid w:val="00E224CF"/>
    <w:rsid w:val="00E22621"/>
    <w:rsid w:val="00E22EC3"/>
    <w:rsid w:val="00E22FB0"/>
    <w:rsid w:val="00E23541"/>
    <w:rsid w:val="00E2383D"/>
    <w:rsid w:val="00E239C5"/>
    <w:rsid w:val="00E239E9"/>
    <w:rsid w:val="00E23A20"/>
    <w:rsid w:val="00E23A2B"/>
    <w:rsid w:val="00E23D0A"/>
    <w:rsid w:val="00E24208"/>
    <w:rsid w:val="00E2422F"/>
    <w:rsid w:val="00E2441C"/>
    <w:rsid w:val="00E24946"/>
    <w:rsid w:val="00E24D09"/>
    <w:rsid w:val="00E24F30"/>
    <w:rsid w:val="00E24FA1"/>
    <w:rsid w:val="00E24FC7"/>
    <w:rsid w:val="00E2506C"/>
    <w:rsid w:val="00E25166"/>
    <w:rsid w:val="00E25247"/>
    <w:rsid w:val="00E255D9"/>
    <w:rsid w:val="00E257A0"/>
    <w:rsid w:val="00E25D88"/>
    <w:rsid w:val="00E25E09"/>
    <w:rsid w:val="00E25E36"/>
    <w:rsid w:val="00E25F4F"/>
    <w:rsid w:val="00E25F9C"/>
    <w:rsid w:val="00E263E2"/>
    <w:rsid w:val="00E26612"/>
    <w:rsid w:val="00E26964"/>
    <w:rsid w:val="00E2699A"/>
    <w:rsid w:val="00E26BAA"/>
    <w:rsid w:val="00E26D13"/>
    <w:rsid w:val="00E272C0"/>
    <w:rsid w:val="00E272D5"/>
    <w:rsid w:val="00E27696"/>
    <w:rsid w:val="00E27AA7"/>
    <w:rsid w:val="00E27C07"/>
    <w:rsid w:val="00E27D0C"/>
    <w:rsid w:val="00E27D8A"/>
    <w:rsid w:val="00E27F0E"/>
    <w:rsid w:val="00E302C6"/>
    <w:rsid w:val="00E30756"/>
    <w:rsid w:val="00E30B07"/>
    <w:rsid w:val="00E314FA"/>
    <w:rsid w:val="00E316EC"/>
    <w:rsid w:val="00E31A7A"/>
    <w:rsid w:val="00E31F19"/>
    <w:rsid w:val="00E31FB7"/>
    <w:rsid w:val="00E32168"/>
    <w:rsid w:val="00E32A83"/>
    <w:rsid w:val="00E32AAD"/>
    <w:rsid w:val="00E32CBC"/>
    <w:rsid w:val="00E32D6B"/>
    <w:rsid w:val="00E32DFA"/>
    <w:rsid w:val="00E333B1"/>
    <w:rsid w:val="00E333CD"/>
    <w:rsid w:val="00E33490"/>
    <w:rsid w:val="00E336A3"/>
    <w:rsid w:val="00E338D8"/>
    <w:rsid w:val="00E33999"/>
    <w:rsid w:val="00E33A0F"/>
    <w:rsid w:val="00E34493"/>
    <w:rsid w:val="00E344A4"/>
    <w:rsid w:val="00E34654"/>
    <w:rsid w:val="00E34963"/>
    <w:rsid w:val="00E34C24"/>
    <w:rsid w:val="00E34D2C"/>
    <w:rsid w:val="00E34F37"/>
    <w:rsid w:val="00E34F7D"/>
    <w:rsid w:val="00E35290"/>
    <w:rsid w:val="00E35356"/>
    <w:rsid w:val="00E356A9"/>
    <w:rsid w:val="00E35CE5"/>
    <w:rsid w:val="00E36546"/>
    <w:rsid w:val="00E365F0"/>
    <w:rsid w:val="00E367F9"/>
    <w:rsid w:val="00E36A4E"/>
    <w:rsid w:val="00E36A71"/>
    <w:rsid w:val="00E36D75"/>
    <w:rsid w:val="00E36EB5"/>
    <w:rsid w:val="00E36FE3"/>
    <w:rsid w:val="00E3722D"/>
    <w:rsid w:val="00E37750"/>
    <w:rsid w:val="00E37871"/>
    <w:rsid w:val="00E37B51"/>
    <w:rsid w:val="00E37D15"/>
    <w:rsid w:val="00E37D8D"/>
    <w:rsid w:val="00E4008C"/>
    <w:rsid w:val="00E400F9"/>
    <w:rsid w:val="00E40308"/>
    <w:rsid w:val="00E407FC"/>
    <w:rsid w:val="00E408B7"/>
    <w:rsid w:val="00E4090C"/>
    <w:rsid w:val="00E40B64"/>
    <w:rsid w:val="00E40C99"/>
    <w:rsid w:val="00E40EE9"/>
    <w:rsid w:val="00E41156"/>
    <w:rsid w:val="00E4116C"/>
    <w:rsid w:val="00E416BB"/>
    <w:rsid w:val="00E41736"/>
    <w:rsid w:val="00E417E2"/>
    <w:rsid w:val="00E417FA"/>
    <w:rsid w:val="00E41A84"/>
    <w:rsid w:val="00E41BC7"/>
    <w:rsid w:val="00E41C68"/>
    <w:rsid w:val="00E41E5C"/>
    <w:rsid w:val="00E423A7"/>
    <w:rsid w:val="00E424E2"/>
    <w:rsid w:val="00E426C9"/>
    <w:rsid w:val="00E42758"/>
    <w:rsid w:val="00E428EF"/>
    <w:rsid w:val="00E42DB0"/>
    <w:rsid w:val="00E42E7D"/>
    <w:rsid w:val="00E42EE5"/>
    <w:rsid w:val="00E42F3B"/>
    <w:rsid w:val="00E43511"/>
    <w:rsid w:val="00E43839"/>
    <w:rsid w:val="00E43AFA"/>
    <w:rsid w:val="00E43B9F"/>
    <w:rsid w:val="00E43C0D"/>
    <w:rsid w:val="00E43FF0"/>
    <w:rsid w:val="00E44335"/>
    <w:rsid w:val="00E44773"/>
    <w:rsid w:val="00E44814"/>
    <w:rsid w:val="00E448B4"/>
    <w:rsid w:val="00E44AFA"/>
    <w:rsid w:val="00E44BB7"/>
    <w:rsid w:val="00E452BD"/>
    <w:rsid w:val="00E45385"/>
    <w:rsid w:val="00E454C9"/>
    <w:rsid w:val="00E45673"/>
    <w:rsid w:val="00E45851"/>
    <w:rsid w:val="00E45950"/>
    <w:rsid w:val="00E45E92"/>
    <w:rsid w:val="00E4611B"/>
    <w:rsid w:val="00E46171"/>
    <w:rsid w:val="00E465AB"/>
    <w:rsid w:val="00E468E0"/>
    <w:rsid w:val="00E46DA4"/>
    <w:rsid w:val="00E46ED7"/>
    <w:rsid w:val="00E470D9"/>
    <w:rsid w:val="00E47102"/>
    <w:rsid w:val="00E4725C"/>
    <w:rsid w:val="00E475F0"/>
    <w:rsid w:val="00E47B17"/>
    <w:rsid w:val="00E47C4D"/>
    <w:rsid w:val="00E47CDF"/>
    <w:rsid w:val="00E47D80"/>
    <w:rsid w:val="00E47D85"/>
    <w:rsid w:val="00E505C0"/>
    <w:rsid w:val="00E50687"/>
    <w:rsid w:val="00E509F2"/>
    <w:rsid w:val="00E50B02"/>
    <w:rsid w:val="00E50BDA"/>
    <w:rsid w:val="00E50CE4"/>
    <w:rsid w:val="00E50F54"/>
    <w:rsid w:val="00E5109A"/>
    <w:rsid w:val="00E51269"/>
    <w:rsid w:val="00E51408"/>
    <w:rsid w:val="00E51699"/>
    <w:rsid w:val="00E518B3"/>
    <w:rsid w:val="00E51914"/>
    <w:rsid w:val="00E51C21"/>
    <w:rsid w:val="00E51FE0"/>
    <w:rsid w:val="00E51FFE"/>
    <w:rsid w:val="00E5247E"/>
    <w:rsid w:val="00E525B0"/>
    <w:rsid w:val="00E525FD"/>
    <w:rsid w:val="00E5279B"/>
    <w:rsid w:val="00E529D3"/>
    <w:rsid w:val="00E52B67"/>
    <w:rsid w:val="00E52D38"/>
    <w:rsid w:val="00E52DCA"/>
    <w:rsid w:val="00E52E30"/>
    <w:rsid w:val="00E5335E"/>
    <w:rsid w:val="00E53486"/>
    <w:rsid w:val="00E537EA"/>
    <w:rsid w:val="00E538CA"/>
    <w:rsid w:val="00E539E1"/>
    <w:rsid w:val="00E53D8A"/>
    <w:rsid w:val="00E53F6E"/>
    <w:rsid w:val="00E53FFE"/>
    <w:rsid w:val="00E5404E"/>
    <w:rsid w:val="00E540AB"/>
    <w:rsid w:val="00E54284"/>
    <w:rsid w:val="00E543A2"/>
    <w:rsid w:val="00E5447A"/>
    <w:rsid w:val="00E544BA"/>
    <w:rsid w:val="00E547B6"/>
    <w:rsid w:val="00E5496D"/>
    <w:rsid w:val="00E54A60"/>
    <w:rsid w:val="00E54BDD"/>
    <w:rsid w:val="00E54C20"/>
    <w:rsid w:val="00E54D72"/>
    <w:rsid w:val="00E54E2C"/>
    <w:rsid w:val="00E54E5D"/>
    <w:rsid w:val="00E551FD"/>
    <w:rsid w:val="00E552D8"/>
    <w:rsid w:val="00E552EF"/>
    <w:rsid w:val="00E55608"/>
    <w:rsid w:val="00E55633"/>
    <w:rsid w:val="00E556A7"/>
    <w:rsid w:val="00E55A0F"/>
    <w:rsid w:val="00E56233"/>
    <w:rsid w:val="00E56418"/>
    <w:rsid w:val="00E5689C"/>
    <w:rsid w:val="00E569A7"/>
    <w:rsid w:val="00E56B5F"/>
    <w:rsid w:val="00E57AC3"/>
    <w:rsid w:val="00E57BA7"/>
    <w:rsid w:val="00E57EF6"/>
    <w:rsid w:val="00E60203"/>
    <w:rsid w:val="00E60268"/>
    <w:rsid w:val="00E60295"/>
    <w:rsid w:val="00E609C9"/>
    <w:rsid w:val="00E60A03"/>
    <w:rsid w:val="00E60A40"/>
    <w:rsid w:val="00E60C49"/>
    <w:rsid w:val="00E60CD2"/>
    <w:rsid w:val="00E60D43"/>
    <w:rsid w:val="00E60E06"/>
    <w:rsid w:val="00E61179"/>
    <w:rsid w:val="00E611D9"/>
    <w:rsid w:val="00E61208"/>
    <w:rsid w:val="00E61349"/>
    <w:rsid w:val="00E613F5"/>
    <w:rsid w:val="00E614B0"/>
    <w:rsid w:val="00E617C9"/>
    <w:rsid w:val="00E61970"/>
    <w:rsid w:val="00E61C12"/>
    <w:rsid w:val="00E61C5F"/>
    <w:rsid w:val="00E622B5"/>
    <w:rsid w:val="00E6232C"/>
    <w:rsid w:val="00E623A0"/>
    <w:rsid w:val="00E625EC"/>
    <w:rsid w:val="00E6266D"/>
    <w:rsid w:val="00E62D26"/>
    <w:rsid w:val="00E6305D"/>
    <w:rsid w:val="00E631A2"/>
    <w:rsid w:val="00E63330"/>
    <w:rsid w:val="00E63E03"/>
    <w:rsid w:val="00E641DF"/>
    <w:rsid w:val="00E643DF"/>
    <w:rsid w:val="00E646D6"/>
    <w:rsid w:val="00E647E9"/>
    <w:rsid w:val="00E648AF"/>
    <w:rsid w:val="00E64C51"/>
    <w:rsid w:val="00E64D99"/>
    <w:rsid w:val="00E64FE8"/>
    <w:rsid w:val="00E650C4"/>
    <w:rsid w:val="00E6525A"/>
    <w:rsid w:val="00E654A1"/>
    <w:rsid w:val="00E6552C"/>
    <w:rsid w:val="00E6557F"/>
    <w:rsid w:val="00E65808"/>
    <w:rsid w:val="00E65B68"/>
    <w:rsid w:val="00E65CA5"/>
    <w:rsid w:val="00E65D94"/>
    <w:rsid w:val="00E65F44"/>
    <w:rsid w:val="00E660C7"/>
    <w:rsid w:val="00E66137"/>
    <w:rsid w:val="00E66276"/>
    <w:rsid w:val="00E66301"/>
    <w:rsid w:val="00E66433"/>
    <w:rsid w:val="00E66690"/>
    <w:rsid w:val="00E666BB"/>
    <w:rsid w:val="00E66733"/>
    <w:rsid w:val="00E66A17"/>
    <w:rsid w:val="00E66CBB"/>
    <w:rsid w:val="00E66D3A"/>
    <w:rsid w:val="00E66F82"/>
    <w:rsid w:val="00E67143"/>
    <w:rsid w:val="00E67DBD"/>
    <w:rsid w:val="00E67DEF"/>
    <w:rsid w:val="00E67EDA"/>
    <w:rsid w:val="00E70396"/>
    <w:rsid w:val="00E70A95"/>
    <w:rsid w:val="00E70D61"/>
    <w:rsid w:val="00E71081"/>
    <w:rsid w:val="00E71182"/>
    <w:rsid w:val="00E712B2"/>
    <w:rsid w:val="00E71448"/>
    <w:rsid w:val="00E714AA"/>
    <w:rsid w:val="00E7188F"/>
    <w:rsid w:val="00E71A4E"/>
    <w:rsid w:val="00E71AE9"/>
    <w:rsid w:val="00E71B70"/>
    <w:rsid w:val="00E72377"/>
    <w:rsid w:val="00E726B7"/>
    <w:rsid w:val="00E72F06"/>
    <w:rsid w:val="00E72FC4"/>
    <w:rsid w:val="00E730D7"/>
    <w:rsid w:val="00E731F6"/>
    <w:rsid w:val="00E732A5"/>
    <w:rsid w:val="00E7333B"/>
    <w:rsid w:val="00E73593"/>
    <w:rsid w:val="00E735E5"/>
    <w:rsid w:val="00E7361A"/>
    <w:rsid w:val="00E7365E"/>
    <w:rsid w:val="00E739C8"/>
    <w:rsid w:val="00E73D4F"/>
    <w:rsid w:val="00E7406A"/>
    <w:rsid w:val="00E740FB"/>
    <w:rsid w:val="00E744E7"/>
    <w:rsid w:val="00E74519"/>
    <w:rsid w:val="00E74531"/>
    <w:rsid w:val="00E74C31"/>
    <w:rsid w:val="00E755FB"/>
    <w:rsid w:val="00E756C8"/>
    <w:rsid w:val="00E75AAE"/>
    <w:rsid w:val="00E75B63"/>
    <w:rsid w:val="00E75F74"/>
    <w:rsid w:val="00E75FFB"/>
    <w:rsid w:val="00E763DC"/>
    <w:rsid w:val="00E7644C"/>
    <w:rsid w:val="00E765CC"/>
    <w:rsid w:val="00E768A2"/>
    <w:rsid w:val="00E76948"/>
    <w:rsid w:val="00E769A1"/>
    <w:rsid w:val="00E771F2"/>
    <w:rsid w:val="00E772F8"/>
    <w:rsid w:val="00E77775"/>
    <w:rsid w:val="00E77CB3"/>
    <w:rsid w:val="00E77DEC"/>
    <w:rsid w:val="00E80009"/>
    <w:rsid w:val="00E80180"/>
    <w:rsid w:val="00E80212"/>
    <w:rsid w:val="00E805E6"/>
    <w:rsid w:val="00E807B6"/>
    <w:rsid w:val="00E80CD8"/>
    <w:rsid w:val="00E80E7C"/>
    <w:rsid w:val="00E80F1C"/>
    <w:rsid w:val="00E81009"/>
    <w:rsid w:val="00E81082"/>
    <w:rsid w:val="00E810A3"/>
    <w:rsid w:val="00E81141"/>
    <w:rsid w:val="00E81492"/>
    <w:rsid w:val="00E815D4"/>
    <w:rsid w:val="00E81A69"/>
    <w:rsid w:val="00E81EE9"/>
    <w:rsid w:val="00E81F03"/>
    <w:rsid w:val="00E81FE2"/>
    <w:rsid w:val="00E81FE5"/>
    <w:rsid w:val="00E820EC"/>
    <w:rsid w:val="00E82171"/>
    <w:rsid w:val="00E822AF"/>
    <w:rsid w:val="00E822DF"/>
    <w:rsid w:val="00E82483"/>
    <w:rsid w:val="00E825BE"/>
    <w:rsid w:val="00E82918"/>
    <w:rsid w:val="00E82920"/>
    <w:rsid w:val="00E82946"/>
    <w:rsid w:val="00E82992"/>
    <w:rsid w:val="00E82A5E"/>
    <w:rsid w:val="00E82DA7"/>
    <w:rsid w:val="00E82E5F"/>
    <w:rsid w:val="00E835AC"/>
    <w:rsid w:val="00E835D2"/>
    <w:rsid w:val="00E83644"/>
    <w:rsid w:val="00E83674"/>
    <w:rsid w:val="00E83772"/>
    <w:rsid w:val="00E8398C"/>
    <w:rsid w:val="00E842A2"/>
    <w:rsid w:val="00E842C8"/>
    <w:rsid w:val="00E843E3"/>
    <w:rsid w:val="00E84899"/>
    <w:rsid w:val="00E850D1"/>
    <w:rsid w:val="00E852ED"/>
    <w:rsid w:val="00E85328"/>
    <w:rsid w:val="00E853AE"/>
    <w:rsid w:val="00E85614"/>
    <w:rsid w:val="00E857C3"/>
    <w:rsid w:val="00E86030"/>
    <w:rsid w:val="00E861A2"/>
    <w:rsid w:val="00E86398"/>
    <w:rsid w:val="00E8649F"/>
    <w:rsid w:val="00E86617"/>
    <w:rsid w:val="00E866B9"/>
    <w:rsid w:val="00E8678C"/>
    <w:rsid w:val="00E86897"/>
    <w:rsid w:val="00E8690A"/>
    <w:rsid w:val="00E86D92"/>
    <w:rsid w:val="00E86FBE"/>
    <w:rsid w:val="00E87014"/>
    <w:rsid w:val="00E870A3"/>
    <w:rsid w:val="00E873B9"/>
    <w:rsid w:val="00E87442"/>
    <w:rsid w:val="00E878AA"/>
    <w:rsid w:val="00E87992"/>
    <w:rsid w:val="00E87CC6"/>
    <w:rsid w:val="00E87E09"/>
    <w:rsid w:val="00E87FF3"/>
    <w:rsid w:val="00E90387"/>
    <w:rsid w:val="00E909D8"/>
    <w:rsid w:val="00E90AF0"/>
    <w:rsid w:val="00E90C03"/>
    <w:rsid w:val="00E91129"/>
    <w:rsid w:val="00E91182"/>
    <w:rsid w:val="00E912ED"/>
    <w:rsid w:val="00E9138A"/>
    <w:rsid w:val="00E91598"/>
    <w:rsid w:val="00E917F7"/>
    <w:rsid w:val="00E91AD6"/>
    <w:rsid w:val="00E921DF"/>
    <w:rsid w:val="00E9249C"/>
    <w:rsid w:val="00E9296C"/>
    <w:rsid w:val="00E92F9F"/>
    <w:rsid w:val="00E9313F"/>
    <w:rsid w:val="00E93284"/>
    <w:rsid w:val="00E93332"/>
    <w:rsid w:val="00E934F9"/>
    <w:rsid w:val="00E9366A"/>
    <w:rsid w:val="00E936C5"/>
    <w:rsid w:val="00E93963"/>
    <w:rsid w:val="00E93F42"/>
    <w:rsid w:val="00E94334"/>
    <w:rsid w:val="00E94668"/>
    <w:rsid w:val="00E946DB"/>
    <w:rsid w:val="00E949C1"/>
    <w:rsid w:val="00E94A38"/>
    <w:rsid w:val="00E94CF0"/>
    <w:rsid w:val="00E94EF6"/>
    <w:rsid w:val="00E95368"/>
    <w:rsid w:val="00E9538C"/>
    <w:rsid w:val="00E954EF"/>
    <w:rsid w:val="00E95584"/>
    <w:rsid w:val="00E958AD"/>
    <w:rsid w:val="00E95918"/>
    <w:rsid w:val="00E95D5E"/>
    <w:rsid w:val="00E95F3A"/>
    <w:rsid w:val="00E961F1"/>
    <w:rsid w:val="00E96305"/>
    <w:rsid w:val="00E9638C"/>
    <w:rsid w:val="00E96404"/>
    <w:rsid w:val="00E9644D"/>
    <w:rsid w:val="00E96453"/>
    <w:rsid w:val="00E9657B"/>
    <w:rsid w:val="00E96CC8"/>
    <w:rsid w:val="00E96DAB"/>
    <w:rsid w:val="00E971E2"/>
    <w:rsid w:val="00E97376"/>
    <w:rsid w:val="00E97438"/>
    <w:rsid w:val="00E97459"/>
    <w:rsid w:val="00E97584"/>
    <w:rsid w:val="00E9761C"/>
    <w:rsid w:val="00E97743"/>
    <w:rsid w:val="00E9776C"/>
    <w:rsid w:val="00E97860"/>
    <w:rsid w:val="00E979D7"/>
    <w:rsid w:val="00E97EB6"/>
    <w:rsid w:val="00E97FE9"/>
    <w:rsid w:val="00EA00BB"/>
    <w:rsid w:val="00EA01B6"/>
    <w:rsid w:val="00EA0330"/>
    <w:rsid w:val="00EA096B"/>
    <w:rsid w:val="00EA0B3E"/>
    <w:rsid w:val="00EA0B4F"/>
    <w:rsid w:val="00EA0BC1"/>
    <w:rsid w:val="00EA0C2B"/>
    <w:rsid w:val="00EA0F21"/>
    <w:rsid w:val="00EA0F33"/>
    <w:rsid w:val="00EA1144"/>
    <w:rsid w:val="00EA1340"/>
    <w:rsid w:val="00EA1837"/>
    <w:rsid w:val="00EA1863"/>
    <w:rsid w:val="00EA1BAD"/>
    <w:rsid w:val="00EA1FA1"/>
    <w:rsid w:val="00EA2858"/>
    <w:rsid w:val="00EA2939"/>
    <w:rsid w:val="00EA29A5"/>
    <w:rsid w:val="00EA2AC7"/>
    <w:rsid w:val="00EA2BD1"/>
    <w:rsid w:val="00EA2F4F"/>
    <w:rsid w:val="00EA31EB"/>
    <w:rsid w:val="00EA3399"/>
    <w:rsid w:val="00EA34DC"/>
    <w:rsid w:val="00EA3A69"/>
    <w:rsid w:val="00EA3CD8"/>
    <w:rsid w:val="00EA4326"/>
    <w:rsid w:val="00EA4456"/>
    <w:rsid w:val="00EA4467"/>
    <w:rsid w:val="00EA45FB"/>
    <w:rsid w:val="00EA4EDF"/>
    <w:rsid w:val="00EA5272"/>
    <w:rsid w:val="00EA5851"/>
    <w:rsid w:val="00EA5917"/>
    <w:rsid w:val="00EA5D43"/>
    <w:rsid w:val="00EA5E24"/>
    <w:rsid w:val="00EA5FC9"/>
    <w:rsid w:val="00EA6118"/>
    <w:rsid w:val="00EA6244"/>
    <w:rsid w:val="00EA6350"/>
    <w:rsid w:val="00EA6908"/>
    <w:rsid w:val="00EA6DF7"/>
    <w:rsid w:val="00EA6E7B"/>
    <w:rsid w:val="00EA75FE"/>
    <w:rsid w:val="00EA791C"/>
    <w:rsid w:val="00EA7A8F"/>
    <w:rsid w:val="00EA7AAF"/>
    <w:rsid w:val="00EA7B62"/>
    <w:rsid w:val="00EA7BFD"/>
    <w:rsid w:val="00EA7D8C"/>
    <w:rsid w:val="00EA7EC9"/>
    <w:rsid w:val="00EB038D"/>
    <w:rsid w:val="00EB0426"/>
    <w:rsid w:val="00EB05F0"/>
    <w:rsid w:val="00EB0791"/>
    <w:rsid w:val="00EB0CA3"/>
    <w:rsid w:val="00EB0E25"/>
    <w:rsid w:val="00EB14E3"/>
    <w:rsid w:val="00EB16F7"/>
    <w:rsid w:val="00EB184F"/>
    <w:rsid w:val="00EB18B9"/>
    <w:rsid w:val="00EB1E0F"/>
    <w:rsid w:val="00EB1F33"/>
    <w:rsid w:val="00EB1F47"/>
    <w:rsid w:val="00EB1F5C"/>
    <w:rsid w:val="00EB2096"/>
    <w:rsid w:val="00EB233D"/>
    <w:rsid w:val="00EB237E"/>
    <w:rsid w:val="00EB2939"/>
    <w:rsid w:val="00EB2AE6"/>
    <w:rsid w:val="00EB2B1C"/>
    <w:rsid w:val="00EB2BB9"/>
    <w:rsid w:val="00EB32B8"/>
    <w:rsid w:val="00EB3741"/>
    <w:rsid w:val="00EB37AD"/>
    <w:rsid w:val="00EB3890"/>
    <w:rsid w:val="00EB39ED"/>
    <w:rsid w:val="00EB3BF1"/>
    <w:rsid w:val="00EB3C44"/>
    <w:rsid w:val="00EB3CE7"/>
    <w:rsid w:val="00EB3D16"/>
    <w:rsid w:val="00EB3D28"/>
    <w:rsid w:val="00EB3D89"/>
    <w:rsid w:val="00EB3E47"/>
    <w:rsid w:val="00EB3F96"/>
    <w:rsid w:val="00EB4936"/>
    <w:rsid w:val="00EB4A19"/>
    <w:rsid w:val="00EB4C55"/>
    <w:rsid w:val="00EB4DC8"/>
    <w:rsid w:val="00EB5037"/>
    <w:rsid w:val="00EB50EE"/>
    <w:rsid w:val="00EB554F"/>
    <w:rsid w:val="00EB5570"/>
    <w:rsid w:val="00EB58B3"/>
    <w:rsid w:val="00EB5A31"/>
    <w:rsid w:val="00EB60AF"/>
    <w:rsid w:val="00EB623F"/>
    <w:rsid w:val="00EB62E2"/>
    <w:rsid w:val="00EB6789"/>
    <w:rsid w:val="00EB67E8"/>
    <w:rsid w:val="00EB6814"/>
    <w:rsid w:val="00EB6B47"/>
    <w:rsid w:val="00EB6D51"/>
    <w:rsid w:val="00EB6D61"/>
    <w:rsid w:val="00EB7349"/>
    <w:rsid w:val="00EB7434"/>
    <w:rsid w:val="00EB76AC"/>
    <w:rsid w:val="00EB7A45"/>
    <w:rsid w:val="00EB7B25"/>
    <w:rsid w:val="00EB7B85"/>
    <w:rsid w:val="00EB7CB1"/>
    <w:rsid w:val="00EB7D6C"/>
    <w:rsid w:val="00EB7DF0"/>
    <w:rsid w:val="00EC000C"/>
    <w:rsid w:val="00EC00AB"/>
    <w:rsid w:val="00EC01CE"/>
    <w:rsid w:val="00EC043A"/>
    <w:rsid w:val="00EC0BDC"/>
    <w:rsid w:val="00EC0C52"/>
    <w:rsid w:val="00EC0D20"/>
    <w:rsid w:val="00EC0E0B"/>
    <w:rsid w:val="00EC0E7B"/>
    <w:rsid w:val="00EC0F69"/>
    <w:rsid w:val="00EC11BA"/>
    <w:rsid w:val="00EC1446"/>
    <w:rsid w:val="00EC1556"/>
    <w:rsid w:val="00EC194B"/>
    <w:rsid w:val="00EC1954"/>
    <w:rsid w:val="00EC1B28"/>
    <w:rsid w:val="00EC1D43"/>
    <w:rsid w:val="00EC1FB5"/>
    <w:rsid w:val="00EC2113"/>
    <w:rsid w:val="00EC21F5"/>
    <w:rsid w:val="00EC220D"/>
    <w:rsid w:val="00EC279A"/>
    <w:rsid w:val="00EC2991"/>
    <w:rsid w:val="00EC2BA6"/>
    <w:rsid w:val="00EC2E21"/>
    <w:rsid w:val="00EC2EA8"/>
    <w:rsid w:val="00EC3000"/>
    <w:rsid w:val="00EC3148"/>
    <w:rsid w:val="00EC3454"/>
    <w:rsid w:val="00EC3495"/>
    <w:rsid w:val="00EC364F"/>
    <w:rsid w:val="00EC3AB7"/>
    <w:rsid w:val="00EC3CE6"/>
    <w:rsid w:val="00EC3F22"/>
    <w:rsid w:val="00EC4118"/>
    <w:rsid w:val="00EC41D8"/>
    <w:rsid w:val="00EC42C5"/>
    <w:rsid w:val="00EC43BE"/>
    <w:rsid w:val="00EC43DC"/>
    <w:rsid w:val="00EC44A9"/>
    <w:rsid w:val="00EC44DC"/>
    <w:rsid w:val="00EC44DD"/>
    <w:rsid w:val="00EC4778"/>
    <w:rsid w:val="00EC4896"/>
    <w:rsid w:val="00EC48E7"/>
    <w:rsid w:val="00EC4ECD"/>
    <w:rsid w:val="00EC4F37"/>
    <w:rsid w:val="00EC4FAC"/>
    <w:rsid w:val="00EC539C"/>
    <w:rsid w:val="00EC53F6"/>
    <w:rsid w:val="00EC549D"/>
    <w:rsid w:val="00EC5934"/>
    <w:rsid w:val="00EC5955"/>
    <w:rsid w:val="00EC5969"/>
    <w:rsid w:val="00EC5B78"/>
    <w:rsid w:val="00EC5E0D"/>
    <w:rsid w:val="00EC61BB"/>
    <w:rsid w:val="00EC625A"/>
    <w:rsid w:val="00EC64DF"/>
    <w:rsid w:val="00EC69B0"/>
    <w:rsid w:val="00EC6BF9"/>
    <w:rsid w:val="00EC6D2B"/>
    <w:rsid w:val="00EC6D79"/>
    <w:rsid w:val="00EC72E8"/>
    <w:rsid w:val="00EC7AA4"/>
    <w:rsid w:val="00EC7AB4"/>
    <w:rsid w:val="00EC7BE4"/>
    <w:rsid w:val="00EC7CED"/>
    <w:rsid w:val="00EC7D6F"/>
    <w:rsid w:val="00EC7E1B"/>
    <w:rsid w:val="00ED001C"/>
    <w:rsid w:val="00ED0048"/>
    <w:rsid w:val="00ED01BF"/>
    <w:rsid w:val="00ED0700"/>
    <w:rsid w:val="00ED07AD"/>
    <w:rsid w:val="00ED0901"/>
    <w:rsid w:val="00ED0D18"/>
    <w:rsid w:val="00ED0D90"/>
    <w:rsid w:val="00ED0F8F"/>
    <w:rsid w:val="00ED13C4"/>
    <w:rsid w:val="00ED13E8"/>
    <w:rsid w:val="00ED14E5"/>
    <w:rsid w:val="00ED1631"/>
    <w:rsid w:val="00ED175F"/>
    <w:rsid w:val="00ED1823"/>
    <w:rsid w:val="00ED1C9C"/>
    <w:rsid w:val="00ED1CF2"/>
    <w:rsid w:val="00ED1DC3"/>
    <w:rsid w:val="00ED1F1C"/>
    <w:rsid w:val="00ED20A4"/>
    <w:rsid w:val="00ED23AA"/>
    <w:rsid w:val="00ED23AE"/>
    <w:rsid w:val="00ED2439"/>
    <w:rsid w:val="00ED28A7"/>
    <w:rsid w:val="00ED2B58"/>
    <w:rsid w:val="00ED2B92"/>
    <w:rsid w:val="00ED2BAF"/>
    <w:rsid w:val="00ED2E14"/>
    <w:rsid w:val="00ED2E5A"/>
    <w:rsid w:val="00ED2FEC"/>
    <w:rsid w:val="00ED3166"/>
    <w:rsid w:val="00ED31FD"/>
    <w:rsid w:val="00ED345B"/>
    <w:rsid w:val="00ED351E"/>
    <w:rsid w:val="00ED36B6"/>
    <w:rsid w:val="00ED36FF"/>
    <w:rsid w:val="00ED3AD8"/>
    <w:rsid w:val="00ED3B4A"/>
    <w:rsid w:val="00ED3DF8"/>
    <w:rsid w:val="00ED3F6A"/>
    <w:rsid w:val="00ED3FA3"/>
    <w:rsid w:val="00ED40B4"/>
    <w:rsid w:val="00ED4333"/>
    <w:rsid w:val="00ED43C6"/>
    <w:rsid w:val="00ED4405"/>
    <w:rsid w:val="00ED4CD2"/>
    <w:rsid w:val="00ED4EBE"/>
    <w:rsid w:val="00ED514E"/>
    <w:rsid w:val="00ED51D7"/>
    <w:rsid w:val="00ED522C"/>
    <w:rsid w:val="00ED5348"/>
    <w:rsid w:val="00ED53F5"/>
    <w:rsid w:val="00ED542C"/>
    <w:rsid w:val="00ED563D"/>
    <w:rsid w:val="00ED5642"/>
    <w:rsid w:val="00ED5799"/>
    <w:rsid w:val="00ED579D"/>
    <w:rsid w:val="00ED58FC"/>
    <w:rsid w:val="00ED5959"/>
    <w:rsid w:val="00ED5D77"/>
    <w:rsid w:val="00ED5DCA"/>
    <w:rsid w:val="00ED608C"/>
    <w:rsid w:val="00ED6431"/>
    <w:rsid w:val="00ED64D6"/>
    <w:rsid w:val="00ED69D5"/>
    <w:rsid w:val="00ED6AD3"/>
    <w:rsid w:val="00ED6B11"/>
    <w:rsid w:val="00ED6C07"/>
    <w:rsid w:val="00ED74BF"/>
    <w:rsid w:val="00ED7862"/>
    <w:rsid w:val="00ED7D68"/>
    <w:rsid w:val="00ED7EA8"/>
    <w:rsid w:val="00EE00A8"/>
    <w:rsid w:val="00EE017E"/>
    <w:rsid w:val="00EE0267"/>
    <w:rsid w:val="00EE0808"/>
    <w:rsid w:val="00EE08A3"/>
    <w:rsid w:val="00EE0A5B"/>
    <w:rsid w:val="00EE0AAC"/>
    <w:rsid w:val="00EE0DD8"/>
    <w:rsid w:val="00EE0DED"/>
    <w:rsid w:val="00EE0EE6"/>
    <w:rsid w:val="00EE13E8"/>
    <w:rsid w:val="00EE1519"/>
    <w:rsid w:val="00EE18D0"/>
    <w:rsid w:val="00EE1B74"/>
    <w:rsid w:val="00EE1CDE"/>
    <w:rsid w:val="00EE1ECB"/>
    <w:rsid w:val="00EE2252"/>
    <w:rsid w:val="00EE26E8"/>
    <w:rsid w:val="00EE297F"/>
    <w:rsid w:val="00EE2A74"/>
    <w:rsid w:val="00EE2D49"/>
    <w:rsid w:val="00EE3507"/>
    <w:rsid w:val="00EE374A"/>
    <w:rsid w:val="00EE3B19"/>
    <w:rsid w:val="00EE3E3C"/>
    <w:rsid w:val="00EE4257"/>
    <w:rsid w:val="00EE431D"/>
    <w:rsid w:val="00EE453F"/>
    <w:rsid w:val="00EE45C8"/>
    <w:rsid w:val="00EE474B"/>
    <w:rsid w:val="00EE4819"/>
    <w:rsid w:val="00EE48E5"/>
    <w:rsid w:val="00EE48EB"/>
    <w:rsid w:val="00EE4BD9"/>
    <w:rsid w:val="00EE4D68"/>
    <w:rsid w:val="00EE4E14"/>
    <w:rsid w:val="00EE4E38"/>
    <w:rsid w:val="00EE4FC0"/>
    <w:rsid w:val="00EE5092"/>
    <w:rsid w:val="00EE5116"/>
    <w:rsid w:val="00EE5500"/>
    <w:rsid w:val="00EE558B"/>
    <w:rsid w:val="00EE5619"/>
    <w:rsid w:val="00EE59E3"/>
    <w:rsid w:val="00EE5A8D"/>
    <w:rsid w:val="00EE5B1B"/>
    <w:rsid w:val="00EE5B94"/>
    <w:rsid w:val="00EE5D34"/>
    <w:rsid w:val="00EE60EF"/>
    <w:rsid w:val="00EE619D"/>
    <w:rsid w:val="00EE619F"/>
    <w:rsid w:val="00EE628D"/>
    <w:rsid w:val="00EE6670"/>
    <w:rsid w:val="00EE68B4"/>
    <w:rsid w:val="00EE699C"/>
    <w:rsid w:val="00EE6CE3"/>
    <w:rsid w:val="00EE6EB7"/>
    <w:rsid w:val="00EE73C9"/>
    <w:rsid w:val="00EE7465"/>
    <w:rsid w:val="00EE763C"/>
    <w:rsid w:val="00EE773B"/>
    <w:rsid w:val="00EE7752"/>
    <w:rsid w:val="00EE7845"/>
    <w:rsid w:val="00EE78AF"/>
    <w:rsid w:val="00EE7A91"/>
    <w:rsid w:val="00EE7C87"/>
    <w:rsid w:val="00EE7F03"/>
    <w:rsid w:val="00EF0494"/>
    <w:rsid w:val="00EF0576"/>
    <w:rsid w:val="00EF064C"/>
    <w:rsid w:val="00EF06F6"/>
    <w:rsid w:val="00EF0858"/>
    <w:rsid w:val="00EF0AE3"/>
    <w:rsid w:val="00EF112D"/>
    <w:rsid w:val="00EF11A5"/>
    <w:rsid w:val="00EF11C5"/>
    <w:rsid w:val="00EF11D9"/>
    <w:rsid w:val="00EF11E5"/>
    <w:rsid w:val="00EF12D4"/>
    <w:rsid w:val="00EF12FB"/>
    <w:rsid w:val="00EF1387"/>
    <w:rsid w:val="00EF1411"/>
    <w:rsid w:val="00EF14E2"/>
    <w:rsid w:val="00EF183C"/>
    <w:rsid w:val="00EF188D"/>
    <w:rsid w:val="00EF189F"/>
    <w:rsid w:val="00EF194B"/>
    <w:rsid w:val="00EF19EB"/>
    <w:rsid w:val="00EF1A9B"/>
    <w:rsid w:val="00EF1AFA"/>
    <w:rsid w:val="00EF1E9B"/>
    <w:rsid w:val="00EF1FA0"/>
    <w:rsid w:val="00EF23EF"/>
    <w:rsid w:val="00EF2684"/>
    <w:rsid w:val="00EF2728"/>
    <w:rsid w:val="00EF2792"/>
    <w:rsid w:val="00EF2A2D"/>
    <w:rsid w:val="00EF2AED"/>
    <w:rsid w:val="00EF2BF0"/>
    <w:rsid w:val="00EF2D8B"/>
    <w:rsid w:val="00EF2EA3"/>
    <w:rsid w:val="00EF30FE"/>
    <w:rsid w:val="00EF31B9"/>
    <w:rsid w:val="00EF32CB"/>
    <w:rsid w:val="00EF33A6"/>
    <w:rsid w:val="00EF33EA"/>
    <w:rsid w:val="00EF38E0"/>
    <w:rsid w:val="00EF3FCA"/>
    <w:rsid w:val="00EF406F"/>
    <w:rsid w:val="00EF412D"/>
    <w:rsid w:val="00EF4369"/>
    <w:rsid w:val="00EF45F6"/>
    <w:rsid w:val="00EF46F3"/>
    <w:rsid w:val="00EF4907"/>
    <w:rsid w:val="00EF4B87"/>
    <w:rsid w:val="00EF4E99"/>
    <w:rsid w:val="00EF4F21"/>
    <w:rsid w:val="00EF5503"/>
    <w:rsid w:val="00EF55A2"/>
    <w:rsid w:val="00EF5800"/>
    <w:rsid w:val="00EF5A17"/>
    <w:rsid w:val="00EF5AF6"/>
    <w:rsid w:val="00EF5B92"/>
    <w:rsid w:val="00EF6043"/>
    <w:rsid w:val="00EF61C6"/>
    <w:rsid w:val="00EF6231"/>
    <w:rsid w:val="00EF6523"/>
    <w:rsid w:val="00EF6552"/>
    <w:rsid w:val="00EF6584"/>
    <w:rsid w:val="00EF6775"/>
    <w:rsid w:val="00EF6BA5"/>
    <w:rsid w:val="00EF6C71"/>
    <w:rsid w:val="00EF6C80"/>
    <w:rsid w:val="00EF70B9"/>
    <w:rsid w:val="00EF70DD"/>
    <w:rsid w:val="00EF7160"/>
    <w:rsid w:val="00EF762A"/>
    <w:rsid w:val="00EF7663"/>
    <w:rsid w:val="00EF789D"/>
    <w:rsid w:val="00EF7A7D"/>
    <w:rsid w:val="00EF7CB5"/>
    <w:rsid w:val="00F001BA"/>
    <w:rsid w:val="00F004A0"/>
    <w:rsid w:val="00F00584"/>
    <w:rsid w:val="00F009E4"/>
    <w:rsid w:val="00F00AAE"/>
    <w:rsid w:val="00F00C7B"/>
    <w:rsid w:val="00F00CC1"/>
    <w:rsid w:val="00F00DC0"/>
    <w:rsid w:val="00F01052"/>
    <w:rsid w:val="00F010FC"/>
    <w:rsid w:val="00F01458"/>
    <w:rsid w:val="00F018DB"/>
    <w:rsid w:val="00F0191B"/>
    <w:rsid w:val="00F01AD0"/>
    <w:rsid w:val="00F01B29"/>
    <w:rsid w:val="00F01D96"/>
    <w:rsid w:val="00F01FD6"/>
    <w:rsid w:val="00F02173"/>
    <w:rsid w:val="00F0219A"/>
    <w:rsid w:val="00F0219B"/>
    <w:rsid w:val="00F02433"/>
    <w:rsid w:val="00F0292B"/>
    <w:rsid w:val="00F029A9"/>
    <w:rsid w:val="00F02AAE"/>
    <w:rsid w:val="00F02AF9"/>
    <w:rsid w:val="00F02C14"/>
    <w:rsid w:val="00F02E94"/>
    <w:rsid w:val="00F0354C"/>
    <w:rsid w:val="00F0384C"/>
    <w:rsid w:val="00F039B6"/>
    <w:rsid w:val="00F03CE2"/>
    <w:rsid w:val="00F03D69"/>
    <w:rsid w:val="00F04420"/>
    <w:rsid w:val="00F0452F"/>
    <w:rsid w:val="00F0467E"/>
    <w:rsid w:val="00F047E4"/>
    <w:rsid w:val="00F0484C"/>
    <w:rsid w:val="00F04879"/>
    <w:rsid w:val="00F049AD"/>
    <w:rsid w:val="00F049FE"/>
    <w:rsid w:val="00F04C76"/>
    <w:rsid w:val="00F05007"/>
    <w:rsid w:val="00F0532C"/>
    <w:rsid w:val="00F05537"/>
    <w:rsid w:val="00F05538"/>
    <w:rsid w:val="00F05999"/>
    <w:rsid w:val="00F05C61"/>
    <w:rsid w:val="00F05EF0"/>
    <w:rsid w:val="00F05EF8"/>
    <w:rsid w:val="00F061A8"/>
    <w:rsid w:val="00F06263"/>
    <w:rsid w:val="00F0635B"/>
    <w:rsid w:val="00F064BB"/>
    <w:rsid w:val="00F0681C"/>
    <w:rsid w:val="00F06FAE"/>
    <w:rsid w:val="00F07092"/>
    <w:rsid w:val="00F073B1"/>
    <w:rsid w:val="00F07533"/>
    <w:rsid w:val="00F07A9F"/>
    <w:rsid w:val="00F07B5E"/>
    <w:rsid w:val="00F07C69"/>
    <w:rsid w:val="00F07CCF"/>
    <w:rsid w:val="00F10876"/>
    <w:rsid w:val="00F10883"/>
    <w:rsid w:val="00F1093A"/>
    <w:rsid w:val="00F1095C"/>
    <w:rsid w:val="00F10AFB"/>
    <w:rsid w:val="00F10B46"/>
    <w:rsid w:val="00F10BD7"/>
    <w:rsid w:val="00F113B4"/>
    <w:rsid w:val="00F11571"/>
    <w:rsid w:val="00F11633"/>
    <w:rsid w:val="00F11844"/>
    <w:rsid w:val="00F11E7F"/>
    <w:rsid w:val="00F11EF6"/>
    <w:rsid w:val="00F12065"/>
    <w:rsid w:val="00F1245F"/>
    <w:rsid w:val="00F12594"/>
    <w:rsid w:val="00F12680"/>
    <w:rsid w:val="00F1282A"/>
    <w:rsid w:val="00F128B7"/>
    <w:rsid w:val="00F12A05"/>
    <w:rsid w:val="00F12D0B"/>
    <w:rsid w:val="00F12EF0"/>
    <w:rsid w:val="00F131EA"/>
    <w:rsid w:val="00F132FE"/>
    <w:rsid w:val="00F13601"/>
    <w:rsid w:val="00F1371F"/>
    <w:rsid w:val="00F13A80"/>
    <w:rsid w:val="00F13F99"/>
    <w:rsid w:val="00F1426E"/>
    <w:rsid w:val="00F143F7"/>
    <w:rsid w:val="00F14535"/>
    <w:rsid w:val="00F147C6"/>
    <w:rsid w:val="00F1491F"/>
    <w:rsid w:val="00F14970"/>
    <w:rsid w:val="00F14B7A"/>
    <w:rsid w:val="00F14CF0"/>
    <w:rsid w:val="00F14D99"/>
    <w:rsid w:val="00F15083"/>
    <w:rsid w:val="00F15085"/>
    <w:rsid w:val="00F15186"/>
    <w:rsid w:val="00F15514"/>
    <w:rsid w:val="00F15534"/>
    <w:rsid w:val="00F15623"/>
    <w:rsid w:val="00F157EB"/>
    <w:rsid w:val="00F15B5A"/>
    <w:rsid w:val="00F15B7B"/>
    <w:rsid w:val="00F15B91"/>
    <w:rsid w:val="00F15BBA"/>
    <w:rsid w:val="00F15FBC"/>
    <w:rsid w:val="00F15FE4"/>
    <w:rsid w:val="00F16364"/>
    <w:rsid w:val="00F167F5"/>
    <w:rsid w:val="00F169EF"/>
    <w:rsid w:val="00F16ACA"/>
    <w:rsid w:val="00F17096"/>
    <w:rsid w:val="00F17194"/>
    <w:rsid w:val="00F171CA"/>
    <w:rsid w:val="00F1796E"/>
    <w:rsid w:val="00F17B59"/>
    <w:rsid w:val="00F17DD4"/>
    <w:rsid w:val="00F17F20"/>
    <w:rsid w:val="00F17F24"/>
    <w:rsid w:val="00F17FE8"/>
    <w:rsid w:val="00F20089"/>
    <w:rsid w:val="00F2012B"/>
    <w:rsid w:val="00F2044D"/>
    <w:rsid w:val="00F20478"/>
    <w:rsid w:val="00F20893"/>
    <w:rsid w:val="00F20899"/>
    <w:rsid w:val="00F20A39"/>
    <w:rsid w:val="00F20B3C"/>
    <w:rsid w:val="00F20D36"/>
    <w:rsid w:val="00F20DB8"/>
    <w:rsid w:val="00F21087"/>
    <w:rsid w:val="00F2122F"/>
    <w:rsid w:val="00F2129E"/>
    <w:rsid w:val="00F21397"/>
    <w:rsid w:val="00F21582"/>
    <w:rsid w:val="00F21778"/>
    <w:rsid w:val="00F21A23"/>
    <w:rsid w:val="00F21AAF"/>
    <w:rsid w:val="00F21EC0"/>
    <w:rsid w:val="00F2204B"/>
    <w:rsid w:val="00F221DD"/>
    <w:rsid w:val="00F222B1"/>
    <w:rsid w:val="00F22605"/>
    <w:rsid w:val="00F22639"/>
    <w:rsid w:val="00F2263D"/>
    <w:rsid w:val="00F22AA9"/>
    <w:rsid w:val="00F22BF9"/>
    <w:rsid w:val="00F22E7E"/>
    <w:rsid w:val="00F22E8A"/>
    <w:rsid w:val="00F22F1F"/>
    <w:rsid w:val="00F22FBC"/>
    <w:rsid w:val="00F237E0"/>
    <w:rsid w:val="00F23804"/>
    <w:rsid w:val="00F23957"/>
    <w:rsid w:val="00F23AC5"/>
    <w:rsid w:val="00F23AEE"/>
    <w:rsid w:val="00F23B9B"/>
    <w:rsid w:val="00F23CC9"/>
    <w:rsid w:val="00F23EAD"/>
    <w:rsid w:val="00F23EFA"/>
    <w:rsid w:val="00F23F00"/>
    <w:rsid w:val="00F240FD"/>
    <w:rsid w:val="00F241EA"/>
    <w:rsid w:val="00F24228"/>
    <w:rsid w:val="00F24502"/>
    <w:rsid w:val="00F2450F"/>
    <w:rsid w:val="00F245E3"/>
    <w:rsid w:val="00F24826"/>
    <w:rsid w:val="00F249AF"/>
    <w:rsid w:val="00F24D51"/>
    <w:rsid w:val="00F24DF7"/>
    <w:rsid w:val="00F24E0C"/>
    <w:rsid w:val="00F24E85"/>
    <w:rsid w:val="00F25058"/>
    <w:rsid w:val="00F2512A"/>
    <w:rsid w:val="00F252D5"/>
    <w:rsid w:val="00F25334"/>
    <w:rsid w:val="00F25385"/>
    <w:rsid w:val="00F254DE"/>
    <w:rsid w:val="00F256BC"/>
    <w:rsid w:val="00F259B2"/>
    <w:rsid w:val="00F25A3A"/>
    <w:rsid w:val="00F25C96"/>
    <w:rsid w:val="00F25FE5"/>
    <w:rsid w:val="00F2600B"/>
    <w:rsid w:val="00F26050"/>
    <w:rsid w:val="00F263EB"/>
    <w:rsid w:val="00F26489"/>
    <w:rsid w:val="00F267C7"/>
    <w:rsid w:val="00F26D43"/>
    <w:rsid w:val="00F26ED1"/>
    <w:rsid w:val="00F26EF7"/>
    <w:rsid w:val="00F26FD4"/>
    <w:rsid w:val="00F270C1"/>
    <w:rsid w:val="00F27ABB"/>
    <w:rsid w:val="00F27EBB"/>
    <w:rsid w:val="00F3042B"/>
    <w:rsid w:val="00F30783"/>
    <w:rsid w:val="00F30A69"/>
    <w:rsid w:val="00F30AF9"/>
    <w:rsid w:val="00F30D07"/>
    <w:rsid w:val="00F3159C"/>
    <w:rsid w:val="00F31610"/>
    <w:rsid w:val="00F3188F"/>
    <w:rsid w:val="00F31C18"/>
    <w:rsid w:val="00F31D06"/>
    <w:rsid w:val="00F31DC9"/>
    <w:rsid w:val="00F31F99"/>
    <w:rsid w:val="00F3225C"/>
    <w:rsid w:val="00F3239C"/>
    <w:rsid w:val="00F323B0"/>
    <w:rsid w:val="00F323DA"/>
    <w:rsid w:val="00F324DB"/>
    <w:rsid w:val="00F329EE"/>
    <w:rsid w:val="00F32A4B"/>
    <w:rsid w:val="00F32A64"/>
    <w:rsid w:val="00F32B82"/>
    <w:rsid w:val="00F32C30"/>
    <w:rsid w:val="00F32C5B"/>
    <w:rsid w:val="00F32E40"/>
    <w:rsid w:val="00F32F03"/>
    <w:rsid w:val="00F33435"/>
    <w:rsid w:val="00F334A4"/>
    <w:rsid w:val="00F33844"/>
    <w:rsid w:val="00F33941"/>
    <w:rsid w:val="00F339A0"/>
    <w:rsid w:val="00F339A5"/>
    <w:rsid w:val="00F33AAF"/>
    <w:rsid w:val="00F33C92"/>
    <w:rsid w:val="00F33DB0"/>
    <w:rsid w:val="00F33DDD"/>
    <w:rsid w:val="00F3419A"/>
    <w:rsid w:val="00F349E2"/>
    <w:rsid w:val="00F34A2A"/>
    <w:rsid w:val="00F34C80"/>
    <w:rsid w:val="00F34F51"/>
    <w:rsid w:val="00F350CC"/>
    <w:rsid w:val="00F35380"/>
    <w:rsid w:val="00F35640"/>
    <w:rsid w:val="00F3571B"/>
    <w:rsid w:val="00F35843"/>
    <w:rsid w:val="00F35B87"/>
    <w:rsid w:val="00F362F3"/>
    <w:rsid w:val="00F363B6"/>
    <w:rsid w:val="00F36543"/>
    <w:rsid w:val="00F36832"/>
    <w:rsid w:val="00F3688A"/>
    <w:rsid w:val="00F3692C"/>
    <w:rsid w:val="00F36C2B"/>
    <w:rsid w:val="00F36CDD"/>
    <w:rsid w:val="00F36CF0"/>
    <w:rsid w:val="00F3700C"/>
    <w:rsid w:val="00F370FB"/>
    <w:rsid w:val="00F376A9"/>
    <w:rsid w:val="00F3774C"/>
    <w:rsid w:val="00F3778A"/>
    <w:rsid w:val="00F3779E"/>
    <w:rsid w:val="00F37AAF"/>
    <w:rsid w:val="00F37BC6"/>
    <w:rsid w:val="00F37C27"/>
    <w:rsid w:val="00F37E98"/>
    <w:rsid w:val="00F405C4"/>
    <w:rsid w:val="00F407AD"/>
    <w:rsid w:val="00F40CD9"/>
    <w:rsid w:val="00F40F17"/>
    <w:rsid w:val="00F40F54"/>
    <w:rsid w:val="00F40F89"/>
    <w:rsid w:val="00F41291"/>
    <w:rsid w:val="00F414E4"/>
    <w:rsid w:val="00F4156D"/>
    <w:rsid w:val="00F416CE"/>
    <w:rsid w:val="00F41747"/>
    <w:rsid w:val="00F41CD5"/>
    <w:rsid w:val="00F41DAF"/>
    <w:rsid w:val="00F41F9F"/>
    <w:rsid w:val="00F424EC"/>
    <w:rsid w:val="00F42C3E"/>
    <w:rsid w:val="00F42D2D"/>
    <w:rsid w:val="00F42DDF"/>
    <w:rsid w:val="00F42F7D"/>
    <w:rsid w:val="00F42FE9"/>
    <w:rsid w:val="00F42FF2"/>
    <w:rsid w:val="00F43022"/>
    <w:rsid w:val="00F43047"/>
    <w:rsid w:val="00F431FE"/>
    <w:rsid w:val="00F437C0"/>
    <w:rsid w:val="00F437F6"/>
    <w:rsid w:val="00F439E9"/>
    <w:rsid w:val="00F443F0"/>
    <w:rsid w:val="00F44454"/>
    <w:rsid w:val="00F44BF3"/>
    <w:rsid w:val="00F45261"/>
    <w:rsid w:val="00F45314"/>
    <w:rsid w:val="00F456DE"/>
    <w:rsid w:val="00F459FB"/>
    <w:rsid w:val="00F45BA1"/>
    <w:rsid w:val="00F45EC6"/>
    <w:rsid w:val="00F45EC9"/>
    <w:rsid w:val="00F463BF"/>
    <w:rsid w:val="00F46589"/>
    <w:rsid w:val="00F4696A"/>
    <w:rsid w:val="00F46A69"/>
    <w:rsid w:val="00F46AC6"/>
    <w:rsid w:val="00F46BD9"/>
    <w:rsid w:val="00F46F98"/>
    <w:rsid w:val="00F46FF2"/>
    <w:rsid w:val="00F47147"/>
    <w:rsid w:val="00F474D9"/>
    <w:rsid w:val="00F47B1E"/>
    <w:rsid w:val="00F47E4A"/>
    <w:rsid w:val="00F5009E"/>
    <w:rsid w:val="00F50442"/>
    <w:rsid w:val="00F50481"/>
    <w:rsid w:val="00F5061E"/>
    <w:rsid w:val="00F50CFF"/>
    <w:rsid w:val="00F51154"/>
    <w:rsid w:val="00F51231"/>
    <w:rsid w:val="00F51324"/>
    <w:rsid w:val="00F5133B"/>
    <w:rsid w:val="00F51A6A"/>
    <w:rsid w:val="00F51D8A"/>
    <w:rsid w:val="00F52082"/>
    <w:rsid w:val="00F52553"/>
    <w:rsid w:val="00F525A6"/>
    <w:rsid w:val="00F5266B"/>
    <w:rsid w:val="00F52919"/>
    <w:rsid w:val="00F52C35"/>
    <w:rsid w:val="00F52D56"/>
    <w:rsid w:val="00F52F64"/>
    <w:rsid w:val="00F52F65"/>
    <w:rsid w:val="00F530F0"/>
    <w:rsid w:val="00F53144"/>
    <w:rsid w:val="00F532B7"/>
    <w:rsid w:val="00F532E3"/>
    <w:rsid w:val="00F53338"/>
    <w:rsid w:val="00F5354D"/>
    <w:rsid w:val="00F53789"/>
    <w:rsid w:val="00F53AC6"/>
    <w:rsid w:val="00F53B34"/>
    <w:rsid w:val="00F53C24"/>
    <w:rsid w:val="00F54240"/>
    <w:rsid w:val="00F54A28"/>
    <w:rsid w:val="00F54BB2"/>
    <w:rsid w:val="00F54C15"/>
    <w:rsid w:val="00F54E8F"/>
    <w:rsid w:val="00F5599E"/>
    <w:rsid w:val="00F55ACE"/>
    <w:rsid w:val="00F55D68"/>
    <w:rsid w:val="00F55E0D"/>
    <w:rsid w:val="00F56409"/>
    <w:rsid w:val="00F56422"/>
    <w:rsid w:val="00F565FB"/>
    <w:rsid w:val="00F56757"/>
    <w:rsid w:val="00F568D0"/>
    <w:rsid w:val="00F5695F"/>
    <w:rsid w:val="00F569CF"/>
    <w:rsid w:val="00F56C5B"/>
    <w:rsid w:val="00F56CC2"/>
    <w:rsid w:val="00F56CE6"/>
    <w:rsid w:val="00F56E48"/>
    <w:rsid w:val="00F56F30"/>
    <w:rsid w:val="00F56F5C"/>
    <w:rsid w:val="00F5717A"/>
    <w:rsid w:val="00F57488"/>
    <w:rsid w:val="00F5759C"/>
    <w:rsid w:val="00F5772A"/>
    <w:rsid w:val="00F5791F"/>
    <w:rsid w:val="00F579BB"/>
    <w:rsid w:val="00F57D88"/>
    <w:rsid w:val="00F57F34"/>
    <w:rsid w:val="00F57F90"/>
    <w:rsid w:val="00F60541"/>
    <w:rsid w:val="00F605DF"/>
    <w:rsid w:val="00F605F0"/>
    <w:rsid w:val="00F6078A"/>
    <w:rsid w:val="00F60792"/>
    <w:rsid w:val="00F60B69"/>
    <w:rsid w:val="00F60DA0"/>
    <w:rsid w:val="00F60E98"/>
    <w:rsid w:val="00F60F0A"/>
    <w:rsid w:val="00F61023"/>
    <w:rsid w:val="00F61316"/>
    <w:rsid w:val="00F61441"/>
    <w:rsid w:val="00F615B2"/>
    <w:rsid w:val="00F615B5"/>
    <w:rsid w:val="00F616EC"/>
    <w:rsid w:val="00F617AE"/>
    <w:rsid w:val="00F61820"/>
    <w:rsid w:val="00F61CCF"/>
    <w:rsid w:val="00F61DA2"/>
    <w:rsid w:val="00F61F59"/>
    <w:rsid w:val="00F62083"/>
    <w:rsid w:val="00F62102"/>
    <w:rsid w:val="00F6213B"/>
    <w:rsid w:val="00F622DC"/>
    <w:rsid w:val="00F62442"/>
    <w:rsid w:val="00F624C7"/>
    <w:rsid w:val="00F62581"/>
    <w:rsid w:val="00F625AC"/>
    <w:rsid w:val="00F6298C"/>
    <w:rsid w:val="00F62A7B"/>
    <w:rsid w:val="00F62D5A"/>
    <w:rsid w:val="00F62E98"/>
    <w:rsid w:val="00F62EAC"/>
    <w:rsid w:val="00F62FED"/>
    <w:rsid w:val="00F630D7"/>
    <w:rsid w:val="00F632BD"/>
    <w:rsid w:val="00F63406"/>
    <w:rsid w:val="00F63A26"/>
    <w:rsid w:val="00F63B91"/>
    <w:rsid w:val="00F63C6E"/>
    <w:rsid w:val="00F63DD4"/>
    <w:rsid w:val="00F63DE1"/>
    <w:rsid w:val="00F63F4E"/>
    <w:rsid w:val="00F6412D"/>
    <w:rsid w:val="00F641E1"/>
    <w:rsid w:val="00F643D1"/>
    <w:rsid w:val="00F64554"/>
    <w:rsid w:val="00F647BA"/>
    <w:rsid w:val="00F6482D"/>
    <w:rsid w:val="00F64989"/>
    <w:rsid w:val="00F64E9B"/>
    <w:rsid w:val="00F6532F"/>
    <w:rsid w:val="00F653DD"/>
    <w:rsid w:val="00F656C3"/>
    <w:rsid w:val="00F65868"/>
    <w:rsid w:val="00F6589C"/>
    <w:rsid w:val="00F65AB4"/>
    <w:rsid w:val="00F65FB8"/>
    <w:rsid w:val="00F660D6"/>
    <w:rsid w:val="00F66297"/>
    <w:rsid w:val="00F66405"/>
    <w:rsid w:val="00F664CC"/>
    <w:rsid w:val="00F666A4"/>
    <w:rsid w:val="00F66943"/>
    <w:rsid w:val="00F66CC8"/>
    <w:rsid w:val="00F6738A"/>
    <w:rsid w:val="00F6740D"/>
    <w:rsid w:val="00F67556"/>
    <w:rsid w:val="00F679AA"/>
    <w:rsid w:val="00F679FC"/>
    <w:rsid w:val="00F67B64"/>
    <w:rsid w:val="00F700AF"/>
    <w:rsid w:val="00F7021E"/>
    <w:rsid w:val="00F7065F"/>
    <w:rsid w:val="00F70662"/>
    <w:rsid w:val="00F706CD"/>
    <w:rsid w:val="00F71021"/>
    <w:rsid w:val="00F7122D"/>
    <w:rsid w:val="00F71330"/>
    <w:rsid w:val="00F71402"/>
    <w:rsid w:val="00F716C0"/>
    <w:rsid w:val="00F7181D"/>
    <w:rsid w:val="00F718A5"/>
    <w:rsid w:val="00F71904"/>
    <w:rsid w:val="00F71A70"/>
    <w:rsid w:val="00F71A9B"/>
    <w:rsid w:val="00F71C2C"/>
    <w:rsid w:val="00F71F28"/>
    <w:rsid w:val="00F71F2D"/>
    <w:rsid w:val="00F722C8"/>
    <w:rsid w:val="00F724B6"/>
    <w:rsid w:val="00F72A5D"/>
    <w:rsid w:val="00F72F75"/>
    <w:rsid w:val="00F72FBE"/>
    <w:rsid w:val="00F730FC"/>
    <w:rsid w:val="00F732B5"/>
    <w:rsid w:val="00F733CA"/>
    <w:rsid w:val="00F736A0"/>
    <w:rsid w:val="00F73B1F"/>
    <w:rsid w:val="00F73BFA"/>
    <w:rsid w:val="00F73C6A"/>
    <w:rsid w:val="00F73F60"/>
    <w:rsid w:val="00F74201"/>
    <w:rsid w:val="00F7452E"/>
    <w:rsid w:val="00F74773"/>
    <w:rsid w:val="00F74880"/>
    <w:rsid w:val="00F748AA"/>
    <w:rsid w:val="00F74E56"/>
    <w:rsid w:val="00F74F71"/>
    <w:rsid w:val="00F75120"/>
    <w:rsid w:val="00F751E6"/>
    <w:rsid w:val="00F756D6"/>
    <w:rsid w:val="00F7582C"/>
    <w:rsid w:val="00F75983"/>
    <w:rsid w:val="00F75B46"/>
    <w:rsid w:val="00F76226"/>
    <w:rsid w:val="00F762CF"/>
    <w:rsid w:val="00F7647D"/>
    <w:rsid w:val="00F76502"/>
    <w:rsid w:val="00F76522"/>
    <w:rsid w:val="00F7658C"/>
    <w:rsid w:val="00F76682"/>
    <w:rsid w:val="00F76A69"/>
    <w:rsid w:val="00F76A6C"/>
    <w:rsid w:val="00F76B01"/>
    <w:rsid w:val="00F76BC5"/>
    <w:rsid w:val="00F76C30"/>
    <w:rsid w:val="00F76C9A"/>
    <w:rsid w:val="00F76E68"/>
    <w:rsid w:val="00F76FDC"/>
    <w:rsid w:val="00F76FDE"/>
    <w:rsid w:val="00F770DE"/>
    <w:rsid w:val="00F77127"/>
    <w:rsid w:val="00F772D1"/>
    <w:rsid w:val="00F774DB"/>
    <w:rsid w:val="00F77661"/>
    <w:rsid w:val="00F77997"/>
    <w:rsid w:val="00F77C92"/>
    <w:rsid w:val="00F8019A"/>
    <w:rsid w:val="00F801A8"/>
    <w:rsid w:val="00F8032B"/>
    <w:rsid w:val="00F805B0"/>
    <w:rsid w:val="00F80629"/>
    <w:rsid w:val="00F80C76"/>
    <w:rsid w:val="00F81233"/>
    <w:rsid w:val="00F81313"/>
    <w:rsid w:val="00F816D5"/>
    <w:rsid w:val="00F81763"/>
    <w:rsid w:val="00F81933"/>
    <w:rsid w:val="00F81AB5"/>
    <w:rsid w:val="00F81D43"/>
    <w:rsid w:val="00F81DC3"/>
    <w:rsid w:val="00F82292"/>
    <w:rsid w:val="00F824A7"/>
    <w:rsid w:val="00F825CE"/>
    <w:rsid w:val="00F827DA"/>
    <w:rsid w:val="00F8299D"/>
    <w:rsid w:val="00F83034"/>
    <w:rsid w:val="00F83056"/>
    <w:rsid w:val="00F83362"/>
    <w:rsid w:val="00F838F7"/>
    <w:rsid w:val="00F83943"/>
    <w:rsid w:val="00F83AA9"/>
    <w:rsid w:val="00F83C69"/>
    <w:rsid w:val="00F83CED"/>
    <w:rsid w:val="00F8408D"/>
    <w:rsid w:val="00F8419F"/>
    <w:rsid w:val="00F8426C"/>
    <w:rsid w:val="00F84441"/>
    <w:rsid w:val="00F8487A"/>
    <w:rsid w:val="00F849CC"/>
    <w:rsid w:val="00F84A67"/>
    <w:rsid w:val="00F84B07"/>
    <w:rsid w:val="00F84B31"/>
    <w:rsid w:val="00F84BC1"/>
    <w:rsid w:val="00F84D13"/>
    <w:rsid w:val="00F84EA6"/>
    <w:rsid w:val="00F84ECB"/>
    <w:rsid w:val="00F8523D"/>
    <w:rsid w:val="00F85573"/>
    <w:rsid w:val="00F855EB"/>
    <w:rsid w:val="00F857E0"/>
    <w:rsid w:val="00F85839"/>
    <w:rsid w:val="00F85990"/>
    <w:rsid w:val="00F85A1E"/>
    <w:rsid w:val="00F85CF5"/>
    <w:rsid w:val="00F85E3F"/>
    <w:rsid w:val="00F86442"/>
    <w:rsid w:val="00F86785"/>
    <w:rsid w:val="00F8692F"/>
    <w:rsid w:val="00F86B04"/>
    <w:rsid w:val="00F86BB2"/>
    <w:rsid w:val="00F87179"/>
    <w:rsid w:val="00F87373"/>
    <w:rsid w:val="00F874A0"/>
    <w:rsid w:val="00F877F0"/>
    <w:rsid w:val="00F87EBE"/>
    <w:rsid w:val="00F90003"/>
    <w:rsid w:val="00F9008C"/>
    <w:rsid w:val="00F9027A"/>
    <w:rsid w:val="00F902C0"/>
    <w:rsid w:val="00F904DA"/>
    <w:rsid w:val="00F905CD"/>
    <w:rsid w:val="00F905F8"/>
    <w:rsid w:val="00F90621"/>
    <w:rsid w:val="00F9062B"/>
    <w:rsid w:val="00F906ED"/>
    <w:rsid w:val="00F90838"/>
    <w:rsid w:val="00F90942"/>
    <w:rsid w:val="00F909BC"/>
    <w:rsid w:val="00F90B0D"/>
    <w:rsid w:val="00F90C12"/>
    <w:rsid w:val="00F90DCB"/>
    <w:rsid w:val="00F90DE3"/>
    <w:rsid w:val="00F90EFF"/>
    <w:rsid w:val="00F91255"/>
    <w:rsid w:val="00F91405"/>
    <w:rsid w:val="00F9140F"/>
    <w:rsid w:val="00F914E2"/>
    <w:rsid w:val="00F91503"/>
    <w:rsid w:val="00F91932"/>
    <w:rsid w:val="00F91998"/>
    <w:rsid w:val="00F91D38"/>
    <w:rsid w:val="00F91E2A"/>
    <w:rsid w:val="00F929F7"/>
    <w:rsid w:val="00F92AD0"/>
    <w:rsid w:val="00F92B97"/>
    <w:rsid w:val="00F92C15"/>
    <w:rsid w:val="00F92C5A"/>
    <w:rsid w:val="00F92DEB"/>
    <w:rsid w:val="00F92DFB"/>
    <w:rsid w:val="00F92F3C"/>
    <w:rsid w:val="00F9329F"/>
    <w:rsid w:val="00F933F8"/>
    <w:rsid w:val="00F935F7"/>
    <w:rsid w:val="00F93632"/>
    <w:rsid w:val="00F936EC"/>
    <w:rsid w:val="00F939A9"/>
    <w:rsid w:val="00F94291"/>
    <w:rsid w:val="00F942E3"/>
    <w:rsid w:val="00F9433E"/>
    <w:rsid w:val="00F94442"/>
    <w:rsid w:val="00F946BA"/>
    <w:rsid w:val="00F94877"/>
    <w:rsid w:val="00F94C4D"/>
    <w:rsid w:val="00F94DD2"/>
    <w:rsid w:val="00F94E36"/>
    <w:rsid w:val="00F9521E"/>
    <w:rsid w:val="00F955B5"/>
    <w:rsid w:val="00F95735"/>
    <w:rsid w:val="00F95984"/>
    <w:rsid w:val="00F95CC9"/>
    <w:rsid w:val="00F95D01"/>
    <w:rsid w:val="00F95D70"/>
    <w:rsid w:val="00F95DF0"/>
    <w:rsid w:val="00F95DFB"/>
    <w:rsid w:val="00F95F8B"/>
    <w:rsid w:val="00F96165"/>
    <w:rsid w:val="00F9633C"/>
    <w:rsid w:val="00F96439"/>
    <w:rsid w:val="00F9655A"/>
    <w:rsid w:val="00F9659E"/>
    <w:rsid w:val="00F9685E"/>
    <w:rsid w:val="00F96D5A"/>
    <w:rsid w:val="00F97340"/>
    <w:rsid w:val="00F9754F"/>
    <w:rsid w:val="00F976C1"/>
    <w:rsid w:val="00F97ACD"/>
    <w:rsid w:val="00F97CA6"/>
    <w:rsid w:val="00F97CBE"/>
    <w:rsid w:val="00F97CC4"/>
    <w:rsid w:val="00F97F10"/>
    <w:rsid w:val="00F97F68"/>
    <w:rsid w:val="00FA0325"/>
    <w:rsid w:val="00FA04A2"/>
    <w:rsid w:val="00FA04DC"/>
    <w:rsid w:val="00FA081A"/>
    <w:rsid w:val="00FA084E"/>
    <w:rsid w:val="00FA0CB6"/>
    <w:rsid w:val="00FA10C7"/>
    <w:rsid w:val="00FA11FA"/>
    <w:rsid w:val="00FA151D"/>
    <w:rsid w:val="00FA19EF"/>
    <w:rsid w:val="00FA19F5"/>
    <w:rsid w:val="00FA1D24"/>
    <w:rsid w:val="00FA2175"/>
    <w:rsid w:val="00FA226A"/>
    <w:rsid w:val="00FA2652"/>
    <w:rsid w:val="00FA2698"/>
    <w:rsid w:val="00FA2CDB"/>
    <w:rsid w:val="00FA2D19"/>
    <w:rsid w:val="00FA2EAD"/>
    <w:rsid w:val="00FA2ED3"/>
    <w:rsid w:val="00FA2F78"/>
    <w:rsid w:val="00FA2FF0"/>
    <w:rsid w:val="00FA3001"/>
    <w:rsid w:val="00FA302C"/>
    <w:rsid w:val="00FA32A9"/>
    <w:rsid w:val="00FA36B7"/>
    <w:rsid w:val="00FA37F1"/>
    <w:rsid w:val="00FA3844"/>
    <w:rsid w:val="00FA3E02"/>
    <w:rsid w:val="00FA436C"/>
    <w:rsid w:val="00FA4FA3"/>
    <w:rsid w:val="00FA5151"/>
    <w:rsid w:val="00FA55A8"/>
    <w:rsid w:val="00FA55F9"/>
    <w:rsid w:val="00FA5658"/>
    <w:rsid w:val="00FA585A"/>
    <w:rsid w:val="00FA593C"/>
    <w:rsid w:val="00FA5B7D"/>
    <w:rsid w:val="00FA5C01"/>
    <w:rsid w:val="00FA5E6A"/>
    <w:rsid w:val="00FA5FD3"/>
    <w:rsid w:val="00FA695B"/>
    <w:rsid w:val="00FA6BEF"/>
    <w:rsid w:val="00FA6CBD"/>
    <w:rsid w:val="00FA714F"/>
    <w:rsid w:val="00FA78D1"/>
    <w:rsid w:val="00FA7900"/>
    <w:rsid w:val="00FA7DB7"/>
    <w:rsid w:val="00FA7E44"/>
    <w:rsid w:val="00FA7FFD"/>
    <w:rsid w:val="00FB00F4"/>
    <w:rsid w:val="00FB0771"/>
    <w:rsid w:val="00FB0A5F"/>
    <w:rsid w:val="00FB0CC9"/>
    <w:rsid w:val="00FB111E"/>
    <w:rsid w:val="00FB12A3"/>
    <w:rsid w:val="00FB1329"/>
    <w:rsid w:val="00FB151A"/>
    <w:rsid w:val="00FB1606"/>
    <w:rsid w:val="00FB1635"/>
    <w:rsid w:val="00FB182A"/>
    <w:rsid w:val="00FB18EF"/>
    <w:rsid w:val="00FB1BBC"/>
    <w:rsid w:val="00FB1F9D"/>
    <w:rsid w:val="00FB208D"/>
    <w:rsid w:val="00FB2120"/>
    <w:rsid w:val="00FB223A"/>
    <w:rsid w:val="00FB2282"/>
    <w:rsid w:val="00FB2368"/>
    <w:rsid w:val="00FB2AD8"/>
    <w:rsid w:val="00FB2C2F"/>
    <w:rsid w:val="00FB3039"/>
    <w:rsid w:val="00FB31DD"/>
    <w:rsid w:val="00FB3278"/>
    <w:rsid w:val="00FB350E"/>
    <w:rsid w:val="00FB3D0E"/>
    <w:rsid w:val="00FB3D24"/>
    <w:rsid w:val="00FB3E8D"/>
    <w:rsid w:val="00FB3EAD"/>
    <w:rsid w:val="00FB3EE8"/>
    <w:rsid w:val="00FB413C"/>
    <w:rsid w:val="00FB4158"/>
    <w:rsid w:val="00FB43F0"/>
    <w:rsid w:val="00FB461B"/>
    <w:rsid w:val="00FB472D"/>
    <w:rsid w:val="00FB490D"/>
    <w:rsid w:val="00FB4AE9"/>
    <w:rsid w:val="00FB4D9A"/>
    <w:rsid w:val="00FB4E61"/>
    <w:rsid w:val="00FB50B8"/>
    <w:rsid w:val="00FB50C0"/>
    <w:rsid w:val="00FB5648"/>
    <w:rsid w:val="00FB574A"/>
    <w:rsid w:val="00FB58E2"/>
    <w:rsid w:val="00FB5D31"/>
    <w:rsid w:val="00FB5EA7"/>
    <w:rsid w:val="00FB5F62"/>
    <w:rsid w:val="00FB60A1"/>
    <w:rsid w:val="00FB60D8"/>
    <w:rsid w:val="00FB627B"/>
    <w:rsid w:val="00FB63B2"/>
    <w:rsid w:val="00FB68C4"/>
    <w:rsid w:val="00FB6B67"/>
    <w:rsid w:val="00FB6E78"/>
    <w:rsid w:val="00FB7237"/>
    <w:rsid w:val="00FB74BA"/>
    <w:rsid w:val="00FB7581"/>
    <w:rsid w:val="00FB75AD"/>
    <w:rsid w:val="00FB7741"/>
    <w:rsid w:val="00FB7893"/>
    <w:rsid w:val="00FB795B"/>
    <w:rsid w:val="00FB7966"/>
    <w:rsid w:val="00FB7AE3"/>
    <w:rsid w:val="00FB7B46"/>
    <w:rsid w:val="00FB7E52"/>
    <w:rsid w:val="00FB7E82"/>
    <w:rsid w:val="00FB7E9C"/>
    <w:rsid w:val="00FB7EC0"/>
    <w:rsid w:val="00FB7EF5"/>
    <w:rsid w:val="00FB7F85"/>
    <w:rsid w:val="00FC00B9"/>
    <w:rsid w:val="00FC00F8"/>
    <w:rsid w:val="00FC0198"/>
    <w:rsid w:val="00FC0511"/>
    <w:rsid w:val="00FC088F"/>
    <w:rsid w:val="00FC09A4"/>
    <w:rsid w:val="00FC0EBF"/>
    <w:rsid w:val="00FC0FCF"/>
    <w:rsid w:val="00FC14B5"/>
    <w:rsid w:val="00FC167E"/>
    <w:rsid w:val="00FC1840"/>
    <w:rsid w:val="00FC24D4"/>
    <w:rsid w:val="00FC2580"/>
    <w:rsid w:val="00FC2901"/>
    <w:rsid w:val="00FC2967"/>
    <w:rsid w:val="00FC2BC3"/>
    <w:rsid w:val="00FC2C79"/>
    <w:rsid w:val="00FC2E87"/>
    <w:rsid w:val="00FC2FAD"/>
    <w:rsid w:val="00FC32E2"/>
    <w:rsid w:val="00FC3304"/>
    <w:rsid w:val="00FC33A1"/>
    <w:rsid w:val="00FC3660"/>
    <w:rsid w:val="00FC36DD"/>
    <w:rsid w:val="00FC36ED"/>
    <w:rsid w:val="00FC3725"/>
    <w:rsid w:val="00FC3C15"/>
    <w:rsid w:val="00FC3D41"/>
    <w:rsid w:val="00FC412C"/>
    <w:rsid w:val="00FC4244"/>
    <w:rsid w:val="00FC447C"/>
    <w:rsid w:val="00FC4723"/>
    <w:rsid w:val="00FC4972"/>
    <w:rsid w:val="00FC497F"/>
    <w:rsid w:val="00FC4B4D"/>
    <w:rsid w:val="00FC4BDF"/>
    <w:rsid w:val="00FC4C61"/>
    <w:rsid w:val="00FC4CAB"/>
    <w:rsid w:val="00FC4CD7"/>
    <w:rsid w:val="00FC4CD8"/>
    <w:rsid w:val="00FC4D44"/>
    <w:rsid w:val="00FC4DB7"/>
    <w:rsid w:val="00FC5021"/>
    <w:rsid w:val="00FC5198"/>
    <w:rsid w:val="00FC5235"/>
    <w:rsid w:val="00FC5533"/>
    <w:rsid w:val="00FC56B3"/>
    <w:rsid w:val="00FC5A68"/>
    <w:rsid w:val="00FC5E47"/>
    <w:rsid w:val="00FC6151"/>
    <w:rsid w:val="00FC6472"/>
    <w:rsid w:val="00FC6533"/>
    <w:rsid w:val="00FC6576"/>
    <w:rsid w:val="00FC6785"/>
    <w:rsid w:val="00FC69C8"/>
    <w:rsid w:val="00FC6AB3"/>
    <w:rsid w:val="00FC6F8A"/>
    <w:rsid w:val="00FC703C"/>
    <w:rsid w:val="00FC711A"/>
    <w:rsid w:val="00FC7191"/>
    <w:rsid w:val="00FC7431"/>
    <w:rsid w:val="00FC771D"/>
    <w:rsid w:val="00FC7A00"/>
    <w:rsid w:val="00FC7B9B"/>
    <w:rsid w:val="00FC7D85"/>
    <w:rsid w:val="00FC7DD3"/>
    <w:rsid w:val="00FC7EA9"/>
    <w:rsid w:val="00FD0068"/>
    <w:rsid w:val="00FD0171"/>
    <w:rsid w:val="00FD01A1"/>
    <w:rsid w:val="00FD027D"/>
    <w:rsid w:val="00FD0537"/>
    <w:rsid w:val="00FD0827"/>
    <w:rsid w:val="00FD0B57"/>
    <w:rsid w:val="00FD0F54"/>
    <w:rsid w:val="00FD1155"/>
    <w:rsid w:val="00FD1167"/>
    <w:rsid w:val="00FD1491"/>
    <w:rsid w:val="00FD195A"/>
    <w:rsid w:val="00FD1B9D"/>
    <w:rsid w:val="00FD1CE8"/>
    <w:rsid w:val="00FD1DA4"/>
    <w:rsid w:val="00FD1E60"/>
    <w:rsid w:val="00FD245B"/>
    <w:rsid w:val="00FD2515"/>
    <w:rsid w:val="00FD25A1"/>
    <w:rsid w:val="00FD2674"/>
    <w:rsid w:val="00FD26D9"/>
    <w:rsid w:val="00FD2795"/>
    <w:rsid w:val="00FD2800"/>
    <w:rsid w:val="00FD2980"/>
    <w:rsid w:val="00FD2A56"/>
    <w:rsid w:val="00FD2C05"/>
    <w:rsid w:val="00FD2CE6"/>
    <w:rsid w:val="00FD2D3B"/>
    <w:rsid w:val="00FD2D9D"/>
    <w:rsid w:val="00FD2FAB"/>
    <w:rsid w:val="00FD3057"/>
    <w:rsid w:val="00FD3161"/>
    <w:rsid w:val="00FD3173"/>
    <w:rsid w:val="00FD32B9"/>
    <w:rsid w:val="00FD3700"/>
    <w:rsid w:val="00FD3B1F"/>
    <w:rsid w:val="00FD3BA7"/>
    <w:rsid w:val="00FD403C"/>
    <w:rsid w:val="00FD41B2"/>
    <w:rsid w:val="00FD420C"/>
    <w:rsid w:val="00FD46DC"/>
    <w:rsid w:val="00FD47CA"/>
    <w:rsid w:val="00FD4A18"/>
    <w:rsid w:val="00FD4AB0"/>
    <w:rsid w:val="00FD4ADD"/>
    <w:rsid w:val="00FD4C88"/>
    <w:rsid w:val="00FD4F50"/>
    <w:rsid w:val="00FD5016"/>
    <w:rsid w:val="00FD51B5"/>
    <w:rsid w:val="00FD5295"/>
    <w:rsid w:val="00FD557B"/>
    <w:rsid w:val="00FD5718"/>
    <w:rsid w:val="00FD57C3"/>
    <w:rsid w:val="00FD5A98"/>
    <w:rsid w:val="00FD5F31"/>
    <w:rsid w:val="00FD5F5D"/>
    <w:rsid w:val="00FD62C5"/>
    <w:rsid w:val="00FD6C27"/>
    <w:rsid w:val="00FD6C34"/>
    <w:rsid w:val="00FD7204"/>
    <w:rsid w:val="00FD7394"/>
    <w:rsid w:val="00FD74AC"/>
    <w:rsid w:val="00FD7931"/>
    <w:rsid w:val="00FD7952"/>
    <w:rsid w:val="00FD7BB7"/>
    <w:rsid w:val="00FD7DFA"/>
    <w:rsid w:val="00FE0144"/>
    <w:rsid w:val="00FE064A"/>
    <w:rsid w:val="00FE0688"/>
    <w:rsid w:val="00FE06CC"/>
    <w:rsid w:val="00FE0851"/>
    <w:rsid w:val="00FE0A24"/>
    <w:rsid w:val="00FE0CAD"/>
    <w:rsid w:val="00FE0D4A"/>
    <w:rsid w:val="00FE0FF9"/>
    <w:rsid w:val="00FE1070"/>
    <w:rsid w:val="00FE10BD"/>
    <w:rsid w:val="00FE1228"/>
    <w:rsid w:val="00FE128F"/>
    <w:rsid w:val="00FE12A0"/>
    <w:rsid w:val="00FE12B3"/>
    <w:rsid w:val="00FE13D6"/>
    <w:rsid w:val="00FE14BB"/>
    <w:rsid w:val="00FE181D"/>
    <w:rsid w:val="00FE1845"/>
    <w:rsid w:val="00FE18FD"/>
    <w:rsid w:val="00FE1A8E"/>
    <w:rsid w:val="00FE1D17"/>
    <w:rsid w:val="00FE1EF9"/>
    <w:rsid w:val="00FE2166"/>
    <w:rsid w:val="00FE2192"/>
    <w:rsid w:val="00FE25EB"/>
    <w:rsid w:val="00FE2620"/>
    <w:rsid w:val="00FE262D"/>
    <w:rsid w:val="00FE263C"/>
    <w:rsid w:val="00FE288E"/>
    <w:rsid w:val="00FE29A9"/>
    <w:rsid w:val="00FE2BEA"/>
    <w:rsid w:val="00FE2C42"/>
    <w:rsid w:val="00FE2C84"/>
    <w:rsid w:val="00FE30A1"/>
    <w:rsid w:val="00FE327B"/>
    <w:rsid w:val="00FE334D"/>
    <w:rsid w:val="00FE3966"/>
    <w:rsid w:val="00FE39CE"/>
    <w:rsid w:val="00FE3D4B"/>
    <w:rsid w:val="00FE3FBC"/>
    <w:rsid w:val="00FE409D"/>
    <w:rsid w:val="00FE40C9"/>
    <w:rsid w:val="00FE42FD"/>
    <w:rsid w:val="00FE4612"/>
    <w:rsid w:val="00FE48EF"/>
    <w:rsid w:val="00FE499A"/>
    <w:rsid w:val="00FE49CF"/>
    <w:rsid w:val="00FE4AD0"/>
    <w:rsid w:val="00FE4D8B"/>
    <w:rsid w:val="00FE4DEC"/>
    <w:rsid w:val="00FE4EFE"/>
    <w:rsid w:val="00FE5014"/>
    <w:rsid w:val="00FE5266"/>
    <w:rsid w:val="00FE5F90"/>
    <w:rsid w:val="00FE5FC9"/>
    <w:rsid w:val="00FE6B69"/>
    <w:rsid w:val="00FE704B"/>
    <w:rsid w:val="00FE709D"/>
    <w:rsid w:val="00FE722B"/>
    <w:rsid w:val="00FE73BD"/>
    <w:rsid w:val="00FE73F6"/>
    <w:rsid w:val="00FE74AF"/>
    <w:rsid w:val="00FE75A6"/>
    <w:rsid w:val="00FE75DD"/>
    <w:rsid w:val="00FE7653"/>
    <w:rsid w:val="00FE795C"/>
    <w:rsid w:val="00FE7968"/>
    <w:rsid w:val="00FE7A5F"/>
    <w:rsid w:val="00FE7B52"/>
    <w:rsid w:val="00FE7BD1"/>
    <w:rsid w:val="00FE7C82"/>
    <w:rsid w:val="00FE7CA3"/>
    <w:rsid w:val="00FE7D51"/>
    <w:rsid w:val="00FE7D72"/>
    <w:rsid w:val="00FE7F48"/>
    <w:rsid w:val="00FF01A2"/>
    <w:rsid w:val="00FF0203"/>
    <w:rsid w:val="00FF025C"/>
    <w:rsid w:val="00FF036B"/>
    <w:rsid w:val="00FF04A7"/>
    <w:rsid w:val="00FF04D8"/>
    <w:rsid w:val="00FF04E1"/>
    <w:rsid w:val="00FF0531"/>
    <w:rsid w:val="00FF062F"/>
    <w:rsid w:val="00FF064D"/>
    <w:rsid w:val="00FF0782"/>
    <w:rsid w:val="00FF09B3"/>
    <w:rsid w:val="00FF09B9"/>
    <w:rsid w:val="00FF0B30"/>
    <w:rsid w:val="00FF0D5C"/>
    <w:rsid w:val="00FF0D5F"/>
    <w:rsid w:val="00FF0DE8"/>
    <w:rsid w:val="00FF0E9C"/>
    <w:rsid w:val="00FF0F47"/>
    <w:rsid w:val="00FF103A"/>
    <w:rsid w:val="00FF14C8"/>
    <w:rsid w:val="00FF19D8"/>
    <w:rsid w:val="00FF1AA3"/>
    <w:rsid w:val="00FF1B33"/>
    <w:rsid w:val="00FF1E0B"/>
    <w:rsid w:val="00FF1EC3"/>
    <w:rsid w:val="00FF23CE"/>
    <w:rsid w:val="00FF25E3"/>
    <w:rsid w:val="00FF2B44"/>
    <w:rsid w:val="00FF2C5D"/>
    <w:rsid w:val="00FF2C95"/>
    <w:rsid w:val="00FF3006"/>
    <w:rsid w:val="00FF301F"/>
    <w:rsid w:val="00FF30CB"/>
    <w:rsid w:val="00FF31DC"/>
    <w:rsid w:val="00FF3264"/>
    <w:rsid w:val="00FF32AD"/>
    <w:rsid w:val="00FF3494"/>
    <w:rsid w:val="00FF35DD"/>
    <w:rsid w:val="00FF369E"/>
    <w:rsid w:val="00FF36B6"/>
    <w:rsid w:val="00FF37E7"/>
    <w:rsid w:val="00FF3A39"/>
    <w:rsid w:val="00FF3A41"/>
    <w:rsid w:val="00FF3B46"/>
    <w:rsid w:val="00FF3BF5"/>
    <w:rsid w:val="00FF3CA0"/>
    <w:rsid w:val="00FF4098"/>
    <w:rsid w:val="00FF41A1"/>
    <w:rsid w:val="00FF4435"/>
    <w:rsid w:val="00FF45DE"/>
    <w:rsid w:val="00FF476D"/>
    <w:rsid w:val="00FF4B57"/>
    <w:rsid w:val="00FF4ED2"/>
    <w:rsid w:val="00FF4F3D"/>
    <w:rsid w:val="00FF51F0"/>
    <w:rsid w:val="00FF54AA"/>
    <w:rsid w:val="00FF5569"/>
    <w:rsid w:val="00FF5570"/>
    <w:rsid w:val="00FF5779"/>
    <w:rsid w:val="00FF5A84"/>
    <w:rsid w:val="00FF5CC1"/>
    <w:rsid w:val="00FF5F1B"/>
    <w:rsid w:val="00FF614E"/>
    <w:rsid w:val="00FF62B2"/>
    <w:rsid w:val="00FF63FB"/>
    <w:rsid w:val="00FF66B2"/>
    <w:rsid w:val="00FF6960"/>
    <w:rsid w:val="00FF69EE"/>
    <w:rsid w:val="00FF6AD3"/>
    <w:rsid w:val="00FF6BC0"/>
    <w:rsid w:val="00FF6C0D"/>
    <w:rsid w:val="00FF6F36"/>
    <w:rsid w:val="00FF70E9"/>
    <w:rsid w:val="00FF710A"/>
    <w:rsid w:val="00FF7220"/>
    <w:rsid w:val="00FF72C3"/>
    <w:rsid w:val="00FF7562"/>
    <w:rsid w:val="00FF756E"/>
    <w:rsid w:val="00FF76FB"/>
    <w:rsid w:val="00FF79D9"/>
    <w:rsid w:val="00FF7A3E"/>
    <w:rsid w:val="00FF7B5E"/>
    <w:rsid w:val="00FF7E0B"/>
    <w:rsid w:val="00FF7EE8"/>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2D51B6"/>
    <w:pPr>
      <w:keepNext/>
      <w:keepLines/>
      <w:numPr>
        <w:numId w:val="1"/>
      </w:numPr>
      <w:spacing w:before="240"/>
      <w:outlineLvl w:val="0"/>
    </w:pPr>
    <w:rPr>
      <w:rFonts w:eastAsiaTheme="majorEastAsia" w:cs="Times New Roman (Headings CS)"/>
      <w:b/>
      <w:color w:val="000000" w:themeColor="text1"/>
      <w:spacing w:val="10"/>
      <w:sz w:val="30"/>
      <w:szCs w:val="32"/>
    </w:rPr>
  </w:style>
  <w:style w:type="paragraph" w:styleId="Heading2">
    <w:name w:val="heading 2"/>
    <w:basedOn w:val="Normal"/>
    <w:next w:val="Normal"/>
    <w:link w:val="Heading2Char"/>
    <w:uiPriority w:val="9"/>
    <w:unhideWhenUsed/>
    <w:qFormat/>
    <w:rsid w:val="00564BA7"/>
    <w:pPr>
      <w:keepLines/>
      <w:widowControl w:val="0"/>
      <w:numPr>
        <w:ilvl w:val="1"/>
        <w:numId w:val="1"/>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564BA7"/>
    <w:pPr>
      <w:keepLines/>
      <w:widowControl w:val="0"/>
      <w:numPr>
        <w:ilvl w:val="2"/>
        <w:numId w:val="1"/>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564BA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64BA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64BA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64BA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64BA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64BA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2D51B6"/>
    <w:rPr>
      <w:rFonts w:ascii="Times New Roman" w:eastAsiaTheme="majorEastAsia" w:hAnsi="Times New Roman" w:cs="Times New Roman (Headings CS)"/>
      <w:b/>
      <w:color w:val="000000" w:themeColor="text1"/>
      <w:spacing w:val="10"/>
      <w:sz w:val="3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D721F5"/>
    <w:pPr>
      <w:spacing w:before="160" w:after="14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D721F5"/>
    <w:pPr>
      <w:tabs>
        <w:tab w:val="right" w:leader="dot" w:pos="9622"/>
      </w:tabs>
      <w:spacing w:before="120" w:after="120" w:line="312" w:lineRule="auto"/>
      <w:ind w:left="238"/>
    </w:pPr>
  </w:style>
  <w:style w:type="paragraph" w:styleId="TOC3">
    <w:name w:val="toc 3"/>
    <w:basedOn w:val="Normal"/>
    <w:next w:val="Normal"/>
    <w:autoRedefine/>
    <w:uiPriority w:val="39"/>
    <w:unhideWhenUsed/>
    <w:rsid w:val="00D721F5"/>
    <w:pPr>
      <w:spacing w:before="120" w:after="120" w:line="312"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0A2BEF"/>
    <w:pPr>
      <w:framePr w:hSpace="181" w:wrap="around" w:vAnchor="text" w:hAnchor="margin" w:y="180"/>
      <w:spacing w:after="20" w:line="288" w:lineRule="auto"/>
    </w:pPr>
    <w:rPr>
      <w:rFonts w:ascii="Arial" w:hAnsi="Arial" w:cs="Arial"/>
      <w:sz w:val="21"/>
      <w:szCs w:val="16"/>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F914E2"/>
    <w:pPr>
      <w:spacing w:after="120" w:line="276" w:lineRule="auto"/>
      <w:ind w:left="720" w:hanging="720"/>
    </w:pPr>
  </w:style>
  <w:style w:type="paragraph" w:styleId="Caption">
    <w:name w:val="caption"/>
    <w:basedOn w:val="Normal"/>
    <w:next w:val="Normal"/>
    <w:uiPriority w:val="35"/>
    <w:unhideWhenUsed/>
    <w:qFormat/>
    <w:rsid w:val="00AD2AEC"/>
    <w:pPr>
      <w:spacing w:after="480" w:line="276" w:lineRule="auto"/>
      <w:jc w:val="left"/>
    </w:pPr>
    <w:rPr>
      <w:iCs/>
      <w:color w:val="000000" w:themeColor="text1"/>
      <w:sz w:val="2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8E7B36"/>
    <w:pPr>
      <w:spacing w:after="0"/>
    </w:pPr>
    <w:rPr>
      <w:sz w:val="21"/>
    </w:r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 w:type="character" w:customStyle="1" w:styleId="UnresolvedMention1">
    <w:name w:val="Unresolved Mention1"/>
    <w:basedOn w:val="DefaultParagraphFont"/>
    <w:uiPriority w:val="99"/>
    <w:semiHidden/>
    <w:unhideWhenUsed/>
    <w:rsid w:val="003C17F1"/>
    <w:rPr>
      <w:color w:val="605E5C"/>
      <w:shd w:val="clear" w:color="auto" w:fill="E1DFDD"/>
    </w:rPr>
  </w:style>
  <w:style w:type="paragraph" w:customStyle="1" w:styleId="Style1">
    <w:name w:val="Style1"/>
    <w:basedOn w:val="Normal"/>
    <w:qFormat/>
    <w:rsid w:val="00FE49CF"/>
    <w:rPr>
      <w:rFonts w:ascii="Andale Mono" w:hAnsi="Andale Mono"/>
    </w:rPr>
  </w:style>
  <w:style w:type="paragraph" w:customStyle="1" w:styleId="Code">
    <w:name w:val="Code"/>
    <w:basedOn w:val="Normal"/>
    <w:qFormat/>
    <w:rsid w:val="00944FA8"/>
    <w:pPr>
      <w:spacing w:after="0"/>
    </w:pPr>
    <w:rPr>
      <w:rFonts w:ascii="Andale Mono" w:hAnsi="Andale Mono"/>
      <w:sz w:val="20"/>
    </w:rPr>
  </w:style>
  <w:style w:type="paragraph" w:styleId="PlainText">
    <w:name w:val="Plain Text"/>
    <w:basedOn w:val="Normal"/>
    <w:link w:val="PlainTextChar"/>
    <w:uiPriority w:val="99"/>
    <w:unhideWhenUsed/>
    <w:rsid w:val="009A77E3"/>
    <w:pPr>
      <w:spacing w:before="200" w:line="273" w:lineRule="auto"/>
      <w:jc w:val="left"/>
    </w:pPr>
    <w:rPr>
      <w:rFonts w:ascii="DotumChe" w:eastAsia="DotumChe" w:hAnsi="DotumChe" w:cstheme="minorBidi"/>
      <w:b/>
      <w:bCs/>
      <w:noProof/>
      <w:color w:val="000000" w:themeColor="text1"/>
      <w:kern w:val="24"/>
      <w:sz w:val="16"/>
      <w:szCs w:val="16"/>
      <w:lang w:val="en-GB"/>
    </w:rPr>
  </w:style>
  <w:style w:type="character" w:customStyle="1" w:styleId="PlainTextChar">
    <w:name w:val="Plain Text Char"/>
    <w:basedOn w:val="DefaultParagraphFont"/>
    <w:link w:val="PlainText"/>
    <w:uiPriority w:val="99"/>
    <w:rsid w:val="009A77E3"/>
    <w:rPr>
      <w:rFonts w:ascii="DotumChe" w:eastAsia="DotumChe" w:hAnsi="DotumChe"/>
      <w:b/>
      <w:bCs/>
      <w:noProof/>
      <w:color w:val="000000"/>
      <w:kern w:val="24"/>
      <w:sz w:val="16"/>
      <w:szCs w:val="16"/>
      <w:lang w:val="en-GB"/>
    </w:rPr>
  </w:style>
  <w:style w:type="paragraph" w:customStyle="1" w:styleId="tiivistelmatitles">
    <w:name w:val="tiivistelma_titles"/>
    <w:basedOn w:val="Normal"/>
    <w:qFormat/>
    <w:rsid w:val="000A2BEF"/>
    <w:pPr>
      <w:framePr w:hSpace="181" w:wrap="around" w:vAnchor="text" w:hAnchor="margin" w:y="540"/>
      <w:spacing w:before="20" w:after="40" w:line="276" w:lineRule="auto"/>
    </w:pPr>
    <w:rPr>
      <w:rFonts w:ascii="Arial" w:hAnsi="Arial" w:cs="Arial"/>
      <w:sz w:val="16"/>
      <w:szCs w:val="16"/>
    </w:rPr>
  </w:style>
  <w:style w:type="paragraph" w:customStyle="1" w:styleId="tiivistelmateksti">
    <w:name w:val="tiivistelma_teksti"/>
    <w:basedOn w:val="tiivistelma"/>
    <w:qFormat/>
    <w:rsid w:val="002F3343"/>
    <w:pPr>
      <w:framePr w:wrap="around" w:vAnchor="margin" w:hAnchor="text" w:y="540"/>
      <w:spacing w:after="120" w:line="276" w:lineRule="auto"/>
    </w:pPr>
    <w:rPr>
      <w:sz w:val="19"/>
      <w:szCs w:val="19"/>
    </w:rPr>
  </w:style>
  <w:style w:type="character" w:styleId="FollowedHyperlink">
    <w:name w:val="FollowedHyperlink"/>
    <w:basedOn w:val="DefaultParagraphFont"/>
    <w:uiPriority w:val="99"/>
    <w:semiHidden/>
    <w:unhideWhenUsed/>
    <w:rsid w:val="004217F8"/>
    <w:rPr>
      <w:color w:val="954F72" w:themeColor="followedHyperlink"/>
      <w:u w:val="single"/>
    </w:rPr>
  </w:style>
  <w:style w:type="table" w:customStyle="1" w:styleId="Style2">
    <w:name w:val="Style2"/>
    <w:basedOn w:val="TableNormal"/>
    <w:uiPriority w:val="99"/>
    <w:rsid w:val="00A707ED"/>
    <w:pPr>
      <w:spacing w:before="120" w:after="120"/>
    </w:pPr>
    <w:tblPr>
      <w:tblStyleRowBandSize w:val="1"/>
      <w:tbl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insideH w:val="single" w:sz="6" w:space="0" w:color="BFBFBF" w:themeColor="background1" w:themeShade="BF"/>
        <w:insideV w:val="single" w:sz="6" w:space="0" w:color="BFBFBF" w:themeColor="background1" w:themeShade="BF"/>
      </w:tblBorders>
    </w:tblPr>
    <w:tcPr>
      <w:vAlign w:val="center"/>
    </w:tcPr>
    <w:tblStylePr w:type="firstRow">
      <w:tblPr/>
      <w:tcPr>
        <w:tcBorders>
          <w:top w:val="nil"/>
          <w:left w:val="nil"/>
          <w:bottom w:val="nil"/>
          <w:right w:val="nil"/>
          <w:insideH w:val="nil"/>
          <w:insideV w:val="nil"/>
          <w:tl2br w:val="nil"/>
          <w:tr2bl w:val="nil"/>
        </w:tcBorders>
      </w:tcPr>
    </w:tblStylePr>
    <w:tblStylePr w:type="band1Horz">
      <w:tblPr/>
      <w:tcPr>
        <w:tcBorders>
          <w:top w:val="nil"/>
          <w:left w:val="nil"/>
          <w:bottom w:val="nil"/>
          <w:right w:val="nil"/>
          <w:insideH w:val="nil"/>
          <w:insideV w:val="nil"/>
          <w:tl2br w:val="nil"/>
          <w:tr2bl w:val="nil"/>
        </w:tcBorders>
        <w:shd w:val="pct5" w:color="auto" w:fill="auto"/>
      </w:tcPr>
    </w:tblStylePr>
  </w:style>
  <w:style w:type="character" w:customStyle="1" w:styleId="cs1-lock-free">
    <w:name w:val="cs1-lock-free"/>
    <w:basedOn w:val="DefaultParagraphFont"/>
    <w:rsid w:val="00EA7EC9"/>
  </w:style>
  <w:style w:type="character" w:styleId="Emphasis">
    <w:name w:val="Emphasis"/>
    <w:basedOn w:val="DefaultParagraphFont"/>
    <w:uiPriority w:val="20"/>
    <w:qFormat/>
    <w:rsid w:val="00EA7EC9"/>
    <w:rPr>
      <w:i/>
      <w:iCs/>
    </w:rPr>
  </w:style>
  <w:style w:type="character" w:styleId="UnresolvedMention">
    <w:name w:val="Unresolved Mention"/>
    <w:basedOn w:val="DefaultParagraphFont"/>
    <w:uiPriority w:val="99"/>
    <w:semiHidden/>
    <w:unhideWhenUsed/>
    <w:rsid w:val="008B2C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482679">
      <w:bodyDiv w:val="1"/>
      <w:marLeft w:val="0"/>
      <w:marRight w:val="0"/>
      <w:marTop w:val="0"/>
      <w:marBottom w:val="0"/>
      <w:divBdr>
        <w:top w:val="none" w:sz="0" w:space="0" w:color="auto"/>
        <w:left w:val="none" w:sz="0" w:space="0" w:color="auto"/>
        <w:bottom w:val="none" w:sz="0" w:space="0" w:color="auto"/>
        <w:right w:val="none" w:sz="0" w:space="0" w:color="auto"/>
      </w:divBdr>
      <w:divsChild>
        <w:div w:id="77679845">
          <w:marLeft w:val="0"/>
          <w:marRight w:val="0"/>
          <w:marTop w:val="0"/>
          <w:marBottom w:val="0"/>
          <w:divBdr>
            <w:top w:val="none" w:sz="0" w:space="0" w:color="auto"/>
            <w:left w:val="none" w:sz="0" w:space="0" w:color="auto"/>
            <w:bottom w:val="none" w:sz="0" w:space="0" w:color="auto"/>
            <w:right w:val="none" w:sz="0" w:space="0" w:color="auto"/>
          </w:divBdr>
          <w:divsChild>
            <w:div w:id="96377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183128945">
      <w:bodyDiv w:val="1"/>
      <w:marLeft w:val="0"/>
      <w:marRight w:val="0"/>
      <w:marTop w:val="0"/>
      <w:marBottom w:val="0"/>
      <w:divBdr>
        <w:top w:val="none" w:sz="0" w:space="0" w:color="auto"/>
        <w:left w:val="none" w:sz="0" w:space="0" w:color="auto"/>
        <w:bottom w:val="none" w:sz="0" w:space="0" w:color="auto"/>
        <w:right w:val="none" w:sz="0" w:space="0" w:color="auto"/>
      </w:divBdr>
      <w:divsChild>
        <w:div w:id="2146581031">
          <w:marLeft w:val="0"/>
          <w:marRight w:val="0"/>
          <w:marTop w:val="0"/>
          <w:marBottom w:val="0"/>
          <w:divBdr>
            <w:top w:val="none" w:sz="0" w:space="0" w:color="auto"/>
            <w:left w:val="none" w:sz="0" w:space="0" w:color="auto"/>
            <w:bottom w:val="none" w:sz="0" w:space="0" w:color="auto"/>
            <w:right w:val="none" w:sz="0" w:space="0" w:color="auto"/>
          </w:divBdr>
          <w:divsChild>
            <w:div w:id="73527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833612">
      <w:bodyDiv w:val="1"/>
      <w:marLeft w:val="0"/>
      <w:marRight w:val="0"/>
      <w:marTop w:val="0"/>
      <w:marBottom w:val="0"/>
      <w:divBdr>
        <w:top w:val="none" w:sz="0" w:space="0" w:color="auto"/>
        <w:left w:val="none" w:sz="0" w:space="0" w:color="auto"/>
        <w:bottom w:val="none" w:sz="0" w:space="0" w:color="auto"/>
        <w:right w:val="none" w:sz="0" w:space="0" w:color="auto"/>
      </w:divBdr>
    </w:div>
    <w:div w:id="23902718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0379266">
      <w:bodyDiv w:val="1"/>
      <w:marLeft w:val="0"/>
      <w:marRight w:val="0"/>
      <w:marTop w:val="0"/>
      <w:marBottom w:val="0"/>
      <w:divBdr>
        <w:top w:val="none" w:sz="0" w:space="0" w:color="auto"/>
        <w:left w:val="none" w:sz="0" w:space="0" w:color="auto"/>
        <w:bottom w:val="none" w:sz="0" w:space="0" w:color="auto"/>
        <w:right w:val="none" w:sz="0" w:space="0" w:color="auto"/>
      </w:divBdr>
      <w:divsChild>
        <w:div w:id="664744203">
          <w:marLeft w:val="0"/>
          <w:marRight w:val="0"/>
          <w:marTop w:val="0"/>
          <w:marBottom w:val="0"/>
          <w:divBdr>
            <w:top w:val="none" w:sz="0" w:space="0" w:color="auto"/>
            <w:left w:val="none" w:sz="0" w:space="0" w:color="auto"/>
            <w:bottom w:val="none" w:sz="0" w:space="0" w:color="auto"/>
            <w:right w:val="none" w:sz="0" w:space="0" w:color="auto"/>
          </w:divBdr>
          <w:divsChild>
            <w:div w:id="20698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399443779">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18605644">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39180826">
      <w:bodyDiv w:val="1"/>
      <w:marLeft w:val="0"/>
      <w:marRight w:val="0"/>
      <w:marTop w:val="0"/>
      <w:marBottom w:val="0"/>
      <w:divBdr>
        <w:top w:val="none" w:sz="0" w:space="0" w:color="auto"/>
        <w:left w:val="none" w:sz="0" w:space="0" w:color="auto"/>
        <w:bottom w:val="none" w:sz="0" w:space="0" w:color="auto"/>
        <w:right w:val="none" w:sz="0" w:space="0" w:color="auto"/>
      </w:divBdr>
      <w:divsChild>
        <w:div w:id="1788616276">
          <w:marLeft w:val="0"/>
          <w:marRight w:val="0"/>
          <w:marTop w:val="0"/>
          <w:marBottom w:val="0"/>
          <w:divBdr>
            <w:top w:val="none" w:sz="0" w:space="0" w:color="auto"/>
            <w:left w:val="none" w:sz="0" w:space="0" w:color="auto"/>
            <w:bottom w:val="none" w:sz="0" w:space="0" w:color="auto"/>
            <w:right w:val="none" w:sz="0" w:space="0" w:color="auto"/>
          </w:divBdr>
          <w:divsChild>
            <w:div w:id="5049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080464">
      <w:bodyDiv w:val="1"/>
      <w:marLeft w:val="0"/>
      <w:marRight w:val="0"/>
      <w:marTop w:val="0"/>
      <w:marBottom w:val="0"/>
      <w:divBdr>
        <w:top w:val="none" w:sz="0" w:space="0" w:color="auto"/>
        <w:left w:val="none" w:sz="0" w:space="0" w:color="auto"/>
        <w:bottom w:val="none" w:sz="0" w:space="0" w:color="auto"/>
        <w:right w:val="none" w:sz="0" w:space="0" w:color="auto"/>
      </w:divBdr>
    </w:div>
    <w:div w:id="459491711">
      <w:bodyDiv w:val="1"/>
      <w:marLeft w:val="0"/>
      <w:marRight w:val="0"/>
      <w:marTop w:val="0"/>
      <w:marBottom w:val="0"/>
      <w:divBdr>
        <w:top w:val="none" w:sz="0" w:space="0" w:color="auto"/>
        <w:left w:val="none" w:sz="0" w:space="0" w:color="auto"/>
        <w:bottom w:val="none" w:sz="0" w:space="0" w:color="auto"/>
        <w:right w:val="none" w:sz="0" w:space="0" w:color="auto"/>
      </w:divBdr>
      <w:divsChild>
        <w:div w:id="278804788">
          <w:marLeft w:val="0"/>
          <w:marRight w:val="0"/>
          <w:marTop w:val="0"/>
          <w:marBottom w:val="0"/>
          <w:divBdr>
            <w:top w:val="none" w:sz="0" w:space="0" w:color="auto"/>
            <w:left w:val="none" w:sz="0" w:space="0" w:color="auto"/>
            <w:bottom w:val="none" w:sz="0" w:space="0" w:color="auto"/>
            <w:right w:val="none" w:sz="0" w:space="0" w:color="auto"/>
          </w:divBdr>
          <w:divsChild>
            <w:div w:id="178364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689139751">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05011057">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191939">
      <w:bodyDiv w:val="1"/>
      <w:marLeft w:val="0"/>
      <w:marRight w:val="0"/>
      <w:marTop w:val="0"/>
      <w:marBottom w:val="0"/>
      <w:divBdr>
        <w:top w:val="none" w:sz="0" w:space="0" w:color="auto"/>
        <w:left w:val="none" w:sz="0" w:space="0" w:color="auto"/>
        <w:bottom w:val="none" w:sz="0" w:space="0" w:color="auto"/>
        <w:right w:val="none" w:sz="0" w:space="0" w:color="auto"/>
      </w:divBdr>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536745">
      <w:bodyDiv w:val="1"/>
      <w:marLeft w:val="0"/>
      <w:marRight w:val="0"/>
      <w:marTop w:val="0"/>
      <w:marBottom w:val="0"/>
      <w:divBdr>
        <w:top w:val="none" w:sz="0" w:space="0" w:color="auto"/>
        <w:left w:val="none" w:sz="0" w:space="0" w:color="auto"/>
        <w:bottom w:val="none" w:sz="0" w:space="0" w:color="auto"/>
        <w:right w:val="none" w:sz="0" w:space="0" w:color="auto"/>
      </w:divBdr>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42425047">
      <w:bodyDiv w:val="1"/>
      <w:marLeft w:val="0"/>
      <w:marRight w:val="0"/>
      <w:marTop w:val="0"/>
      <w:marBottom w:val="0"/>
      <w:divBdr>
        <w:top w:val="none" w:sz="0" w:space="0" w:color="auto"/>
        <w:left w:val="none" w:sz="0" w:space="0" w:color="auto"/>
        <w:bottom w:val="none" w:sz="0" w:space="0" w:color="auto"/>
        <w:right w:val="none" w:sz="0" w:space="0" w:color="auto"/>
      </w:divBdr>
    </w:div>
    <w:div w:id="1144618494">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4481581">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06931431">
      <w:bodyDiv w:val="1"/>
      <w:marLeft w:val="0"/>
      <w:marRight w:val="0"/>
      <w:marTop w:val="0"/>
      <w:marBottom w:val="0"/>
      <w:divBdr>
        <w:top w:val="none" w:sz="0" w:space="0" w:color="auto"/>
        <w:left w:val="none" w:sz="0" w:space="0" w:color="auto"/>
        <w:bottom w:val="none" w:sz="0" w:space="0" w:color="auto"/>
        <w:right w:val="none" w:sz="0" w:space="0" w:color="auto"/>
      </w:divBdr>
      <w:divsChild>
        <w:div w:id="571043596">
          <w:marLeft w:val="0"/>
          <w:marRight w:val="0"/>
          <w:marTop w:val="0"/>
          <w:marBottom w:val="0"/>
          <w:divBdr>
            <w:top w:val="none" w:sz="0" w:space="0" w:color="auto"/>
            <w:left w:val="none" w:sz="0" w:space="0" w:color="auto"/>
            <w:bottom w:val="none" w:sz="0" w:space="0" w:color="auto"/>
            <w:right w:val="none" w:sz="0" w:space="0" w:color="auto"/>
          </w:divBdr>
          <w:divsChild>
            <w:div w:id="610285455">
              <w:marLeft w:val="0"/>
              <w:marRight w:val="0"/>
              <w:marTop w:val="0"/>
              <w:marBottom w:val="0"/>
              <w:divBdr>
                <w:top w:val="none" w:sz="0" w:space="0" w:color="auto"/>
                <w:left w:val="none" w:sz="0" w:space="0" w:color="auto"/>
                <w:bottom w:val="none" w:sz="0" w:space="0" w:color="auto"/>
                <w:right w:val="none" w:sz="0" w:space="0" w:color="auto"/>
              </w:divBdr>
            </w:div>
            <w:div w:id="1971668193">
              <w:marLeft w:val="0"/>
              <w:marRight w:val="0"/>
              <w:marTop w:val="0"/>
              <w:marBottom w:val="0"/>
              <w:divBdr>
                <w:top w:val="none" w:sz="0" w:space="0" w:color="auto"/>
                <w:left w:val="none" w:sz="0" w:space="0" w:color="auto"/>
                <w:bottom w:val="none" w:sz="0" w:space="0" w:color="auto"/>
                <w:right w:val="none" w:sz="0" w:space="0" w:color="auto"/>
              </w:divBdr>
            </w:div>
            <w:div w:id="351998203">
              <w:marLeft w:val="0"/>
              <w:marRight w:val="0"/>
              <w:marTop w:val="0"/>
              <w:marBottom w:val="0"/>
              <w:divBdr>
                <w:top w:val="none" w:sz="0" w:space="0" w:color="auto"/>
                <w:left w:val="none" w:sz="0" w:space="0" w:color="auto"/>
                <w:bottom w:val="none" w:sz="0" w:space="0" w:color="auto"/>
                <w:right w:val="none" w:sz="0" w:space="0" w:color="auto"/>
              </w:divBdr>
            </w:div>
            <w:div w:id="66418978">
              <w:marLeft w:val="0"/>
              <w:marRight w:val="0"/>
              <w:marTop w:val="0"/>
              <w:marBottom w:val="0"/>
              <w:divBdr>
                <w:top w:val="none" w:sz="0" w:space="0" w:color="auto"/>
                <w:left w:val="none" w:sz="0" w:space="0" w:color="auto"/>
                <w:bottom w:val="none" w:sz="0" w:space="0" w:color="auto"/>
                <w:right w:val="none" w:sz="0" w:space="0" w:color="auto"/>
              </w:divBdr>
            </w:div>
            <w:div w:id="905842685">
              <w:marLeft w:val="0"/>
              <w:marRight w:val="0"/>
              <w:marTop w:val="0"/>
              <w:marBottom w:val="0"/>
              <w:divBdr>
                <w:top w:val="none" w:sz="0" w:space="0" w:color="auto"/>
                <w:left w:val="none" w:sz="0" w:space="0" w:color="auto"/>
                <w:bottom w:val="none" w:sz="0" w:space="0" w:color="auto"/>
                <w:right w:val="none" w:sz="0" w:space="0" w:color="auto"/>
              </w:divBdr>
            </w:div>
            <w:div w:id="1704280289">
              <w:marLeft w:val="0"/>
              <w:marRight w:val="0"/>
              <w:marTop w:val="0"/>
              <w:marBottom w:val="0"/>
              <w:divBdr>
                <w:top w:val="none" w:sz="0" w:space="0" w:color="auto"/>
                <w:left w:val="none" w:sz="0" w:space="0" w:color="auto"/>
                <w:bottom w:val="none" w:sz="0" w:space="0" w:color="auto"/>
                <w:right w:val="none" w:sz="0" w:space="0" w:color="auto"/>
              </w:divBdr>
            </w:div>
            <w:div w:id="524169729">
              <w:marLeft w:val="0"/>
              <w:marRight w:val="0"/>
              <w:marTop w:val="0"/>
              <w:marBottom w:val="0"/>
              <w:divBdr>
                <w:top w:val="none" w:sz="0" w:space="0" w:color="auto"/>
                <w:left w:val="none" w:sz="0" w:space="0" w:color="auto"/>
                <w:bottom w:val="none" w:sz="0" w:space="0" w:color="auto"/>
                <w:right w:val="none" w:sz="0" w:space="0" w:color="auto"/>
              </w:divBdr>
            </w:div>
            <w:div w:id="1699431965">
              <w:marLeft w:val="0"/>
              <w:marRight w:val="0"/>
              <w:marTop w:val="0"/>
              <w:marBottom w:val="0"/>
              <w:divBdr>
                <w:top w:val="none" w:sz="0" w:space="0" w:color="auto"/>
                <w:left w:val="none" w:sz="0" w:space="0" w:color="auto"/>
                <w:bottom w:val="none" w:sz="0" w:space="0" w:color="auto"/>
                <w:right w:val="none" w:sz="0" w:space="0" w:color="auto"/>
              </w:divBdr>
            </w:div>
            <w:div w:id="1885822453">
              <w:marLeft w:val="0"/>
              <w:marRight w:val="0"/>
              <w:marTop w:val="0"/>
              <w:marBottom w:val="0"/>
              <w:divBdr>
                <w:top w:val="none" w:sz="0" w:space="0" w:color="auto"/>
                <w:left w:val="none" w:sz="0" w:space="0" w:color="auto"/>
                <w:bottom w:val="none" w:sz="0" w:space="0" w:color="auto"/>
                <w:right w:val="none" w:sz="0" w:space="0" w:color="auto"/>
              </w:divBdr>
            </w:div>
            <w:div w:id="415905544">
              <w:marLeft w:val="0"/>
              <w:marRight w:val="0"/>
              <w:marTop w:val="0"/>
              <w:marBottom w:val="0"/>
              <w:divBdr>
                <w:top w:val="none" w:sz="0" w:space="0" w:color="auto"/>
                <w:left w:val="none" w:sz="0" w:space="0" w:color="auto"/>
                <w:bottom w:val="none" w:sz="0" w:space="0" w:color="auto"/>
                <w:right w:val="none" w:sz="0" w:space="0" w:color="auto"/>
              </w:divBdr>
            </w:div>
            <w:div w:id="943146232">
              <w:marLeft w:val="0"/>
              <w:marRight w:val="0"/>
              <w:marTop w:val="0"/>
              <w:marBottom w:val="0"/>
              <w:divBdr>
                <w:top w:val="none" w:sz="0" w:space="0" w:color="auto"/>
                <w:left w:val="none" w:sz="0" w:space="0" w:color="auto"/>
                <w:bottom w:val="none" w:sz="0" w:space="0" w:color="auto"/>
                <w:right w:val="none" w:sz="0" w:space="0" w:color="auto"/>
              </w:divBdr>
            </w:div>
            <w:div w:id="98524715">
              <w:marLeft w:val="0"/>
              <w:marRight w:val="0"/>
              <w:marTop w:val="0"/>
              <w:marBottom w:val="0"/>
              <w:divBdr>
                <w:top w:val="none" w:sz="0" w:space="0" w:color="auto"/>
                <w:left w:val="none" w:sz="0" w:space="0" w:color="auto"/>
                <w:bottom w:val="none" w:sz="0" w:space="0" w:color="auto"/>
                <w:right w:val="none" w:sz="0" w:space="0" w:color="auto"/>
              </w:divBdr>
            </w:div>
            <w:div w:id="689528599">
              <w:marLeft w:val="0"/>
              <w:marRight w:val="0"/>
              <w:marTop w:val="0"/>
              <w:marBottom w:val="0"/>
              <w:divBdr>
                <w:top w:val="none" w:sz="0" w:space="0" w:color="auto"/>
                <w:left w:val="none" w:sz="0" w:space="0" w:color="auto"/>
                <w:bottom w:val="none" w:sz="0" w:space="0" w:color="auto"/>
                <w:right w:val="none" w:sz="0" w:space="0" w:color="auto"/>
              </w:divBdr>
            </w:div>
            <w:div w:id="332949705">
              <w:marLeft w:val="0"/>
              <w:marRight w:val="0"/>
              <w:marTop w:val="0"/>
              <w:marBottom w:val="0"/>
              <w:divBdr>
                <w:top w:val="none" w:sz="0" w:space="0" w:color="auto"/>
                <w:left w:val="none" w:sz="0" w:space="0" w:color="auto"/>
                <w:bottom w:val="none" w:sz="0" w:space="0" w:color="auto"/>
                <w:right w:val="none" w:sz="0" w:space="0" w:color="auto"/>
              </w:divBdr>
            </w:div>
            <w:div w:id="430584386">
              <w:marLeft w:val="0"/>
              <w:marRight w:val="0"/>
              <w:marTop w:val="0"/>
              <w:marBottom w:val="0"/>
              <w:divBdr>
                <w:top w:val="none" w:sz="0" w:space="0" w:color="auto"/>
                <w:left w:val="none" w:sz="0" w:space="0" w:color="auto"/>
                <w:bottom w:val="none" w:sz="0" w:space="0" w:color="auto"/>
                <w:right w:val="none" w:sz="0" w:space="0" w:color="auto"/>
              </w:divBdr>
            </w:div>
            <w:div w:id="830558513">
              <w:marLeft w:val="0"/>
              <w:marRight w:val="0"/>
              <w:marTop w:val="0"/>
              <w:marBottom w:val="0"/>
              <w:divBdr>
                <w:top w:val="none" w:sz="0" w:space="0" w:color="auto"/>
                <w:left w:val="none" w:sz="0" w:space="0" w:color="auto"/>
                <w:bottom w:val="none" w:sz="0" w:space="0" w:color="auto"/>
                <w:right w:val="none" w:sz="0" w:space="0" w:color="auto"/>
              </w:divBdr>
            </w:div>
            <w:div w:id="1634288932">
              <w:marLeft w:val="0"/>
              <w:marRight w:val="0"/>
              <w:marTop w:val="0"/>
              <w:marBottom w:val="0"/>
              <w:divBdr>
                <w:top w:val="none" w:sz="0" w:space="0" w:color="auto"/>
                <w:left w:val="none" w:sz="0" w:space="0" w:color="auto"/>
                <w:bottom w:val="none" w:sz="0" w:space="0" w:color="auto"/>
                <w:right w:val="none" w:sz="0" w:space="0" w:color="auto"/>
              </w:divBdr>
            </w:div>
            <w:div w:id="440954471">
              <w:marLeft w:val="0"/>
              <w:marRight w:val="0"/>
              <w:marTop w:val="0"/>
              <w:marBottom w:val="0"/>
              <w:divBdr>
                <w:top w:val="none" w:sz="0" w:space="0" w:color="auto"/>
                <w:left w:val="none" w:sz="0" w:space="0" w:color="auto"/>
                <w:bottom w:val="none" w:sz="0" w:space="0" w:color="auto"/>
                <w:right w:val="none" w:sz="0" w:space="0" w:color="auto"/>
              </w:divBdr>
            </w:div>
            <w:div w:id="530537730">
              <w:marLeft w:val="0"/>
              <w:marRight w:val="0"/>
              <w:marTop w:val="0"/>
              <w:marBottom w:val="0"/>
              <w:divBdr>
                <w:top w:val="none" w:sz="0" w:space="0" w:color="auto"/>
                <w:left w:val="none" w:sz="0" w:space="0" w:color="auto"/>
                <w:bottom w:val="none" w:sz="0" w:space="0" w:color="auto"/>
                <w:right w:val="none" w:sz="0" w:space="0" w:color="auto"/>
              </w:divBdr>
            </w:div>
            <w:div w:id="726346059">
              <w:marLeft w:val="0"/>
              <w:marRight w:val="0"/>
              <w:marTop w:val="0"/>
              <w:marBottom w:val="0"/>
              <w:divBdr>
                <w:top w:val="none" w:sz="0" w:space="0" w:color="auto"/>
                <w:left w:val="none" w:sz="0" w:space="0" w:color="auto"/>
                <w:bottom w:val="none" w:sz="0" w:space="0" w:color="auto"/>
                <w:right w:val="none" w:sz="0" w:space="0" w:color="auto"/>
              </w:divBdr>
            </w:div>
            <w:div w:id="890581098">
              <w:marLeft w:val="0"/>
              <w:marRight w:val="0"/>
              <w:marTop w:val="0"/>
              <w:marBottom w:val="0"/>
              <w:divBdr>
                <w:top w:val="none" w:sz="0" w:space="0" w:color="auto"/>
                <w:left w:val="none" w:sz="0" w:space="0" w:color="auto"/>
                <w:bottom w:val="none" w:sz="0" w:space="0" w:color="auto"/>
                <w:right w:val="none" w:sz="0" w:space="0" w:color="auto"/>
              </w:divBdr>
            </w:div>
            <w:div w:id="1936745939">
              <w:marLeft w:val="0"/>
              <w:marRight w:val="0"/>
              <w:marTop w:val="0"/>
              <w:marBottom w:val="0"/>
              <w:divBdr>
                <w:top w:val="none" w:sz="0" w:space="0" w:color="auto"/>
                <w:left w:val="none" w:sz="0" w:space="0" w:color="auto"/>
                <w:bottom w:val="none" w:sz="0" w:space="0" w:color="auto"/>
                <w:right w:val="none" w:sz="0" w:space="0" w:color="auto"/>
              </w:divBdr>
            </w:div>
            <w:div w:id="176221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371028012">
      <w:bodyDiv w:val="1"/>
      <w:marLeft w:val="0"/>
      <w:marRight w:val="0"/>
      <w:marTop w:val="0"/>
      <w:marBottom w:val="0"/>
      <w:divBdr>
        <w:top w:val="none" w:sz="0" w:space="0" w:color="auto"/>
        <w:left w:val="none" w:sz="0" w:space="0" w:color="auto"/>
        <w:bottom w:val="none" w:sz="0" w:space="0" w:color="auto"/>
        <w:right w:val="none" w:sz="0" w:space="0" w:color="auto"/>
      </w:divBdr>
    </w:div>
    <w:div w:id="1409428256">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5818093">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714034">
      <w:bodyDiv w:val="1"/>
      <w:marLeft w:val="0"/>
      <w:marRight w:val="0"/>
      <w:marTop w:val="0"/>
      <w:marBottom w:val="0"/>
      <w:divBdr>
        <w:top w:val="none" w:sz="0" w:space="0" w:color="auto"/>
        <w:left w:val="none" w:sz="0" w:space="0" w:color="auto"/>
        <w:bottom w:val="none" w:sz="0" w:space="0" w:color="auto"/>
        <w:right w:val="none" w:sz="0" w:space="0" w:color="auto"/>
      </w:divBdr>
      <w:divsChild>
        <w:div w:id="980041352">
          <w:marLeft w:val="480"/>
          <w:marRight w:val="0"/>
          <w:marTop w:val="0"/>
          <w:marBottom w:val="0"/>
          <w:divBdr>
            <w:top w:val="none" w:sz="0" w:space="0" w:color="auto"/>
            <w:left w:val="none" w:sz="0" w:space="0" w:color="auto"/>
            <w:bottom w:val="none" w:sz="0" w:space="0" w:color="auto"/>
            <w:right w:val="none" w:sz="0" w:space="0" w:color="auto"/>
          </w:divBdr>
          <w:divsChild>
            <w:div w:id="844825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06631">
      <w:bodyDiv w:val="1"/>
      <w:marLeft w:val="0"/>
      <w:marRight w:val="0"/>
      <w:marTop w:val="0"/>
      <w:marBottom w:val="0"/>
      <w:divBdr>
        <w:top w:val="none" w:sz="0" w:space="0" w:color="auto"/>
        <w:left w:val="none" w:sz="0" w:space="0" w:color="auto"/>
        <w:bottom w:val="none" w:sz="0" w:space="0" w:color="auto"/>
        <w:right w:val="none" w:sz="0" w:space="0" w:color="auto"/>
      </w:divBdr>
      <w:divsChild>
        <w:div w:id="77333787">
          <w:marLeft w:val="0"/>
          <w:marRight w:val="0"/>
          <w:marTop w:val="0"/>
          <w:marBottom w:val="0"/>
          <w:divBdr>
            <w:top w:val="none" w:sz="0" w:space="0" w:color="auto"/>
            <w:left w:val="none" w:sz="0" w:space="0" w:color="auto"/>
            <w:bottom w:val="none" w:sz="0" w:space="0" w:color="auto"/>
            <w:right w:val="none" w:sz="0" w:space="0" w:color="auto"/>
          </w:divBdr>
          <w:divsChild>
            <w:div w:id="214369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388231">
      <w:bodyDiv w:val="1"/>
      <w:marLeft w:val="0"/>
      <w:marRight w:val="0"/>
      <w:marTop w:val="0"/>
      <w:marBottom w:val="0"/>
      <w:divBdr>
        <w:top w:val="none" w:sz="0" w:space="0" w:color="auto"/>
        <w:left w:val="none" w:sz="0" w:space="0" w:color="auto"/>
        <w:bottom w:val="none" w:sz="0" w:space="0" w:color="auto"/>
        <w:right w:val="none" w:sz="0" w:space="0" w:color="auto"/>
      </w:divBdr>
      <w:divsChild>
        <w:div w:id="184944347">
          <w:marLeft w:val="0"/>
          <w:marRight w:val="0"/>
          <w:marTop w:val="0"/>
          <w:marBottom w:val="0"/>
          <w:divBdr>
            <w:top w:val="none" w:sz="0" w:space="0" w:color="auto"/>
            <w:left w:val="none" w:sz="0" w:space="0" w:color="auto"/>
            <w:bottom w:val="none" w:sz="0" w:space="0" w:color="auto"/>
            <w:right w:val="none" w:sz="0" w:space="0" w:color="auto"/>
          </w:divBdr>
          <w:divsChild>
            <w:div w:id="1156604578">
              <w:marLeft w:val="0"/>
              <w:marRight w:val="0"/>
              <w:marTop w:val="0"/>
              <w:marBottom w:val="0"/>
              <w:divBdr>
                <w:top w:val="none" w:sz="0" w:space="0" w:color="auto"/>
                <w:left w:val="none" w:sz="0" w:space="0" w:color="auto"/>
                <w:bottom w:val="none" w:sz="0" w:space="0" w:color="auto"/>
                <w:right w:val="none" w:sz="0" w:space="0" w:color="auto"/>
              </w:divBdr>
              <w:divsChild>
                <w:div w:id="13527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 w:id="2115665264">
      <w:bodyDiv w:val="1"/>
      <w:marLeft w:val="0"/>
      <w:marRight w:val="0"/>
      <w:marTop w:val="0"/>
      <w:marBottom w:val="0"/>
      <w:divBdr>
        <w:top w:val="none" w:sz="0" w:space="0" w:color="auto"/>
        <w:left w:val="none" w:sz="0" w:space="0" w:color="auto"/>
        <w:bottom w:val="none" w:sz="0" w:space="0" w:color="auto"/>
        <w:right w:val="none" w:sz="0" w:space="0" w:color="auto"/>
      </w:divBdr>
    </w:div>
    <w:div w:id="2134060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metatavu.fi/puhtaan-ilman-reittiopas-synchronicity/" TargetMode="External"/><Relationship Id="rId3" Type="http://schemas.openxmlformats.org/officeDocument/2006/relationships/hyperlink" Target="https://doi.org/10.1016/j.tra.2019.11.009" TargetMode="External"/><Relationship Id="rId7" Type="http://schemas.openxmlformats.org/officeDocument/2006/relationships/hyperlink" Target="https://doi.org/10.1145%2F1787234.1787249" TargetMode="External"/><Relationship Id="rId2" Type="http://schemas.openxmlformats.org/officeDocument/2006/relationships/hyperlink" Target="http://www.euro.who.int/en/health-topics/environment-and-health/air-quality/publications/2013/review-of-evidence-on-health-aspects-of-air-pollution-revihaap-project-final-technical-report" TargetMode="External"/><Relationship Id="rId1" Type="http://schemas.openxmlformats.org/officeDocument/2006/relationships/hyperlink" Target="https://www.eea.europa.eu/publications/air-quality-in-europe-2019" TargetMode="External"/><Relationship Id="rId6" Type="http://schemas.openxmlformats.org/officeDocument/2006/relationships/hyperlink" Target="https://en.wikipedia.org/wiki/Doi_(identifier)" TargetMode="External"/><Relationship Id="rId5" Type="http://schemas.openxmlformats.org/officeDocument/2006/relationships/hyperlink" Target="http://www-m3.ma.tum.de/foswiki/pub/MN0506/WebHome/dijkstra.pdf" TargetMode="External"/><Relationship Id="rId10" Type="http://schemas.openxmlformats.org/officeDocument/2006/relationships/hyperlink" Target="http://traq-research.mcgill.ca/cycleapp/toronto/" TargetMode="External"/><Relationship Id="rId4" Type="http://schemas.openxmlformats.org/officeDocument/2006/relationships/hyperlink" Target="http://dx.doi.org/10.1016/j.scitotenv.2015.05.118" TargetMode="External"/><Relationship Id="rId9" Type="http://schemas.openxmlformats.org/officeDocument/2006/relationships/hyperlink" Target="http://traq-research.mcgill.ca/cycleapp/montreal/" TargetMode="External"/></Relationship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8.png"/><Relationship Id="rId47" Type="http://schemas.openxmlformats.org/officeDocument/2006/relationships/image" Target="file:////Users/joose/Documents/quiet-paths-msc/figures/maps/results/mean-dB_mean.png" TargetMode="External"/><Relationship Id="rId50" Type="http://schemas.openxmlformats.org/officeDocument/2006/relationships/image" Target="media/image34.png"/><Relationship Id="rId55" Type="http://schemas.openxmlformats.org/officeDocument/2006/relationships/image" Target="media/image37.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microsoft.com/office/2011/relationships/commentsExtended" Target="commentsExtended.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1.png"/><Relationship Id="rId53" Type="http://schemas.openxmlformats.org/officeDocument/2006/relationships/image" Target="file:////Users/joose/Documents/quiet-paths-msc/src/plots/quiet_path_plots/layout_p700_1300.png" TargetMode="External"/><Relationship Id="rId58" Type="http://schemas.openxmlformats.org/officeDocument/2006/relationships/image" Target="media/image40.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6.png"/><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29.png"/><Relationship Id="rId48" Type="http://schemas.openxmlformats.org/officeDocument/2006/relationships/image" Target="media/image33.png"/><Relationship Id="rId56" Type="http://schemas.openxmlformats.org/officeDocument/2006/relationships/image" Target="media/image38.png"/><Relationship Id="rId8" Type="http://schemas.openxmlformats.org/officeDocument/2006/relationships/image" Target="media/image1.jpeg"/><Relationship Id="rId51" Type="http://schemas.openxmlformats.org/officeDocument/2006/relationships/image" Target="media/image35.pn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2.png"/><Relationship Id="rId59" Type="http://schemas.openxmlformats.org/officeDocument/2006/relationships/image" Target="media/image41.png"/><Relationship Id="rId20" Type="http://schemas.openxmlformats.org/officeDocument/2006/relationships/image" Target="media/image7.png"/><Relationship Id="rId41" Type="http://schemas.openxmlformats.org/officeDocument/2006/relationships/hyperlink" Target="https://github.com/DigitalGeographyLab/hope-green-path-server/blob/develop/docs/green_paths_api.md" TargetMode="External"/><Relationship Id="rId54" Type="http://schemas.openxmlformats.org/officeDocument/2006/relationships/image" Target="media/image36.png"/><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file:////Users/joose/Documents/quiet-paths-msc/figures/maps/results/70dB_len_mean.png" TargetMode="External"/><Relationship Id="rId57" Type="http://schemas.openxmlformats.org/officeDocument/2006/relationships/image" Target="media/image39.png"/><Relationship Id="rId10" Type="http://schemas.openxmlformats.org/officeDocument/2006/relationships/comments" Target="comments.xml"/><Relationship Id="rId31" Type="http://schemas.openxmlformats.org/officeDocument/2006/relationships/image" Target="media/image18.png"/><Relationship Id="rId44" Type="http://schemas.openxmlformats.org/officeDocument/2006/relationships/image" Target="media/image30.png"/><Relationship Id="rId52" Type="http://schemas.openxmlformats.org/officeDocument/2006/relationships/image" Target="file:////Users/joose/Documents/quiet-paths-msc/src/plots/quiet_path_plots/layout_p300_600.png" TargetMode="External"/><Relationship Id="rId6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605F8C-EE2E-D54B-BD75-8520465002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9</TotalTime>
  <Pages>116</Pages>
  <Words>58877</Words>
  <Characters>335601</Characters>
  <Application>Microsoft Office Word</Application>
  <DocSecurity>0</DocSecurity>
  <Lines>2796</Lines>
  <Paragraphs>7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658</cp:revision>
  <cp:lastPrinted>2020-04-18T12:11:00Z</cp:lastPrinted>
  <dcterms:created xsi:type="dcterms:W3CDTF">2020-04-27T12:31:00Z</dcterms:created>
  <dcterms:modified xsi:type="dcterms:W3CDTF">2020-05-05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3zhumw8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endeley Recent Style Id 0_1">
    <vt:lpwstr>https://csl.mendeley.com/styles/21493271/Age-default</vt:lpwstr>
  </property>
  <property fmtid="{D5CDD505-2E9C-101B-9397-08002B2CF9AE}" pid="5" name="Mendeley Recent Style Name 0_1">
    <vt:lpwstr>Age-default</vt:lpwstr>
  </property>
  <property fmtid="{D5CDD505-2E9C-101B-9397-08002B2CF9AE}" pid="6" name="Mendeley Recent Style Id 1_1">
    <vt:lpwstr>http://csl.mendeley.com/styles/21493271/Age-default</vt:lpwstr>
  </property>
  <property fmtid="{D5CDD505-2E9C-101B-9397-08002B2CF9AE}" pid="7" name="Mendeley Recent Style Name 1_1">
    <vt:lpwstr>American Psychological Association 7th edition - Age Poom</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sage-harvard</vt:lpwstr>
  </property>
  <property fmtid="{D5CDD505-2E9C-101B-9397-08002B2CF9AE}" pid="21" name="Mendeley Recent Style Name 8_1">
    <vt:lpwstr>SAGE - Harvard</vt:lpwstr>
  </property>
  <property fmtid="{D5CDD505-2E9C-101B-9397-08002B2CF9AE}" pid="22" name="Mendeley Recent Style Id 9_1">
    <vt:lpwstr>https://csl.mendeley.com/styles/21493271/sage-harvard-2</vt:lpwstr>
  </property>
  <property fmtid="{D5CDD505-2E9C-101B-9397-08002B2CF9AE}" pid="23" name="Mendeley Recent Style Name 9_1">
    <vt:lpwstr>SAGE - Harvard - 2</vt:lpwstr>
  </property>
</Properties>
</file>